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ED672B" w:rsidRDefault="00245445" w:rsidP="007B624A">
      <w:pPr>
        <w:pStyle w:val="Heading1"/>
        <w:rPr>
          <w:rFonts w:asciiTheme="minorHAnsi" w:hAnsiTheme="minorHAnsi"/>
          <w:rPrChange w:id="0" w:author="Erin Stephenson" w:date="2019-03-13T19:33:00Z">
            <w:rPr/>
          </w:rPrChange>
        </w:rPr>
      </w:pPr>
      <w:commentRangeStart w:id="1"/>
      <w:r w:rsidRPr="00ED672B">
        <w:rPr>
          <w:rFonts w:asciiTheme="minorHAnsi" w:hAnsiTheme="minorHAnsi"/>
          <w:rPrChange w:id="2" w:author="Erin Stephenson" w:date="2019-03-13T19:33:00Z">
            <w:rPr/>
          </w:rPrChange>
        </w:rPr>
        <w:t xml:space="preserve">Muscle mTORC1 Activation Causes </w:t>
      </w:r>
      <w:r w:rsidR="000740D6" w:rsidRPr="00ED672B">
        <w:rPr>
          <w:rFonts w:asciiTheme="minorHAnsi" w:hAnsiTheme="minorHAnsi"/>
          <w:rPrChange w:id="3" w:author="Erin Stephenson" w:date="2019-03-13T19:33:00Z">
            <w:rPr/>
          </w:rPrChange>
        </w:rPr>
        <w:t xml:space="preserve">Increased Energy Expenditure </w:t>
      </w:r>
      <w:commentRangeStart w:id="4"/>
      <w:r w:rsidR="000740D6" w:rsidRPr="00ED672B">
        <w:rPr>
          <w:rFonts w:asciiTheme="minorHAnsi" w:hAnsiTheme="minorHAnsi"/>
          <w:rPrChange w:id="5" w:author="Erin Stephenson" w:date="2019-03-13T19:33:00Z">
            <w:rPr/>
          </w:rPrChange>
        </w:rPr>
        <w:t xml:space="preserve">and Reduced </w:t>
      </w:r>
      <w:r w:rsidR="0064581C" w:rsidRPr="00ED672B">
        <w:rPr>
          <w:rFonts w:asciiTheme="minorHAnsi" w:hAnsiTheme="minorHAnsi"/>
          <w:rPrChange w:id="6" w:author="Erin Stephenson" w:date="2019-03-13T19:33:00Z">
            <w:rPr/>
          </w:rPrChange>
        </w:rPr>
        <w:t xml:space="preserve">Longevity </w:t>
      </w:r>
      <w:r w:rsidR="00B91EDD" w:rsidRPr="00ED672B">
        <w:rPr>
          <w:rFonts w:asciiTheme="minorHAnsi" w:hAnsiTheme="minorHAnsi"/>
          <w:rPrChange w:id="7" w:author="Erin Stephenson" w:date="2019-03-13T19:33:00Z">
            <w:rPr/>
          </w:rPrChange>
        </w:rPr>
        <w:t>in Mice</w:t>
      </w:r>
      <w:commentRangeEnd w:id="1"/>
      <w:r w:rsidR="00620D72" w:rsidRPr="00ED672B">
        <w:rPr>
          <w:rStyle w:val="CommentReference"/>
          <w:rFonts w:asciiTheme="minorHAnsi" w:eastAsiaTheme="minorEastAsia" w:hAnsiTheme="minorHAnsi" w:cstheme="minorBidi"/>
          <w:b w:val="0"/>
          <w:bCs w:val="0"/>
          <w:color w:val="auto"/>
        </w:rPr>
        <w:commentReference w:id="1"/>
      </w:r>
      <w:commentRangeEnd w:id="4"/>
      <w:r w:rsidR="001A6BE0">
        <w:rPr>
          <w:rStyle w:val="CommentReference"/>
          <w:rFonts w:asciiTheme="minorHAnsi" w:eastAsiaTheme="minorEastAsia" w:hAnsiTheme="minorHAnsi" w:cstheme="minorBidi"/>
          <w:b w:val="0"/>
          <w:bCs w:val="0"/>
          <w:color w:val="auto"/>
        </w:rPr>
        <w:commentReference w:id="4"/>
      </w:r>
    </w:p>
    <w:p w14:paraId="389F3CC2" w14:textId="77777777" w:rsidR="00E32EF3" w:rsidRPr="00ED672B" w:rsidRDefault="00E32EF3" w:rsidP="00E32EF3">
      <w:pPr>
        <w:rPr>
          <w:rFonts w:asciiTheme="minorHAnsi" w:hAnsiTheme="minorHAnsi"/>
          <w:rPrChange w:id="8" w:author="Erin Stephenson" w:date="2019-03-13T19:33:00Z">
            <w:rPr/>
          </w:rPrChange>
        </w:rPr>
      </w:pPr>
    </w:p>
    <w:p w14:paraId="4FEAA9A1" w14:textId="7A7627FE" w:rsidR="00E32EF3" w:rsidRPr="00ED672B" w:rsidRDefault="00E32EF3" w:rsidP="00E32EF3">
      <w:pPr>
        <w:rPr>
          <w:rFonts w:asciiTheme="minorHAnsi" w:hAnsiTheme="minorHAnsi"/>
          <w:rPrChange w:id="9" w:author="Erin Stephenson" w:date="2019-03-13T19:33:00Z">
            <w:rPr/>
          </w:rPrChange>
        </w:rPr>
      </w:pPr>
      <w:r w:rsidRPr="00ED672B">
        <w:rPr>
          <w:rFonts w:asciiTheme="minorHAnsi" w:hAnsiTheme="minorHAnsi"/>
          <w:rPrChange w:id="10" w:author="Erin Stephenson" w:date="2019-03-13T19:33:00Z">
            <w:rPr/>
          </w:rPrChange>
        </w:rPr>
        <w:t xml:space="preserve">Erin </w:t>
      </w:r>
      <w:r w:rsidR="00736644" w:rsidRPr="00ED672B">
        <w:rPr>
          <w:rFonts w:asciiTheme="minorHAnsi" w:hAnsiTheme="minorHAnsi"/>
          <w:rPrChange w:id="11" w:author="Erin Stephenson" w:date="2019-03-13T19:33:00Z">
            <w:rPr/>
          </w:rPrChange>
        </w:rPr>
        <w:t xml:space="preserve">J. </w:t>
      </w:r>
      <w:r w:rsidRPr="00ED672B">
        <w:rPr>
          <w:rFonts w:asciiTheme="minorHAnsi" w:hAnsiTheme="minorHAnsi"/>
          <w:rPrChange w:id="12" w:author="Erin Stephenson" w:date="2019-03-13T19:33:00Z">
            <w:rPr/>
          </w:rPrChange>
        </w:rPr>
        <w:t xml:space="preserve">Stephenson, </w:t>
      </w:r>
      <w:r w:rsidR="00496EF3" w:rsidRPr="00ED672B">
        <w:rPr>
          <w:rFonts w:asciiTheme="minorHAnsi" w:hAnsiTheme="minorHAnsi"/>
          <w:rPrChange w:id="13" w:author="Erin Stephenson" w:date="2019-03-13T19:33:00Z">
            <w:rPr/>
          </w:rPrChange>
        </w:rPr>
        <w:t>JeAnna</w:t>
      </w:r>
      <w:r w:rsidR="003669B1" w:rsidRPr="00ED672B">
        <w:rPr>
          <w:rFonts w:asciiTheme="minorHAnsi" w:hAnsiTheme="minorHAnsi"/>
          <w:rPrChange w:id="14" w:author="Erin Stephenson" w:date="2019-03-13T19:33:00Z">
            <w:rPr/>
          </w:rPrChange>
        </w:rPr>
        <w:t xml:space="preserve"> R.</w:t>
      </w:r>
      <w:r w:rsidR="00496EF3" w:rsidRPr="00ED672B">
        <w:rPr>
          <w:rFonts w:asciiTheme="minorHAnsi" w:hAnsiTheme="minorHAnsi"/>
          <w:rPrChange w:id="15" w:author="Erin Stephenson" w:date="2019-03-13T19:33:00Z">
            <w:rPr/>
          </w:rPrChange>
        </w:rPr>
        <w:t xml:space="preserve"> Redd, </w:t>
      </w:r>
      <w:commentRangeStart w:id="16"/>
      <w:r w:rsidR="002E0659" w:rsidRPr="00ED672B">
        <w:rPr>
          <w:rFonts w:asciiTheme="minorHAnsi" w:hAnsiTheme="minorHAnsi"/>
          <w:rPrChange w:id="17" w:author="Erin Stephenson" w:date="2019-03-13T19:33:00Z">
            <w:rPr/>
          </w:rPrChange>
        </w:rPr>
        <w:t>Detrick Snyder</w:t>
      </w:r>
      <w:commentRangeEnd w:id="16"/>
      <w:r w:rsidR="00BF1208" w:rsidRPr="00ED672B">
        <w:rPr>
          <w:rStyle w:val="CommentReference"/>
          <w:rFonts w:asciiTheme="minorHAnsi" w:hAnsiTheme="minorHAnsi"/>
          <w:rPrChange w:id="18" w:author="Erin Stephenson" w:date="2019-03-13T19:33:00Z">
            <w:rPr>
              <w:rStyle w:val="CommentReference"/>
            </w:rPr>
          </w:rPrChange>
        </w:rPr>
        <w:commentReference w:id="16"/>
      </w:r>
      <w:r w:rsidR="002E0659" w:rsidRPr="00ED672B">
        <w:rPr>
          <w:rFonts w:asciiTheme="minorHAnsi" w:hAnsiTheme="minorHAnsi"/>
          <w:rPrChange w:id="19" w:author="Erin Stephenson" w:date="2019-03-13T19:33:00Z">
            <w:rPr/>
          </w:rPrChange>
        </w:rPr>
        <w:t xml:space="preserve">, </w:t>
      </w:r>
      <w:r w:rsidR="00040A63" w:rsidRPr="00ED672B">
        <w:rPr>
          <w:rFonts w:asciiTheme="minorHAnsi" w:hAnsiTheme="minorHAnsi"/>
          <w:rPrChange w:id="20" w:author="Erin Stephenson" w:date="2019-03-13T19:33:00Z">
            <w:rPr/>
          </w:rPrChange>
        </w:rPr>
        <w:t xml:space="preserve">Quynh T. Tran, </w:t>
      </w:r>
      <w:r w:rsidR="00762918" w:rsidRPr="00ED672B">
        <w:rPr>
          <w:rFonts w:asciiTheme="minorHAnsi" w:hAnsiTheme="minorHAnsi"/>
          <w:rPrChange w:id="21" w:author="Erin Stephenson" w:date="2019-03-13T19:33:00Z">
            <w:rPr/>
          </w:rPrChange>
        </w:rPr>
        <w:t xml:space="preserve">Binbin Lu, </w:t>
      </w:r>
      <w:r w:rsidR="00496EF3" w:rsidRPr="00ED672B">
        <w:rPr>
          <w:rFonts w:asciiTheme="minorHAnsi" w:hAnsiTheme="minorHAnsi"/>
          <w:rPrChange w:id="22" w:author="Erin Stephenson" w:date="2019-03-13T19:33:00Z">
            <w:rPr/>
          </w:rPrChange>
        </w:rPr>
        <w:t xml:space="preserve">Matthew J. Peloquin, </w:t>
      </w:r>
      <w:r w:rsidR="00A81C56" w:rsidRPr="00ED672B">
        <w:rPr>
          <w:rFonts w:asciiTheme="minorHAnsi" w:hAnsiTheme="minorHAnsi"/>
          <w:rPrChange w:id="23" w:author="Erin Stephenson" w:date="2019-03-13T19:33:00Z">
            <w:rPr/>
          </w:rPrChange>
        </w:rPr>
        <w:t xml:space="preserve">Innocence Harvey, </w:t>
      </w:r>
      <w:r w:rsidR="00FD5D91" w:rsidRPr="00ED672B">
        <w:rPr>
          <w:rFonts w:asciiTheme="minorHAnsi" w:hAnsiTheme="minorHAnsi"/>
          <w:rPrChange w:id="24" w:author="Erin Stephenson" w:date="2019-03-13T19:33:00Z">
            <w:rPr/>
          </w:rPrChange>
        </w:rPr>
        <w:t xml:space="preserve">Molly </w:t>
      </w:r>
      <w:r w:rsidR="00853CF1" w:rsidRPr="00ED672B">
        <w:rPr>
          <w:rFonts w:asciiTheme="minorHAnsi" w:hAnsiTheme="minorHAnsi"/>
          <w:rPrChange w:id="25" w:author="Erin Stephenson" w:date="2019-03-13T19:33:00Z">
            <w:rPr/>
          </w:rPrChange>
        </w:rPr>
        <w:t>C. Mulcahy</w:t>
      </w:r>
      <w:r w:rsidR="00FD5D91" w:rsidRPr="00ED672B">
        <w:rPr>
          <w:rFonts w:asciiTheme="minorHAnsi" w:hAnsiTheme="minorHAnsi"/>
          <w:rPrChange w:id="26" w:author="Erin Stephenson" w:date="2019-03-13T19:33:00Z">
            <w:rPr/>
          </w:rPrChange>
        </w:rPr>
        <w:t xml:space="preserve">, </w:t>
      </w:r>
      <w:r w:rsidR="0050751B" w:rsidRPr="00ED672B">
        <w:rPr>
          <w:rFonts w:asciiTheme="minorHAnsi" w:hAnsiTheme="minorHAnsi"/>
          <w:rPrChange w:id="27" w:author="Erin Stephenson" w:date="2019-03-13T19:33:00Z">
            <w:rPr/>
          </w:rPrChange>
        </w:rPr>
        <w:t xml:space="preserve">Kaleigh Fisher, </w:t>
      </w:r>
      <w:r w:rsidR="00D863F7" w:rsidRPr="00ED672B">
        <w:rPr>
          <w:rFonts w:asciiTheme="minorHAnsi" w:hAnsiTheme="minorHAnsi"/>
          <w:rPrChange w:id="28" w:author="Erin Stephenson" w:date="2019-03-13T19:33:00Z">
            <w:rPr/>
          </w:rPrChange>
        </w:rPr>
        <w:t xml:space="preserve">Joan C. Han, </w:t>
      </w:r>
      <w:r w:rsidR="00B55111" w:rsidRPr="00ED672B">
        <w:rPr>
          <w:rFonts w:asciiTheme="minorHAnsi" w:hAnsiTheme="minorHAnsi"/>
          <w:rPrChange w:id="29" w:author="Erin Stephenson" w:date="2019-03-13T19:33:00Z">
            <w:rPr/>
          </w:rPrChange>
        </w:rPr>
        <w:t>Alan Cheng,</w:t>
      </w:r>
      <w:r w:rsidRPr="00ED672B">
        <w:rPr>
          <w:rFonts w:asciiTheme="minorHAnsi" w:hAnsiTheme="minorHAnsi"/>
          <w:rPrChange w:id="30" w:author="Erin Stephenson" w:date="2019-03-13T19:33:00Z">
            <w:rPr/>
          </w:rPrChange>
        </w:rPr>
        <w:t xml:space="preserve"> Alan R. Saltiel</w:t>
      </w:r>
      <w:r w:rsidR="00926840" w:rsidRPr="00ED672B">
        <w:rPr>
          <w:rFonts w:asciiTheme="minorHAnsi" w:hAnsiTheme="minorHAnsi"/>
          <w:rPrChange w:id="31" w:author="Erin Stephenson" w:date="2019-03-13T19:33:00Z">
            <w:rPr/>
          </w:rPrChange>
        </w:rPr>
        <w:t xml:space="preserve"> and Dave Bridges</w:t>
      </w:r>
    </w:p>
    <w:p w14:paraId="18FD25D7" w14:textId="77777777" w:rsidR="007B624A" w:rsidRPr="00ED672B" w:rsidRDefault="007B624A" w:rsidP="007B624A">
      <w:pPr>
        <w:pStyle w:val="Heading1"/>
        <w:rPr>
          <w:rFonts w:asciiTheme="minorHAnsi" w:hAnsiTheme="minorHAnsi"/>
          <w:rPrChange w:id="32" w:author="Erin Stephenson" w:date="2019-03-13T19:33:00Z">
            <w:rPr/>
          </w:rPrChange>
        </w:rPr>
      </w:pPr>
      <w:commentRangeStart w:id="33"/>
      <w:r w:rsidRPr="00ED672B">
        <w:rPr>
          <w:rFonts w:asciiTheme="minorHAnsi" w:hAnsiTheme="minorHAnsi"/>
          <w:rPrChange w:id="34" w:author="Erin Stephenson" w:date="2019-03-13T19:33:00Z">
            <w:rPr/>
          </w:rPrChange>
        </w:rPr>
        <w:t>Abstract</w:t>
      </w:r>
      <w:commentRangeEnd w:id="33"/>
      <w:r w:rsidR="003A2798" w:rsidRPr="00ED672B">
        <w:rPr>
          <w:rStyle w:val="CommentReference"/>
          <w:rFonts w:asciiTheme="minorHAnsi" w:eastAsiaTheme="minorEastAsia" w:hAnsiTheme="minorHAnsi" w:cstheme="minorBidi"/>
          <w:b w:val="0"/>
          <w:bCs w:val="0"/>
          <w:color w:val="auto"/>
        </w:rPr>
        <w:commentReference w:id="33"/>
      </w:r>
    </w:p>
    <w:p w14:paraId="2F0DEDFD" w14:textId="082343F4" w:rsidR="00A67520" w:rsidRPr="00E66268" w:rsidRDefault="001137DF">
      <w:pPr>
        <w:rPr>
          <w:ins w:id="35" w:author="Erin Stephenson" w:date="2019-03-14T12:59:00Z"/>
          <w:rFonts w:asciiTheme="minorHAnsi" w:hAnsiTheme="minorHAnsi"/>
        </w:rPr>
        <w:pPrChange w:id="36" w:author="Erin Stephenson" w:date="2019-03-14T13:13:00Z">
          <w:pPr>
            <w:pStyle w:val="Heading1"/>
          </w:pPr>
        </w:pPrChange>
      </w:pPr>
      <w:ins w:id="37" w:author="Erin Stephenson" w:date="2019-03-14T13:01:00Z">
        <w:r w:rsidRPr="006E202A">
          <w:rPr>
            <w:rFonts w:asciiTheme="minorHAnsi" w:hAnsiTheme="minorHAnsi"/>
            <w:rPrChange w:id="38" w:author="Erin Stephenson" w:date="2019-03-14T13:08:00Z">
              <w:rPr>
                <w:bCs w:val="0"/>
              </w:rPr>
            </w:rPrChange>
          </w:rPr>
          <w:t>The mechanistic target of rapamycin (</w:t>
        </w:r>
      </w:ins>
      <w:ins w:id="39" w:author="Erin Stephenson" w:date="2019-03-14T12:59:00Z">
        <w:r w:rsidR="00961046" w:rsidRPr="006E202A">
          <w:rPr>
            <w:rFonts w:asciiTheme="minorHAnsi" w:hAnsiTheme="minorHAnsi"/>
          </w:rPr>
          <w:t>mTORC1</w:t>
        </w:r>
      </w:ins>
      <w:ins w:id="40" w:author="Erin Stephenson" w:date="2019-03-14T13:01:00Z">
        <w:r w:rsidRPr="006E202A">
          <w:rPr>
            <w:rFonts w:asciiTheme="minorHAnsi" w:hAnsiTheme="minorHAnsi"/>
            <w:rPrChange w:id="41" w:author="Erin Stephenson" w:date="2019-03-14T13:08:00Z">
              <w:rPr>
                <w:bCs w:val="0"/>
              </w:rPr>
            </w:rPrChange>
          </w:rPr>
          <w:t>)</w:t>
        </w:r>
      </w:ins>
      <w:ins w:id="42" w:author="Erin Stephenson" w:date="2019-03-14T12:59:00Z">
        <w:r w:rsidR="00961046" w:rsidRPr="006E202A">
          <w:rPr>
            <w:rFonts w:asciiTheme="minorHAnsi" w:hAnsiTheme="minorHAnsi"/>
          </w:rPr>
          <w:t xml:space="preserve"> is a nutrient responsive protein kinase complex</w:t>
        </w:r>
        <w:r w:rsidR="00A60CD9" w:rsidRPr="006E202A">
          <w:rPr>
            <w:rFonts w:asciiTheme="minorHAnsi" w:hAnsiTheme="minorHAnsi"/>
            <w:rPrChange w:id="43" w:author="Erin Stephenson" w:date="2019-03-14T13:08:00Z">
              <w:rPr>
                <w:bCs w:val="0"/>
              </w:rPr>
            </w:rPrChange>
          </w:rPr>
          <w:t xml:space="preserve"> that helps co-ordinate anabolic processes</w:t>
        </w:r>
      </w:ins>
      <w:ins w:id="44" w:author="Erin Stephenson" w:date="2019-03-14T13:01:00Z">
        <w:r w:rsidRPr="006E202A">
          <w:rPr>
            <w:rFonts w:asciiTheme="minorHAnsi" w:hAnsiTheme="minorHAnsi"/>
            <w:rPrChange w:id="45" w:author="Erin Stephenson" w:date="2019-03-14T13:08:00Z">
              <w:rPr>
                <w:bCs w:val="0"/>
              </w:rPr>
            </w:rPrChange>
          </w:rPr>
          <w:t xml:space="preserve"> across all tissues</w:t>
        </w:r>
      </w:ins>
      <w:ins w:id="46" w:author="Erin Stephenson" w:date="2019-03-14T12:59:00Z">
        <w:r w:rsidR="00A60CD9" w:rsidRPr="006E202A">
          <w:rPr>
            <w:rFonts w:asciiTheme="minorHAnsi" w:hAnsiTheme="minorHAnsi"/>
            <w:rPrChange w:id="47" w:author="Erin Stephenson" w:date="2019-03-14T13:08:00Z">
              <w:rPr>
                <w:bCs w:val="0"/>
              </w:rPr>
            </w:rPrChange>
          </w:rPr>
          <w:t xml:space="preserve">. There is </w:t>
        </w:r>
      </w:ins>
      <w:ins w:id="48" w:author="Erin Stephenson" w:date="2019-03-14T13:00:00Z">
        <w:r w:rsidR="00A60CD9" w:rsidRPr="006E202A">
          <w:rPr>
            <w:rFonts w:asciiTheme="minorHAnsi" w:hAnsiTheme="minorHAnsi"/>
            <w:rPrChange w:id="49" w:author="Erin Stephenson" w:date="2019-03-14T13:08:00Z">
              <w:rPr>
                <w:bCs w:val="0"/>
              </w:rPr>
            </w:rPrChange>
          </w:rPr>
          <w:t>evidence</w:t>
        </w:r>
      </w:ins>
      <w:ins w:id="50" w:author="Erin Stephenson" w:date="2019-03-14T12:59:00Z">
        <w:r w:rsidR="00A60CD9" w:rsidRPr="006E202A">
          <w:rPr>
            <w:rFonts w:asciiTheme="minorHAnsi" w:hAnsiTheme="minorHAnsi"/>
            <w:rPrChange w:id="51" w:author="Erin Stephenson" w:date="2019-03-14T13:08:00Z">
              <w:rPr>
                <w:bCs w:val="0"/>
              </w:rPr>
            </w:rPrChange>
          </w:rPr>
          <w:t xml:space="preserve"> </w:t>
        </w:r>
      </w:ins>
      <w:ins w:id="52" w:author="Erin Stephenson" w:date="2019-03-14T13:00:00Z">
        <w:r w:rsidR="00A60CD9" w:rsidRPr="006E202A">
          <w:rPr>
            <w:rFonts w:asciiTheme="minorHAnsi" w:hAnsiTheme="minorHAnsi"/>
            <w:rPrChange w:id="53" w:author="Erin Stephenson" w:date="2019-03-14T13:08:00Z">
              <w:rPr>
                <w:bCs w:val="0"/>
              </w:rPr>
            </w:rPrChange>
          </w:rPr>
          <w:t xml:space="preserve">that signaling </w:t>
        </w:r>
      </w:ins>
      <w:ins w:id="54" w:author="Erin Stephenson" w:date="2019-03-14T13:01:00Z">
        <w:r w:rsidRPr="006E202A">
          <w:rPr>
            <w:rFonts w:asciiTheme="minorHAnsi" w:hAnsiTheme="minorHAnsi"/>
            <w:rPrChange w:id="55" w:author="Erin Stephenson" w:date="2019-03-14T13:08:00Z">
              <w:rPr>
                <w:bCs w:val="0"/>
              </w:rPr>
            </w:rPrChange>
          </w:rPr>
          <w:t xml:space="preserve">through mTORC1 </w:t>
        </w:r>
      </w:ins>
      <w:ins w:id="56" w:author="Erin Stephenson" w:date="2019-03-14T13:02:00Z">
        <w:r w:rsidR="000325F7" w:rsidRPr="006E202A">
          <w:rPr>
            <w:rFonts w:asciiTheme="minorHAnsi" w:hAnsiTheme="minorHAnsi"/>
            <w:rPrChange w:id="57" w:author="Erin Stephenson" w:date="2019-03-14T13:08:00Z">
              <w:rPr>
                <w:bCs w:val="0"/>
              </w:rPr>
            </w:rPrChange>
          </w:rPr>
          <w:t xml:space="preserve">in skeletal muscle </w:t>
        </w:r>
      </w:ins>
      <w:ins w:id="58" w:author="Erin Stephenson" w:date="2019-03-14T13:01:00Z">
        <w:r w:rsidRPr="006E202A">
          <w:rPr>
            <w:rFonts w:asciiTheme="minorHAnsi" w:hAnsiTheme="minorHAnsi"/>
            <w:rPrChange w:id="59" w:author="Erin Stephenson" w:date="2019-03-14T13:08:00Z">
              <w:rPr>
                <w:bCs w:val="0"/>
              </w:rPr>
            </w:rPrChange>
          </w:rPr>
          <w:t>may be a determinant of energy expenditure</w:t>
        </w:r>
      </w:ins>
      <w:ins w:id="60" w:author="Erin Stephenson" w:date="2019-03-14T13:02:00Z">
        <w:r w:rsidR="000325F7" w:rsidRPr="006E202A">
          <w:rPr>
            <w:rFonts w:asciiTheme="minorHAnsi" w:hAnsiTheme="minorHAnsi"/>
            <w:rPrChange w:id="61" w:author="Erin Stephenson" w:date="2019-03-14T13:08:00Z">
              <w:rPr>
                <w:bCs w:val="0"/>
              </w:rPr>
            </w:rPrChange>
          </w:rPr>
          <w:t xml:space="preserve"> and therefore</w:t>
        </w:r>
      </w:ins>
      <w:ins w:id="62" w:author="Erin Stephenson" w:date="2019-03-14T13:05:00Z">
        <w:r w:rsidR="000325F7" w:rsidRPr="006E202A">
          <w:rPr>
            <w:rFonts w:asciiTheme="minorHAnsi" w:hAnsiTheme="minorHAnsi"/>
            <w:rPrChange w:id="63" w:author="Erin Stephenson" w:date="2019-03-14T13:08:00Z">
              <w:rPr>
                <w:bCs w:val="0"/>
              </w:rPr>
            </w:rPrChange>
          </w:rPr>
          <w:t xml:space="preserve"> components downstream of</w:t>
        </w:r>
      </w:ins>
      <w:ins w:id="64" w:author="Erin Stephenson" w:date="2019-03-14T13:02:00Z">
        <w:r w:rsidR="000325F7" w:rsidRPr="006E202A">
          <w:rPr>
            <w:rFonts w:asciiTheme="minorHAnsi" w:hAnsiTheme="minorHAnsi"/>
            <w:rPrChange w:id="65" w:author="Erin Stephenson" w:date="2019-03-14T13:08:00Z">
              <w:rPr>
                <w:bCs w:val="0"/>
              </w:rPr>
            </w:rPrChange>
          </w:rPr>
          <w:t xml:space="preserve"> mTORC1 </w:t>
        </w:r>
      </w:ins>
      <w:ins w:id="66" w:author="Erin Stephenson" w:date="2019-03-14T13:05:00Z">
        <w:r w:rsidR="000325F7" w:rsidRPr="006E202A">
          <w:rPr>
            <w:rFonts w:asciiTheme="minorHAnsi" w:hAnsiTheme="minorHAnsi"/>
            <w:rPrChange w:id="67" w:author="Erin Stephenson" w:date="2019-03-14T13:08:00Z">
              <w:rPr>
                <w:bCs w:val="0"/>
              </w:rPr>
            </w:rPrChange>
          </w:rPr>
          <w:t>signaling</w:t>
        </w:r>
      </w:ins>
      <w:ins w:id="68" w:author="Erin Stephenson" w:date="2019-03-14T13:02:00Z">
        <w:r w:rsidR="000325F7" w:rsidRPr="006E202A">
          <w:rPr>
            <w:rFonts w:asciiTheme="minorHAnsi" w:hAnsiTheme="minorHAnsi"/>
            <w:rPrChange w:id="69" w:author="Erin Stephenson" w:date="2019-03-14T13:08:00Z">
              <w:rPr>
                <w:bCs w:val="0"/>
              </w:rPr>
            </w:rPrChange>
          </w:rPr>
          <w:t xml:space="preserve"> may be potential targets for treating obesity. Here, we</w:t>
        </w:r>
      </w:ins>
      <w:ins w:id="70" w:author="Erin Stephenson" w:date="2019-03-14T13:03:00Z">
        <w:r w:rsidR="000325F7" w:rsidRPr="006E202A">
          <w:rPr>
            <w:rFonts w:asciiTheme="minorHAnsi" w:hAnsiTheme="minorHAnsi"/>
            <w:rPrChange w:id="71" w:author="Erin Stephenson" w:date="2019-03-14T13:08:00Z">
              <w:rPr>
                <w:bCs w:val="0"/>
              </w:rPr>
            </w:rPrChange>
          </w:rPr>
          <w:t xml:space="preserve"> have </w:t>
        </w:r>
      </w:ins>
      <w:ins w:id="72" w:author="Erin Stephenson" w:date="2019-03-14T13:04:00Z">
        <w:r w:rsidR="000325F7" w:rsidRPr="006E202A">
          <w:rPr>
            <w:rFonts w:asciiTheme="minorHAnsi" w:hAnsiTheme="minorHAnsi"/>
            <w:rPrChange w:id="73" w:author="Erin Stephenson" w:date="2019-03-14T13:08:00Z">
              <w:rPr>
                <w:bCs w:val="0"/>
              </w:rPr>
            </w:rPrChange>
          </w:rPr>
          <w:t>generated</w:t>
        </w:r>
      </w:ins>
      <w:ins w:id="74" w:author="Erin Stephenson" w:date="2019-03-14T13:03:00Z">
        <w:r w:rsidR="000325F7" w:rsidRPr="006E202A">
          <w:rPr>
            <w:rFonts w:asciiTheme="minorHAnsi" w:hAnsiTheme="minorHAnsi"/>
            <w:rPrChange w:id="75" w:author="Erin Stephenson" w:date="2019-03-14T13:08:00Z">
              <w:rPr>
                <w:bCs w:val="0"/>
              </w:rPr>
            </w:rPrChange>
          </w:rPr>
          <w:t xml:space="preserve"> </w:t>
        </w:r>
      </w:ins>
      <w:ins w:id="76" w:author="Erin Stephenson" w:date="2019-03-14T13:04:00Z">
        <w:r w:rsidR="000325F7" w:rsidRPr="006E202A">
          <w:rPr>
            <w:rFonts w:asciiTheme="minorHAnsi" w:hAnsiTheme="minorHAnsi"/>
            <w:rPrChange w:id="77" w:author="Erin Stephenson" w:date="2019-03-14T13:08:00Z">
              <w:rPr>
                <w:bCs w:val="0"/>
              </w:rPr>
            </w:rPrChange>
          </w:rPr>
          <w:t xml:space="preserve">mice with </w:t>
        </w:r>
        <w:r w:rsidR="000325F7" w:rsidRPr="006E202A">
          <w:rPr>
            <w:rFonts w:asciiTheme="minorHAnsi" w:hAnsiTheme="minorHAnsi"/>
            <w:i/>
            <w:rPrChange w:id="78" w:author="Erin Stephenson" w:date="2019-03-14T13:08:00Z">
              <w:rPr>
                <w:bCs w:val="0"/>
              </w:rPr>
            </w:rPrChange>
          </w:rPr>
          <w:t>Ckm-Cre</w:t>
        </w:r>
        <w:r w:rsidR="000325F7" w:rsidRPr="006E202A">
          <w:rPr>
            <w:rFonts w:asciiTheme="minorHAnsi" w:hAnsiTheme="minorHAnsi"/>
            <w:rPrChange w:id="79" w:author="Erin Stephenson" w:date="2019-03-14T13:08:00Z">
              <w:rPr>
                <w:bCs w:val="0"/>
              </w:rPr>
            </w:rPrChange>
          </w:rPr>
          <w:t xml:space="preserve"> driven</w:t>
        </w:r>
      </w:ins>
      <w:ins w:id="80" w:author="Erin Stephenson" w:date="2019-03-14T13:03:00Z">
        <w:r w:rsidR="000325F7" w:rsidRPr="006E202A">
          <w:rPr>
            <w:rFonts w:asciiTheme="minorHAnsi" w:hAnsiTheme="minorHAnsi"/>
            <w:rPrChange w:id="81" w:author="Erin Stephenson" w:date="2019-03-14T13:08:00Z">
              <w:rPr>
                <w:bCs w:val="0"/>
              </w:rPr>
            </w:rPrChange>
          </w:rPr>
          <w:t xml:space="preserve"> </w:t>
        </w:r>
      </w:ins>
      <w:ins w:id="82" w:author="Erin Stephenson" w:date="2019-03-14T13:04:00Z">
        <w:r w:rsidR="000325F7" w:rsidRPr="006E202A">
          <w:rPr>
            <w:rFonts w:asciiTheme="minorHAnsi" w:hAnsiTheme="minorHAnsi"/>
            <w:rPrChange w:id="83" w:author="Erin Stephenson" w:date="2019-03-14T13:08:00Z">
              <w:rPr>
                <w:bCs w:val="0"/>
              </w:rPr>
            </w:rPrChange>
          </w:rPr>
          <w:t xml:space="preserve">ablation of </w:t>
        </w:r>
        <w:r w:rsidR="000325F7" w:rsidRPr="006E202A">
          <w:rPr>
            <w:rFonts w:asciiTheme="minorHAnsi" w:hAnsiTheme="minorHAnsi"/>
            <w:i/>
            <w:rPrChange w:id="84" w:author="Erin Stephenson" w:date="2019-03-14T13:08:00Z">
              <w:rPr>
                <w:bCs w:val="0"/>
                <w:i/>
              </w:rPr>
            </w:rPrChange>
          </w:rPr>
          <w:t>Tsc1</w:t>
        </w:r>
        <w:r w:rsidR="000325F7" w:rsidRPr="006E202A">
          <w:rPr>
            <w:rFonts w:asciiTheme="minorHAnsi" w:hAnsiTheme="minorHAnsi"/>
            <w:rPrChange w:id="85" w:author="Erin Stephenson" w:date="2019-03-14T13:08:00Z">
              <w:rPr>
                <w:bCs w:val="0"/>
              </w:rPr>
            </w:rPrChange>
          </w:rPr>
          <w:t xml:space="preserve"> which confers constituent activation of mTORC1 in skeletal muscle</w:t>
        </w:r>
      </w:ins>
      <w:ins w:id="86" w:author="Erin Stephenson" w:date="2019-03-14T13:06:00Z">
        <w:r w:rsidR="000325F7" w:rsidRPr="006E202A">
          <w:rPr>
            <w:rFonts w:asciiTheme="minorHAnsi" w:hAnsiTheme="minorHAnsi"/>
            <w:rPrChange w:id="87" w:author="Erin Stephenson" w:date="2019-03-14T13:08:00Z">
              <w:rPr>
                <w:bCs w:val="0"/>
              </w:rPr>
            </w:rPrChange>
          </w:rPr>
          <w:t xml:space="preserve">. We have </w:t>
        </w:r>
      </w:ins>
      <w:ins w:id="88" w:author="Erin Stephenson" w:date="2019-03-14T13:02:00Z">
        <w:r w:rsidR="000325F7" w:rsidRPr="006E202A">
          <w:rPr>
            <w:rFonts w:asciiTheme="minorHAnsi" w:hAnsiTheme="minorHAnsi"/>
            <w:rPrChange w:id="89" w:author="Erin Stephenson" w:date="2019-03-14T13:08:00Z">
              <w:rPr>
                <w:bCs w:val="0"/>
              </w:rPr>
            </w:rPrChange>
          </w:rPr>
          <w:t>conduct</w:t>
        </w:r>
      </w:ins>
      <w:ins w:id="90" w:author="Erin Stephenson" w:date="2019-03-14T13:06:00Z">
        <w:r w:rsidR="000325F7" w:rsidRPr="006E202A">
          <w:rPr>
            <w:rFonts w:asciiTheme="minorHAnsi" w:hAnsiTheme="minorHAnsi"/>
            <w:rPrChange w:id="91" w:author="Erin Stephenson" w:date="2019-03-14T13:08:00Z">
              <w:rPr>
                <w:bCs w:val="0"/>
              </w:rPr>
            </w:rPrChange>
          </w:rPr>
          <w:t>ed</w:t>
        </w:r>
      </w:ins>
      <w:ins w:id="92" w:author="Erin Stephenson" w:date="2019-03-14T13:02:00Z">
        <w:r w:rsidR="000325F7" w:rsidRPr="006E202A">
          <w:rPr>
            <w:rFonts w:asciiTheme="minorHAnsi" w:hAnsiTheme="minorHAnsi"/>
            <w:rPrChange w:id="93" w:author="Erin Stephenson" w:date="2019-03-14T13:08:00Z">
              <w:rPr>
                <w:bCs w:val="0"/>
              </w:rPr>
            </w:rPrChange>
          </w:rPr>
          <w:t xml:space="preserve"> </w:t>
        </w:r>
      </w:ins>
      <w:ins w:id="94" w:author="Erin Stephenson" w:date="2019-03-14T13:03:00Z">
        <w:r w:rsidR="000325F7" w:rsidRPr="006E202A">
          <w:rPr>
            <w:rFonts w:asciiTheme="minorHAnsi" w:hAnsiTheme="minorHAnsi"/>
            <w:rPrChange w:id="95" w:author="Erin Stephenson" w:date="2019-03-14T13:08:00Z">
              <w:rPr>
                <w:bCs w:val="0"/>
              </w:rPr>
            </w:rPrChange>
          </w:rPr>
          <w:t>unbiased</w:t>
        </w:r>
      </w:ins>
      <w:ins w:id="96" w:author="Erin Stephenson" w:date="2019-03-14T13:02:00Z">
        <w:r w:rsidR="000325F7" w:rsidRPr="006E202A">
          <w:rPr>
            <w:rFonts w:asciiTheme="minorHAnsi" w:hAnsiTheme="minorHAnsi"/>
            <w:rPrChange w:id="97" w:author="Erin Stephenson" w:date="2019-03-14T13:08:00Z">
              <w:rPr>
                <w:bCs w:val="0"/>
              </w:rPr>
            </w:rPrChange>
          </w:rPr>
          <w:t xml:space="preserve"> </w:t>
        </w:r>
      </w:ins>
      <w:ins w:id="98" w:author="Erin Stephenson" w:date="2019-03-14T13:07:00Z">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ins>
      <w:ins w:id="99" w:author="Erin Stephenson" w:date="2019-03-14T13:09:00Z">
        <w:r w:rsidR="006E202A">
          <w:rPr>
            <w:rFonts w:asciiTheme="minorHAnsi" w:hAnsiTheme="minorHAnsi"/>
          </w:rPr>
          <w:t xml:space="preserve">We show </w:t>
        </w:r>
      </w:ins>
      <w:ins w:id="100" w:author="Erin Stephenson" w:date="2019-03-14T13:08:00Z">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ins>
    </w:p>
    <w:p w14:paraId="42A16D24" w14:textId="77777777" w:rsidR="007B624A" w:rsidRPr="00ED672B" w:rsidRDefault="007B624A" w:rsidP="007B624A">
      <w:pPr>
        <w:pStyle w:val="Heading1"/>
        <w:rPr>
          <w:rFonts w:asciiTheme="minorHAnsi" w:hAnsiTheme="minorHAnsi"/>
          <w:rPrChange w:id="101" w:author="Erin Stephenson" w:date="2019-03-13T19:33:00Z">
            <w:rPr/>
          </w:rPrChange>
        </w:rPr>
      </w:pPr>
      <w:r w:rsidRPr="00ED672B">
        <w:rPr>
          <w:rFonts w:asciiTheme="minorHAnsi" w:hAnsiTheme="minorHAnsi"/>
          <w:rPrChange w:id="102" w:author="Erin Stephenson" w:date="2019-03-13T19:33:00Z">
            <w:rPr/>
          </w:rPrChange>
        </w:rPr>
        <w:t>Introduction</w:t>
      </w:r>
    </w:p>
    <w:p w14:paraId="53C3577F" w14:textId="77777777" w:rsidR="004D4201" w:rsidRPr="00ED672B" w:rsidRDefault="004D4201" w:rsidP="004D4201">
      <w:pPr>
        <w:rPr>
          <w:rFonts w:asciiTheme="minorHAnsi" w:hAnsiTheme="minorHAnsi"/>
          <w:rPrChange w:id="103" w:author="Erin Stephenson" w:date="2019-03-13T19:33:00Z">
            <w:rPr/>
          </w:rPrChange>
        </w:rPr>
      </w:pPr>
    </w:p>
    <w:p w14:paraId="0F4F6248" w14:textId="66063F0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ins w:id="104" w:author="Erin Stephenson" w:date="2019-03-13T14:09:00Z"/>
          <w:rFonts w:asciiTheme="minorHAnsi" w:hAnsiTheme="minorHAnsi"/>
          <w:rPrChange w:id="105" w:author="Erin Stephenson" w:date="2019-03-13T19:33:00Z">
            <w:rPr>
              <w:ins w:id="106" w:author="Erin Stephenson" w:date="2019-03-13T14:09: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ins w:id="107" w:author="Erin Stephenson" w:date="2019-03-13T14:31:00Z"/>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108"/>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108"/>
      <w:r w:rsidRPr="004C0A6E">
        <w:rPr>
          <w:rStyle w:val="CommentReference"/>
          <w:rFonts w:asciiTheme="minorHAnsi" w:hAnsiTheme="minorHAnsi"/>
        </w:rPr>
        <w:commentReference w:id="108"/>
      </w:r>
      <w:r w:rsidRPr="004C0A6E">
        <w:rPr>
          <w:rFonts w:asciiTheme="minorHAnsi" w:hAnsiTheme="minorHAnsi"/>
        </w:rPr>
        <w:t xml:space="preserve">.  Furthermore, </w:t>
      </w:r>
      <w:commentRangeStart w:id="109"/>
      <w:r w:rsidRPr="004C0A6E">
        <w:rPr>
          <w:rFonts w:asciiTheme="minorHAnsi" w:hAnsiTheme="minorHAnsi"/>
        </w:rPr>
        <w:t xml:space="preserve">mTORC1 </w:t>
      </w:r>
      <w:commentRangeEnd w:id="109"/>
      <w:r w:rsidRPr="004C0A6E">
        <w:rPr>
          <w:rStyle w:val="CommentReference"/>
          <w:rFonts w:asciiTheme="minorHAnsi" w:hAnsiTheme="minorHAnsi"/>
        </w:rPr>
        <w:commentReference w:id="109"/>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ED672B" w:rsidRDefault="00996376" w:rsidP="00996376">
      <w:pPr>
        <w:rPr>
          <w:rFonts w:asciiTheme="minorHAnsi" w:hAnsiTheme="minorHAnsi"/>
          <w:rPrChange w:id="110" w:author="Erin Stephenson" w:date="2019-03-13T19:33:00Z">
            <w:rPr/>
          </w:rPrChange>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111"/>
      <w:r w:rsidR="00B80ABE" w:rsidRPr="004C0A6E">
        <w:rPr>
          <w:rFonts w:asciiTheme="minorHAnsi" w:hAnsiTheme="minorHAnsi"/>
        </w:rPr>
        <w:t>Harlan Teklad</w:t>
      </w:r>
      <w:commentRangeEnd w:id="111"/>
      <w:r w:rsidR="00B80ABE" w:rsidRPr="004C0A6E">
        <w:rPr>
          <w:rStyle w:val="CommentReference"/>
          <w:rFonts w:asciiTheme="minorHAnsi" w:hAnsiTheme="minorHAnsi"/>
        </w:rPr>
        <w:commentReference w:id="111"/>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112"/>
      <w:r w:rsidR="00AC7808" w:rsidRPr="004C0A6E">
        <w:rPr>
          <w:rFonts w:asciiTheme="minorHAnsi" w:hAnsiTheme="minorHAnsi"/>
        </w:rPr>
        <w:t>D1492</w:t>
      </w:r>
      <w:commentRangeEnd w:id="112"/>
      <w:r w:rsidR="00AC7808" w:rsidRPr="004C0A6E">
        <w:rPr>
          <w:rStyle w:val="CommentReference"/>
          <w:rFonts w:asciiTheme="minorHAnsi" w:hAnsiTheme="minorHAnsi"/>
        </w:rPr>
        <w:commentReference w:id="112"/>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w:t>
      </w:r>
      <w:bookmarkStart w:id="113" w:name="_GoBack"/>
      <w:r w:rsidR="003669B1" w:rsidRPr="004C0A6E">
        <w:rPr>
          <w:rFonts w:asciiTheme="minorHAnsi" w:hAnsiTheme="minorHAnsi"/>
        </w:rPr>
        <w:t xml:space="preserve">sacrificed </w:t>
      </w:r>
      <w:r w:rsidR="004C0A6E">
        <w:rPr>
          <w:rFonts w:asciiTheme="minorHAnsi" w:hAnsiTheme="minorHAnsi"/>
        </w:rPr>
        <w:t xml:space="preserve">by cervical disolocation </w:t>
      </w:r>
      <w:r w:rsidR="003669B1" w:rsidRPr="004C0A6E">
        <w:rPr>
          <w:rFonts w:asciiTheme="minorHAnsi" w:hAnsiTheme="minorHAnsi"/>
        </w:rPr>
        <w:t>at 25 weeks of age</w:t>
      </w:r>
      <w:bookmarkEnd w:id="113"/>
      <w:r w:rsidR="003669B1" w:rsidRPr="00ED672B">
        <w:rPr>
          <w:rFonts w:asciiTheme="minorHAnsi" w:hAnsiTheme="minorHAnsi"/>
          <w:rPrChange w:id="114" w:author="Erin Stephenson" w:date="2019-03-13T19:33:00Z">
            <w:rPr/>
          </w:rPrChange>
        </w:rPr>
        <w:t>.</w:t>
      </w:r>
    </w:p>
    <w:p w14:paraId="04F3F3E3" w14:textId="77777777" w:rsidR="0039667E" w:rsidRPr="00ED672B" w:rsidRDefault="0039667E" w:rsidP="00996376">
      <w:pPr>
        <w:rPr>
          <w:rFonts w:asciiTheme="minorHAnsi" w:hAnsiTheme="minorHAnsi"/>
          <w:rPrChange w:id="115" w:author="Erin Stephenson" w:date="2019-03-13T19:33:00Z">
            <w:rPr/>
          </w:rPrChange>
        </w:rPr>
      </w:pPr>
    </w:p>
    <w:p w14:paraId="6871AEC9" w14:textId="64D2FC0D" w:rsidR="0039667E" w:rsidRPr="00ED672B" w:rsidDel="006F38F5" w:rsidRDefault="00996376" w:rsidP="00996376">
      <w:pPr>
        <w:rPr>
          <w:del w:id="116" w:author="Erin Stephenson" w:date="2019-03-13T19:34:00Z"/>
          <w:rFonts w:asciiTheme="minorHAnsi" w:hAnsiTheme="minorHAnsi"/>
          <w:bCs/>
          <w:rPrChange w:id="117" w:author="Erin Stephenson" w:date="2019-03-13T19:33:00Z">
            <w:rPr>
              <w:del w:id="118" w:author="Erin Stephenson" w:date="2019-03-13T19:34:00Z"/>
              <w:bCs/>
            </w:rPr>
          </w:rPrChange>
        </w:rPr>
      </w:pPr>
      <w:del w:id="119" w:author="Microsoft Office User" w:date="2019-03-08T14:43:00Z">
        <w:r w:rsidRPr="00ED672B" w:rsidDel="002E4621">
          <w:rPr>
            <w:rFonts w:asciiTheme="minorHAnsi" w:hAnsiTheme="minorHAnsi"/>
            <w:rPrChange w:id="120" w:author="Erin Stephenson" w:date="2019-03-13T19:33:00Z">
              <w:rPr/>
            </w:rPrChange>
          </w:rPr>
          <w:delText>For m</w:delText>
        </w:r>
      </w:del>
      <w:ins w:id="121" w:author="Microsoft Office User" w:date="2019-03-08T14:43:00Z">
        <w:r w:rsidR="002E4621" w:rsidRPr="00ED672B">
          <w:rPr>
            <w:rFonts w:asciiTheme="minorHAnsi" w:hAnsiTheme="minorHAnsi"/>
            <w:rPrChange w:id="122" w:author="Erin Stephenson" w:date="2019-03-13T19:33:00Z">
              <w:rPr/>
            </w:rPrChange>
          </w:rPr>
          <w:t>M</w:t>
        </w:r>
      </w:ins>
      <w:r w:rsidRPr="00ED672B">
        <w:rPr>
          <w:rFonts w:asciiTheme="minorHAnsi" w:hAnsiTheme="minorHAnsi"/>
          <w:rPrChange w:id="123" w:author="Erin Stephenson" w:date="2019-03-13T19:33:00Z">
            <w:rPr/>
          </w:rPrChange>
        </w:rPr>
        <w:t>uscle</w:t>
      </w:r>
      <w:ins w:id="124" w:author="Microsoft Office User" w:date="2019-03-08T14:43:00Z">
        <w:r w:rsidR="002E4621" w:rsidRPr="00ED672B">
          <w:rPr>
            <w:rFonts w:asciiTheme="minorHAnsi" w:hAnsiTheme="minorHAnsi"/>
            <w:rPrChange w:id="125" w:author="Erin Stephenson" w:date="2019-03-13T19:33:00Z">
              <w:rPr/>
            </w:rPrChange>
          </w:rPr>
          <w:t>-</w:t>
        </w:r>
      </w:ins>
      <w:del w:id="126" w:author="Microsoft Office User" w:date="2019-03-08T14:43:00Z">
        <w:r w:rsidRPr="00ED672B" w:rsidDel="002E4621">
          <w:rPr>
            <w:rFonts w:asciiTheme="minorHAnsi" w:hAnsiTheme="minorHAnsi"/>
            <w:rPrChange w:id="127" w:author="Erin Stephenson" w:date="2019-03-13T19:33:00Z">
              <w:rPr/>
            </w:rPrChange>
          </w:rPr>
          <w:delText xml:space="preserve"> </w:delText>
        </w:r>
      </w:del>
      <w:r w:rsidRPr="00ED672B">
        <w:rPr>
          <w:rFonts w:asciiTheme="minorHAnsi" w:hAnsiTheme="minorHAnsi"/>
          <w:rPrChange w:id="128" w:author="Erin Stephenson" w:date="2019-03-13T19:33:00Z">
            <w:rPr/>
          </w:rPrChange>
        </w:rPr>
        <w:t>specific knockouts</w:t>
      </w:r>
      <w:ins w:id="129" w:author="Microsoft Office User" w:date="2019-03-08T14:43:00Z">
        <w:r w:rsidR="002E4621" w:rsidRPr="00ED672B">
          <w:rPr>
            <w:rFonts w:asciiTheme="minorHAnsi" w:hAnsiTheme="minorHAnsi"/>
            <w:rPrChange w:id="130" w:author="Erin Stephenson" w:date="2019-03-13T19:33:00Z">
              <w:rPr/>
            </w:rPrChange>
          </w:rPr>
          <w:t xml:space="preserve"> were generated by crossing</w:t>
        </w:r>
      </w:ins>
      <w:del w:id="131" w:author="Microsoft Office User" w:date="2019-03-08T14:43:00Z">
        <w:r w:rsidRPr="00ED672B" w:rsidDel="002E4621">
          <w:rPr>
            <w:rFonts w:asciiTheme="minorHAnsi" w:hAnsiTheme="minorHAnsi"/>
            <w:rPrChange w:id="132" w:author="Erin Stephenson" w:date="2019-03-13T19:33:00Z">
              <w:rPr/>
            </w:rPrChange>
          </w:rPr>
          <w:delText>,</w:delText>
        </w:r>
      </w:del>
      <w:r w:rsidRPr="00ED672B">
        <w:rPr>
          <w:rFonts w:asciiTheme="minorHAnsi" w:hAnsiTheme="minorHAnsi"/>
          <w:rPrChange w:id="133" w:author="Erin Stephenson" w:date="2019-03-13T19:33:00Z">
            <w:rPr/>
          </w:rPrChange>
        </w:rPr>
        <w:t xml:space="preserve"> </w:t>
      </w:r>
      <w:r w:rsidRPr="00ED672B">
        <w:rPr>
          <w:rFonts w:asciiTheme="minorHAnsi" w:hAnsiTheme="minorHAnsi"/>
          <w:bCs/>
          <w:rPrChange w:id="134" w:author="Erin Stephenson" w:date="2019-03-13T19:33:00Z">
            <w:rPr>
              <w:bCs/>
            </w:rPr>
          </w:rPrChange>
        </w:rPr>
        <w:t xml:space="preserve">FVB-Tg(Ckmm-cre)5Khn/J transgenic mice (stock 006405) </w:t>
      </w:r>
      <w:del w:id="135" w:author="Microsoft Office User" w:date="2019-03-08T14:43:00Z">
        <w:r w:rsidRPr="00ED672B" w:rsidDel="002E4621">
          <w:rPr>
            <w:rFonts w:asciiTheme="minorHAnsi" w:hAnsiTheme="minorHAnsi"/>
            <w:bCs/>
            <w:rPrChange w:id="136" w:author="Erin Stephenson" w:date="2019-03-13T19:33:00Z">
              <w:rPr>
                <w:bCs/>
              </w:rPr>
            </w:rPrChange>
          </w:rPr>
          <w:delText xml:space="preserve">were crossed </w:delText>
        </w:r>
      </w:del>
      <w:r w:rsidRPr="00ED672B">
        <w:rPr>
          <w:rFonts w:asciiTheme="minorHAnsi" w:hAnsiTheme="minorHAnsi"/>
          <w:bCs/>
          <w:rPrChange w:id="137" w:author="Erin Stephenson" w:date="2019-03-13T19:33:00Z">
            <w:rPr>
              <w:bCs/>
            </w:rPr>
          </w:rPrChange>
        </w:rPr>
        <w:t xml:space="preserve">with floxed </w:t>
      </w:r>
      <w:r w:rsidRPr="00ED672B">
        <w:rPr>
          <w:rFonts w:asciiTheme="minorHAnsi" w:hAnsiTheme="minorHAnsi"/>
          <w:bCs/>
          <w:i/>
          <w:iCs/>
          <w:rPrChange w:id="138" w:author="Erin Stephenson" w:date="2019-03-13T19:33:00Z">
            <w:rPr>
              <w:bCs/>
              <w:i/>
              <w:iCs/>
            </w:rPr>
          </w:rPrChange>
        </w:rPr>
        <w:t>Tsc1</w:t>
      </w:r>
      <w:r w:rsidRPr="00ED672B">
        <w:rPr>
          <w:rFonts w:asciiTheme="minorHAnsi" w:hAnsiTheme="minorHAnsi"/>
          <w:bCs/>
          <w:i/>
          <w:iCs/>
          <w:vertAlign w:val="superscript"/>
          <w:rPrChange w:id="139" w:author="Erin Stephenson" w:date="2019-03-13T19:33:00Z">
            <w:rPr>
              <w:bCs/>
              <w:i/>
              <w:iCs/>
              <w:vertAlign w:val="superscript"/>
            </w:rPr>
          </w:rPrChange>
        </w:rPr>
        <w:t>tm1Djk</w:t>
      </w:r>
      <w:r w:rsidRPr="00ED672B">
        <w:rPr>
          <w:rFonts w:asciiTheme="minorHAnsi" w:hAnsiTheme="minorHAnsi"/>
          <w:bCs/>
          <w:rPrChange w:id="140" w:author="Erin Stephenson" w:date="2019-03-13T19:33:00Z">
            <w:rPr>
              <w:bCs/>
            </w:rPr>
          </w:rPrChange>
        </w:rPr>
        <w:t>/J mice (stock 005680). To generate F1</w:t>
      </w:r>
      <w:ins w:id="141" w:author="Microsoft Office User" w:date="2019-03-08T14:44:00Z">
        <w:r w:rsidR="00611922" w:rsidRPr="00ED672B">
          <w:rPr>
            <w:rFonts w:asciiTheme="minorHAnsi" w:hAnsiTheme="minorHAnsi"/>
            <w:bCs/>
            <w:rPrChange w:id="142" w:author="Erin Stephenson" w:date="2019-03-13T19:33:00Z">
              <w:rPr>
                <w:bCs/>
              </w:rPr>
            </w:rPrChange>
          </w:rPr>
          <w:t>,</w:t>
        </w:r>
      </w:ins>
      <w:r w:rsidRPr="00ED672B">
        <w:rPr>
          <w:rFonts w:asciiTheme="minorHAnsi" w:hAnsiTheme="minorHAnsi"/>
          <w:bCs/>
          <w:rPrChange w:id="143" w:author="Erin Stephenson" w:date="2019-03-13T19:33:00Z">
            <w:rPr>
              <w:bCs/>
            </w:rPr>
          </w:rPrChange>
        </w:rPr>
        <w:t xml:space="preserve"> mice that were heterozygous for the floxed allele, and either</w:t>
      </w:r>
      <w:r w:rsidR="00972512" w:rsidRPr="00ED672B">
        <w:rPr>
          <w:rFonts w:asciiTheme="minorHAnsi" w:hAnsiTheme="minorHAnsi"/>
          <w:bCs/>
          <w:rPrChange w:id="144" w:author="Erin Stephenson" w:date="2019-03-13T19:33:00Z">
            <w:rPr>
              <w:bCs/>
            </w:rPr>
          </w:rPrChange>
        </w:rPr>
        <w:t xml:space="preserve"> had or lacked the </w:t>
      </w:r>
      <w:r w:rsidR="00972512" w:rsidRPr="00ED672B">
        <w:rPr>
          <w:rFonts w:asciiTheme="minorHAnsi" w:hAnsiTheme="minorHAnsi"/>
          <w:bCs/>
          <w:i/>
          <w:rPrChange w:id="145" w:author="Erin Stephenson" w:date="2019-03-13T19:33:00Z">
            <w:rPr>
              <w:bCs/>
              <w:i/>
            </w:rPr>
          </w:rPrChange>
        </w:rPr>
        <w:t xml:space="preserve">Ckmm-Cre </w:t>
      </w:r>
      <w:r w:rsidR="00972512" w:rsidRPr="00ED672B">
        <w:rPr>
          <w:rFonts w:asciiTheme="minorHAnsi" w:hAnsiTheme="minorHAnsi"/>
          <w:bCs/>
          <w:rPrChange w:id="146" w:author="Erin Stephenson" w:date="2019-03-13T19:33:00Z">
            <w:rPr>
              <w:bCs/>
            </w:rPr>
          </w:rPrChange>
        </w:rPr>
        <w:t>tra</w:t>
      </w:r>
      <w:r w:rsidRPr="00ED672B">
        <w:rPr>
          <w:rFonts w:asciiTheme="minorHAnsi" w:hAnsiTheme="minorHAnsi"/>
          <w:bCs/>
          <w:rPrChange w:id="147" w:author="Erin Stephenson" w:date="2019-03-13T19:33:00Z">
            <w:rPr>
              <w:bCs/>
            </w:rPr>
          </w:rPrChange>
        </w:rPr>
        <w:t>nsgene</w:t>
      </w:r>
      <w:ins w:id="148" w:author="Microsoft Office User" w:date="2019-03-08T14:45:00Z">
        <w:r w:rsidR="007B7563" w:rsidRPr="00ED672B">
          <w:rPr>
            <w:rFonts w:asciiTheme="minorHAnsi" w:hAnsiTheme="minorHAnsi"/>
            <w:bCs/>
            <w:rPrChange w:id="149" w:author="Erin Stephenson" w:date="2019-03-13T19:33:00Z">
              <w:rPr>
                <w:bCs/>
              </w:rPr>
            </w:rPrChange>
          </w:rPr>
          <w:t xml:space="preserve"> were</w:t>
        </w:r>
      </w:ins>
      <w:del w:id="150" w:author="Microsoft Office User" w:date="2019-03-08T14:45:00Z">
        <w:r w:rsidRPr="00ED672B" w:rsidDel="007B7563">
          <w:rPr>
            <w:rFonts w:asciiTheme="minorHAnsi" w:hAnsiTheme="minorHAnsi"/>
            <w:bCs/>
            <w:rPrChange w:id="151" w:author="Erin Stephenson" w:date="2019-03-13T19:33:00Z">
              <w:rPr>
                <w:bCs/>
              </w:rPr>
            </w:rPrChange>
          </w:rPr>
          <w:delText>.  These parents were</w:delText>
        </w:r>
      </w:del>
      <w:r w:rsidRPr="00ED672B">
        <w:rPr>
          <w:rFonts w:asciiTheme="minorHAnsi" w:hAnsiTheme="minorHAnsi"/>
          <w:bCs/>
          <w:rPrChange w:id="152" w:author="Erin Stephenson" w:date="2019-03-13T19:33:00Z">
            <w:rPr>
              <w:bCs/>
            </w:rPr>
          </w:rPrChange>
        </w:rPr>
        <w:t xml:space="preserve"> intercrossed to generate knockout mice (</w:t>
      </w:r>
      <w:r w:rsidRPr="00ED672B">
        <w:rPr>
          <w:rFonts w:asciiTheme="minorHAnsi" w:hAnsiTheme="minorHAnsi"/>
          <w:bCs/>
          <w:i/>
          <w:rPrChange w:id="153" w:author="Erin Stephenson" w:date="2019-03-13T19:33:00Z">
            <w:rPr>
              <w:bCs/>
              <w:i/>
            </w:rPr>
          </w:rPrChange>
        </w:rPr>
        <w:t>Tsc1</w:t>
      </w:r>
      <w:r w:rsidRPr="00ED672B">
        <w:rPr>
          <w:rFonts w:asciiTheme="minorHAnsi" w:hAnsiTheme="minorHAnsi"/>
          <w:bCs/>
          <w:i/>
          <w:vertAlign w:val="superscript"/>
          <w:rPrChange w:id="154" w:author="Erin Stephenson" w:date="2019-03-13T19:33:00Z">
            <w:rPr>
              <w:bCs/>
              <w:i/>
              <w:vertAlign w:val="superscript"/>
            </w:rPr>
          </w:rPrChange>
        </w:rPr>
        <w:t>fl</w:t>
      </w:r>
      <w:r w:rsidRPr="00ED672B">
        <w:rPr>
          <w:rFonts w:asciiTheme="minorHAnsi" w:hAnsiTheme="minorHAnsi"/>
          <w:bCs/>
          <w:vertAlign w:val="superscript"/>
          <w:rPrChange w:id="155" w:author="Erin Stephenson" w:date="2019-03-13T19:33:00Z">
            <w:rPr>
              <w:bCs/>
              <w:vertAlign w:val="superscript"/>
            </w:rPr>
          </w:rPrChange>
        </w:rPr>
        <w:t>/fl</w:t>
      </w:r>
      <w:r w:rsidRPr="00ED672B">
        <w:rPr>
          <w:rFonts w:asciiTheme="minorHAnsi" w:hAnsiTheme="minorHAnsi"/>
          <w:bCs/>
          <w:rPrChange w:id="156" w:author="Erin Stephenson" w:date="2019-03-13T19:33:00Z">
            <w:rPr>
              <w:bCs/>
            </w:rPr>
          </w:rPrChange>
        </w:rPr>
        <w:t xml:space="preserve">, </w:t>
      </w:r>
      <w:r w:rsidRPr="00ED672B">
        <w:rPr>
          <w:rFonts w:asciiTheme="minorHAnsi" w:hAnsiTheme="minorHAnsi"/>
          <w:bCs/>
          <w:i/>
          <w:rPrChange w:id="157" w:author="Erin Stephenson" w:date="2019-03-13T19:33:00Z">
            <w:rPr>
              <w:bCs/>
              <w:i/>
            </w:rPr>
          </w:rPrChange>
        </w:rPr>
        <w:t>Ckmm-Cre</w:t>
      </w:r>
      <w:r w:rsidRPr="00ED672B">
        <w:rPr>
          <w:rFonts w:asciiTheme="minorHAnsi" w:hAnsiTheme="minorHAnsi"/>
          <w:bCs/>
          <w:vertAlign w:val="superscript"/>
          <w:rPrChange w:id="158" w:author="Erin Stephenson" w:date="2019-03-13T19:33:00Z">
            <w:rPr>
              <w:bCs/>
              <w:vertAlign w:val="superscript"/>
            </w:rPr>
          </w:rPrChange>
        </w:rPr>
        <w:t>Tg/+</w:t>
      </w:r>
      <w:r w:rsidRPr="00ED672B">
        <w:rPr>
          <w:rFonts w:asciiTheme="minorHAnsi" w:hAnsiTheme="minorHAnsi"/>
          <w:bCs/>
          <w:rPrChange w:id="159" w:author="Erin Stephenson" w:date="2019-03-13T19:33:00Z">
            <w:rPr>
              <w:bCs/>
            </w:rPr>
          </w:rPrChange>
        </w:rPr>
        <w:t>), wild type mice</w:t>
      </w:r>
      <w:r w:rsidR="004E21CF" w:rsidRPr="00ED672B">
        <w:rPr>
          <w:rFonts w:asciiTheme="minorHAnsi" w:hAnsiTheme="minorHAnsi"/>
          <w:bCs/>
          <w:rPrChange w:id="160" w:author="Erin Stephenson" w:date="2019-03-13T19:33:00Z">
            <w:rPr>
              <w:bCs/>
            </w:rPr>
          </w:rPrChange>
        </w:rPr>
        <w:t xml:space="preserve"> </w:t>
      </w:r>
      <w:r w:rsidRPr="00ED672B">
        <w:rPr>
          <w:rFonts w:asciiTheme="minorHAnsi" w:hAnsiTheme="minorHAnsi"/>
          <w:bCs/>
          <w:rPrChange w:id="161" w:author="Erin Stephenson" w:date="2019-03-13T19:33:00Z">
            <w:rPr>
              <w:bCs/>
            </w:rPr>
          </w:rPrChange>
        </w:rPr>
        <w:t>(</w:t>
      </w:r>
      <w:r w:rsidRPr="00ED672B">
        <w:rPr>
          <w:rFonts w:asciiTheme="minorHAnsi" w:hAnsiTheme="minorHAnsi"/>
          <w:bCs/>
          <w:i/>
          <w:rPrChange w:id="162" w:author="Erin Stephenson" w:date="2019-03-13T19:33:00Z">
            <w:rPr>
              <w:bCs/>
              <w:i/>
            </w:rPr>
          </w:rPrChange>
        </w:rPr>
        <w:t>Tsc1</w:t>
      </w:r>
      <w:r w:rsidRPr="00ED672B">
        <w:rPr>
          <w:rFonts w:asciiTheme="minorHAnsi" w:hAnsiTheme="minorHAnsi"/>
          <w:bCs/>
          <w:i/>
          <w:vertAlign w:val="superscript"/>
          <w:rPrChange w:id="163" w:author="Erin Stephenson" w:date="2019-03-13T19:33:00Z">
            <w:rPr>
              <w:bCs/>
              <w:i/>
              <w:vertAlign w:val="superscript"/>
            </w:rPr>
          </w:rPrChange>
        </w:rPr>
        <w:t>+/+</w:t>
      </w:r>
      <w:r w:rsidRPr="00ED672B">
        <w:rPr>
          <w:rFonts w:asciiTheme="minorHAnsi" w:hAnsiTheme="minorHAnsi"/>
          <w:bCs/>
          <w:rPrChange w:id="164" w:author="Erin Stephenson" w:date="2019-03-13T19:33:00Z">
            <w:rPr>
              <w:bCs/>
            </w:rPr>
          </w:rPrChange>
        </w:rPr>
        <w:t xml:space="preserve">, </w:t>
      </w:r>
      <w:r w:rsidRPr="00ED672B">
        <w:rPr>
          <w:rFonts w:asciiTheme="minorHAnsi" w:hAnsiTheme="minorHAnsi"/>
          <w:bCs/>
          <w:i/>
          <w:rPrChange w:id="165" w:author="Erin Stephenson" w:date="2019-03-13T19:33:00Z">
            <w:rPr>
              <w:bCs/>
              <w:i/>
            </w:rPr>
          </w:rPrChange>
        </w:rPr>
        <w:t>Ckmm-Cre</w:t>
      </w:r>
      <w:r w:rsidRPr="00ED672B">
        <w:rPr>
          <w:rFonts w:asciiTheme="minorHAnsi" w:hAnsiTheme="minorHAnsi"/>
          <w:bCs/>
          <w:vertAlign w:val="superscript"/>
          <w:rPrChange w:id="166" w:author="Erin Stephenson" w:date="2019-03-13T19:33:00Z">
            <w:rPr>
              <w:bCs/>
              <w:vertAlign w:val="superscript"/>
            </w:rPr>
          </w:rPrChange>
        </w:rPr>
        <w:t>+/+</w:t>
      </w:r>
      <w:r w:rsidRPr="00ED672B">
        <w:rPr>
          <w:rFonts w:asciiTheme="minorHAnsi" w:hAnsiTheme="minorHAnsi"/>
          <w:bCs/>
          <w:rPrChange w:id="167" w:author="Erin Stephenson" w:date="2019-03-13T19:33:00Z">
            <w:rPr>
              <w:bCs/>
            </w:rPr>
          </w:rPrChange>
        </w:rPr>
        <w:t>) and controls containing the transgene only (</w:t>
      </w:r>
      <w:r w:rsidRPr="00ED672B">
        <w:rPr>
          <w:rFonts w:asciiTheme="minorHAnsi" w:hAnsiTheme="minorHAnsi"/>
          <w:bCs/>
          <w:i/>
          <w:rPrChange w:id="168" w:author="Erin Stephenson" w:date="2019-03-13T19:33:00Z">
            <w:rPr>
              <w:bCs/>
              <w:i/>
            </w:rPr>
          </w:rPrChange>
        </w:rPr>
        <w:t>Tsc1</w:t>
      </w:r>
      <w:r w:rsidRPr="00ED672B">
        <w:rPr>
          <w:rFonts w:asciiTheme="minorHAnsi" w:hAnsiTheme="minorHAnsi"/>
          <w:bCs/>
          <w:i/>
          <w:vertAlign w:val="superscript"/>
          <w:rPrChange w:id="169" w:author="Erin Stephenson" w:date="2019-03-13T19:33:00Z">
            <w:rPr>
              <w:bCs/>
              <w:i/>
              <w:vertAlign w:val="superscript"/>
            </w:rPr>
          </w:rPrChange>
        </w:rPr>
        <w:t>+/+</w:t>
      </w:r>
      <w:r w:rsidRPr="00ED672B">
        <w:rPr>
          <w:rFonts w:asciiTheme="minorHAnsi" w:hAnsiTheme="minorHAnsi"/>
          <w:bCs/>
          <w:rPrChange w:id="170" w:author="Erin Stephenson" w:date="2019-03-13T19:33:00Z">
            <w:rPr>
              <w:bCs/>
            </w:rPr>
          </w:rPrChange>
        </w:rPr>
        <w:t xml:space="preserve">, </w:t>
      </w:r>
      <w:r w:rsidRPr="00ED672B">
        <w:rPr>
          <w:rFonts w:asciiTheme="minorHAnsi" w:hAnsiTheme="minorHAnsi"/>
          <w:bCs/>
          <w:i/>
          <w:rPrChange w:id="171" w:author="Erin Stephenson" w:date="2019-03-13T19:33:00Z">
            <w:rPr>
              <w:bCs/>
              <w:i/>
            </w:rPr>
          </w:rPrChange>
        </w:rPr>
        <w:t>Ckmm-Cre</w:t>
      </w:r>
      <w:r w:rsidRPr="00ED672B">
        <w:rPr>
          <w:rFonts w:asciiTheme="minorHAnsi" w:hAnsiTheme="minorHAnsi"/>
          <w:bCs/>
          <w:vertAlign w:val="superscript"/>
          <w:rPrChange w:id="172" w:author="Erin Stephenson" w:date="2019-03-13T19:33:00Z">
            <w:rPr>
              <w:bCs/>
              <w:vertAlign w:val="superscript"/>
            </w:rPr>
          </w:rPrChange>
        </w:rPr>
        <w:t>Tg/+</w:t>
      </w:r>
      <w:r w:rsidRPr="00ED672B">
        <w:rPr>
          <w:rFonts w:asciiTheme="minorHAnsi" w:hAnsiTheme="minorHAnsi"/>
          <w:bCs/>
          <w:rPrChange w:id="173" w:author="Erin Stephenson" w:date="2019-03-13T19:33:00Z">
            <w:rPr>
              <w:bCs/>
            </w:rPr>
          </w:rPrChange>
        </w:rPr>
        <w:t>)or the floxed allele only (</w:t>
      </w:r>
      <w:r w:rsidRPr="00ED672B">
        <w:rPr>
          <w:rFonts w:asciiTheme="minorHAnsi" w:hAnsiTheme="minorHAnsi"/>
          <w:bCs/>
          <w:i/>
          <w:rPrChange w:id="174" w:author="Erin Stephenson" w:date="2019-03-13T19:33:00Z">
            <w:rPr>
              <w:bCs/>
              <w:i/>
            </w:rPr>
          </w:rPrChange>
        </w:rPr>
        <w:t>Tsc1</w:t>
      </w:r>
      <w:r w:rsidRPr="00ED672B">
        <w:rPr>
          <w:rFonts w:asciiTheme="minorHAnsi" w:hAnsiTheme="minorHAnsi"/>
          <w:bCs/>
          <w:i/>
          <w:vertAlign w:val="superscript"/>
          <w:rPrChange w:id="175" w:author="Erin Stephenson" w:date="2019-03-13T19:33:00Z">
            <w:rPr>
              <w:bCs/>
              <w:i/>
              <w:vertAlign w:val="superscript"/>
            </w:rPr>
          </w:rPrChange>
        </w:rPr>
        <w:t>fl</w:t>
      </w:r>
      <w:r w:rsidRPr="00ED672B">
        <w:rPr>
          <w:rFonts w:asciiTheme="minorHAnsi" w:hAnsiTheme="minorHAnsi"/>
          <w:bCs/>
          <w:vertAlign w:val="superscript"/>
          <w:rPrChange w:id="176" w:author="Erin Stephenson" w:date="2019-03-13T19:33:00Z">
            <w:rPr>
              <w:bCs/>
              <w:vertAlign w:val="superscript"/>
            </w:rPr>
          </w:rPrChange>
        </w:rPr>
        <w:t>/fl</w:t>
      </w:r>
      <w:r w:rsidRPr="00ED672B">
        <w:rPr>
          <w:rFonts w:asciiTheme="minorHAnsi" w:hAnsiTheme="minorHAnsi"/>
          <w:bCs/>
          <w:rPrChange w:id="177" w:author="Erin Stephenson" w:date="2019-03-13T19:33:00Z">
            <w:rPr>
              <w:bCs/>
            </w:rPr>
          </w:rPrChange>
        </w:rPr>
        <w:t xml:space="preserve">, </w:t>
      </w:r>
      <w:r w:rsidRPr="00ED672B">
        <w:rPr>
          <w:rFonts w:asciiTheme="minorHAnsi" w:hAnsiTheme="minorHAnsi"/>
          <w:bCs/>
          <w:i/>
          <w:rPrChange w:id="178" w:author="Erin Stephenson" w:date="2019-03-13T19:33:00Z">
            <w:rPr>
              <w:bCs/>
              <w:i/>
            </w:rPr>
          </w:rPrChange>
        </w:rPr>
        <w:t>Ckmm-Cre</w:t>
      </w:r>
      <w:r w:rsidRPr="00ED672B">
        <w:rPr>
          <w:rFonts w:asciiTheme="minorHAnsi" w:hAnsiTheme="minorHAnsi"/>
          <w:bCs/>
          <w:vertAlign w:val="superscript"/>
          <w:rPrChange w:id="179" w:author="Erin Stephenson" w:date="2019-03-13T19:33:00Z">
            <w:rPr>
              <w:bCs/>
              <w:vertAlign w:val="superscript"/>
            </w:rPr>
          </w:rPrChange>
        </w:rPr>
        <w:t>+/+</w:t>
      </w:r>
      <w:r w:rsidRPr="00ED672B">
        <w:rPr>
          <w:rFonts w:asciiTheme="minorHAnsi" w:hAnsiTheme="minorHAnsi"/>
          <w:bCs/>
          <w:rPrChange w:id="180" w:author="Erin Stephenson" w:date="2019-03-13T19:33:00Z">
            <w:rPr>
              <w:bCs/>
            </w:rPr>
          </w:rPrChange>
        </w:rPr>
        <w:t xml:space="preserve">).  All four genotypes were evaluated for all experiments.  If there were no significant differences between the three control </w:t>
      </w:r>
      <w:del w:id="181" w:author="Microsoft Office User" w:date="2019-03-08T14:46:00Z">
        <w:r w:rsidRPr="00ED672B" w:rsidDel="007B7563">
          <w:rPr>
            <w:rFonts w:asciiTheme="minorHAnsi" w:hAnsiTheme="minorHAnsi"/>
            <w:bCs/>
            <w:rPrChange w:id="182" w:author="Erin Stephenson" w:date="2019-03-13T19:33:00Z">
              <w:rPr>
                <w:bCs/>
              </w:rPr>
            </w:rPrChange>
          </w:rPr>
          <w:delText>strains</w:delText>
        </w:r>
      </w:del>
      <w:ins w:id="183" w:author="Microsoft Office User" w:date="2019-03-08T14:46:00Z">
        <w:r w:rsidR="007B7563" w:rsidRPr="00ED672B">
          <w:rPr>
            <w:rFonts w:asciiTheme="minorHAnsi" w:hAnsiTheme="minorHAnsi"/>
            <w:bCs/>
            <w:rPrChange w:id="184" w:author="Erin Stephenson" w:date="2019-03-13T19:33:00Z">
              <w:rPr>
                <w:bCs/>
              </w:rPr>
            </w:rPrChange>
          </w:rPr>
          <w:t>genotypes</w:t>
        </w:r>
      </w:ins>
      <w:r w:rsidRPr="00ED672B">
        <w:rPr>
          <w:rFonts w:asciiTheme="minorHAnsi" w:hAnsiTheme="minorHAnsi"/>
          <w:bCs/>
          <w:rPrChange w:id="185" w:author="Erin Stephenson" w:date="2019-03-13T19:33:00Z">
            <w:rPr>
              <w:bCs/>
            </w:rPr>
          </w:rPrChange>
        </w:rPr>
        <w:t xml:space="preserve">, these were combined </w:t>
      </w:r>
      <w:r w:rsidR="00426050" w:rsidRPr="00ED672B">
        <w:rPr>
          <w:rFonts w:asciiTheme="minorHAnsi" w:hAnsiTheme="minorHAnsi"/>
          <w:bCs/>
          <w:rPrChange w:id="186" w:author="Erin Stephenson" w:date="2019-03-13T19:33:00Z">
            <w:rPr>
              <w:bCs/>
            </w:rPr>
          </w:rPrChange>
        </w:rPr>
        <w:t>and labeled as Controls.</w:t>
      </w:r>
      <w:r w:rsidR="0039667E" w:rsidRPr="00ED672B">
        <w:rPr>
          <w:rFonts w:asciiTheme="minorHAnsi" w:hAnsiTheme="minorHAnsi"/>
          <w:bCs/>
          <w:rPrChange w:id="187" w:author="Erin Stephenson" w:date="2019-03-13T19:33:00Z">
            <w:rPr>
              <w:bCs/>
            </w:rPr>
          </w:rPrChange>
        </w:rPr>
        <w:t xml:space="preserve">  </w:t>
      </w:r>
      <w:r w:rsidR="00002EA6" w:rsidRPr="00ED672B">
        <w:rPr>
          <w:rFonts w:asciiTheme="minorHAnsi" w:hAnsiTheme="minorHAnsi"/>
          <w:bCs/>
          <w:rPrChange w:id="188" w:author="Erin Stephenson" w:date="2019-03-13T19:33:00Z">
            <w:rPr>
              <w:bCs/>
            </w:rPr>
          </w:rPrChange>
        </w:rPr>
        <w:t xml:space="preserve">Animals were sacrificed in either the fed or fasted state as indicated in the figure legends after isoflurane-induced anaesthesia </w:t>
      </w:r>
      <w:del w:id="189" w:author="Microsoft Office User" w:date="2019-03-08T14:47:00Z">
        <w:r w:rsidR="00002EA6" w:rsidRPr="00ED672B" w:rsidDel="007B7563">
          <w:rPr>
            <w:rFonts w:asciiTheme="minorHAnsi" w:hAnsiTheme="minorHAnsi"/>
            <w:bCs/>
            <w:rPrChange w:id="190" w:author="Erin Stephenson" w:date="2019-03-13T19:33:00Z">
              <w:rPr>
                <w:bCs/>
              </w:rPr>
            </w:rPrChange>
          </w:rPr>
          <w:delText xml:space="preserve">and </w:delText>
        </w:r>
      </w:del>
      <w:ins w:id="191" w:author="Microsoft Office User" w:date="2019-03-08T14:47:00Z">
        <w:r w:rsidR="007B7563" w:rsidRPr="00ED672B">
          <w:rPr>
            <w:rFonts w:asciiTheme="minorHAnsi" w:hAnsiTheme="minorHAnsi"/>
            <w:bCs/>
            <w:rPrChange w:id="192" w:author="Erin Stephenson" w:date="2019-03-13T19:33:00Z">
              <w:rPr>
                <w:bCs/>
              </w:rPr>
            </w:rPrChange>
          </w:rPr>
          <w:t xml:space="preserve">followed by </w:t>
        </w:r>
      </w:ins>
      <w:r w:rsidR="00002EA6" w:rsidRPr="00ED672B">
        <w:rPr>
          <w:rFonts w:asciiTheme="minorHAnsi" w:hAnsiTheme="minorHAnsi"/>
          <w:bCs/>
          <w:rPrChange w:id="193" w:author="Erin Stephenson" w:date="2019-03-13T19:33:00Z">
            <w:rPr>
              <w:bCs/>
            </w:rPr>
          </w:rPrChange>
        </w:rPr>
        <w:t xml:space="preserve">cervical dislocation at approximately ZT3. </w:t>
      </w:r>
      <w:r w:rsidR="0086281F" w:rsidRPr="00ED672B">
        <w:rPr>
          <w:rFonts w:asciiTheme="minorHAnsi" w:hAnsiTheme="minorHAnsi"/>
          <w:bCs/>
          <w:rPrChange w:id="194" w:author="Erin Stephenson" w:date="2019-03-13T19:33:00Z">
            <w:rPr>
              <w:bCs/>
            </w:rPr>
          </w:rPrChange>
        </w:rPr>
        <w:t xml:space="preserve">The University of Michigan and </w:t>
      </w:r>
      <w:r w:rsidR="0039667E" w:rsidRPr="00ED672B">
        <w:rPr>
          <w:rFonts w:asciiTheme="minorHAnsi" w:hAnsiTheme="minorHAnsi"/>
          <w:bCs/>
          <w:rPrChange w:id="195" w:author="Erin Stephenson" w:date="2019-03-13T19:33:00Z">
            <w:rPr>
              <w:bCs/>
            </w:rPr>
          </w:rPrChange>
        </w:rPr>
        <w:t>UTHSC Institutional Animal Care and Use Committee</w:t>
      </w:r>
      <w:r w:rsidR="0086281F" w:rsidRPr="00ED672B">
        <w:rPr>
          <w:rFonts w:asciiTheme="minorHAnsi" w:hAnsiTheme="minorHAnsi"/>
          <w:bCs/>
          <w:rPrChange w:id="196" w:author="Erin Stephenson" w:date="2019-03-13T19:33:00Z">
            <w:rPr>
              <w:bCs/>
            </w:rPr>
          </w:rPrChange>
        </w:rPr>
        <w:t>s</w:t>
      </w:r>
      <w:r w:rsidR="0039667E" w:rsidRPr="00ED672B">
        <w:rPr>
          <w:rFonts w:asciiTheme="minorHAnsi" w:hAnsiTheme="minorHAnsi"/>
          <w:bCs/>
          <w:rPrChange w:id="197" w:author="Erin Stephenson" w:date="2019-03-13T19:33:00Z">
            <w:rPr>
              <w:bCs/>
            </w:rPr>
          </w:rPrChange>
        </w:rPr>
        <w:t xml:space="preserve"> approved all </w:t>
      </w:r>
      <w:r w:rsidR="00972512" w:rsidRPr="00ED672B">
        <w:rPr>
          <w:rFonts w:asciiTheme="minorHAnsi" w:hAnsiTheme="minorHAnsi"/>
          <w:bCs/>
          <w:rPrChange w:id="198" w:author="Erin Stephenson" w:date="2019-03-13T19:33:00Z">
            <w:rPr>
              <w:bCs/>
            </w:rPr>
          </w:rPrChange>
        </w:rPr>
        <w:t xml:space="preserve">animal </w:t>
      </w:r>
      <w:r w:rsidR="0039667E" w:rsidRPr="00ED672B">
        <w:rPr>
          <w:rFonts w:asciiTheme="minorHAnsi" w:hAnsiTheme="minorHAnsi"/>
          <w:bCs/>
          <w:rPrChange w:id="199" w:author="Erin Stephenson" w:date="2019-03-13T19:33:00Z">
            <w:rPr>
              <w:bCs/>
            </w:rPr>
          </w:rPrChange>
        </w:rPr>
        <w:t>procedures.</w:t>
      </w:r>
    </w:p>
    <w:p w14:paraId="742D7BB5" w14:textId="0FEFCCF0" w:rsidR="00365FE9" w:rsidRPr="00ED672B" w:rsidRDefault="00365FE9" w:rsidP="00996376">
      <w:pPr>
        <w:rPr>
          <w:rFonts w:asciiTheme="minorHAnsi" w:hAnsiTheme="minorHAnsi"/>
          <w:bCs/>
          <w:rPrChange w:id="200" w:author="Erin Stephenson" w:date="2019-03-13T19:33:00Z">
            <w:rPr>
              <w:bCs/>
            </w:rPr>
          </w:rPrChange>
        </w:rPr>
      </w:pPr>
    </w:p>
    <w:p w14:paraId="7D95C22A" w14:textId="441D4E96" w:rsidR="00365FE9" w:rsidRPr="00ED672B" w:rsidRDefault="00365FE9" w:rsidP="00365FE9">
      <w:pPr>
        <w:pStyle w:val="Heading2"/>
        <w:rPr>
          <w:rFonts w:asciiTheme="minorHAnsi" w:hAnsiTheme="minorHAnsi"/>
          <w:rPrChange w:id="201" w:author="Erin Stephenson" w:date="2019-03-13T19:33:00Z">
            <w:rPr/>
          </w:rPrChange>
        </w:rPr>
      </w:pPr>
      <w:r w:rsidRPr="00ED672B">
        <w:rPr>
          <w:rFonts w:asciiTheme="minorHAnsi" w:hAnsiTheme="minorHAnsi"/>
          <w:rPrChange w:id="202" w:author="Erin Stephenson" w:date="2019-03-13T19:33:00Z">
            <w:rPr/>
          </w:rPrChange>
        </w:rPr>
        <w:t xml:space="preserve">Insulin Tolerance </w:t>
      </w:r>
      <w:commentRangeStart w:id="203"/>
      <w:r w:rsidRPr="00ED672B">
        <w:rPr>
          <w:rFonts w:asciiTheme="minorHAnsi" w:hAnsiTheme="minorHAnsi"/>
          <w:rPrChange w:id="204" w:author="Erin Stephenson" w:date="2019-03-13T19:33:00Z">
            <w:rPr/>
          </w:rPrChange>
        </w:rPr>
        <w:t>Test</w:t>
      </w:r>
      <w:commentRangeEnd w:id="203"/>
      <w:r w:rsidRPr="00ED672B">
        <w:rPr>
          <w:rStyle w:val="CommentReference"/>
          <w:rFonts w:asciiTheme="minorHAnsi" w:eastAsiaTheme="minorEastAsia" w:hAnsiTheme="minorHAnsi" w:cstheme="minorBidi"/>
          <w:b w:val="0"/>
          <w:bCs w:val="0"/>
          <w:color w:val="auto"/>
        </w:rPr>
        <w:commentReference w:id="203"/>
      </w:r>
    </w:p>
    <w:p w14:paraId="07AE51A5" w14:textId="56C716D5" w:rsidR="00365FE9" w:rsidRPr="00ED672B" w:rsidDel="006F38F5" w:rsidRDefault="00745DCE" w:rsidP="00365FE9">
      <w:pPr>
        <w:rPr>
          <w:del w:id="205" w:author="Erin Stephenson" w:date="2019-03-13T19:35:00Z"/>
          <w:rFonts w:asciiTheme="minorHAnsi" w:hAnsiTheme="minorHAnsi"/>
          <w:rPrChange w:id="206" w:author="Erin Stephenson" w:date="2019-03-13T19:33:00Z">
            <w:rPr>
              <w:del w:id="207" w:author="Erin Stephenson" w:date="2019-03-13T19:35:00Z"/>
            </w:rPr>
          </w:rPrChange>
        </w:rPr>
      </w:pPr>
      <w:commentRangeStart w:id="208"/>
      <w:ins w:id="209" w:author="Microsoft Office User" w:date="2019-03-08T14:57:00Z">
        <w:r w:rsidRPr="00ED672B">
          <w:rPr>
            <w:rFonts w:asciiTheme="minorHAnsi" w:hAnsiTheme="minorHAnsi"/>
            <w:rPrChange w:id="210" w:author="Erin Stephenson" w:date="2019-03-13T19:33:00Z">
              <w:rPr/>
            </w:rPrChange>
          </w:rPr>
          <w:t xml:space="preserve">Insulin tolerance tests were performed in </w:t>
        </w:r>
        <w:r w:rsidR="00686640" w:rsidRPr="00ED672B">
          <w:rPr>
            <w:rFonts w:asciiTheme="minorHAnsi" w:hAnsiTheme="minorHAnsi"/>
            <w:rPrChange w:id="211" w:author="Erin Stephenson" w:date="2019-03-13T19:33:00Z">
              <w:rPr/>
            </w:rPrChange>
          </w:rPr>
          <w:t xml:space="preserve">high </w:t>
        </w:r>
      </w:ins>
      <w:ins w:id="212" w:author="Microsoft Office User" w:date="2019-03-08T14:58:00Z">
        <w:r w:rsidR="00686640" w:rsidRPr="00ED672B">
          <w:rPr>
            <w:rFonts w:asciiTheme="minorHAnsi" w:hAnsiTheme="minorHAnsi"/>
            <w:rPrChange w:id="213" w:author="Erin Stephenson" w:date="2019-03-13T19:33:00Z">
              <w:rPr/>
            </w:rPrChange>
          </w:rPr>
          <w:t xml:space="preserve">fat fed mice at </w:t>
        </w:r>
      </w:ins>
      <w:ins w:id="214" w:author="Microsoft Office User" w:date="2019-03-08T15:01:00Z">
        <w:r w:rsidR="00ED65EB" w:rsidRPr="00ED672B">
          <w:rPr>
            <w:rFonts w:asciiTheme="minorHAnsi" w:hAnsiTheme="minorHAnsi"/>
            <w:rPrChange w:id="215" w:author="Erin Stephenson" w:date="2019-03-13T19:33:00Z">
              <w:rPr/>
            </w:rPrChange>
          </w:rPr>
          <w:t>24 weeks of age.</w:t>
        </w:r>
      </w:ins>
      <w:ins w:id="216" w:author="Microsoft Office User" w:date="2019-03-08T15:02:00Z">
        <w:r w:rsidR="007276B1" w:rsidRPr="00ED672B">
          <w:rPr>
            <w:rFonts w:asciiTheme="minorHAnsi" w:hAnsiTheme="minorHAnsi"/>
            <w:rPrChange w:id="217" w:author="Erin Stephenson" w:date="2019-03-13T19:33:00Z">
              <w:rPr/>
            </w:rPrChange>
          </w:rPr>
          <w:t xml:space="preserve"> </w:t>
        </w:r>
      </w:ins>
      <w:ins w:id="218" w:author="Microsoft Office User" w:date="2019-03-08T15:11:00Z">
        <w:r w:rsidR="00FF3C23" w:rsidRPr="00ED672B">
          <w:rPr>
            <w:rFonts w:asciiTheme="minorHAnsi" w:hAnsiTheme="minorHAnsi"/>
            <w:rPrChange w:id="219" w:author="Erin Stephenson" w:date="2019-03-13T19:33:00Z">
              <w:rPr/>
            </w:rPrChange>
          </w:rPr>
          <w:t>The day p</w:t>
        </w:r>
      </w:ins>
      <w:ins w:id="220" w:author="Microsoft Office User" w:date="2019-03-08T15:02:00Z">
        <w:r w:rsidR="007276B1" w:rsidRPr="00ED672B">
          <w:rPr>
            <w:rFonts w:asciiTheme="minorHAnsi" w:hAnsiTheme="minorHAnsi"/>
            <w:rPrChange w:id="221" w:author="Erin Stephenson" w:date="2019-03-13T19:33:00Z">
              <w:rPr/>
            </w:rPrChange>
          </w:rPr>
          <w:t>rior to the test, body composition was determined via EchoMRI (Echo MRI1100</w:t>
        </w:r>
      </w:ins>
      <w:ins w:id="222" w:author="Microsoft Office User" w:date="2019-03-08T15:03:00Z">
        <w:r w:rsidR="007276B1" w:rsidRPr="00ED672B">
          <w:rPr>
            <w:rFonts w:asciiTheme="minorHAnsi" w:hAnsiTheme="minorHAnsi"/>
            <w:rPrChange w:id="223" w:author="Erin Stephenson" w:date="2019-03-13T19:33:00Z">
              <w:rPr/>
            </w:rPrChange>
          </w:rPr>
          <w:t>, Houston, TX</w:t>
        </w:r>
      </w:ins>
      <w:ins w:id="224" w:author="Microsoft Office User" w:date="2019-03-08T15:02:00Z">
        <w:r w:rsidR="007276B1" w:rsidRPr="00ED672B">
          <w:rPr>
            <w:rFonts w:asciiTheme="minorHAnsi" w:hAnsiTheme="minorHAnsi"/>
            <w:rPrChange w:id="225" w:author="Erin Stephenson" w:date="2019-03-13T19:33:00Z">
              <w:rPr/>
            </w:rPrChange>
          </w:rPr>
          <w:t>)</w:t>
        </w:r>
      </w:ins>
      <w:ins w:id="226" w:author="Microsoft Office User" w:date="2019-03-08T15:03:00Z">
        <w:r w:rsidR="007276B1" w:rsidRPr="00ED672B">
          <w:rPr>
            <w:rFonts w:asciiTheme="minorHAnsi" w:hAnsiTheme="minorHAnsi"/>
            <w:rPrChange w:id="227" w:author="Erin Stephenson" w:date="2019-03-13T19:33:00Z">
              <w:rPr/>
            </w:rPrChange>
          </w:rPr>
          <w:t xml:space="preserve"> and lean mass values were used to calculate insulin dose</w:t>
        </w:r>
      </w:ins>
      <w:ins w:id="228" w:author="Microsoft Office User" w:date="2019-03-08T15:09:00Z">
        <w:r w:rsidR="002E6FE7" w:rsidRPr="00ED672B">
          <w:rPr>
            <w:rFonts w:asciiTheme="minorHAnsi" w:hAnsiTheme="minorHAnsi"/>
            <w:rPrChange w:id="229" w:author="Erin Stephenson" w:date="2019-03-13T19:33:00Z">
              <w:rPr/>
            </w:rPrChange>
          </w:rPr>
          <w:t xml:space="preserve"> (1 U/kg </w:t>
        </w:r>
      </w:ins>
      <w:ins w:id="230" w:author="Microsoft Office User" w:date="2019-03-08T15:15:00Z">
        <w:r w:rsidR="00FF3C23" w:rsidRPr="00ED672B">
          <w:rPr>
            <w:rFonts w:asciiTheme="minorHAnsi" w:hAnsiTheme="minorHAnsi"/>
            <w:rPrChange w:id="231" w:author="Erin Stephenson" w:date="2019-03-13T19:33:00Z">
              <w:rPr/>
            </w:rPrChange>
          </w:rPr>
          <w:t xml:space="preserve">of </w:t>
        </w:r>
      </w:ins>
      <w:ins w:id="232" w:author="Microsoft Office User" w:date="2019-03-08T15:09:00Z">
        <w:r w:rsidR="002E6FE7" w:rsidRPr="00ED672B">
          <w:rPr>
            <w:rFonts w:asciiTheme="minorHAnsi" w:hAnsiTheme="minorHAnsi"/>
            <w:rPrChange w:id="233" w:author="Erin Stephenson" w:date="2019-03-13T19:33:00Z">
              <w:rPr/>
            </w:rPrChange>
          </w:rPr>
          <w:t>lean mass</w:t>
        </w:r>
      </w:ins>
      <w:ins w:id="234" w:author="Microsoft Office User" w:date="2019-03-08T15:15:00Z">
        <w:r w:rsidR="00FF3C23" w:rsidRPr="00ED672B">
          <w:rPr>
            <w:rFonts w:asciiTheme="minorHAnsi" w:hAnsiTheme="minorHAnsi"/>
            <w:rPrChange w:id="235" w:author="Erin Stephenson" w:date="2019-03-13T19:33:00Z">
              <w:rPr/>
            </w:rPrChange>
          </w:rPr>
          <w:t>; Humulin R-100, Lilly, U.S.A</w:t>
        </w:r>
      </w:ins>
      <w:ins w:id="236" w:author="Microsoft Office User" w:date="2019-03-08T15:09:00Z">
        <w:r w:rsidR="002E6FE7" w:rsidRPr="00ED672B">
          <w:rPr>
            <w:rFonts w:asciiTheme="minorHAnsi" w:hAnsiTheme="minorHAnsi"/>
            <w:rPrChange w:id="237" w:author="Erin Stephenson" w:date="2019-03-13T19:33:00Z">
              <w:rPr/>
            </w:rPrChange>
          </w:rPr>
          <w:t>)</w:t>
        </w:r>
      </w:ins>
      <w:ins w:id="238" w:author="Microsoft Office User" w:date="2019-03-08T15:03:00Z">
        <w:r w:rsidR="007276B1" w:rsidRPr="00ED672B">
          <w:rPr>
            <w:rFonts w:asciiTheme="minorHAnsi" w:hAnsiTheme="minorHAnsi"/>
            <w:rPrChange w:id="239" w:author="Erin Stephenson" w:date="2019-03-13T19:33:00Z">
              <w:rPr/>
            </w:rPrChange>
          </w:rPr>
          <w:t xml:space="preserve">. </w:t>
        </w:r>
      </w:ins>
      <w:ins w:id="240" w:author="Microsoft Office User" w:date="2019-03-08T15:11:00Z">
        <w:r w:rsidR="00A055D7" w:rsidRPr="00ED672B">
          <w:rPr>
            <w:rFonts w:asciiTheme="minorHAnsi" w:hAnsiTheme="minorHAnsi"/>
            <w:rPrChange w:id="241" w:author="Erin Stephenson" w:date="2019-03-13T19:33:00Z">
              <w:rPr/>
            </w:rPrChange>
          </w:rPr>
          <w:t>On the</w:t>
        </w:r>
        <w:r w:rsidR="00A81190" w:rsidRPr="00ED672B">
          <w:rPr>
            <w:rFonts w:asciiTheme="minorHAnsi" w:hAnsiTheme="minorHAnsi"/>
            <w:rPrChange w:id="242" w:author="Erin Stephenson" w:date="2019-03-13T19:33:00Z">
              <w:rPr/>
            </w:rPrChange>
          </w:rPr>
          <w:t xml:space="preserve"> day of the </w:t>
        </w:r>
      </w:ins>
      <w:ins w:id="243" w:author="Microsoft Office User" w:date="2019-03-08T15:26:00Z">
        <w:r w:rsidR="00901916" w:rsidRPr="00ED672B">
          <w:rPr>
            <w:rFonts w:asciiTheme="minorHAnsi" w:hAnsiTheme="minorHAnsi"/>
            <w:rPrChange w:id="244" w:author="Erin Stephenson" w:date="2019-03-13T19:33:00Z">
              <w:rPr/>
            </w:rPrChange>
          </w:rPr>
          <w:t>test</w:t>
        </w:r>
      </w:ins>
      <w:ins w:id="245" w:author="Microsoft Office User" w:date="2019-03-08T15:21:00Z">
        <w:r w:rsidR="00A81190" w:rsidRPr="00ED672B">
          <w:rPr>
            <w:rFonts w:asciiTheme="minorHAnsi" w:hAnsiTheme="minorHAnsi"/>
            <w:rPrChange w:id="246" w:author="Erin Stephenson" w:date="2019-03-13T19:33:00Z">
              <w:rPr/>
            </w:rPrChange>
          </w:rPr>
          <w:t>,</w:t>
        </w:r>
      </w:ins>
      <w:ins w:id="247" w:author="Microsoft Office User" w:date="2019-03-08T15:11:00Z">
        <w:r w:rsidR="00A81190" w:rsidRPr="00ED672B">
          <w:rPr>
            <w:rFonts w:asciiTheme="minorHAnsi" w:hAnsiTheme="minorHAnsi"/>
            <w:rPrChange w:id="248" w:author="Erin Stephenson" w:date="2019-03-13T19:33:00Z">
              <w:rPr/>
            </w:rPrChange>
          </w:rPr>
          <w:t xml:space="preserve"> </w:t>
        </w:r>
      </w:ins>
      <w:ins w:id="249" w:author="Microsoft Office User" w:date="2019-03-08T15:20:00Z">
        <w:r w:rsidR="00A81190" w:rsidRPr="00ED672B">
          <w:rPr>
            <w:rFonts w:asciiTheme="minorHAnsi" w:hAnsiTheme="minorHAnsi"/>
            <w:rPrChange w:id="250" w:author="Erin Stephenson" w:date="2019-03-13T19:33:00Z">
              <w:rPr/>
            </w:rPrChange>
          </w:rPr>
          <w:t>f</w:t>
        </w:r>
      </w:ins>
      <w:ins w:id="251" w:author="Microsoft Office User" w:date="2019-03-08T15:11:00Z">
        <w:r w:rsidR="00FF3C23" w:rsidRPr="00ED672B">
          <w:rPr>
            <w:rFonts w:asciiTheme="minorHAnsi" w:hAnsiTheme="minorHAnsi"/>
            <w:rPrChange w:id="252" w:author="Erin Stephenson" w:date="2019-03-13T19:33:00Z">
              <w:rPr/>
            </w:rPrChange>
          </w:rPr>
          <w:t xml:space="preserve">asting blood glucose concentrations were </w:t>
        </w:r>
        <w:r w:rsidR="00FF3C23" w:rsidRPr="00ED672B">
          <w:rPr>
            <w:rFonts w:asciiTheme="minorHAnsi" w:hAnsiTheme="minorHAnsi"/>
            <w:rPrChange w:id="253" w:author="Erin Stephenson" w:date="2019-03-13T19:33:00Z">
              <w:rPr/>
            </w:rPrChange>
          </w:rPr>
          <w:lastRenderedPageBreak/>
          <w:t>determined</w:t>
        </w:r>
      </w:ins>
      <w:ins w:id="254" w:author="Microsoft Office User" w:date="2019-03-08T15:12:00Z">
        <w:r w:rsidR="00FF3C23" w:rsidRPr="00ED672B">
          <w:rPr>
            <w:rFonts w:asciiTheme="minorHAnsi" w:hAnsiTheme="minorHAnsi"/>
            <w:rPrChange w:id="255" w:author="Erin Stephenson" w:date="2019-03-13T19:33:00Z">
              <w:rPr/>
            </w:rPrChange>
          </w:rPr>
          <w:t xml:space="preserve"> f</w:t>
        </w:r>
      </w:ins>
      <w:ins w:id="256" w:author="Microsoft Office User" w:date="2019-03-08T15:04:00Z">
        <w:r w:rsidR="00CE506D" w:rsidRPr="00ED672B">
          <w:rPr>
            <w:rFonts w:asciiTheme="minorHAnsi" w:hAnsiTheme="minorHAnsi"/>
            <w:rPrChange w:id="257" w:author="Erin Stephenson" w:date="2019-03-13T19:33:00Z">
              <w:rPr/>
            </w:rPrChange>
          </w:rPr>
          <w:t>ollowing a 6 hr fast,</w:t>
        </w:r>
        <w:r w:rsidR="00FF3C23" w:rsidRPr="00ED672B">
          <w:rPr>
            <w:rFonts w:asciiTheme="minorHAnsi" w:hAnsiTheme="minorHAnsi"/>
            <w:rPrChange w:id="258" w:author="Erin Stephenson" w:date="2019-03-13T19:33:00Z">
              <w:rPr/>
            </w:rPrChange>
          </w:rPr>
          <w:t xml:space="preserve"> </w:t>
        </w:r>
      </w:ins>
      <w:ins w:id="259" w:author="Microsoft Office User" w:date="2019-03-08T15:12:00Z">
        <w:r w:rsidR="00FF3C23" w:rsidRPr="00ED672B">
          <w:rPr>
            <w:rFonts w:asciiTheme="minorHAnsi" w:hAnsiTheme="minorHAnsi"/>
            <w:rPrChange w:id="260" w:author="Erin Stephenson" w:date="2019-03-13T19:33:00Z">
              <w:rPr/>
            </w:rPrChange>
          </w:rPr>
          <w:t>after which</w:t>
        </w:r>
      </w:ins>
      <w:ins w:id="261" w:author="Microsoft Office User" w:date="2019-03-08T15:04:00Z">
        <w:r w:rsidR="00FF3C23" w:rsidRPr="00ED672B">
          <w:rPr>
            <w:rFonts w:asciiTheme="minorHAnsi" w:hAnsiTheme="minorHAnsi"/>
            <w:rPrChange w:id="262" w:author="Erin Stephenson" w:date="2019-03-13T19:33:00Z">
              <w:rPr/>
            </w:rPrChange>
          </w:rPr>
          <w:t xml:space="preserve"> </w:t>
        </w:r>
      </w:ins>
      <w:ins w:id="263" w:author="Microsoft Office User" w:date="2019-03-08T15:12:00Z">
        <w:r w:rsidR="00FF3C23" w:rsidRPr="00ED672B">
          <w:rPr>
            <w:rFonts w:asciiTheme="minorHAnsi" w:hAnsiTheme="minorHAnsi"/>
            <w:rPrChange w:id="264" w:author="Erin Stephenson" w:date="2019-03-13T19:33:00Z">
              <w:rPr/>
            </w:rPrChange>
          </w:rPr>
          <w:t>mice received an intraperitoneal injection of in</w:t>
        </w:r>
      </w:ins>
      <w:ins w:id="265" w:author="Microsoft Office User" w:date="2019-03-08T15:25:00Z">
        <w:r w:rsidR="0021683F" w:rsidRPr="00ED672B">
          <w:rPr>
            <w:rFonts w:asciiTheme="minorHAnsi" w:hAnsiTheme="minorHAnsi"/>
            <w:rPrChange w:id="266" w:author="Erin Stephenson" w:date="2019-03-13T19:33:00Z">
              <w:rPr/>
            </w:rPrChange>
          </w:rPr>
          <w:t>s</w:t>
        </w:r>
      </w:ins>
      <w:ins w:id="267" w:author="Microsoft Office User" w:date="2019-03-08T15:12:00Z">
        <w:r w:rsidR="00FF3C23" w:rsidRPr="00ED672B">
          <w:rPr>
            <w:rFonts w:asciiTheme="minorHAnsi" w:hAnsiTheme="minorHAnsi"/>
            <w:rPrChange w:id="268" w:author="Erin Stephenson" w:date="2019-03-13T19:33:00Z">
              <w:rPr/>
            </w:rPrChange>
          </w:rPr>
          <w:t xml:space="preserve">ulin. Blood </w:t>
        </w:r>
      </w:ins>
      <w:ins w:id="269" w:author="Microsoft Office User" w:date="2019-03-08T15:13:00Z">
        <w:r w:rsidR="00FF3C23" w:rsidRPr="00ED672B">
          <w:rPr>
            <w:rFonts w:asciiTheme="minorHAnsi" w:hAnsiTheme="minorHAnsi"/>
            <w:rPrChange w:id="270" w:author="Erin Stephenson" w:date="2019-03-13T19:33:00Z">
              <w:rPr/>
            </w:rPrChange>
          </w:rPr>
          <w:t>glucose was monitored over a two hour period post-injection</w:t>
        </w:r>
      </w:ins>
      <w:ins w:id="271" w:author="Microsoft Office User" w:date="2019-03-08T15:17:00Z">
        <w:r w:rsidR="00652649" w:rsidRPr="00ED672B">
          <w:rPr>
            <w:rFonts w:asciiTheme="minorHAnsi" w:hAnsiTheme="minorHAnsi"/>
            <w:rPrChange w:id="272" w:author="Erin Stephenson" w:date="2019-03-13T19:33:00Z">
              <w:rPr/>
            </w:rPrChange>
          </w:rPr>
          <w:t xml:space="preserve"> (</w:t>
        </w:r>
      </w:ins>
      <w:ins w:id="273" w:author="Microsoft Office User" w:date="2019-03-08T15:14:00Z">
        <w:r w:rsidR="00FF3C23" w:rsidRPr="00ED672B">
          <w:rPr>
            <w:rFonts w:asciiTheme="minorHAnsi" w:hAnsiTheme="minorHAnsi"/>
            <w:rPrChange w:id="274" w:author="Erin Stephenson" w:date="2019-03-13T19:33:00Z">
              <w:rPr/>
            </w:rPrChange>
          </w:rPr>
          <w:t>One Touch Ultra2 hand-held glucometer</w:t>
        </w:r>
      </w:ins>
      <w:ins w:id="275" w:author="Microsoft Office User" w:date="2019-03-08T15:17:00Z">
        <w:r w:rsidR="00652649" w:rsidRPr="00ED672B">
          <w:rPr>
            <w:rFonts w:asciiTheme="minorHAnsi" w:hAnsiTheme="minorHAnsi"/>
            <w:rPrChange w:id="276" w:author="Erin Stephenson" w:date="2019-03-13T19:33:00Z">
              <w:rPr/>
            </w:rPrChange>
          </w:rPr>
          <w:t>,</w:t>
        </w:r>
      </w:ins>
      <w:ins w:id="277" w:author="Microsoft Office User" w:date="2019-03-08T15:14:00Z">
        <w:r w:rsidR="00652649" w:rsidRPr="00ED672B">
          <w:rPr>
            <w:rFonts w:asciiTheme="minorHAnsi" w:hAnsiTheme="minorHAnsi"/>
            <w:rPrChange w:id="278" w:author="Erin Stephenson" w:date="2019-03-13T19:33:00Z">
              <w:rPr/>
            </w:rPrChange>
          </w:rPr>
          <w:t xml:space="preserve"> </w:t>
        </w:r>
        <w:r w:rsidR="00FF3C23" w:rsidRPr="00ED672B">
          <w:rPr>
            <w:rFonts w:asciiTheme="minorHAnsi" w:hAnsiTheme="minorHAnsi"/>
            <w:rPrChange w:id="279" w:author="Erin Stephenson" w:date="2019-03-13T19:33:00Z">
              <w:rPr/>
            </w:rPrChange>
          </w:rPr>
          <w:t>LifeScan Europe, Zug, Switzerland)</w:t>
        </w:r>
      </w:ins>
      <w:ins w:id="280" w:author="Microsoft Office User" w:date="2019-03-08T15:17:00Z">
        <w:r w:rsidR="00652649" w:rsidRPr="00ED672B">
          <w:rPr>
            <w:rFonts w:asciiTheme="minorHAnsi" w:hAnsiTheme="minorHAnsi"/>
            <w:rPrChange w:id="281" w:author="Erin Stephenson" w:date="2019-03-13T19:33:00Z">
              <w:rPr/>
            </w:rPrChange>
          </w:rPr>
          <w:t>.</w:t>
        </w:r>
      </w:ins>
      <w:commentRangeEnd w:id="208"/>
      <w:ins w:id="282" w:author="Microsoft Office User" w:date="2019-03-08T15:23:00Z">
        <w:r w:rsidR="00E6036F" w:rsidRPr="00ED672B">
          <w:rPr>
            <w:rStyle w:val="CommentReference"/>
            <w:rFonts w:asciiTheme="minorHAnsi" w:hAnsiTheme="minorHAnsi"/>
            <w:rPrChange w:id="283" w:author="Erin Stephenson" w:date="2019-03-13T19:33:00Z">
              <w:rPr>
                <w:rStyle w:val="CommentReference"/>
              </w:rPr>
            </w:rPrChange>
          </w:rPr>
          <w:commentReference w:id="208"/>
        </w:r>
      </w:ins>
    </w:p>
    <w:p w14:paraId="305CD7B9" w14:textId="77777777" w:rsidR="00365FE9" w:rsidRPr="00ED672B" w:rsidRDefault="00365FE9" w:rsidP="00365FE9">
      <w:pPr>
        <w:rPr>
          <w:rFonts w:asciiTheme="minorHAnsi" w:hAnsiTheme="minorHAnsi"/>
          <w:rPrChange w:id="284" w:author="Erin Stephenson" w:date="2019-03-13T19:33:00Z">
            <w:rPr/>
          </w:rPrChange>
        </w:rPr>
      </w:pPr>
    </w:p>
    <w:p w14:paraId="6C4B3B25" w14:textId="516E154B" w:rsidR="0039667E" w:rsidRPr="00ED672B" w:rsidRDefault="00B3409A" w:rsidP="0039667E">
      <w:pPr>
        <w:pStyle w:val="Heading2"/>
        <w:rPr>
          <w:rFonts w:asciiTheme="minorHAnsi" w:hAnsiTheme="minorHAnsi"/>
          <w:rPrChange w:id="285" w:author="Erin Stephenson" w:date="2019-03-13T19:33:00Z">
            <w:rPr/>
          </w:rPrChange>
        </w:rPr>
      </w:pPr>
      <w:r w:rsidRPr="00ED672B">
        <w:rPr>
          <w:rFonts w:asciiTheme="minorHAnsi" w:hAnsiTheme="minorHAnsi"/>
          <w:rPrChange w:id="286" w:author="Erin Stephenson" w:date="2019-03-13T19:33:00Z">
            <w:rPr/>
          </w:rPrChange>
        </w:rPr>
        <w:t>Body Composition</w:t>
      </w:r>
      <w:r w:rsidR="00E55F38" w:rsidRPr="00ED672B">
        <w:rPr>
          <w:rFonts w:asciiTheme="minorHAnsi" w:hAnsiTheme="minorHAnsi"/>
          <w:rPrChange w:id="287" w:author="Erin Stephenson" w:date="2019-03-13T19:33:00Z">
            <w:rPr/>
          </w:rPrChange>
        </w:rPr>
        <w:t xml:space="preserve"> and </w:t>
      </w:r>
      <w:commentRangeStart w:id="288"/>
      <w:ins w:id="289" w:author="Erin Stephenson" w:date="2019-03-08T16:13:00Z">
        <w:r w:rsidR="00107884" w:rsidRPr="00ED672B">
          <w:rPr>
            <w:rFonts w:asciiTheme="minorHAnsi" w:hAnsiTheme="minorHAnsi"/>
            <w:rPrChange w:id="290" w:author="Erin Stephenson" w:date="2019-03-13T19:33:00Z">
              <w:rPr/>
            </w:rPrChange>
          </w:rPr>
          <w:t xml:space="preserve">Indirect </w:t>
        </w:r>
      </w:ins>
      <w:r w:rsidR="00E55F38" w:rsidRPr="00ED672B">
        <w:rPr>
          <w:rFonts w:asciiTheme="minorHAnsi" w:hAnsiTheme="minorHAnsi"/>
          <w:rPrChange w:id="291" w:author="Erin Stephenson" w:date="2019-03-13T19:33:00Z">
            <w:rPr/>
          </w:rPrChange>
        </w:rPr>
        <w:t>Calorimetry</w:t>
      </w:r>
      <w:commentRangeEnd w:id="288"/>
      <w:r w:rsidR="00D4082C" w:rsidRPr="00ED672B">
        <w:rPr>
          <w:rStyle w:val="CommentReference"/>
          <w:rFonts w:asciiTheme="minorHAnsi" w:eastAsiaTheme="minorEastAsia" w:hAnsiTheme="minorHAnsi" w:cstheme="minorBidi"/>
          <w:b w:val="0"/>
          <w:bCs w:val="0"/>
          <w:color w:val="auto"/>
        </w:rPr>
        <w:commentReference w:id="288"/>
      </w:r>
    </w:p>
    <w:p w14:paraId="609ADDB8" w14:textId="1871BC7B" w:rsidR="00502BBA" w:rsidRPr="00ED672B" w:rsidRDefault="00247862" w:rsidP="0052183D">
      <w:pPr>
        <w:rPr>
          <w:rFonts w:asciiTheme="minorHAnsi" w:hAnsiTheme="minorHAnsi"/>
          <w:rPrChange w:id="292" w:author="Erin Stephenson" w:date="2019-03-13T19:33:00Z">
            <w:rPr/>
          </w:rPrChange>
        </w:rPr>
      </w:pPr>
      <w:moveToRangeStart w:id="293" w:author="Microsoft Office User" w:date="2019-03-08T15:40:00Z" w:name="move2952040"/>
      <w:moveTo w:id="294" w:author="Microsoft Office User" w:date="2019-03-08T15:40:00Z">
        <w:del w:id="295" w:author="Microsoft Office User" w:date="2019-03-08T15:40:00Z">
          <w:r w:rsidRPr="00ED672B" w:rsidDel="00247862">
            <w:rPr>
              <w:rFonts w:asciiTheme="minorHAnsi" w:hAnsiTheme="minorHAnsi"/>
              <w:bCs/>
              <w:rPrChange w:id="296" w:author="Erin Stephenson" w:date="2019-03-13T19:33:00Z">
                <w:rPr>
                  <w:bCs/>
                </w:rPr>
              </w:rPrChange>
            </w:rPr>
            <w:delText>B</w:delText>
          </w:r>
        </w:del>
      </w:moveTo>
      <w:ins w:id="297" w:author="Microsoft Office User" w:date="2019-03-08T15:40:00Z">
        <w:r w:rsidRPr="00ED672B">
          <w:rPr>
            <w:rFonts w:asciiTheme="minorHAnsi" w:hAnsiTheme="minorHAnsi"/>
            <w:bCs/>
            <w:rPrChange w:id="298" w:author="Erin Stephenson" w:date="2019-03-13T19:33:00Z">
              <w:rPr>
                <w:bCs/>
              </w:rPr>
            </w:rPrChange>
          </w:rPr>
          <w:t>Total b</w:t>
        </w:r>
      </w:ins>
      <w:moveTo w:id="299" w:author="Microsoft Office User" w:date="2019-03-08T15:40:00Z">
        <w:r w:rsidRPr="00ED672B">
          <w:rPr>
            <w:rFonts w:asciiTheme="minorHAnsi" w:hAnsiTheme="minorHAnsi"/>
            <w:bCs/>
            <w:rPrChange w:id="300" w:author="Erin Stephenson" w:date="2019-03-13T19:33:00Z">
              <w:rPr>
                <w:bCs/>
              </w:rPr>
            </w:rPrChange>
          </w:rPr>
          <w:t>ody weights were determined using a standard scale</w:t>
        </w:r>
      </w:moveTo>
      <w:ins w:id="301" w:author="Microsoft Office User" w:date="2019-03-08T15:40:00Z">
        <w:r w:rsidRPr="00ED672B">
          <w:rPr>
            <w:rFonts w:asciiTheme="minorHAnsi" w:hAnsiTheme="minorHAnsi"/>
            <w:bCs/>
            <w:rPrChange w:id="302" w:author="Erin Stephenson" w:date="2019-03-13T19:33:00Z">
              <w:rPr>
                <w:bCs/>
              </w:rPr>
            </w:rPrChange>
          </w:rPr>
          <w:t>, whereas b</w:t>
        </w:r>
      </w:ins>
      <w:moveTo w:id="303" w:author="Microsoft Office User" w:date="2019-03-08T15:40:00Z">
        <w:del w:id="304" w:author="Microsoft Office User" w:date="2019-03-08T15:40:00Z">
          <w:r w:rsidRPr="00ED672B" w:rsidDel="00247862">
            <w:rPr>
              <w:rFonts w:asciiTheme="minorHAnsi" w:hAnsiTheme="minorHAnsi"/>
              <w:bCs/>
              <w:rPrChange w:id="305" w:author="Erin Stephenson" w:date="2019-03-13T19:33:00Z">
                <w:rPr>
                  <w:bCs/>
                </w:rPr>
              </w:rPrChange>
            </w:rPr>
            <w:delText xml:space="preserve">. </w:delText>
          </w:r>
        </w:del>
      </w:moveTo>
      <w:moveToRangeEnd w:id="293"/>
      <w:del w:id="306" w:author="Microsoft Office User" w:date="2019-03-08T15:40:00Z">
        <w:r w:rsidR="0039667E" w:rsidRPr="00ED672B" w:rsidDel="00247862">
          <w:rPr>
            <w:rFonts w:asciiTheme="minorHAnsi" w:hAnsiTheme="minorHAnsi"/>
            <w:bCs/>
            <w:rPrChange w:id="307" w:author="Erin Stephenson" w:date="2019-03-13T19:33:00Z">
              <w:rPr>
                <w:bCs/>
              </w:rPr>
            </w:rPrChange>
          </w:rPr>
          <w:delText>B</w:delText>
        </w:r>
      </w:del>
      <w:r w:rsidR="0039667E" w:rsidRPr="00ED672B">
        <w:rPr>
          <w:rFonts w:asciiTheme="minorHAnsi" w:hAnsiTheme="minorHAnsi"/>
          <w:bCs/>
          <w:rPrChange w:id="308" w:author="Erin Stephenson" w:date="2019-03-13T19:33:00Z">
            <w:rPr>
              <w:bCs/>
            </w:rPr>
          </w:rPrChange>
        </w:rPr>
        <w:t>ody composition w</w:t>
      </w:r>
      <w:r w:rsidR="00B3409A" w:rsidRPr="00ED672B">
        <w:rPr>
          <w:rFonts w:asciiTheme="minorHAnsi" w:hAnsiTheme="minorHAnsi"/>
          <w:bCs/>
          <w:rPrChange w:id="309" w:author="Erin Stephenson" w:date="2019-03-13T19:33:00Z">
            <w:rPr>
              <w:bCs/>
            </w:rPr>
          </w:rPrChange>
        </w:rPr>
        <w:t xml:space="preserve">as determined </w:t>
      </w:r>
      <w:ins w:id="310" w:author="Erin Stephenson" w:date="2019-03-13T12:31:00Z">
        <w:r w:rsidR="00B6405D" w:rsidRPr="00ED672B">
          <w:rPr>
            <w:rFonts w:asciiTheme="minorHAnsi" w:hAnsiTheme="minorHAnsi"/>
            <w:bCs/>
            <w:rPrChange w:id="311" w:author="Erin Stephenson" w:date="2019-03-13T19:33:00Z">
              <w:rPr>
                <w:bCs/>
              </w:rPr>
            </w:rPrChange>
          </w:rPr>
          <w:t xml:space="preserve">in conscious animals </w:t>
        </w:r>
      </w:ins>
      <w:ins w:id="312" w:author="Erin Stephenson" w:date="2019-03-13T12:30:00Z">
        <w:r w:rsidR="00B6405D" w:rsidRPr="00ED672B">
          <w:rPr>
            <w:rFonts w:asciiTheme="minorHAnsi" w:hAnsiTheme="minorHAnsi"/>
            <w:bCs/>
            <w:rPrChange w:id="313" w:author="Erin Stephenson" w:date="2019-03-13T19:33:00Z">
              <w:rPr>
                <w:bCs/>
              </w:rPr>
            </w:rPrChange>
          </w:rPr>
          <w:t>by magnetic resonance (</w:t>
        </w:r>
      </w:ins>
      <w:del w:id="314" w:author="Erin Stephenson" w:date="2019-03-13T12:30:00Z">
        <w:r w:rsidR="00B3409A" w:rsidRPr="00ED672B" w:rsidDel="00B6405D">
          <w:rPr>
            <w:rFonts w:asciiTheme="minorHAnsi" w:hAnsiTheme="minorHAnsi"/>
            <w:bCs/>
            <w:rPrChange w:id="315" w:author="Erin Stephenson" w:date="2019-03-13T19:33:00Z">
              <w:rPr>
                <w:bCs/>
              </w:rPr>
            </w:rPrChange>
          </w:rPr>
          <w:delText xml:space="preserve">using an </w:delText>
        </w:r>
      </w:del>
      <w:del w:id="316" w:author="Microsoft Office User" w:date="2019-03-08T15:27:00Z">
        <w:r w:rsidR="00B3409A" w:rsidRPr="00ED672B" w:rsidDel="00362533">
          <w:rPr>
            <w:rFonts w:asciiTheme="minorHAnsi" w:hAnsiTheme="minorHAnsi"/>
            <w:bCs/>
            <w:rPrChange w:id="317" w:author="Erin Stephenson" w:date="2019-03-13T19:33:00Z">
              <w:rPr>
                <w:bCs/>
              </w:rPr>
            </w:rPrChange>
          </w:rPr>
          <w:delText xml:space="preserve">echoMRI </w:delText>
        </w:r>
      </w:del>
      <w:ins w:id="318" w:author="Microsoft Office User" w:date="2019-03-08T15:27:00Z">
        <w:r w:rsidR="00362533" w:rsidRPr="00ED672B">
          <w:rPr>
            <w:rFonts w:asciiTheme="minorHAnsi" w:hAnsiTheme="minorHAnsi"/>
            <w:bCs/>
            <w:rPrChange w:id="319" w:author="Erin Stephenson" w:date="2019-03-13T19:33:00Z">
              <w:rPr>
                <w:bCs/>
              </w:rPr>
            </w:rPrChange>
          </w:rPr>
          <w:t xml:space="preserve">EchoMRI </w:t>
        </w:r>
      </w:ins>
      <w:r w:rsidR="00B3409A" w:rsidRPr="00ED672B">
        <w:rPr>
          <w:rFonts w:asciiTheme="minorHAnsi" w:hAnsiTheme="minorHAnsi"/>
          <w:bCs/>
          <w:rPrChange w:id="320" w:author="Erin Stephenson" w:date="2019-03-13T19:33:00Z">
            <w:rPr>
              <w:bCs/>
            </w:rPr>
          </w:rPrChange>
        </w:rPr>
        <w:t>1</w:t>
      </w:r>
      <w:r w:rsidR="00D2057A" w:rsidRPr="00ED672B">
        <w:rPr>
          <w:rFonts w:asciiTheme="minorHAnsi" w:hAnsiTheme="minorHAnsi"/>
          <w:bCs/>
          <w:rPrChange w:id="321" w:author="Erin Stephenson" w:date="2019-03-13T19:33:00Z">
            <w:rPr>
              <w:bCs/>
            </w:rPr>
          </w:rPrChange>
        </w:rPr>
        <w:t>100</w:t>
      </w:r>
      <w:ins w:id="322" w:author="Erin Stephenson" w:date="2019-03-13T12:30:00Z">
        <w:r w:rsidR="00B6405D" w:rsidRPr="00ED672B">
          <w:rPr>
            <w:rFonts w:asciiTheme="minorHAnsi" w:hAnsiTheme="minorHAnsi"/>
            <w:bCs/>
            <w:rPrChange w:id="323" w:author="Erin Stephenson" w:date="2019-03-13T19:33:00Z">
              <w:rPr>
                <w:bCs/>
              </w:rPr>
            </w:rPrChange>
          </w:rPr>
          <w:t>, EchoMRI, Houston, TX)</w:t>
        </w:r>
      </w:ins>
      <w:del w:id="324" w:author="Erin Stephenson" w:date="2019-03-13T14:36:00Z">
        <w:r w:rsidR="000850D2" w:rsidRPr="00ED672B" w:rsidDel="00827549">
          <w:rPr>
            <w:rFonts w:asciiTheme="minorHAnsi" w:hAnsiTheme="minorHAnsi"/>
            <w:bCs/>
            <w:rPrChange w:id="325" w:author="Erin Stephenson" w:date="2019-03-13T19:33:00Z">
              <w:rPr>
                <w:bCs/>
              </w:rPr>
            </w:rPrChange>
          </w:rPr>
          <w:delText xml:space="preserve"> at approximately ZT10</w:delText>
        </w:r>
      </w:del>
      <w:r w:rsidR="00D2057A" w:rsidRPr="00ED672B">
        <w:rPr>
          <w:rFonts w:asciiTheme="minorHAnsi" w:hAnsiTheme="minorHAnsi"/>
          <w:bCs/>
          <w:rPrChange w:id="326" w:author="Erin Stephenson" w:date="2019-03-13T19:33:00Z">
            <w:rPr>
              <w:bCs/>
            </w:rPr>
          </w:rPrChange>
        </w:rPr>
        <w:t xml:space="preserve">. </w:t>
      </w:r>
      <w:moveToRangeStart w:id="327" w:author="Erin Stephenson" w:date="2019-03-08T16:13:00Z" w:name="move2954020"/>
      <w:moveTo w:id="328" w:author="Erin Stephenson" w:date="2019-03-08T16:13:00Z">
        <w:r w:rsidR="003E0F4D" w:rsidRPr="00ED672B">
          <w:rPr>
            <w:rFonts w:asciiTheme="minorHAnsi" w:hAnsiTheme="minorHAnsi"/>
            <w:bCs/>
            <w:rPrChange w:id="329" w:author="Erin Stephenson" w:date="2019-03-13T19:33:00Z">
              <w:rPr>
                <w:bCs/>
              </w:rPr>
            </w:rPrChange>
          </w:rPr>
          <w:t>Adipose tissue depot weights were determined post-mortem for both the left and right hand side and combined as total weights.</w:t>
        </w:r>
        <w:r w:rsidR="003E0F4D" w:rsidRPr="00ED672B">
          <w:rPr>
            <w:rFonts w:asciiTheme="minorHAnsi" w:hAnsiTheme="minorHAnsi"/>
            <w:rPrChange w:id="330" w:author="Erin Stephenson" w:date="2019-03-13T19:33:00Z">
              <w:rPr/>
            </w:rPrChange>
          </w:rPr>
          <w:t xml:space="preserve">  </w:t>
        </w:r>
      </w:moveTo>
      <w:moveFromRangeStart w:id="331" w:author="Microsoft Office User" w:date="2019-03-08T15:40:00Z" w:name="move2952040"/>
      <w:moveToRangeEnd w:id="327"/>
      <w:commentRangeStart w:id="332"/>
      <w:moveFrom w:id="333" w:author="Microsoft Office User" w:date="2019-03-08T15:40:00Z">
        <w:r w:rsidR="00D2057A" w:rsidRPr="00ED672B" w:rsidDel="00247862">
          <w:rPr>
            <w:rFonts w:asciiTheme="minorHAnsi" w:hAnsiTheme="minorHAnsi"/>
            <w:bCs/>
            <w:rPrChange w:id="334" w:author="Erin Stephenson" w:date="2019-03-13T19:33:00Z">
              <w:rPr>
                <w:bCs/>
              </w:rPr>
            </w:rPrChange>
          </w:rPr>
          <w:t xml:space="preserve"> </w:t>
        </w:r>
        <w:r w:rsidR="00B3409A" w:rsidRPr="00ED672B" w:rsidDel="00247862">
          <w:rPr>
            <w:rFonts w:asciiTheme="minorHAnsi" w:hAnsiTheme="minorHAnsi"/>
            <w:bCs/>
            <w:rPrChange w:id="335" w:author="Erin Stephenson" w:date="2019-03-13T19:33:00Z">
              <w:rPr>
                <w:bCs/>
              </w:rPr>
            </w:rPrChange>
          </w:rPr>
          <w:t>Body weights were determined using a standard scale.</w:t>
        </w:r>
        <w:r w:rsidR="00583F7C" w:rsidRPr="00ED672B" w:rsidDel="00247862">
          <w:rPr>
            <w:rFonts w:asciiTheme="minorHAnsi" w:hAnsiTheme="minorHAnsi"/>
            <w:bCs/>
            <w:rPrChange w:id="336" w:author="Erin Stephenson" w:date="2019-03-13T19:33:00Z">
              <w:rPr>
                <w:bCs/>
              </w:rPr>
            </w:rPrChange>
          </w:rPr>
          <w:t xml:space="preserve"> </w:t>
        </w:r>
        <w:r w:rsidR="00583F7C" w:rsidRPr="00ED672B" w:rsidDel="008C51BA">
          <w:rPr>
            <w:rFonts w:asciiTheme="minorHAnsi" w:hAnsiTheme="minorHAnsi"/>
            <w:bCs/>
            <w:rPrChange w:id="337" w:author="Erin Stephenson" w:date="2019-03-13T19:33:00Z">
              <w:rPr>
                <w:bCs/>
              </w:rPr>
            </w:rPrChange>
          </w:rPr>
          <w:t xml:space="preserve"> </w:t>
        </w:r>
      </w:moveFrom>
      <w:moveFromRangeEnd w:id="331"/>
      <w:del w:id="338" w:author="Microsoft Office User" w:date="2019-03-08T15:36:00Z">
        <w:r w:rsidR="000C5F3E" w:rsidRPr="00ED672B" w:rsidDel="008C51BA">
          <w:rPr>
            <w:rFonts w:asciiTheme="minorHAnsi" w:hAnsiTheme="minorHAnsi"/>
            <w:bCs/>
            <w:rPrChange w:id="339" w:author="Erin Stephenson" w:date="2019-03-13T19:33:00Z">
              <w:rPr>
                <w:bCs/>
              </w:rPr>
            </w:rPrChange>
          </w:rPr>
          <w:delText>Tissue</w:delText>
        </w:r>
        <w:r w:rsidR="00583F7C" w:rsidRPr="00ED672B" w:rsidDel="008C51BA">
          <w:rPr>
            <w:rFonts w:asciiTheme="minorHAnsi" w:hAnsiTheme="minorHAnsi"/>
            <w:bCs/>
            <w:rPrChange w:id="340" w:author="Erin Stephenson" w:date="2019-03-13T19:33:00Z">
              <w:rPr>
                <w:bCs/>
              </w:rPr>
            </w:rPrChange>
          </w:rPr>
          <w:delText xml:space="preserve"> weights were </w:delText>
        </w:r>
        <w:r w:rsidR="000C5F3E" w:rsidRPr="00ED672B" w:rsidDel="008C51BA">
          <w:rPr>
            <w:rFonts w:asciiTheme="minorHAnsi" w:hAnsiTheme="minorHAnsi"/>
            <w:bCs/>
            <w:rPrChange w:id="341" w:author="Erin Stephenson" w:date="2019-03-13T19:33:00Z">
              <w:rPr>
                <w:bCs/>
              </w:rPr>
            </w:rPrChange>
          </w:rPr>
          <w:delText>determined</w:delText>
        </w:r>
        <w:r w:rsidR="00583F7C" w:rsidRPr="00ED672B" w:rsidDel="008C51BA">
          <w:rPr>
            <w:rFonts w:asciiTheme="minorHAnsi" w:hAnsiTheme="minorHAnsi"/>
            <w:bCs/>
            <w:rPrChange w:id="342" w:author="Erin Stephenson" w:date="2019-03-13T19:33:00Z">
              <w:rPr>
                <w:bCs/>
              </w:rPr>
            </w:rPrChange>
          </w:rPr>
          <w:delText xml:space="preserve"> for both the left and righ</w:delText>
        </w:r>
        <w:r w:rsidR="000C5F3E" w:rsidRPr="00ED672B" w:rsidDel="008C51BA">
          <w:rPr>
            <w:rFonts w:asciiTheme="minorHAnsi" w:hAnsiTheme="minorHAnsi"/>
            <w:bCs/>
            <w:rPrChange w:id="343" w:author="Erin Stephenson" w:date="2019-03-13T19:33:00Z">
              <w:rPr>
                <w:bCs/>
              </w:rPr>
            </w:rPrChange>
          </w:rPr>
          <w:delText xml:space="preserve">t hand side </w:delText>
        </w:r>
      </w:del>
      <w:del w:id="344" w:author="Microsoft Office User" w:date="2019-03-08T15:32:00Z">
        <w:r w:rsidR="000C5F3E" w:rsidRPr="00ED672B" w:rsidDel="005365AD">
          <w:rPr>
            <w:rFonts w:asciiTheme="minorHAnsi" w:hAnsiTheme="minorHAnsi"/>
            <w:bCs/>
            <w:rPrChange w:id="345" w:author="Erin Stephenson" w:date="2019-03-13T19:33:00Z">
              <w:rPr>
                <w:bCs/>
              </w:rPr>
            </w:rPrChange>
          </w:rPr>
          <w:delText xml:space="preserve">tissue </w:delText>
        </w:r>
      </w:del>
      <w:del w:id="346" w:author="Microsoft Office User" w:date="2019-03-08T15:36:00Z">
        <w:r w:rsidR="000C5F3E" w:rsidRPr="00ED672B" w:rsidDel="008C51BA">
          <w:rPr>
            <w:rFonts w:asciiTheme="minorHAnsi" w:hAnsiTheme="minorHAnsi"/>
            <w:bCs/>
            <w:rPrChange w:id="347" w:author="Erin Stephenson" w:date="2019-03-13T19:33:00Z">
              <w:rPr>
                <w:bCs/>
              </w:rPr>
            </w:rPrChange>
          </w:rPr>
          <w:delText>and combined as total weights</w:delText>
        </w:r>
        <w:r w:rsidR="001B5133" w:rsidRPr="00ED672B" w:rsidDel="008C51BA">
          <w:rPr>
            <w:rFonts w:asciiTheme="minorHAnsi" w:hAnsiTheme="minorHAnsi"/>
            <w:bCs/>
            <w:rPrChange w:id="348" w:author="Erin Stephenson" w:date="2019-03-13T19:33:00Z">
              <w:rPr>
                <w:bCs/>
              </w:rPr>
            </w:rPrChange>
          </w:rPr>
          <w:delText>.</w:delText>
        </w:r>
        <w:r w:rsidR="001B5133" w:rsidRPr="00ED672B" w:rsidDel="008C51BA">
          <w:rPr>
            <w:rFonts w:asciiTheme="minorHAnsi" w:hAnsiTheme="minorHAnsi"/>
            <w:rPrChange w:id="349" w:author="Erin Stephenson" w:date="2019-03-13T19:33:00Z">
              <w:rPr/>
            </w:rPrChange>
          </w:rPr>
          <w:delText xml:space="preserve">  </w:delText>
        </w:r>
      </w:del>
      <w:r w:rsidR="0052183D" w:rsidRPr="00ED672B">
        <w:rPr>
          <w:rFonts w:asciiTheme="minorHAnsi" w:hAnsiTheme="minorHAnsi"/>
          <w:rPrChange w:id="350" w:author="Erin Stephenson" w:date="2019-03-13T19:33:00Z">
            <w:rPr/>
          </w:rPrChange>
        </w:rPr>
        <w:t xml:space="preserve">For </w:t>
      </w:r>
      <w:ins w:id="351" w:author="Microsoft Office User" w:date="2019-03-08T15:32:00Z">
        <w:r w:rsidR="005365AD" w:rsidRPr="00ED672B">
          <w:rPr>
            <w:rFonts w:asciiTheme="minorHAnsi" w:hAnsiTheme="minorHAnsi"/>
            <w:rPrChange w:id="352" w:author="Erin Stephenson" w:date="2019-03-13T19:33:00Z">
              <w:rPr/>
            </w:rPrChange>
          </w:rPr>
          <w:t xml:space="preserve">indirect </w:t>
        </w:r>
      </w:ins>
      <w:r w:rsidR="00D86AFE" w:rsidRPr="00ED672B">
        <w:rPr>
          <w:rFonts w:asciiTheme="minorHAnsi" w:hAnsiTheme="minorHAnsi"/>
          <w:rPrChange w:id="353" w:author="Erin Stephenson" w:date="2019-03-13T19:33:00Z">
            <w:rPr/>
          </w:rPrChange>
        </w:rPr>
        <w:t xml:space="preserve">calorimetry </w:t>
      </w:r>
      <w:r w:rsidR="0052183D" w:rsidRPr="00ED672B">
        <w:rPr>
          <w:rFonts w:asciiTheme="minorHAnsi" w:hAnsiTheme="minorHAnsi"/>
          <w:rPrChange w:id="354" w:author="Erin Stephenson" w:date="2019-03-13T19:33:00Z">
            <w:rPr/>
          </w:rPrChange>
        </w:rPr>
        <w:t xml:space="preserve">studies, </w:t>
      </w:r>
      <w:r w:rsidR="002A7B4B" w:rsidRPr="00ED672B">
        <w:rPr>
          <w:rFonts w:asciiTheme="minorHAnsi" w:hAnsiTheme="minorHAnsi"/>
          <w:rPrChange w:id="355" w:author="Erin Stephenson" w:date="2019-03-13T19:33:00Z">
            <w:rPr/>
          </w:rPrChange>
        </w:rPr>
        <w:t xml:space="preserve">physical </w:t>
      </w:r>
      <w:del w:id="356" w:author="Microsoft Office User" w:date="2019-03-08T15:33:00Z">
        <w:r w:rsidR="002A7B4B" w:rsidRPr="00ED672B" w:rsidDel="005365AD">
          <w:rPr>
            <w:rFonts w:asciiTheme="minorHAnsi" w:hAnsiTheme="minorHAnsi"/>
            <w:rPrChange w:id="357" w:author="Erin Stephenson" w:date="2019-03-13T19:33:00Z">
              <w:rPr/>
            </w:rPrChange>
          </w:rPr>
          <w:delText>movement</w:delText>
        </w:r>
      </w:del>
      <w:ins w:id="358" w:author="Microsoft Office User" w:date="2019-03-08T15:33:00Z">
        <w:r w:rsidR="005365AD" w:rsidRPr="00ED672B">
          <w:rPr>
            <w:rFonts w:asciiTheme="minorHAnsi" w:hAnsiTheme="minorHAnsi"/>
            <w:rPrChange w:id="359" w:author="Erin Stephenson" w:date="2019-03-13T19:33:00Z">
              <w:rPr/>
            </w:rPrChange>
          </w:rPr>
          <w:t>activity</w:t>
        </w:r>
      </w:ins>
      <w:del w:id="360" w:author="Microsoft Office User" w:date="2019-03-08T15:33:00Z">
        <w:r w:rsidR="002A7B4B" w:rsidRPr="00ED672B" w:rsidDel="005365AD">
          <w:rPr>
            <w:rFonts w:asciiTheme="minorHAnsi" w:hAnsiTheme="minorHAnsi"/>
            <w:rPrChange w:id="361" w:author="Erin Stephenson" w:date="2019-03-13T19:33:00Z">
              <w:rPr/>
            </w:rPrChange>
          </w:rPr>
          <w:delText xml:space="preserve"> and calorimetry</w:delText>
        </w:r>
      </w:del>
      <w:ins w:id="362" w:author="Microsoft Office User" w:date="2019-03-08T15:33:00Z">
        <w:r w:rsidR="005365AD" w:rsidRPr="00ED672B">
          <w:rPr>
            <w:rFonts w:asciiTheme="minorHAnsi" w:hAnsiTheme="minorHAnsi"/>
            <w:rPrChange w:id="363" w:author="Erin Stephenson" w:date="2019-03-13T19:33:00Z">
              <w:rPr/>
            </w:rPrChange>
          </w:rPr>
          <w:t>, VO</w:t>
        </w:r>
        <w:r w:rsidR="005365AD" w:rsidRPr="00ED672B">
          <w:rPr>
            <w:rFonts w:asciiTheme="minorHAnsi" w:hAnsiTheme="minorHAnsi"/>
            <w:vertAlign w:val="subscript"/>
            <w:rPrChange w:id="364" w:author="Erin Stephenson" w:date="2019-03-13T19:33:00Z">
              <w:rPr/>
            </w:rPrChange>
          </w:rPr>
          <w:t>2</w:t>
        </w:r>
        <w:r w:rsidR="005365AD" w:rsidRPr="00ED672B">
          <w:rPr>
            <w:rFonts w:asciiTheme="minorHAnsi" w:hAnsiTheme="minorHAnsi"/>
            <w:rPrChange w:id="365" w:author="Erin Stephenson" w:date="2019-03-13T19:33:00Z">
              <w:rPr/>
            </w:rPrChange>
          </w:rPr>
          <w:t xml:space="preserve"> and VCO</w:t>
        </w:r>
        <w:r w:rsidR="005365AD" w:rsidRPr="00ED672B">
          <w:rPr>
            <w:rFonts w:asciiTheme="minorHAnsi" w:hAnsiTheme="minorHAnsi"/>
            <w:vertAlign w:val="subscript"/>
            <w:rPrChange w:id="366" w:author="Erin Stephenson" w:date="2019-03-13T19:33:00Z">
              <w:rPr/>
            </w:rPrChange>
          </w:rPr>
          <w:t>2</w:t>
        </w:r>
      </w:ins>
      <w:r w:rsidR="002A7B4B" w:rsidRPr="00ED672B">
        <w:rPr>
          <w:rFonts w:asciiTheme="minorHAnsi" w:hAnsiTheme="minorHAnsi"/>
          <w:rPrChange w:id="367" w:author="Erin Stephenson" w:date="2019-03-13T19:33:00Z">
            <w:rPr/>
          </w:rPrChange>
        </w:rPr>
        <w:t xml:space="preserve"> </w:t>
      </w:r>
      <w:del w:id="368" w:author="Microsoft Office User" w:date="2019-03-08T15:32:00Z">
        <w:r w:rsidR="002A7B4B" w:rsidRPr="00ED672B" w:rsidDel="005365AD">
          <w:rPr>
            <w:rFonts w:asciiTheme="minorHAnsi" w:hAnsiTheme="minorHAnsi"/>
            <w:rPrChange w:id="369" w:author="Erin Stephenson" w:date="2019-03-13T19:33:00Z">
              <w:rPr/>
            </w:rPrChange>
          </w:rPr>
          <w:delText xml:space="preserve">was </w:delText>
        </w:r>
      </w:del>
      <w:ins w:id="370" w:author="Microsoft Office User" w:date="2019-03-08T15:32:00Z">
        <w:r w:rsidR="005365AD" w:rsidRPr="00ED672B">
          <w:rPr>
            <w:rFonts w:asciiTheme="minorHAnsi" w:hAnsiTheme="minorHAnsi"/>
            <w:rPrChange w:id="371" w:author="Erin Stephenson" w:date="2019-03-13T19:33:00Z">
              <w:rPr/>
            </w:rPrChange>
          </w:rPr>
          <w:t xml:space="preserve">were </w:t>
        </w:r>
      </w:ins>
      <w:r w:rsidR="002A7B4B" w:rsidRPr="00ED672B">
        <w:rPr>
          <w:rFonts w:asciiTheme="minorHAnsi" w:hAnsiTheme="minorHAnsi"/>
          <w:rPrChange w:id="372" w:author="Erin Stephenson" w:date="2019-03-13T19:33:00Z">
            <w:rPr/>
          </w:rPrChange>
        </w:rPr>
        <w:t xml:space="preserve">determined using a </w:t>
      </w:r>
      <w:ins w:id="373" w:author="Microsoft Office User" w:date="2019-03-08T15:35:00Z">
        <w:r w:rsidR="005365AD" w:rsidRPr="00ED672B">
          <w:rPr>
            <w:rFonts w:asciiTheme="minorHAnsi" w:hAnsiTheme="minorHAnsi"/>
            <w:rPrChange w:id="374" w:author="Erin Stephenson" w:date="2019-03-13T19:33:00Z">
              <w:rPr/>
            </w:rPrChange>
          </w:rPr>
          <w:t xml:space="preserve">home-cage style </w:t>
        </w:r>
      </w:ins>
      <w:del w:id="375" w:author="Microsoft Office User" w:date="2019-03-08T15:34:00Z">
        <w:r w:rsidR="002A7B4B" w:rsidRPr="00ED672B" w:rsidDel="005365AD">
          <w:rPr>
            <w:rFonts w:asciiTheme="minorHAnsi" w:hAnsiTheme="minorHAnsi"/>
            <w:rPrChange w:id="376" w:author="Erin Stephenson" w:date="2019-03-13T19:33:00Z">
              <w:rPr/>
            </w:rPrChange>
          </w:rPr>
          <w:delText xml:space="preserve">comprehensive </w:delText>
        </w:r>
      </w:del>
      <w:ins w:id="377" w:author="Microsoft Office User" w:date="2019-03-08T15:34:00Z">
        <w:r w:rsidR="005365AD" w:rsidRPr="00ED672B">
          <w:rPr>
            <w:rFonts w:asciiTheme="minorHAnsi" w:hAnsiTheme="minorHAnsi"/>
            <w:rPrChange w:id="378" w:author="Erin Stephenson" w:date="2019-03-13T19:33:00Z">
              <w:rPr/>
            </w:rPrChange>
          </w:rPr>
          <w:t>Comprehensive L</w:t>
        </w:r>
      </w:ins>
      <w:del w:id="379" w:author="Microsoft Office User" w:date="2019-03-08T15:34:00Z">
        <w:r w:rsidR="002A7B4B" w:rsidRPr="00ED672B" w:rsidDel="005365AD">
          <w:rPr>
            <w:rFonts w:asciiTheme="minorHAnsi" w:hAnsiTheme="minorHAnsi"/>
            <w:rPrChange w:id="380" w:author="Erin Stephenson" w:date="2019-03-13T19:33:00Z">
              <w:rPr/>
            </w:rPrChange>
          </w:rPr>
          <w:delText>l</w:delText>
        </w:r>
      </w:del>
      <w:r w:rsidR="002A7B4B" w:rsidRPr="00ED672B">
        <w:rPr>
          <w:rFonts w:asciiTheme="minorHAnsi" w:hAnsiTheme="minorHAnsi"/>
          <w:rPrChange w:id="381" w:author="Erin Stephenson" w:date="2019-03-13T19:33:00Z">
            <w:rPr/>
          </w:rPrChange>
        </w:rPr>
        <w:t xml:space="preserve">aboratory </w:t>
      </w:r>
      <w:ins w:id="382" w:author="Microsoft Office User" w:date="2019-03-08T15:34:00Z">
        <w:r w:rsidR="005365AD" w:rsidRPr="00ED672B">
          <w:rPr>
            <w:rFonts w:asciiTheme="minorHAnsi" w:hAnsiTheme="minorHAnsi"/>
            <w:rPrChange w:id="383" w:author="Erin Stephenson" w:date="2019-03-13T19:33:00Z">
              <w:rPr/>
            </w:rPrChange>
          </w:rPr>
          <w:t>A</w:t>
        </w:r>
      </w:ins>
      <w:del w:id="384" w:author="Microsoft Office User" w:date="2019-03-08T15:34:00Z">
        <w:r w:rsidR="002A7B4B" w:rsidRPr="00ED672B" w:rsidDel="005365AD">
          <w:rPr>
            <w:rFonts w:asciiTheme="minorHAnsi" w:hAnsiTheme="minorHAnsi"/>
            <w:rPrChange w:id="385" w:author="Erin Stephenson" w:date="2019-03-13T19:33:00Z">
              <w:rPr/>
            </w:rPrChange>
          </w:rPr>
          <w:delText>a</w:delText>
        </w:r>
      </w:del>
      <w:r w:rsidR="002A7B4B" w:rsidRPr="00ED672B">
        <w:rPr>
          <w:rFonts w:asciiTheme="minorHAnsi" w:hAnsiTheme="minorHAnsi"/>
          <w:rPrChange w:id="386" w:author="Erin Stephenson" w:date="2019-03-13T19:33:00Z">
            <w:rPr/>
          </w:rPrChange>
        </w:rPr>
        <w:t xml:space="preserve">nimal </w:t>
      </w:r>
      <w:ins w:id="387" w:author="Microsoft Office User" w:date="2019-03-08T15:34:00Z">
        <w:r w:rsidR="005365AD" w:rsidRPr="00ED672B">
          <w:rPr>
            <w:rFonts w:asciiTheme="minorHAnsi" w:hAnsiTheme="minorHAnsi"/>
            <w:rPrChange w:id="388" w:author="Erin Stephenson" w:date="2019-03-13T19:33:00Z">
              <w:rPr/>
            </w:rPrChange>
          </w:rPr>
          <w:t>M</w:t>
        </w:r>
      </w:ins>
      <w:del w:id="389" w:author="Microsoft Office User" w:date="2019-03-08T15:34:00Z">
        <w:r w:rsidR="002A7B4B" w:rsidRPr="00ED672B" w:rsidDel="005365AD">
          <w:rPr>
            <w:rFonts w:asciiTheme="minorHAnsi" w:hAnsiTheme="minorHAnsi"/>
            <w:rPrChange w:id="390" w:author="Erin Stephenson" w:date="2019-03-13T19:33:00Z">
              <w:rPr/>
            </w:rPrChange>
          </w:rPr>
          <w:delText>m</w:delText>
        </w:r>
      </w:del>
      <w:r w:rsidR="002A7B4B" w:rsidRPr="00ED672B">
        <w:rPr>
          <w:rFonts w:asciiTheme="minorHAnsi" w:hAnsiTheme="minorHAnsi"/>
          <w:rPrChange w:id="391" w:author="Erin Stephenson" w:date="2019-03-13T19:33:00Z">
            <w:rPr/>
          </w:rPrChange>
        </w:rPr>
        <w:t xml:space="preserve">onitoring </w:t>
      </w:r>
      <w:ins w:id="392" w:author="Microsoft Office User" w:date="2019-03-08T15:34:00Z">
        <w:r w:rsidR="005365AD" w:rsidRPr="00ED672B">
          <w:rPr>
            <w:rFonts w:asciiTheme="minorHAnsi" w:hAnsiTheme="minorHAnsi"/>
            <w:rPrChange w:id="393" w:author="Erin Stephenson" w:date="2019-03-13T19:33:00Z">
              <w:rPr/>
            </w:rPrChange>
          </w:rPr>
          <w:t>S</w:t>
        </w:r>
      </w:ins>
      <w:del w:id="394" w:author="Microsoft Office User" w:date="2019-03-08T15:34:00Z">
        <w:r w:rsidR="002A7B4B" w:rsidRPr="00ED672B" w:rsidDel="005365AD">
          <w:rPr>
            <w:rFonts w:asciiTheme="minorHAnsi" w:hAnsiTheme="minorHAnsi"/>
            <w:rPrChange w:id="395" w:author="Erin Stephenson" w:date="2019-03-13T19:33:00Z">
              <w:rPr/>
            </w:rPrChange>
          </w:rPr>
          <w:delText>s</w:delText>
        </w:r>
      </w:del>
      <w:r w:rsidR="002A7B4B" w:rsidRPr="00ED672B">
        <w:rPr>
          <w:rFonts w:asciiTheme="minorHAnsi" w:hAnsiTheme="minorHAnsi"/>
          <w:rPrChange w:id="396" w:author="Erin Stephenson" w:date="2019-03-13T19:33:00Z">
            <w:rPr/>
          </w:rPrChange>
        </w:rPr>
        <w:t>ystem</w:t>
      </w:r>
      <w:del w:id="397" w:author="Microsoft Office User" w:date="2019-03-08T15:34:00Z">
        <w:r w:rsidR="002A7B4B" w:rsidRPr="00ED672B" w:rsidDel="005365AD">
          <w:rPr>
            <w:rFonts w:asciiTheme="minorHAnsi" w:hAnsiTheme="minorHAnsi"/>
            <w:rPrChange w:id="398" w:author="Erin Stephenson" w:date="2019-03-13T19:33:00Z">
              <w:rPr/>
            </w:rPrChange>
          </w:rPr>
          <w:delText xml:space="preserve"> from</w:delText>
        </w:r>
      </w:del>
      <w:r w:rsidR="002A7B4B" w:rsidRPr="00ED672B">
        <w:rPr>
          <w:rFonts w:asciiTheme="minorHAnsi" w:hAnsiTheme="minorHAnsi"/>
          <w:rPrChange w:id="399" w:author="Erin Stephenson" w:date="2019-03-13T19:33:00Z">
            <w:rPr/>
          </w:rPrChange>
        </w:rPr>
        <w:t xml:space="preserve"> </w:t>
      </w:r>
      <w:ins w:id="400" w:author="Microsoft Office User" w:date="2019-03-08T15:34:00Z">
        <w:r w:rsidR="005365AD" w:rsidRPr="00ED672B">
          <w:rPr>
            <w:rFonts w:asciiTheme="minorHAnsi" w:hAnsiTheme="minorHAnsi"/>
            <w:rPrChange w:id="401" w:author="Erin Stephenson" w:date="2019-03-13T19:33:00Z">
              <w:rPr/>
            </w:rPrChange>
          </w:rPr>
          <w:t>(</w:t>
        </w:r>
      </w:ins>
      <w:ins w:id="402" w:author="Erin Stephenson" w:date="2019-03-08T16:06:00Z">
        <w:r w:rsidR="00FE63C1" w:rsidRPr="00ED672B">
          <w:rPr>
            <w:rFonts w:asciiTheme="minorHAnsi" w:hAnsiTheme="minorHAnsi"/>
            <w:rPrChange w:id="403" w:author="Erin Stephenson" w:date="2019-03-13T19:33:00Z">
              <w:rPr/>
            </w:rPrChange>
          </w:rPr>
          <w:t xml:space="preserve">CLAMS, </w:t>
        </w:r>
      </w:ins>
      <w:r w:rsidR="002A7B4B" w:rsidRPr="00ED672B">
        <w:rPr>
          <w:rFonts w:asciiTheme="minorHAnsi" w:hAnsiTheme="minorHAnsi"/>
          <w:rPrChange w:id="404" w:author="Erin Stephenson" w:date="2019-03-13T19:33:00Z">
            <w:rPr/>
          </w:rPrChange>
        </w:rPr>
        <w:t>Columbus Instruments</w:t>
      </w:r>
      <w:ins w:id="405" w:author="Microsoft Office User" w:date="2019-03-08T15:34:00Z">
        <w:r w:rsidR="005365AD" w:rsidRPr="00ED672B">
          <w:rPr>
            <w:rFonts w:asciiTheme="minorHAnsi" w:hAnsiTheme="minorHAnsi"/>
            <w:rPrChange w:id="406" w:author="Erin Stephenson" w:date="2019-03-13T19:33:00Z">
              <w:rPr/>
            </w:rPrChange>
          </w:rPr>
          <w:t>, Columbus, OH</w:t>
        </w:r>
      </w:ins>
      <w:ins w:id="407" w:author="Microsoft Office User" w:date="2019-03-08T15:35:00Z">
        <w:r w:rsidR="005365AD" w:rsidRPr="00ED672B">
          <w:rPr>
            <w:rFonts w:asciiTheme="minorHAnsi" w:hAnsiTheme="minorHAnsi"/>
            <w:rPrChange w:id="408" w:author="Erin Stephenson" w:date="2019-03-13T19:33:00Z">
              <w:rPr/>
            </w:rPrChange>
          </w:rPr>
          <w:t>) with hanging feeders</w:t>
        </w:r>
      </w:ins>
      <w:ins w:id="409" w:author="Microsoft Office User" w:date="2019-03-08T15:41:00Z">
        <w:r w:rsidRPr="00ED672B">
          <w:rPr>
            <w:rFonts w:asciiTheme="minorHAnsi" w:hAnsiTheme="minorHAnsi"/>
            <w:rPrChange w:id="410" w:author="Erin Stephenson" w:date="2019-03-13T19:33:00Z">
              <w:rPr/>
            </w:rPrChange>
          </w:rPr>
          <w:t>,</w:t>
        </w:r>
      </w:ins>
      <w:ins w:id="411" w:author="Microsoft Office User" w:date="2019-03-08T15:35:00Z">
        <w:r w:rsidR="005365AD" w:rsidRPr="00ED672B">
          <w:rPr>
            <w:rFonts w:asciiTheme="minorHAnsi" w:hAnsiTheme="minorHAnsi"/>
            <w:rPrChange w:id="412" w:author="Erin Stephenson" w:date="2019-03-13T19:33:00Z">
              <w:rPr/>
            </w:rPrChange>
          </w:rPr>
          <w:t xml:space="preserve"> under </w:t>
        </w:r>
      </w:ins>
      <w:del w:id="413" w:author="Microsoft Office User" w:date="2019-03-08T15:35:00Z">
        <w:r w:rsidR="002A7B4B" w:rsidRPr="00ED672B" w:rsidDel="005365AD">
          <w:rPr>
            <w:rFonts w:asciiTheme="minorHAnsi" w:hAnsiTheme="minorHAnsi"/>
            <w:rPrChange w:id="414" w:author="Erin Stephenson" w:date="2019-03-13T19:33:00Z">
              <w:rPr/>
            </w:rPrChange>
          </w:rPr>
          <w:delText>.  These experiments were per</w:delText>
        </w:r>
        <w:r w:rsidR="00D86AFE" w:rsidRPr="00ED672B" w:rsidDel="005365AD">
          <w:rPr>
            <w:rFonts w:asciiTheme="minorHAnsi" w:hAnsiTheme="minorHAnsi"/>
            <w:rPrChange w:id="415" w:author="Erin Stephenson" w:date="2019-03-13T19:33:00Z">
              <w:rPr/>
            </w:rPrChange>
          </w:rPr>
          <w:delText xml:space="preserve">formed in </w:delText>
        </w:r>
      </w:del>
      <w:r w:rsidR="00D86AFE" w:rsidRPr="00ED672B">
        <w:rPr>
          <w:rFonts w:asciiTheme="minorHAnsi" w:hAnsiTheme="minorHAnsi"/>
          <w:rPrChange w:id="416" w:author="Erin Stephenson" w:date="2019-03-13T19:33:00Z">
            <w:rPr/>
          </w:rPrChange>
        </w:rPr>
        <w:t>light and temperature-</w:t>
      </w:r>
      <w:r w:rsidR="002A7B4B" w:rsidRPr="00ED672B">
        <w:rPr>
          <w:rFonts w:asciiTheme="minorHAnsi" w:hAnsiTheme="minorHAnsi"/>
          <w:rPrChange w:id="417" w:author="Erin Stephenson" w:date="2019-03-13T19:33:00Z">
            <w:rPr/>
          </w:rPrChange>
        </w:rPr>
        <w:t xml:space="preserve">controlled </w:t>
      </w:r>
      <w:del w:id="418" w:author="Microsoft Office User" w:date="2019-03-08T15:35:00Z">
        <w:r w:rsidR="002A7B4B" w:rsidRPr="00ED672B" w:rsidDel="005365AD">
          <w:rPr>
            <w:rFonts w:asciiTheme="minorHAnsi" w:hAnsiTheme="minorHAnsi"/>
            <w:rPrChange w:id="419" w:author="Erin Stephenson" w:date="2019-03-13T19:33:00Z">
              <w:rPr/>
            </w:rPrChange>
          </w:rPr>
          <w:delText>enclosures a</w:delText>
        </w:r>
      </w:del>
      <w:ins w:id="420" w:author="Microsoft Office User" w:date="2019-03-08T15:35:00Z">
        <w:r w:rsidR="005365AD" w:rsidRPr="00ED672B">
          <w:rPr>
            <w:rFonts w:asciiTheme="minorHAnsi" w:hAnsiTheme="minorHAnsi"/>
            <w:rPrChange w:id="421" w:author="Erin Stephenson" w:date="2019-03-13T19:33:00Z">
              <w:rPr/>
            </w:rPrChange>
          </w:rPr>
          <w:t>conditions</w:t>
        </w:r>
      </w:ins>
      <w:del w:id="422" w:author="Microsoft Office User" w:date="2019-03-08T15:35:00Z">
        <w:r w:rsidR="002A7B4B" w:rsidRPr="00ED672B" w:rsidDel="005365AD">
          <w:rPr>
            <w:rFonts w:asciiTheme="minorHAnsi" w:hAnsiTheme="minorHAnsi"/>
            <w:rPrChange w:id="423" w:author="Erin Stephenson" w:date="2019-03-13T19:33:00Z">
              <w:rPr/>
            </w:rPrChange>
          </w:rPr>
          <w:delText>t</w:delText>
        </w:r>
      </w:del>
      <w:r w:rsidR="002A7B4B" w:rsidRPr="00ED672B">
        <w:rPr>
          <w:rFonts w:asciiTheme="minorHAnsi" w:hAnsiTheme="minorHAnsi"/>
          <w:rPrChange w:id="424" w:author="Erin Stephenson" w:date="2019-03-13T19:33:00Z">
            <w:rPr/>
          </w:rPrChange>
        </w:rPr>
        <w:t xml:space="preserve"> </w:t>
      </w:r>
      <w:ins w:id="425" w:author="Microsoft Office User" w:date="2019-03-08T15:35:00Z">
        <w:r w:rsidRPr="00ED672B">
          <w:rPr>
            <w:rFonts w:asciiTheme="minorHAnsi" w:hAnsiTheme="minorHAnsi"/>
            <w:rPrChange w:id="426" w:author="Erin Stephenson" w:date="2019-03-13T19:33:00Z">
              <w:rPr/>
            </w:rPrChange>
          </w:rPr>
          <w:t>(</w:t>
        </w:r>
      </w:ins>
      <w:ins w:id="427" w:author="Microsoft Office User" w:date="2019-03-08T15:41:00Z">
        <w:r w:rsidRPr="00ED672B">
          <w:rPr>
            <w:rFonts w:asciiTheme="minorHAnsi" w:hAnsiTheme="minorHAnsi"/>
            <w:rPrChange w:id="428" w:author="Erin Stephenson" w:date="2019-03-13T19:33:00Z">
              <w:rPr/>
            </w:rPrChange>
          </w:rPr>
          <w:t xml:space="preserve">12:12hr, </w:t>
        </w:r>
      </w:ins>
      <w:r w:rsidR="002A7B4B" w:rsidRPr="00ED672B">
        <w:rPr>
          <w:rFonts w:asciiTheme="minorHAnsi" w:hAnsiTheme="minorHAnsi"/>
          <w:rPrChange w:id="429" w:author="Erin Stephenson" w:date="2019-03-13T19:33:00Z">
            <w:rPr/>
          </w:rPrChange>
        </w:rPr>
        <w:t>25</w:t>
      </w:r>
      <w:ins w:id="430" w:author="Microsoft Office User" w:date="2019-03-08T15:41:00Z">
        <w:r w:rsidRPr="00ED672B">
          <w:rPr>
            <w:rFonts w:asciiTheme="minorHAnsi" w:hAnsiTheme="minorHAnsi"/>
            <w:rPrChange w:id="431" w:author="Erin Stephenson" w:date="2019-03-13T19:33:00Z">
              <w:rPr>
                <w:rFonts w:ascii="Garamond" w:hAnsi="Garamond"/>
              </w:rPr>
            </w:rPrChange>
          </w:rPr>
          <w:t>º</w:t>
        </w:r>
      </w:ins>
      <w:r w:rsidR="002A7B4B" w:rsidRPr="00ED672B">
        <w:rPr>
          <w:rFonts w:asciiTheme="minorHAnsi" w:hAnsiTheme="minorHAnsi"/>
          <w:rPrChange w:id="432" w:author="Erin Stephenson" w:date="2019-03-13T19:33:00Z">
            <w:rPr/>
          </w:rPrChange>
        </w:rPr>
        <w:t>C</w:t>
      </w:r>
      <w:ins w:id="433" w:author="Microsoft Office User" w:date="2019-03-08T15:41:00Z">
        <w:r w:rsidRPr="00ED672B">
          <w:rPr>
            <w:rFonts w:asciiTheme="minorHAnsi" w:hAnsiTheme="minorHAnsi"/>
            <w:rPrChange w:id="434" w:author="Erin Stephenson" w:date="2019-03-13T19:33:00Z">
              <w:rPr/>
            </w:rPrChange>
          </w:rPr>
          <w:t>)</w:t>
        </w:r>
      </w:ins>
      <w:del w:id="435" w:author="Microsoft Office User" w:date="2019-03-08T15:35:00Z">
        <w:r w:rsidR="002A7B4B" w:rsidRPr="00ED672B" w:rsidDel="005365AD">
          <w:rPr>
            <w:rFonts w:asciiTheme="minorHAnsi" w:hAnsiTheme="minorHAnsi"/>
            <w:rPrChange w:id="436" w:author="Erin Stephenson" w:date="2019-03-13T19:33:00Z">
              <w:rPr/>
            </w:rPrChange>
          </w:rPr>
          <w:delText>, in home-cage style cages with hanging feeders</w:delText>
        </w:r>
      </w:del>
      <w:r w:rsidR="002A7B4B" w:rsidRPr="00ED672B">
        <w:rPr>
          <w:rFonts w:asciiTheme="minorHAnsi" w:hAnsiTheme="minorHAnsi"/>
          <w:rPrChange w:id="437" w:author="Erin Stephenson" w:date="2019-03-13T19:33:00Z">
            <w:rPr/>
          </w:rPrChange>
        </w:rPr>
        <w:t>.</w:t>
      </w:r>
      <w:del w:id="438" w:author="Microsoft Office User" w:date="2019-03-08T15:36:00Z">
        <w:r w:rsidR="002A7B4B" w:rsidRPr="00ED672B" w:rsidDel="008F615C">
          <w:rPr>
            <w:rFonts w:asciiTheme="minorHAnsi" w:hAnsiTheme="minorHAnsi"/>
            <w:rPrChange w:id="439" w:author="Erin Stephenson" w:date="2019-03-13T19:33:00Z">
              <w:rPr/>
            </w:rPrChange>
          </w:rPr>
          <w:delText xml:space="preserve"> </w:delText>
        </w:r>
      </w:del>
      <w:r w:rsidR="002A7B4B" w:rsidRPr="00ED672B">
        <w:rPr>
          <w:rFonts w:asciiTheme="minorHAnsi" w:hAnsiTheme="minorHAnsi"/>
          <w:rPrChange w:id="440" w:author="Erin Stephenson" w:date="2019-03-13T19:33:00Z">
            <w:rPr/>
          </w:rPrChange>
        </w:rPr>
        <w:t xml:space="preserve"> The first 6h of measurements were discarded</w:t>
      </w:r>
      <w:ins w:id="441" w:author="Microsoft Office User" w:date="2019-03-08T15:36:00Z">
        <w:r w:rsidR="008C51BA" w:rsidRPr="00ED672B">
          <w:rPr>
            <w:rFonts w:asciiTheme="minorHAnsi" w:hAnsiTheme="minorHAnsi"/>
            <w:rPrChange w:id="442" w:author="Erin Stephenson" w:date="2019-03-13T19:33:00Z">
              <w:rPr/>
            </w:rPrChange>
          </w:rPr>
          <w:t xml:space="preserve"> to accommodate acclimation</w:t>
        </w:r>
      </w:ins>
      <w:r w:rsidR="002A7B4B" w:rsidRPr="00ED672B">
        <w:rPr>
          <w:rFonts w:asciiTheme="minorHAnsi" w:hAnsiTheme="minorHAnsi"/>
          <w:rPrChange w:id="443" w:author="Erin Stephenson" w:date="2019-03-13T19:33:00Z">
            <w:rPr/>
          </w:rPrChange>
        </w:rPr>
        <w:t xml:space="preserve">, after which </w:t>
      </w:r>
      <w:del w:id="444" w:author="Microsoft Office User" w:date="2019-03-08T15:37:00Z">
        <w:r w:rsidR="002A7B4B" w:rsidRPr="00ED672B" w:rsidDel="008C51BA">
          <w:rPr>
            <w:rFonts w:asciiTheme="minorHAnsi" w:hAnsiTheme="minorHAnsi"/>
            <w:rPrChange w:id="445" w:author="Erin Stephenson" w:date="2019-03-13T19:33:00Z">
              <w:rPr/>
            </w:rPrChange>
          </w:rPr>
          <w:delText xml:space="preserve">animals were acclimatized to their new surroundings.  Single-animal </w:delText>
        </w:r>
      </w:del>
      <w:r w:rsidR="002A7B4B" w:rsidRPr="00ED672B">
        <w:rPr>
          <w:rFonts w:asciiTheme="minorHAnsi" w:hAnsiTheme="minorHAnsi"/>
          <w:rPrChange w:id="446" w:author="Erin Stephenson" w:date="2019-03-13T19:33:00Z">
            <w:rPr/>
          </w:rPrChange>
        </w:rPr>
        <w:t xml:space="preserve">measurements </w:t>
      </w:r>
      <w:del w:id="447" w:author="Erin Stephenson" w:date="2019-03-08T16:14:00Z">
        <w:r w:rsidR="002A7B4B" w:rsidRPr="00ED672B" w:rsidDel="00F7415D">
          <w:rPr>
            <w:rFonts w:asciiTheme="minorHAnsi" w:hAnsiTheme="minorHAnsi"/>
            <w:rPrChange w:id="448" w:author="Erin Stephenson" w:date="2019-03-13T19:33:00Z">
              <w:rPr/>
            </w:rPrChange>
          </w:rPr>
          <w:delText>were collected</w:delText>
        </w:r>
      </w:del>
      <w:ins w:id="449" w:author="Erin Stephenson" w:date="2019-03-08T16:14:00Z">
        <w:r w:rsidR="00F7415D" w:rsidRPr="00ED672B">
          <w:rPr>
            <w:rFonts w:asciiTheme="minorHAnsi" w:hAnsiTheme="minorHAnsi"/>
            <w:rPrChange w:id="450" w:author="Erin Stephenson" w:date="2019-03-13T19:33:00Z">
              <w:rPr/>
            </w:rPrChange>
          </w:rPr>
          <w:t>continued</w:t>
        </w:r>
      </w:ins>
      <w:r w:rsidR="002A7B4B" w:rsidRPr="00ED672B">
        <w:rPr>
          <w:rFonts w:asciiTheme="minorHAnsi" w:hAnsiTheme="minorHAnsi"/>
          <w:rPrChange w:id="451" w:author="Erin Stephenson" w:date="2019-03-13T19:33:00Z">
            <w:rPr/>
          </w:rPrChange>
        </w:rPr>
        <w:t xml:space="preserve"> over th</w:t>
      </w:r>
      <w:ins w:id="452" w:author="Erin Stephenson" w:date="2019-03-08T16:14:00Z">
        <w:r w:rsidR="00F7415D" w:rsidRPr="00ED672B">
          <w:rPr>
            <w:rFonts w:asciiTheme="minorHAnsi" w:hAnsiTheme="minorHAnsi"/>
            <w:rPrChange w:id="453" w:author="Erin Stephenson" w:date="2019-03-13T19:33:00Z">
              <w:rPr/>
            </w:rPrChange>
          </w:rPr>
          <w:t>r</w:t>
        </w:r>
      </w:ins>
      <w:r w:rsidR="002A7B4B" w:rsidRPr="00ED672B">
        <w:rPr>
          <w:rFonts w:asciiTheme="minorHAnsi" w:hAnsiTheme="minorHAnsi"/>
          <w:rPrChange w:id="454" w:author="Erin Stephenson" w:date="2019-03-13T19:33:00Z">
            <w:rPr/>
          </w:rPrChange>
        </w:rPr>
        <w:t>e</w:t>
      </w:r>
      <w:ins w:id="455" w:author="Erin Stephenson" w:date="2019-03-08T16:14:00Z">
        <w:r w:rsidR="00F7415D" w:rsidRPr="00ED672B">
          <w:rPr>
            <w:rFonts w:asciiTheme="minorHAnsi" w:hAnsiTheme="minorHAnsi"/>
            <w:rPrChange w:id="456" w:author="Erin Stephenson" w:date="2019-03-13T19:33:00Z">
              <w:rPr/>
            </w:rPrChange>
          </w:rPr>
          <w:t>e</w:t>
        </w:r>
      </w:ins>
      <w:r w:rsidR="002A7B4B" w:rsidRPr="00ED672B">
        <w:rPr>
          <w:rFonts w:asciiTheme="minorHAnsi" w:hAnsiTheme="minorHAnsi"/>
          <w:rPrChange w:id="457" w:author="Erin Stephenson" w:date="2019-03-13T19:33:00Z">
            <w:rPr/>
          </w:rPrChange>
        </w:rPr>
        <w:t xml:space="preserve"> co</w:t>
      </w:r>
      <w:ins w:id="458" w:author="Erin Stephenson" w:date="2019-03-08T16:14:00Z">
        <w:r w:rsidR="00F7415D" w:rsidRPr="00ED672B">
          <w:rPr>
            <w:rFonts w:asciiTheme="minorHAnsi" w:hAnsiTheme="minorHAnsi"/>
            <w:rPrChange w:id="459" w:author="Erin Stephenson" w:date="2019-03-13T19:33:00Z">
              <w:rPr/>
            </w:rPrChange>
          </w:rPr>
          <w:t>nsecutive</w:t>
        </w:r>
      </w:ins>
      <w:del w:id="460" w:author="Erin Stephenson" w:date="2019-03-08T16:14:00Z">
        <w:r w:rsidR="002A7B4B" w:rsidRPr="00ED672B" w:rsidDel="00F7415D">
          <w:rPr>
            <w:rFonts w:asciiTheme="minorHAnsi" w:hAnsiTheme="minorHAnsi"/>
            <w:rPrChange w:id="461" w:author="Erin Stephenson" w:date="2019-03-13T19:33:00Z">
              <w:rPr/>
            </w:rPrChange>
          </w:rPr>
          <w:delText>urse of</w:delText>
        </w:r>
      </w:del>
      <w:del w:id="462" w:author="Erin Stephenson" w:date="2019-03-08T16:15:00Z">
        <w:r w:rsidR="002A7B4B" w:rsidRPr="00ED672B" w:rsidDel="00F7415D">
          <w:rPr>
            <w:rFonts w:asciiTheme="minorHAnsi" w:hAnsiTheme="minorHAnsi"/>
            <w:rPrChange w:id="463" w:author="Erin Stephenson" w:date="2019-03-13T19:33:00Z">
              <w:rPr/>
            </w:rPrChange>
          </w:rPr>
          <w:delText xml:space="preserve"> 3</w:delText>
        </w:r>
      </w:del>
      <w:r w:rsidR="002A7B4B" w:rsidRPr="00ED672B">
        <w:rPr>
          <w:rFonts w:asciiTheme="minorHAnsi" w:hAnsiTheme="minorHAnsi"/>
          <w:rPrChange w:id="464" w:author="Erin Stephenson" w:date="2019-03-13T19:33:00Z">
            <w:rPr/>
          </w:rPrChange>
        </w:rPr>
        <w:t xml:space="preserve"> days.  </w:t>
      </w:r>
      <w:commentRangeStart w:id="465"/>
      <w:r w:rsidR="002A7B4B" w:rsidRPr="00ED672B">
        <w:rPr>
          <w:rFonts w:asciiTheme="minorHAnsi" w:hAnsiTheme="minorHAnsi"/>
          <w:rPrChange w:id="466" w:author="Erin Stephenson" w:date="2019-03-13T19:33:00Z">
            <w:rPr/>
          </w:rPrChange>
        </w:rPr>
        <w:t xml:space="preserve">Oxygen consumption was </w:t>
      </w:r>
      <w:del w:id="467" w:author="Erin Stephenson" w:date="2019-03-08T16:02:00Z">
        <w:r w:rsidR="002A7B4B" w:rsidRPr="00ED672B" w:rsidDel="006F76FF">
          <w:rPr>
            <w:rFonts w:asciiTheme="minorHAnsi" w:hAnsiTheme="minorHAnsi"/>
            <w:rPrChange w:id="468" w:author="Erin Stephenson" w:date="2019-03-13T19:33:00Z">
              <w:rPr/>
            </w:rPrChange>
          </w:rPr>
          <w:delText xml:space="preserve">normalized to lean body mass (as determined by echoMRI, described above) and </w:delText>
        </w:r>
      </w:del>
      <w:r w:rsidR="002A7B4B" w:rsidRPr="00ED672B">
        <w:rPr>
          <w:rFonts w:asciiTheme="minorHAnsi" w:hAnsiTheme="minorHAnsi"/>
          <w:rPrChange w:id="469" w:author="Erin Stephenson" w:date="2019-03-13T19:33:00Z">
            <w:rPr/>
          </w:rPrChange>
        </w:rPr>
        <w:t>analyzed by mixed linear models with the consideration</w:t>
      </w:r>
      <w:commentRangeEnd w:id="332"/>
      <w:r w:rsidR="008F37A7" w:rsidRPr="00ED672B">
        <w:rPr>
          <w:rStyle w:val="CommentReference"/>
          <w:rFonts w:asciiTheme="minorHAnsi" w:hAnsiTheme="minorHAnsi"/>
          <w:rPrChange w:id="470" w:author="Erin Stephenson" w:date="2019-03-13T19:33:00Z">
            <w:rPr>
              <w:rStyle w:val="CommentReference"/>
            </w:rPr>
          </w:rPrChange>
        </w:rPr>
        <w:commentReference w:id="332"/>
      </w:r>
      <w:r w:rsidR="002A7B4B" w:rsidRPr="00ED672B">
        <w:rPr>
          <w:rFonts w:asciiTheme="minorHAnsi" w:hAnsiTheme="minorHAnsi"/>
          <w:rPrChange w:id="471" w:author="Erin Stephenson" w:date="2019-03-13T19:33:00Z">
            <w:rPr/>
          </w:rPrChange>
        </w:rPr>
        <w:t xml:space="preserve">s described in </w:t>
      </w:r>
      <w:r w:rsidR="002A7B4B" w:rsidRPr="00ED672B">
        <w:rPr>
          <w:rFonts w:asciiTheme="minorHAnsi" w:hAnsiTheme="minorHAnsi"/>
          <w:rPrChange w:id="472" w:author="Erin Stephenson" w:date="2019-03-13T19:33:00Z">
            <w:rPr/>
          </w:rPrChange>
        </w:rPr>
        <w:fldChar w:fldCharType="begin" w:fldLock="1"/>
      </w:r>
      <w:r w:rsidR="004C0A6E">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41]","plainTextFormattedCitation":"[41]","previouslyFormattedCitation":"[41]"},"properties":{"noteIndex":0},"schema":"https://github.com/citation-style-language/schema/raw/master/csl-citation.json"}</w:instrText>
      </w:r>
      <w:r w:rsidR="002A7B4B" w:rsidRPr="00ED672B">
        <w:rPr>
          <w:rFonts w:asciiTheme="minorHAnsi" w:hAnsiTheme="minorHAnsi"/>
          <w:rPrChange w:id="473" w:author="Erin Stephenson" w:date="2019-03-13T19:33:00Z">
            <w:rPr/>
          </w:rPrChange>
        </w:rPr>
        <w:fldChar w:fldCharType="separate"/>
      </w:r>
      <w:r w:rsidR="00256914" w:rsidRPr="00256914">
        <w:rPr>
          <w:rFonts w:asciiTheme="minorHAnsi" w:hAnsiTheme="minorHAnsi"/>
          <w:noProof/>
        </w:rPr>
        <w:t>[41]</w:t>
      </w:r>
      <w:r w:rsidR="002A7B4B" w:rsidRPr="00ED672B">
        <w:rPr>
          <w:rFonts w:asciiTheme="minorHAnsi" w:hAnsiTheme="minorHAnsi"/>
          <w:rPrChange w:id="474" w:author="Erin Stephenson" w:date="2019-03-13T19:33:00Z">
            <w:rPr/>
          </w:rPrChange>
        </w:rPr>
        <w:fldChar w:fldCharType="end"/>
      </w:r>
      <w:ins w:id="475" w:author="Microsoft Office User" w:date="2019-03-08T15:47:00Z">
        <w:r w:rsidR="001F1F8C" w:rsidRPr="00ED672B">
          <w:rPr>
            <w:rFonts w:asciiTheme="minorHAnsi" w:hAnsiTheme="minorHAnsi"/>
            <w:rPrChange w:id="476" w:author="Erin Stephenson" w:date="2019-03-13T19:33:00Z">
              <w:rPr/>
            </w:rPrChange>
          </w:rPr>
          <w:t xml:space="preserve"> </w:t>
        </w:r>
        <w:r w:rsidR="001F1F8C" w:rsidRPr="00ED672B">
          <w:rPr>
            <w:rFonts w:asciiTheme="minorHAnsi" w:hAnsiTheme="minorHAnsi"/>
            <w:strike/>
            <w:rPrChange w:id="477" w:author="Erin Stephenson" w:date="2019-03-13T19:33:00Z">
              <w:rPr/>
            </w:rPrChange>
          </w:rPr>
          <w:t>and normalized to lean body mass</w:t>
        </w:r>
      </w:ins>
      <w:r w:rsidR="002A7B4B" w:rsidRPr="00ED672B">
        <w:rPr>
          <w:rFonts w:asciiTheme="minorHAnsi" w:hAnsiTheme="minorHAnsi"/>
          <w:rPrChange w:id="478" w:author="Erin Stephenson" w:date="2019-03-13T19:33:00Z">
            <w:rPr/>
          </w:rPrChange>
        </w:rPr>
        <w:t>.</w:t>
      </w:r>
      <w:commentRangeEnd w:id="465"/>
      <w:r w:rsidR="001F1F8C" w:rsidRPr="00ED672B">
        <w:rPr>
          <w:rStyle w:val="CommentReference"/>
          <w:rFonts w:asciiTheme="minorHAnsi" w:hAnsiTheme="minorHAnsi"/>
          <w:rPrChange w:id="479" w:author="Erin Stephenson" w:date="2019-03-13T19:33:00Z">
            <w:rPr>
              <w:rStyle w:val="CommentReference"/>
            </w:rPr>
          </w:rPrChange>
        </w:rPr>
        <w:commentReference w:id="465"/>
      </w:r>
      <w:r w:rsidR="00B2365E" w:rsidRPr="00ED672B">
        <w:rPr>
          <w:rFonts w:asciiTheme="minorHAnsi" w:hAnsiTheme="minorHAnsi"/>
          <w:rPrChange w:id="480" w:author="Erin Stephenson" w:date="2019-03-13T19:33:00Z">
            <w:rPr/>
          </w:rPrChange>
        </w:rPr>
        <w:t xml:space="preserve">  </w:t>
      </w:r>
      <w:ins w:id="481" w:author="Erin Stephenson" w:date="2019-03-08T16:11:00Z">
        <w:r w:rsidR="009B5ED5" w:rsidRPr="00ED672B">
          <w:rPr>
            <w:rFonts w:asciiTheme="minorHAnsi" w:hAnsiTheme="minorHAnsi"/>
            <w:rPrChange w:id="482" w:author="Erin Stephenson" w:date="2019-03-13T19:33:00Z">
              <w:rPr/>
            </w:rPrChange>
          </w:rPr>
          <w:t xml:space="preserve">Energy expenditure was calculated as heat, using the Lusk equation in Oxymax software (Columbus Instruments, Columbus, OH). </w:t>
        </w:r>
      </w:ins>
      <w:r w:rsidR="00502BBA" w:rsidRPr="00ED672B">
        <w:rPr>
          <w:rFonts w:asciiTheme="minorHAnsi" w:hAnsiTheme="minorHAnsi"/>
          <w:rPrChange w:id="483" w:author="Erin Stephenson" w:date="2019-03-13T19:33:00Z">
            <w:rPr/>
          </w:rPrChange>
        </w:rPr>
        <w:t>For rapamycin treatment</w:t>
      </w:r>
      <w:r w:rsidR="00C868B8" w:rsidRPr="00ED672B">
        <w:rPr>
          <w:rFonts w:asciiTheme="minorHAnsi" w:hAnsiTheme="minorHAnsi"/>
          <w:rPrChange w:id="484" w:author="Erin Stephenson" w:date="2019-03-13T19:33:00Z">
            <w:rPr/>
          </w:rPrChange>
        </w:rPr>
        <w:t>s</w:t>
      </w:r>
      <w:r w:rsidR="00502BBA" w:rsidRPr="00ED672B">
        <w:rPr>
          <w:rFonts w:asciiTheme="minorHAnsi" w:hAnsiTheme="minorHAnsi"/>
          <w:rPrChange w:id="485" w:author="Erin Stephenson" w:date="2019-03-13T19:33:00Z">
            <w:rPr/>
          </w:rPrChange>
        </w:rPr>
        <w:t xml:space="preserve">, </w:t>
      </w:r>
      <w:ins w:id="486" w:author="Erin Stephenson" w:date="2019-03-08T16:06:00Z">
        <w:r w:rsidR="00FE63C1" w:rsidRPr="00ED672B">
          <w:rPr>
            <w:rFonts w:asciiTheme="minorHAnsi" w:hAnsiTheme="minorHAnsi"/>
            <w:rPrChange w:id="487" w:author="Erin Stephenson" w:date="2019-03-13T19:33:00Z">
              <w:rPr/>
            </w:rPrChange>
          </w:rPr>
          <w:t xml:space="preserve">animals were </w:t>
        </w:r>
      </w:ins>
      <w:ins w:id="488" w:author="Erin Stephenson" w:date="2019-03-11T13:46:00Z">
        <w:r w:rsidR="00A77FBD" w:rsidRPr="00ED672B">
          <w:rPr>
            <w:rFonts w:asciiTheme="minorHAnsi" w:hAnsiTheme="minorHAnsi"/>
            <w:rPrChange w:id="489" w:author="Erin Stephenson" w:date="2019-03-13T19:33:00Z">
              <w:rPr/>
            </w:rPrChange>
          </w:rPr>
          <w:t xml:space="preserve">individually </w:t>
        </w:r>
      </w:ins>
      <w:ins w:id="490" w:author="Erin Stephenson" w:date="2019-03-08T16:06:00Z">
        <w:r w:rsidR="00FE63C1" w:rsidRPr="00ED672B">
          <w:rPr>
            <w:rFonts w:asciiTheme="minorHAnsi" w:hAnsiTheme="minorHAnsi"/>
            <w:rPrChange w:id="491" w:author="Erin Stephenson" w:date="2019-03-13T19:33:00Z">
              <w:rPr/>
            </w:rPrChange>
          </w:rPr>
          <w:t xml:space="preserve">housed </w:t>
        </w:r>
      </w:ins>
      <w:ins w:id="492" w:author="Erin Stephenson" w:date="2019-03-11T13:46:00Z">
        <w:r w:rsidR="00A77FBD" w:rsidRPr="00ED672B">
          <w:rPr>
            <w:rFonts w:asciiTheme="minorHAnsi" w:hAnsiTheme="minorHAnsi"/>
            <w:rPrChange w:id="493" w:author="Erin Stephenson" w:date="2019-03-13T19:33:00Z">
              <w:rPr/>
            </w:rPrChange>
          </w:rPr>
          <w:t xml:space="preserve">for 10 consecutive days (days 3-10 </w:t>
        </w:r>
        <w:r w:rsidR="000529E0" w:rsidRPr="00ED672B">
          <w:rPr>
            <w:rFonts w:asciiTheme="minorHAnsi" w:hAnsiTheme="minorHAnsi"/>
            <w:rPrChange w:id="494" w:author="Erin Stephenson" w:date="2019-03-13T19:33:00Z">
              <w:rPr/>
            </w:rPrChange>
          </w:rPr>
          <w:t xml:space="preserve">were in </w:t>
        </w:r>
      </w:ins>
      <w:ins w:id="495" w:author="Erin Stephenson" w:date="2019-03-08T16:06:00Z">
        <w:r w:rsidR="000529E0" w:rsidRPr="00ED672B">
          <w:rPr>
            <w:rFonts w:asciiTheme="minorHAnsi" w:hAnsiTheme="minorHAnsi"/>
            <w:rPrChange w:id="496" w:author="Erin Stephenson" w:date="2019-03-13T19:33:00Z">
              <w:rPr/>
            </w:rPrChange>
          </w:rPr>
          <w:t>CLAM</w:t>
        </w:r>
      </w:ins>
      <w:ins w:id="497" w:author="Erin Stephenson" w:date="2019-03-11T13:47:00Z">
        <w:r w:rsidR="000529E0" w:rsidRPr="00ED672B">
          <w:rPr>
            <w:rFonts w:asciiTheme="minorHAnsi" w:hAnsiTheme="minorHAnsi"/>
            <w:rPrChange w:id="498" w:author="Erin Stephenson" w:date="2019-03-13T19:33:00Z">
              <w:rPr/>
            </w:rPrChange>
          </w:rPr>
          <w:t>S cages</w:t>
        </w:r>
      </w:ins>
      <w:ins w:id="499" w:author="Erin Stephenson" w:date="2019-03-08T16:06:00Z">
        <w:r w:rsidR="000529E0" w:rsidRPr="00ED672B">
          <w:rPr>
            <w:rFonts w:asciiTheme="minorHAnsi" w:hAnsiTheme="minorHAnsi"/>
            <w:rPrChange w:id="500" w:author="Erin Stephenson" w:date="2019-03-13T19:33:00Z">
              <w:rPr/>
            </w:rPrChange>
          </w:rPr>
          <w:t>)</w:t>
        </w:r>
        <w:r w:rsidR="00FE63C1" w:rsidRPr="00ED672B">
          <w:rPr>
            <w:rFonts w:asciiTheme="minorHAnsi" w:hAnsiTheme="minorHAnsi"/>
            <w:rPrChange w:id="501" w:author="Erin Stephenson" w:date="2019-03-13T19:33:00Z">
              <w:rPr/>
            </w:rPrChange>
          </w:rPr>
          <w:t xml:space="preserve">. </w:t>
        </w:r>
      </w:ins>
      <w:ins w:id="502" w:author="Erin Stephenson" w:date="2019-03-08T16:07:00Z">
        <w:r w:rsidR="000655C9" w:rsidRPr="00ED672B">
          <w:rPr>
            <w:rFonts w:asciiTheme="minorHAnsi" w:hAnsiTheme="minorHAnsi"/>
            <w:rPrChange w:id="503" w:author="Erin Stephenson" w:date="2019-03-13T19:33:00Z">
              <w:rPr/>
            </w:rPrChange>
          </w:rPr>
          <w:t>Mice received four d</w:t>
        </w:r>
      </w:ins>
      <w:ins w:id="504" w:author="Erin Stephenson" w:date="2019-03-08T16:09:00Z">
        <w:r w:rsidR="0062778A" w:rsidRPr="00ED672B">
          <w:rPr>
            <w:rFonts w:asciiTheme="minorHAnsi" w:hAnsiTheme="minorHAnsi"/>
            <w:rPrChange w:id="505" w:author="Erin Stephenson" w:date="2019-03-13T19:33:00Z">
              <w:rPr/>
            </w:rPrChange>
          </w:rPr>
          <w:t>ays</w:t>
        </w:r>
      </w:ins>
      <w:ins w:id="506" w:author="Erin Stephenson" w:date="2019-03-08T16:07:00Z">
        <w:r w:rsidR="000655C9" w:rsidRPr="00ED672B">
          <w:rPr>
            <w:rFonts w:asciiTheme="minorHAnsi" w:hAnsiTheme="minorHAnsi"/>
            <w:rPrChange w:id="507" w:author="Erin Stephenson" w:date="2019-03-13T19:33:00Z">
              <w:rPr/>
            </w:rPrChange>
          </w:rPr>
          <w:t xml:space="preserve"> of vehicle </w:t>
        </w:r>
      </w:ins>
      <w:ins w:id="508" w:author="Erin Stephenson" w:date="2019-03-08T16:09:00Z">
        <w:r w:rsidR="0062778A" w:rsidRPr="00ED672B">
          <w:rPr>
            <w:rFonts w:asciiTheme="minorHAnsi" w:hAnsiTheme="minorHAnsi"/>
            <w:rPrChange w:id="509" w:author="Erin Stephenson" w:date="2019-03-13T19:33:00Z">
              <w:rPr/>
            </w:rPrChange>
          </w:rPr>
          <w:t xml:space="preserve">treatment </w:t>
        </w:r>
      </w:ins>
      <w:ins w:id="510" w:author="Erin Stephenson" w:date="2019-03-08T16:07:00Z">
        <w:r w:rsidR="000655C9" w:rsidRPr="00ED672B">
          <w:rPr>
            <w:rFonts w:asciiTheme="minorHAnsi" w:hAnsiTheme="minorHAnsi"/>
            <w:rPrChange w:id="511" w:author="Erin Stephenson" w:date="2019-03-13T19:33:00Z">
              <w:rPr/>
            </w:rPrChange>
          </w:rPr>
          <w:t>(1% Tween, 1% PEG-8000), followed by three d</w:t>
        </w:r>
      </w:ins>
      <w:ins w:id="512" w:author="Erin Stephenson" w:date="2019-03-08T16:08:00Z">
        <w:r w:rsidR="000655C9" w:rsidRPr="00ED672B">
          <w:rPr>
            <w:rFonts w:asciiTheme="minorHAnsi" w:hAnsiTheme="minorHAnsi"/>
            <w:rPrChange w:id="513" w:author="Erin Stephenson" w:date="2019-03-13T19:33:00Z">
              <w:rPr/>
            </w:rPrChange>
          </w:rPr>
          <w:t>ays</w:t>
        </w:r>
      </w:ins>
      <w:ins w:id="514" w:author="Erin Stephenson" w:date="2019-03-08T16:07:00Z">
        <w:r w:rsidR="000655C9" w:rsidRPr="00ED672B">
          <w:rPr>
            <w:rFonts w:asciiTheme="minorHAnsi" w:hAnsiTheme="minorHAnsi"/>
            <w:rPrChange w:id="515" w:author="Erin Stephenson" w:date="2019-03-13T19:33:00Z">
              <w:rPr/>
            </w:rPrChange>
          </w:rPr>
          <w:t xml:space="preserve"> of </w:t>
        </w:r>
      </w:ins>
      <w:ins w:id="516" w:author="Erin Stephenson" w:date="2019-03-11T13:49:00Z">
        <w:r w:rsidR="000F0D4D" w:rsidRPr="00ED672B">
          <w:rPr>
            <w:rFonts w:asciiTheme="minorHAnsi" w:hAnsiTheme="minorHAnsi"/>
            <w:rPrChange w:id="517" w:author="Erin Stephenson" w:date="2019-03-13T19:33:00Z">
              <w:rPr/>
            </w:rPrChange>
          </w:rPr>
          <w:t xml:space="preserve">treatment with </w:t>
        </w:r>
      </w:ins>
      <w:ins w:id="518" w:author="Erin Stephenson" w:date="2019-03-08T16:07:00Z">
        <w:r w:rsidR="000655C9" w:rsidRPr="00ED672B">
          <w:rPr>
            <w:rFonts w:asciiTheme="minorHAnsi" w:hAnsiTheme="minorHAnsi"/>
            <w:rPrChange w:id="519" w:author="Erin Stephenson" w:date="2019-03-13T19:33:00Z">
              <w:rPr/>
            </w:rPrChange>
          </w:rPr>
          <w:t xml:space="preserve">either vehicle or </w:t>
        </w:r>
      </w:ins>
      <w:ins w:id="520" w:author="Erin Stephenson" w:date="2019-03-11T13:49:00Z">
        <w:r w:rsidR="000F0D4D" w:rsidRPr="00ED672B">
          <w:rPr>
            <w:rFonts w:asciiTheme="minorHAnsi" w:hAnsiTheme="minorHAnsi"/>
            <w:rPrChange w:id="521" w:author="Erin Stephenson" w:date="2019-03-13T19:33:00Z">
              <w:rPr/>
            </w:rPrChange>
          </w:rPr>
          <w:t xml:space="preserve">the </w:t>
        </w:r>
      </w:ins>
      <w:ins w:id="522" w:author="Erin Stephenson" w:date="2019-03-13T14:37:00Z">
        <w:r w:rsidR="00827549" w:rsidRPr="00ED672B">
          <w:rPr>
            <w:rFonts w:asciiTheme="minorHAnsi" w:hAnsiTheme="minorHAnsi"/>
            <w:rPrChange w:id="523" w:author="Erin Stephenson" w:date="2019-03-13T19:33:00Z">
              <w:rPr/>
            </w:rPrChange>
          </w:rPr>
          <w:t xml:space="preserve">selective </w:t>
        </w:r>
      </w:ins>
      <w:ins w:id="524" w:author="Erin Stephenson" w:date="2019-03-11T13:49:00Z">
        <w:r w:rsidR="000F0D4D" w:rsidRPr="00ED672B">
          <w:rPr>
            <w:rFonts w:asciiTheme="minorHAnsi" w:hAnsiTheme="minorHAnsi"/>
            <w:rPrChange w:id="525" w:author="Erin Stephenson" w:date="2019-03-13T19:33:00Z">
              <w:rPr/>
            </w:rPrChange>
          </w:rPr>
          <w:t xml:space="preserve">mTOR inhibitor </w:t>
        </w:r>
      </w:ins>
      <w:ins w:id="526" w:author="Erin Stephenson" w:date="2019-03-08T16:08:00Z">
        <w:r w:rsidR="000655C9" w:rsidRPr="00ED672B">
          <w:rPr>
            <w:rFonts w:asciiTheme="minorHAnsi" w:hAnsiTheme="minorHAnsi"/>
            <w:rPrChange w:id="527" w:author="Erin Stephenson" w:date="2019-03-13T19:33:00Z">
              <w:rPr/>
            </w:rPrChange>
          </w:rPr>
          <w:t>rapamycin (</w:t>
        </w:r>
      </w:ins>
      <w:del w:id="528" w:author="Erin Stephenson" w:date="2019-03-08T16:08:00Z">
        <w:r w:rsidR="00502BBA" w:rsidRPr="00ED672B" w:rsidDel="000655C9">
          <w:rPr>
            <w:rFonts w:asciiTheme="minorHAnsi" w:hAnsiTheme="minorHAnsi"/>
            <w:rPrChange w:id="529" w:author="Erin Stephenson" w:date="2019-03-13T19:33:00Z">
              <w:rPr/>
            </w:rPrChange>
          </w:rPr>
          <w:delText xml:space="preserve">animals were injected with </w:delText>
        </w:r>
      </w:del>
      <w:r w:rsidR="00502BBA" w:rsidRPr="00ED672B">
        <w:rPr>
          <w:rFonts w:asciiTheme="minorHAnsi" w:hAnsiTheme="minorHAnsi"/>
          <w:rPrChange w:id="530" w:author="Erin Stephenson" w:date="2019-03-13T19:33:00Z">
            <w:rPr/>
          </w:rPrChange>
        </w:rPr>
        <w:t>3 mg/kg</w:t>
      </w:r>
      <w:ins w:id="531" w:author="Erin Stephenson" w:date="2019-03-08T16:05:00Z">
        <w:r w:rsidR="004B474D" w:rsidRPr="00ED672B">
          <w:rPr>
            <w:rFonts w:asciiTheme="minorHAnsi" w:hAnsiTheme="minorHAnsi"/>
            <w:rPrChange w:id="532" w:author="Erin Stephenson" w:date="2019-03-13T19:33:00Z">
              <w:rPr/>
            </w:rPrChange>
          </w:rPr>
          <w:t>/d</w:t>
        </w:r>
      </w:ins>
      <w:ins w:id="533" w:author="Erin Stephenson" w:date="2019-03-11T13:33:00Z">
        <w:r w:rsidR="000012FD" w:rsidRPr="00ED672B">
          <w:rPr>
            <w:rFonts w:asciiTheme="minorHAnsi" w:hAnsiTheme="minorHAnsi"/>
            <w:rPrChange w:id="534" w:author="Erin Stephenson" w:date="2019-03-13T19:33:00Z">
              <w:rPr/>
            </w:rPrChange>
          </w:rPr>
          <w:t>, via intraperitoneal injection</w:t>
        </w:r>
      </w:ins>
      <w:ins w:id="535" w:author="Erin Stephenson" w:date="2019-03-08T16:08:00Z">
        <w:r w:rsidR="000655C9" w:rsidRPr="00ED672B">
          <w:rPr>
            <w:rFonts w:asciiTheme="minorHAnsi" w:hAnsiTheme="minorHAnsi"/>
            <w:rPrChange w:id="536" w:author="Erin Stephenson" w:date="2019-03-13T19:33:00Z">
              <w:rPr/>
            </w:rPrChange>
          </w:rPr>
          <w:t xml:space="preserve">). </w:t>
        </w:r>
      </w:ins>
      <w:ins w:id="537" w:author="Erin Stephenson" w:date="2019-03-08T16:09:00Z">
        <w:r w:rsidR="0062778A" w:rsidRPr="00ED672B">
          <w:rPr>
            <w:rFonts w:asciiTheme="minorHAnsi" w:hAnsiTheme="minorHAnsi"/>
            <w:rPrChange w:id="538" w:author="Erin Stephenson" w:date="2019-03-13T19:33:00Z">
              <w:rPr/>
            </w:rPrChange>
          </w:rPr>
          <w:t>Mice were then switched to a high fat diet</w:t>
        </w:r>
      </w:ins>
      <w:ins w:id="539" w:author="Erin Stephenson" w:date="2019-03-11T13:48:00Z">
        <w:r w:rsidR="00D94798" w:rsidRPr="00ED672B">
          <w:rPr>
            <w:rFonts w:asciiTheme="minorHAnsi" w:hAnsiTheme="minorHAnsi"/>
            <w:rPrChange w:id="540" w:author="Erin Stephenson" w:date="2019-03-13T19:33:00Z">
              <w:rPr/>
            </w:rPrChange>
          </w:rPr>
          <w:t xml:space="preserve"> and were monitored for an additional three days</w:t>
        </w:r>
      </w:ins>
      <w:ins w:id="541" w:author="Erin Stephenson" w:date="2019-03-08T16:09:00Z">
        <w:r w:rsidR="0062778A" w:rsidRPr="00ED672B">
          <w:rPr>
            <w:rFonts w:asciiTheme="minorHAnsi" w:hAnsiTheme="minorHAnsi"/>
            <w:rPrChange w:id="542" w:author="Erin Stephenson" w:date="2019-03-13T19:33:00Z">
              <w:rPr/>
            </w:rPrChange>
          </w:rPr>
          <w:t xml:space="preserve">, during which time mice continued to receive daily injections of either vehicle or rapamycin. </w:t>
        </w:r>
      </w:ins>
      <w:del w:id="543" w:author="Erin Stephenson" w:date="2019-03-08T16:08:00Z">
        <w:r w:rsidR="00502BBA" w:rsidRPr="00ED672B" w:rsidDel="000655C9">
          <w:rPr>
            <w:rFonts w:asciiTheme="minorHAnsi" w:hAnsiTheme="minorHAnsi"/>
            <w:rPrChange w:id="544" w:author="Erin Stephenson" w:date="2019-03-13T19:33:00Z">
              <w:rPr/>
            </w:rPrChange>
          </w:rPr>
          <w:delText xml:space="preserve"> of rapamycin or </w:delText>
        </w:r>
      </w:del>
      <w:del w:id="545" w:author="Erin Stephenson" w:date="2019-03-08T16:10:00Z">
        <w:r w:rsidR="00502BBA" w:rsidRPr="00ED672B" w:rsidDel="0062778A">
          <w:rPr>
            <w:rFonts w:asciiTheme="minorHAnsi" w:hAnsiTheme="minorHAnsi"/>
            <w:rPrChange w:id="546" w:author="Erin Stephenson" w:date="2019-03-13T19:33:00Z">
              <w:rPr/>
            </w:rPrChange>
          </w:rPr>
          <w:delText xml:space="preserve">a </w:delText>
        </w:r>
        <w:commentRangeStart w:id="547"/>
        <w:r w:rsidR="00502BBA" w:rsidRPr="00ED672B" w:rsidDel="0062778A">
          <w:rPr>
            <w:rFonts w:asciiTheme="minorHAnsi" w:hAnsiTheme="minorHAnsi"/>
            <w:rPrChange w:id="548" w:author="Erin Stephenson" w:date="2019-03-13T19:33:00Z">
              <w:rPr/>
            </w:rPrChange>
          </w:rPr>
          <w:delText xml:space="preserve">vehicle </w:delText>
        </w:r>
        <w:commentRangeEnd w:id="547"/>
        <w:r w:rsidR="00502BBA" w:rsidRPr="00ED672B" w:rsidDel="0062778A">
          <w:rPr>
            <w:rStyle w:val="CommentReference"/>
            <w:rFonts w:asciiTheme="minorHAnsi" w:hAnsiTheme="minorHAnsi"/>
            <w:rPrChange w:id="549" w:author="Erin Stephenson" w:date="2019-03-13T19:33:00Z">
              <w:rPr>
                <w:rStyle w:val="CommentReference"/>
              </w:rPr>
            </w:rPrChange>
          </w:rPr>
          <w:commentReference w:id="547"/>
        </w:r>
      </w:del>
      <w:del w:id="550" w:author="Erin Stephenson" w:date="2019-03-08T16:07:00Z">
        <w:r w:rsidR="00502BBA" w:rsidRPr="00ED672B" w:rsidDel="000655C9">
          <w:rPr>
            <w:rFonts w:asciiTheme="minorHAnsi" w:hAnsiTheme="minorHAnsi"/>
            <w:rPrChange w:id="551" w:author="Erin Stephenson" w:date="2019-03-13T19:33:00Z">
              <w:rPr/>
            </w:rPrChange>
          </w:rPr>
          <w:delText xml:space="preserve">(1% Tween, 1% PEG-8000).  </w:delText>
        </w:r>
      </w:del>
      <w:del w:id="552" w:author="Erin Stephenson" w:date="2019-03-08T16:10:00Z">
        <w:r w:rsidR="00502BBA" w:rsidRPr="00ED672B" w:rsidDel="0062778A">
          <w:rPr>
            <w:rFonts w:asciiTheme="minorHAnsi" w:hAnsiTheme="minorHAnsi"/>
            <w:rPrChange w:id="553" w:author="Erin Stephenson" w:date="2019-03-13T19:33:00Z">
              <w:rPr/>
            </w:rPrChange>
          </w:rPr>
          <w:delText>For acute studies, animals were injected daily before switching diet to a high fat diet</w:delText>
        </w:r>
        <w:r w:rsidR="00AC7808" w:rsidRPr="00ED672B" w:rsidDel="0062778A">
          <w:rPr>
            <w:rFonts w:asciiTheme="minorHAnsi" w:hAnsiTheme="minorHAnsi"/>
            <w:rPrChange w:id="554" w:author="Erin Stephenson" w:date="2019-03-13T19:33:00Z">
              <w:rPr/>
            </w:rPrChange>
          </w:rPr>
          <w:delText>.</w:delText>
        </w:r>
        <w:r w:rsidR="00502BBA" w:rsidRPr="00ED672B" w:rsidDel="0062778A">
          <w:rPr>
            <w:rFonts w:asciiTheme="minorHAnsi" w:hAnsiTheme="minorHAnsi"/>
            <w:rPrChange w:id="555" w:author="Erin Stephenson" w:date="2019-03-13T19:33:00Z">
              <w:rPr/>
            </w:rPrChange>
          </w:rPr>
          <w:delText xml:space="preserve"> </w:delText>
        </w:r>
      </w:del>
      <w:moveFromRangeStart w:id="556" w:author="Erin Stephenson" w:date="2019-03-08T16:13:00Z" w:name="move2954020"/>
      <w:moveFrom w:id="557" w:author="Erin Stephenson" w:date="2019-03-08T16:13:00Z">
        <w:ins w:id="558" w:author="Microsoft Office User" w:date="2019-03-08T15:39:00Z">
          <w:r w:rsidRPr="00ED672B" w:rsidDel="003E0F4D">
            <w:rPr>
              <w:rFonts w:asciiTheme="minorHAnsi" w:hAnsiTheme="minorHAnsi"/>
              <w:bCs/>
              <w:rPrChange w:id="559" w:author="Erin Stephenson" w:date="2019-03-13T19:33:00Z">
                <w:rPr>
                  <w:bCs/>
                </w:rPr>
              </w:rPrChange>
            </w:rPr>
            <w:t>Adipose tissue depot weights were determined post-mortem for both the left and right hand side and combined as total weights.</w:t>
          </w:r>
          <w:r w:rsidRPr="00ED672B" w:rsidDel="003E0F4D">
            <w:rPr>
              <w:rFonts w:asciiTheme="minorHAnsi" w:hAnsiTheme="minorHAnsi"/>
              <w:rPrChange w:id="560" w:author="Erin Stephenson" w:date="2019-03-13T19:33:00Z">
                <w:rPr/>
              </w:rPrChange>
            </w:rPr>
            <w:t xml:space="preserve">  </w:t>
          </w:r>
        </w:ins>
      </w:moveFrom>
      <w:moveFromRangeEnd w:id="556"/>
    </w:p>
    <w:p w14:paraId="01B056BA" w14:textId="2D6CB591" w:rsidR="0045067A" w:rsidRPr="00ED672B" w:rsidRDefault="0045067A" w:rsidP="0045067A">
      <w:pPr>
        <w:pStyle w:val="Heading2"/>
        <w:rPr>
          <w:rFonts w:asciiTheme="minorHAnsi" w:hAnsiTheme="minorHAnsi"/>
          <w:rPrChange w:id="561" w:author="Erin Stephenson" w:date="2019-03-13T19:33:00Z">
            <w:rPr/>
          </w:rPrChange>
        </w:rPr>
      </w:pPr>
      <w:r w:rsidRPr="00ED672B">
        <w:rPr>
          <w:rFonts w:asciiTheme="minorHAnsi" w:hAnsiTheme="minorHAnsi"/>
          <w:rPrChange w:id="562" w:author="Erin Stephenson" w:date="2019-03-13T19:33:00Z">
            <w:rPr/>
          </w:rPrChange>
        </w:rPr>
        <w:t>Western Blotting</w:t>
      </w:r>
    </w:p>
    <w:p w14:paraId="64FBDD7B" w14:textId="1705FA05" w:rsidR="0045067A" w:rsidRPr="00ED672B" w:rsidRDefault="0045067A" w:rsidP="0052183D">
      <w:pPr>
        <w:rPr>
          <w:rFonts w:asciiTheme="minorHAnsi" w:hAnsiTheme="minorHAnsi"/>
          <w:rPrChange w:id="563" w:author="Erin Stephenson" w:date="2019-03-13T19:33:00Z">
            <w:rPr/>
          </w:rPrChange>
        </w:rPr>
      </w:pPr>
      <w:r w:rsidRPr="00ED672B">
        <w:rPr>
          <w:rFonts w:asciiTheme="minorHAnsi" w:hAnsiTheme="minorHAnsi"/>
          <w:rPrChange w:id="564" w:author="Erin Stephenson" w:date="2019-03-13T19:33:00Z">
            <w:rPr/>
          </w:rPrChange>
        </w:rPr>
        <w:t>Protein lysates were generated in RIPA buffer</w:t>
      </w:r>
      <w:r w:rsidR="00C50D02" w:rsidRPr="00ED672B">
        <w:rPr>
          <w:rFonts w:asciiTheme="minorHAnsi" w:hAnsiTheme="minorHAnsi"/>
          <w:rPrChange w:id="565" w:author="Erin Stephenson" w:date="2019-03-13T19:33:00Z">
            <w:rPr/>
          </w:rPrChange>
        </w:rPr>
        <w:t xml:space="preserve"> (50 mM Tris pH 7.4, 0.25% sodium deoxycholate, 1% NP40, 150 mM sodium choride, 1 mM EDTA, 100 </w:t>
      </w:r>
      <w:r w:rsidR="006F5D2C" w:rsidRPr="00ED672B">
        <w:rPr>
          <w:rFonts w:asciiTheme="minorHAnsi" w:hAnsiTheme="minorHAnsi"/>
          <w:rPrChange w:id="566" w:author="Erin Stephenson" w:date="2019-03-13T19:33:00Z">
            <w:rPr/>
          </w:rPrChange>
        </w:rPr>
        <w:t>μ</w:t>
      </w:r>
      <w:r w:rsidR="00C50D02" w:rsidRPr="00ED672B">
        <w:rPr>
          <w:rFonts w:asciiTheme="minorHAnsi" w:hAnsiTheme="minorHAnsi"/>
          <w:rPrChange w:id="567" w:author="Erin Stephenson" w:date="2019-03-13T19:33:00Z">
            <w:rPr/>
          </w:rPrChange>
        </w:rPr>
        <w:t>M sodium vanadate, 5mM sodium fluoride, 10 mM sodium pyrophosphate and 1X protease inhibitors)</w:t>
      </w:r>
      <w:r w:rsidRPr="00ED672B">
        <w:rPr>
          <w:rFonts w:asciiTheme="minorHAnsi" w:hAnsiTheme="minorHAnsi"/>
          <w:rPrChange w:id="568" w:author="Erin Stephenson" w:date="2019-03-13T19:33:00Z">
            <w:rPr/>
          </w:rPrChange>
        </w:rPr>
        <w:t xml:space="preserve"> </w:t>
      </w:r>
      <w:r w:rsidR="001A7E83" w:rsidRPr="00ED672B">
        <w:rPr>
          <w:rFonts w:asciiTheme="minorHAnsi" w:hAnsiTheme="minorHAnsi"/>
          <w:rPrChange w:id="569" w:author="Erin Stephenson" w:date="2019-03-13T19:33:00Z">
            <w:rPr/>
          </w:rPrChange>
        </w:rPr>
        <w:t xml:space="preserve">or HTNG buffer (50 mM HEPES, pH 7.4, 150 mM sodium chloride, 10% glycerol, 10% triton X-100 and 1X protease inhibitors) </w:t>
      </w:r>
      <w:r w:rsidRPr="00ED672B">
        <w:rPr>
          <w:rFonts w:asciiTheme="minorHAnsi" w:hAnsiTheme="minorHAnsi"/>
          <w:rPrChange w:id="570" w:author="Erin Stephenson" w:date="2019-03-13T19:33:00Z">
            <w:rPr/>
          </w:rPrChange>
        </w:rPr>
        <w:t>by mechanical disruption in a Qialyser for 5 minutes at 30Hz.  L</w:t>
      </w:r>
      <w:r w:rsidR="00C50D02" w:rsidRPr="00ED672B">
        <w:rPr>
          <w:rFonts w:asciiTheme="minorHAnsi" w:hAnsiTheme="minorHAnsi"/>
          <w:rPrChange w:id="571" w:author="Erin Stephenson" w:date="2019-03-13T19:33:00Z">
            <w:rPr/>
          </w:rPrChange>
        </w:rPr>
        <w:t>ysates were clarified at 14 000 RPM</w:t>
      </w:r>
      <w:r w:rsidRPr="00ED672B">
        <w:rPr>
          <w:rFonts w:asciiTheme="minorHAnsi" w:hAnsiTheme="minorHAnsi"/>
          <w:rPrChange w:id="572" w:author="Erin Stephenson" w:date="2019-03-13T19:33:00Z">
            <w:rPr/>
          </w:rPrChange>
        </w:rPr>
        <w:t xml:space="preserve"> for 15 minutes and quantified by Bradford assays.  Proteins were separated by SDS-PAGE and blotted with antibodies described in the figure legends.  </w:t>
      </w:r>
      <w:commentRangeStart w:id="573"/>
      <w:r w:rsidRPr="00ED672B">
        <w:rPr>
          <w:rFonts w:asciiTheme="minorHAnsi" w:hAnsiTheme="minorHAnsi"/>
          <w:rPrChange w:id="574" w:author="Erin Stephenson" w:date="2019-03-13T19:33:00Z">
            <w:rPr/>
          </w:rPrChange>
        </w:rPr>
        <w:t>Antibodies</w:t>
      </w:r>
      <w:r w:rsidR="002D65EF" w:rsidRPr="00ED672B">
        <w:rPr>
          <w:rFonts w:asciiTheme="minorHAnsi" w:hAnsiTheme="minorHAnsi"/>
          <w:rPrChange w:id="575" w:author="Erin Stephenson" w:date="2019-03-13T19:33:00Z">
            <w:rPr/>
          </w:rPrChange>
        </w:rPr>
        <w:t xml:space="preserve"> used in this study were</w:t>
      </w:r>
      <w:r w:rsidRPr="00ED672B">
        <w:rPr>
          <w:rFonts w:asciiTheme="minorHAnsi" w:hAnsiTheme="minorHAnsi"/>
          <w:rPrChange w:id="576" w:author="Erin Stephenson" w:date="2019-03-13T19:33:00Z">
            <w:rPr/>
          </w:rPrChange>
        </w:rPr>
        <w:t xml:space="preserve"> raised against </w:t>
      </w:r>
      <w:r w:rsidR="00723E82" w:rsidRPr="00ED672B">
        <w:rPr>
          <w:rFonts w:asciiTheme="minorHAnsi" w:hAnsiTheme="minorHAnsi"/>
          <w:rPrChange w:id="577" w:author="Erin Stephenson" w:date="2019-03-13T19:33:00Z">
            <w:rPr/>
          </w:rPrChange>
        </w:rPr>
        <w:t xml:space="preserve">pS6 (pSer236/236, Cell Signaling #2211), S6 (Cell Signaling #2317), </w:t>
      </w:r>
      <w:r w:rsidR="009365EA" w:rsidRPr="00ED672B">
        <w:rPr>
          <w:rFonts w:asciiTheme="minorHAnsi" w:hAnsiTheme="minorHAnsi"/>
          <w:rPrChange w:id="578" w:author="Erin Stephenson" w:date="2019-03-13T19:33:00Z">
            <w:rPr/>
          </w:rPrChange>
        </w:rPr>
        <w:t>GAPDH and Sarcolipin</w:t>
      </w:r>
      <w:r w:rsidR="002D65EF" w:rsidRPr="00ED672B">
        <w:rPr>
          <w:rFonts w:asciiTheme="minorHAnsi" w:hAnsiTheme="minorHAnsi"/>
          <w:rPrChange w:id="579" w:author="Erin Stephenson" w:date="2019-03-13T19:33:00Z">
            <w:rPr/>
          </w:rPrChange>
        </w:rPr>
        <w:t xml:space="preserve">.  </w:t>
      </w:r>
      <w:commentRangeEnd w:id="573"/>
      <w:r w:rsidR="00A269C3" w:rsidRPr="00ED672B">
        <w:rPr>
          <w:rStyle w:val="CommentReference"/>
          <w:rFonts w:asciiTheme="minorHAnsi" w:hAnsiTheme="minorHAnsi"/>
          <w:rPrChange w:id="580" w:author="Erin Stephenson" w:date="2019-03-13T19:33:00Z">
            <w:rPr>
              <w:rStyle w:val="CommentReference"/>
            </w:rPr>
          </w:rPrChange>
        </w:rPr>
        <w:commentReference w:id="573"/>
      </w:r>
      <w:r w:rsidR="002D65EF" w:rsidRPr="00ED672B">
        <w:rPr>
          <w:rFonts w:asciiTheme="minorHAnsi" w:hAnsiTheme="minorHAnsi"/>
          <w:rPrChange w:id="581" w:author="Erin Stephenson" w:date="2019-03-13T19:33:00Z">
            <w:rPr/>
          </w:rPrChange>
        </w:rPr>
        <w:t>Blots were visualized on a LiCor Odyssey and quantified using</w:t>
      </w:r>
      <w:r w:rsidR="00D86AFE" w:rsidRPr="00ED672B">
        <w:rPr>
          <w:rFonts w:asciiTheme="minorHAnsi" w:hAnsiTheme="minorHAnsi"/>
          <w:rPrChange w:id="582" w:author="Erin Stephenson" w:date="2019-03-13T19:33:00Z">
            <w:rPr/>
          </w:rPrChange>
        </w:rPr>
        <w:t xml:space="preserve"> near-IR secondary antibodies</w:t>
      </w:r>
      <w:r w:rsidR="002D65EF" w:rsidRPr="00ED672B">
        <w:rPr>
          <w:rFonts w:asciiTheme="minorHAnsi" w:hAnsiTheme="minorHAnsi"/>
          <w:rPrChange w:id="583" w:author="Erin Stephenson" w:date="2019-03-13T19:33:00Z">
            <w:rPr/>
          </w:rPrChange>
        </w:rPr>
        <w:t xml:space="preserve"> Image Studio software.</w:t>
      </w:r>
    </w:p>
    <w:p w14:paraId="5E5213C5" w14:textId="3B768FA9" w:rsidR="0039397E" w:rsidRPr="00ED672B" w:rsidDel="006F38F5" w:rsidRDefault="0039397E" w:rsidP="0052183D">
      <w:pPr>
        <w:rPr>
          <w:del w:id="584" w:author="Erin Stephenson" w:date="2019-03-13T19:35:00Z"/>
          <w:rFonts w:asciiTheme="minorHAnsi" w:hAnsiTheme="minorHAnsi"/>
          <w:rPrChange w:id="585" w:author="Erin Stephenson" w:date="2019-03-13T19:33:00Z">
            <w:rPr>
              <w:del w:id="586" w:author="Erin Stephenson" w:date="2019-03-13T19:35:00Z"/>
            </w:rPr>
          </w:rPrChange>
        </w:rPr>
      </w:pPr>
    </w:p>
    <w:p w14:paraId="5B4A182B" w14:textId="49A18A53" w:rsidR="00F82FCB" w:rsidRPr="00ED672B" w:rsidDel="006F38F5" w:rsidRDefault="00F82FCB" w:rsidP="00C868B8">
      <w:pPr>
        <w:rPr>
          <w:del w:id="587" w:author="Erin Stephenson" w:date="2019-03-13T19:34:00Z"/>
          <w:rFonts w:asciiTheme="minorHAnsi" w:hAnsiTheme="minorHAnsi"/>
          <w:rPrChange w:id="588" w:author="Erin Stephenson" w:date="2019-03-13T19:33:00Z">
            <w:rPr>
              <w:del w:id="589" w:author="Erin Stephenson" w:date="2019-03-13T19:34:00Z"/>
            </w:rPr>
          </w:rPrChange>
        </w:rPr>
      </w:pPr>
    </w:p>
    <w:p w14:paraId="1B6BE666" w14:textId="49B1FB80" w:rsidR="00F82FCB" w:rsidRPr="00ED672B" w:rsidRDefault="00F82FCB" w:rsidP="00F82FCB">
      <w:pPr>
        <w:pStyle w:val="Heading2"/>
        <w:rPr>
          <w:rFonts w:asciiTheme="minorHAnsi" w:hAnsiTheme="minorHAnsi"/>
          <w:rPrChange w:id="590" w:author="Erin Stephenson" w:date="2019-03-13T19:33:00Z">
            <w:rPr/>
          </w:rPrChange>
        </w:rPr>
      </w:pPr>
      <w:r w:rsidRPr="00ED672B">
        <w:rPr>
          <w:rFonts w:asciiTheme="minorHAnsi" w:hAnsiTheme="minorHAnsi"/>
          <w:rPrChange w:id="591" w:author="Erin Stephenson" w:date="2019-03-13T19:33:00Z">
            <w:rPr/>
          </w:rPrChange>
        </w:rPr>
        <w:t>RNA</w:t>
      </w:r>
      <w:r w:rsidR="00863DEF" w:rsidRPr="00ED672B">
        <w:rPr>
          <w:rFonts w:asciiTheme="minorHAnsi" w:hAnsiTheme="minorHAnsi"/>
          <w:rPrChange w:id="592" w:author="Erin Stephenson" w:date="2019-03-13T19:33:00Z">
            <w:rPr/>
          </w:rPrChange>
        </w:rPr>
        <w:t xml:space="preserve"> S</w:t>
      </w:r>
      <w:r w:rsidRPr="00ED672B">
        <w:rPr>
          <w:rFonts w:asciiTheme="minorHAnsi" w:hAnsiTheme="minorHAnsi"/>
          <w:rPrChange w:id="593" w:author="Erin Stephenson" w:date="2019-03-13T19:33:00Z">
            <w:rPr/>
          </w:rPrChange>
        </w:rPr>
        <w:t>eq</w:t>
      </w:r>
      <w:r w:rsidR="00863DEF" w:rsidRPr="00ED672B">
        <w:rPr>
          <w:rFonts w:asciiTheme="minorHAnsi" w:hAnsiTheme="minorHAnsi"/>
          <w:rPrChange w:id="594" w:author="Erin Stephenson" w:date="2019-03-13T19:33:00Z">
            <w:rPr/>
          </w:rPrChange>
        </w:rPr>
        <w:t>uencing</w:t>
      </w:r>
      <w:r w:rsidRPr="00ED672B">
        <w:rPr>
          <w:rFonts w:asciiTheme="minorHAnsi" w:hAnsiTheme="minorHAnsi"/>
          <w:rPrChange w:id="595" w:author="Erin Stephenson" w:date="2019-03-13T19:33:00Z">
            <w:rPr/>
          </w:rPrChange>
        </w:rPr>
        <w:t xml:space="preserve"> Analysis</w:t>
      </w:r>
      <w:r w:rsidR="00863DEF" w:rsidRPr="00ED672B">
        <w:rPr>
          <w:rFonts w:asciiTheme="minorHAnsi" w:hAnsiTheme="minorHAnsi"/>
          <w:rPrChange w:id="596" w:author="Erin Stephenson" w:date="2019-03-13T19:33:00Z">
            <w:rPr/>
          </w:rPrChange>
        </w:rPr>
        <w:t xml:space="preserve"> and Bioinformatics</w:t>
      </w:r>
    </w:p>
    <w:p w14:paraId="7BC1C3E2" w14:textId="1D9C33CF"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Agie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ins w:id="597" w:author="Erin Stephenson" w:date="2019-03-08T16:17:00Z">
        <w:r w:rsidR="00285248" w:rsidRPr="00ED672B">
          <w:rPr>
            <w:rFonts w:asciiTheme="minorHAnsi" w:eastAsiaTheme="minorEastAsia" w:hAnsiTheme="minorHAnsi" w:cstheme="minorBidi"/>
            <w:b w:val="0"/>
            <w:bCs w:val="0"/>
            <w:color w:val="auto"/>
            <w:sz w:val="24"/>
            <w:szCs w:val="24"/>
          </w:rPr>
          <w:t>s</w:t>
        </w:r>
      </w:ins>
      <w:r w:rsidRPr="00ED672B">
        <w:rPr>
          <w:rFonts w:asciiTheme="minorHAnsi" w:eastAsiaTheme="minorEastAsia" w:hAnsiTheme="minorHAnsi" w:cstheme="minorBidi"/>
          <w:b w:val="0"/>
          <w:bCs w:val="0"/>
          <w:color w:val="auto"/>
          <w:sz w:val="24"/>
          <w:szCs w:val="24"/>
        </w:rPr>
        <w:t xml:space="preserve"> &gt;7.9.  The RNA (1 μg) was enriched for Poly A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3]","plainTextFormattedCitation":"[43]","previouslyFormattedCitation":"[43]"},"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3]</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4]","plainTextFormattedCitation":"[44]","previouslyFormattedCitation":"[44]"},"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4]</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5]","plainTextFormattedCitation":"[45]","previouslyFormattedCitation":"[45]"},"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5]</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598"/>
      <w:r w:rsidR="00F346A2" w:rsidRPr="00ED672B">
        <w:rPr>
          <w:rFonts w:asciiTheme="minorHAnsi" w:eastAsiaTheme="minorEastAsia" w:hAnsiTheme="minorHAnsi" w:cstheme="minorBidi"/>
          <w:b w:val="0"/>
          <w:bCs w:val="0"/>
          <w:color w:val="auto"/>
          <w:sz w:val="24"/>
          <w:szCs w:val="24"/>
        </w:rPr>
        <w:t>XXXX</w:t>
      </w:r>
      <w:commentRangeEnd w:id="598"/>
      <w:r w:rsidR="00F346A2" w:rsidRPr="00ED672B">
        <w:rPr>
          <w:rStyle w:val="CommentReference"/>
          <w:rFonts w:asciiTheme="minorHAnsi" w:eastAsiaTheme="minorEastAsia" w:hAnsiTheme="minorHAnsi" w:cstheme="minorBidi"/>
          <w:b w:val="0"/>
          <w:bCs w:val="0"/>
          <w:color w:val="auto"/>
        </w:rPr>
        <w:commentReference w:id="598"/>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6,47]","plainTextFormattedCitation":"[46,47]","previouslyFormattedCitation":"[46,47]"},"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6,47]</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just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8]","plainTextFormattedCitation":"[48]","previouslyFormattedCitation":"[48]"},"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8]</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34C473E1" w:rsidR="00F82FCB" w:rsidRPr="00ED672B" w:rsidRDefault="00F82FCB" w:rsidP="00F82FCB">
      <w:pPr>
        <w:pStyle w:val="Heading2"/>
        <w:rPr>
          <w:rFonts w:asciiTheme="minorHAnsi" w:eastAsiaTheme="minorEastAsia" w:hAnsiTheme="minorHAnsi" w:cstheme="minorBidi"/>
          <w:b w:val="0"/>
          <w:bCs w:val="0"/>
          <w:color w:val="auto"/>
          <w:sz w:val="24"/>
          <w:szCs w:val="24"/>
        </w:rPr>
      </w:pPr>
      <w:commentRangeStart w:id="599"/>
      <w:r w:rsidRPr="00ED672B">
        <w:rPr>
          <w:rFonts w:asciiTheme="minorHAnsi" w:hAnsiTheme="minorHAnsi"/>
          <w:rPrChange w:id="600" w:author="Erin Stephenson" w:date="2019-03-13T19:33:00Z">
            <w:rPr/>
          </w:rPrChange>
        </w:rPr>
        <w:t xml:space="preserve">NADH </w:t>
      </w:r>
      <w:ins w:id="601" w:author="Erin Stephenson" w:date="2019-03-08T16:32:00Z">
        <w:r w:rsidR="000D52B5" w:rsidRPr="00ED672B">
          <w:rPr>
            <w:rFonts w:asciiTheme="minorHAnsi" w:hAnsiTheme="minorHAnsi"/>
            <w:rPrChange w:id="602" w:author="Erin Stephenson" w:date="2019-03-13T19:33:00Z">
              <w:rPr/>
            </w:rPrChange>
          </w:rPr>
          <w:t xml:space="preserve">Tetrazolium Reductase </w:t>
        </w:r>
      </w:ins>
      <w:r w:rsidRPr="00ED672B">
        <w:rPr>
          <w:rFonts w:asciiTheme="minorHAnsi" w:hAnsiTheme="minorHAnsi"/>
          <w:rPrChange w:id="603" w:author="Erin Stephenson" w:date="2019-03-13T19:33:00Z">
            <w:rPr/>
          </w:rPrChange>
        </w:rPr>
        <w:t>Staining</w:t>
      </w:r>
      <w:del w:id="604" w:author="Erin Stephenson" w:date="2019-03-08T16:32:00Z">
        <w:r w:rsidRPr="00ED672B" w:rsidDel="000D52B5">
          <w:rPr>
            <w:rFonts w:asciiTheme="minorHAnsi" w:hAnsiTheme="minorHAnsi"/>
            <w:rPrChange w:id="605" w:author="Erin Stephenson" w:date="2019-03-13T19:33:00Z">
              <w:rPr/>
            </w:rPrChange>
          </w:rPr>
          <w:delText xml:space="preserve"> of Muscle Sections</w:delText>
        </w:r>
        <w:commentRangeEnd w:id="599"/>
        <w:r w:rsidR="00BA3BA0" w:rsidRPr="00ED672B" w:rsidDel="000D52B5">
          <w:rPr>
            <w:rStyle w:val="CommentReference"/>
            <w:rFonts w:asciiTheme="minorHAnsi" w:eastAsiaTheme="minorEastAsia" w:hAnsiTheme="minorHAnsi" w:cstheme="minorBidi"/>
            <w:b w:val="0"/>
            <w:bCs w:val="0"/>
            <w:color w:val="auto"/>
          </w:rPr>
          <w:commentReference w:id="599"/>
        </w:r>
      </w:del>
    </w:p>
    <w:p w14:paraId="297FA3EB" w14:textId="0B00EAA0" w:rsidR="00024386" w:rsidRPr="00ED672B" w:rsidRDefault="00A11350" w:rsidP="00AE30D5">
      <w:pPr>
        <w:pStyle w:val="Heading2"/>
        <w:rPr>
          <w:ins w:id="606" w:author="Erin Stephenson" w:date="2019-03-08T16:18:00Z"/>
          <w:rFonts w:asciiTheme="minorHAnsi" w:hAnsiTheme="minorHAnsi"/>
          <w:b w:val="0"/>
          <w:sz w:val="24"/>
          <w:szCs w:val="24"/>
          <w:rPrChange w:id="607" w:author="Erin Stephenson" w:date="2019-03-13T19:33:00Z">
            <w:rPr>
              <w:ins w:id="608" w:author="Erin Stephenson" w:date="2019-03-08T16:18:00Z"/>
            </w:rPr>
          </w:rPrChange>
        </w:rPr>
      </w:pPr>
      <w:ins w:id="609" w:author="Erin Stephenson" w:date="2019-03-08T16:23:00Z">
        <w:r w:rsidRPr="00ED672B">
          <w:rPr>
            <w:rFonts w:asciiTheme="minorHAnsi" w:hAnsiTheme="minorHAnsi"/>
            <w:b w:val="0"/>
            <w:sz w:val="24"/>
            <w:szCs w:val="24"/>
            <w:rPrChange w:id="610" w:author="Erin Stephenson" w:date="2019-03-13T19:33:00Z">
              <w:rPr>
                <w:b w:val="0"/>
              </w:rPr>
            </w:rPrChange>
          </w:rPr>
          <w:t xml:space="preserve">Quadriceps </w:t>
        </w:r>
      </w:ins>
      <w:ins w:id="611" w:author="Erin Stephenson" w:date="2019-03-08T16:25:00Z">
        <w:r w:rsidRPr="00ED672B">
          <w:rPr>
            <w:rFonts w:asciiTheme="minorHAnsi" w:hAnsiTheme="minorHAnsi"/>
            <w:b w:val="0"/>
            <w:sz w:val="24"/>
            <w:szCs w:val="24"/>
            <w:rPrChange w:id="612" w:author="Erin Stephenson" w:date="2019-03-13T19:33:00Z">
              <w:rPr>
                <w:b w:val="0"/>
                <w:sz w:val="24"/>
                <w:szCs w:val="24"/>
              </w:rPr>
            </w:rPrChange>
          </w:rPr>
          <w:t xml:space="preserve">muscles </w:t>
        </w:r>
      </w:ins>
      <w:ins w:id="613" w:author="Erin Stephenson" w:date="2019-03-08T16:23:00Z">
        <w:r w:rsidRPr="00ED672B">
          <w:rPr>
            <w:rFonts w:asciiTheme="minorHAnsi" w:hAnsiTheme="minorHAnsi"/>
            <w:b w:val="0"/>
            <w:sz w:val="24"/>
            <w:szCs w:val="24"/>
            <w:rPrChange w:id="614" w:author="Erin Stephenson" w:date="2019-03-13T19:33:00Z">
              <w:rPr>
                <w:b w:val="0"/>
              </w:rPr>
            </w:rPrChange>
          </w:rPr>
          <w:t>were frozen in isopentane</w:t>
        </w:r>
      </w:ins>
      <w:ins w:id="615" w:author="Erin Stephenson" w:date="2019-03-08T16:25:00Z">
        <w:r w:rsidRPr="00ED672B">
          <w:rPr>
            <w:rFonts w:asciiTheme="minorHAnsi" w:hAnsiTheme="minorHAnsi"/>
            <w:b w:val="0"/>
            <w:sz w:val="24"/>
            <w:szCs w:val="24"/>
            <w:rPrChange w:id="616" w:author="Erin Stephenson" w:date="2019-03-13T19:33:00Z">
              <w:rPr>
                <w:b w:val="0"/>
                <w:sz w:val="24"/>
                <w:szCs w:val="24"/>
              </w:rPr>
            </w:rPrChange>
          </w:rPr>
          <w:t>, mounted in OTC</w:t>
        </w:r>
      </w:ins>
      <w:ins w:id="617" w:author="Erin Stephenson" w:date="2019-03-08T16:23:00Z">
        <w:r w:rsidRPr="00ED672B">
          <w:rPr>
            <w:rFonts w:asciiTheme="minorHAnsi" w:hAnsiTheme="minorHAnsi"/>
            <w:b w:val="0"/>
            <w:sz w:val="24"/>
            <w:szCs w:val="24"/>
            <w:rPrChange w:id="618" w:author="Erin Stephenson" w:date="2019-03-13T19:33:00Z">
              <w:rPr>
                <w:b w:val="0"/>
              </w:rPr>
            </w:rPrChange>
          </w:rPr>
          <w:t xml:space="preserve"> and sectioned </w:t>
        </w:r>
      </w:ins>
      <w:ins w:id="619" w:author="Erin Stephenson" w:date="2019-03-08T16:24:00Z">
        <w:r w:rsidRPr="00ED672B">
          <w:rPr>
            <w:rFonts w:asciiTheme="minorHAnsi" w:hAnsiTheme="minorHAnsi"/>
            <w:b w:val="0"/>
            <w:sz w:val="24"/>
            <w:szCs w:val="24"/>
            <w:rPrChange w:id="620" w:author="Erin Stephenson" w:date="2019-03-13T19:33:00Z">
              <w:rPr>
                <w:b w:val="0"/>
                <w:sz w:val="24"/>
                <w:szCs w:val="24"/>
              </w:rPr>
            </w:rPrChange>
          </w:rPr>
          <w:t xml:space="preserve">using a cryostat </w:t>
        </w:r>
      </w:ins>
      <w:ins w:id="621" w:author="Erin Stephenson" w:date="2019-03-08T16:23:00Z">
        <w:r w:rsidRPr="00ED672B">
          <w:rPr>
            <w:rFonts w:asciiTheme="minorHAnsi" w:hAnsiTheme="minorHAnsi"/>
            <w:b w:val="0"/>
            <w:sz w:val="24"/>
            <w:szCs w:val="24"/>
            <w:rPrChange w:id="622" w:author="Erin Stephenson" w:date="2019-03-13T19:33:00Z">
              <w:rPr>
                <w:b w:val="0"/>
              </w:rPr>
            </w:rPrChange>
          </w:rPr>
          <w:t>to 10</w:t>
        </w:r>
      </w:ins>
      <w:ins w:id="623" w:author="Erin Stephenson" w:date="2019-03-08T16:25:00Z">
        <w:r w:rsidRPr="00ED672B">
          <w:rPr>
            <w:rFonts w:asciiTheme="minorHAnsi" w:hAnsiTheme="minorHAnsi"/>
            <w:b w:val="0"/>
            <w:sz w:val="24"/>
            <w:szCs w:val="24"/>
            <w:rPrChange w:id="624" w:author="Erin Stephenson" w:date="2019-03-13T19:33:00Z">
              <w:rPr>
                <w:b w:val="0"/>
                <w:sz w:val="24"/>
                <w:szCs w:val="24"/>
              </w:rPr>
            </w:rPrChange>
          </w:rPr>
          <w:t xml:space="preserve"> </w:t>
        </w:r>
      </w:ins>
      <w:ins w:id="625" w:author="Erin Stephenson" w:date="2019-03-08T16:24:00Z">
        <w:r w:rsidRPr="00ED672B">
          <w:rPr>
            <w:rFonts w:asciiTheme="minorHAnsi" w:hAnsiTheme="minorHAnsi"/>
            <w:b w:val="0"/>
            <w:sz w:val="24"/>
            <w:szCs w:val="24"/>
            <w:rPrChange w:id="626" w:author="Erin Stephenson" w:date="2019-03-13T19:33:00Z">
              <w:rPr>
                <w:rFonts w:ascii="Garamond" w:hAnsi="Garamond"/>
                <w:b w:val="0"/>
              </w:rPr>
            </w:rPrChange>
          </w:rPr>
          <w:t>µm thickness</w:t>
        </w:r>
      </w:ins>
      <w:ins w:id="627" w:author="Erin Stephenson" w:date="2019-03-08T16:25:00Z">
        <w:r w:rsidRPr="00ED672B">
          <w:rPr>
            <w:rFonts w:asciiTheme="minorHAnsi" w:hAnsiTheme="minorHAnsi"/>
            <w:b w:val="0"/>
            <w:sz w:val="24"/>
            <w:szCs w:val="24"/>
            <w:rPrChange w:id="628" w:author="Erin Stephenson" w:date="2019-03-13T19:33:00Z">
              <w:rPr>
                <w:b w:val="0"/>
                <w:sz w:val="24"/>
                <w:szCs w:val="24"/>
              </w:rPr>
            </w:rPrChange>
          </w:rPr>
          <w:t xml:space="preserve">. </w:t>
        </w:r>
      </w:ins>
      <w:ins w:id="629" w:author="Erin Stephenson" w:date="2019-03-08T16:27:00Z">
        <w:r w:rsidR="000A3D43" w:rsidRPr="00ED672B">
          <w:rPr>
            <w:rFonts w:asciiTheme="minorHAnsi" w:hAnsiTheme="minorHAnsi"/>
            <w:b w:val="0"/>
            <w:sz w:val="24"/>
            <w:szCs w:val="24"/>
            <w:rPrChange w:id="630" w:author="Erin Stephenson" w:date="2019-03-13T19:33:00Z">
              <w:rPr>
                <w:b w:val="0"/>
                <w:sz w:val="24"/>
                <w:szCs w:val="24"/>
              </w:rPr>
            </w:rPrChange>
          </w:rPr>
          <w:t xml:space="preserve">Frozen sections were incubated </w:t>
        </w:r>
      </w:ins>
      <w:ins w:id="631" w:author="Erin Stephenson" w:date="2019-03-08T16:44:00Z">
        <w:r w:rsidR="00105481" w:rsidRPr="00ED672B">
          <w:rPr>
            <w:rFonts w:asciiTheme="minorHAnsi" w:hAnsiTheme="minorHAnsi"/>
            <w:b w:val="0"/>
            <w:sz w:val="24"/>
            <w:szCs w:val="24"/>
            <w:rPrChange w:id="632" w:author="Erin Stephenson" w:date="2019-03-13T19:33:00Z">
              <w:rPr>
                <w:b w:val="0"/>
                <w:sz w:val="24"/>
                <w:szCs w:val="24"/>
              </w:rPr>
            </w:rPrChange>
          </w:rPr>
          <w:t xml:space="preserve">at 37°C </w:t>
        </w:r>
      </w:ins>
      <w:ins w:id="633" w:author="Erin Stephenson" w:date="2019-03-08T16:29:00Z">
        <w:r w:rsidR="000A3D43" w:rsidRPr="00ED672B">
          <w:rPr>
            <w:rFonts w:asciiTheme="minorHAnsi" w:hAnsiTheme="minorHAnsi"/>
            <w:b w:val="0"/>
            <w:sz w:val="24"/>
            <w:szCs w:val="24"/>
            <w:rPrChange w:id="634" w:author="Erin Stephenson" w:date="2019-03-13T19:33:00Z">
              <w:rPr>
                <w:b w:val="0"/>
                <w:sz w:val="24"/>
                <w:szCs w:val="24"/>
              </w:rPr>
            </w:rPrChange>
          </w:rPr>
          <w:t xml:space="preserve">for 30 min </w:t>
        </w:r>
      </w:ins>
      <w:ins w:id="635" w:author="Erin Stephenson" w:date="2019-03-08T16:27:00Z">
        <w:r w:rsidR="000A3D43" w:rsidRPr="00ED672B">
          <w:rPr>
            <w:rFonts w:asciiTheme="minorHAnsi" w:hAnsiTheme="minorHAnsi"/>
            <w:b w:val="0"/>
            <w:sz w:val="24"/>
            <w:szCs w:val="24"/>
            <w:rPrChange w:id="636" w:author="Erin Stephenson" w:date="2019-03-13T19:33:00Z">
              <w:rPr>
                <w:b w:val="0"/>
                <w:sz w:val="24"/>
                <w:szCs w:val="24"/>
              </w:rPr>
            </w:rPrChange>
          </w:rPr>
          <w:t xml:space="preserve">in </w:t>
        </w:r>
      </w:ins>
      <w:ins w:id="637" w:author="Erin Stephenson" w:date="2019-03-08T16:44:00Z">
        <w:r w:rsidR="00105481" w:rsidRPr="00ED672B">
          <w:rPr>
            <w:rFonts w:asciiTheme="minorHAnsi" w:hAnsiTheme="minorHAnsi"/>
            <w:b w:val="0"/>
            <w:sz w:val="24"/>
            <w:szCs w:val="24"/>
            <w:rPrChange w:id="638" w:author="Erin Stephenson" w:date="2019-03-13T19:33:00Z">
              <w:rPr>
                <w:b w:val="0"/>
                <w:sz w:val="24"/>
                <w:szCs w:val="24"/>
              </w:rPr>
            </w:rPrChange>
          </w:rPr>
          <w:t xml:space="preserve">pre-warmed </w:t>
        </w:r>
      </w:ins>
      <w:ins w:id="639" w:author="Erin Stephenson" w:date="2019-03-11T13:32:00Z">
        <w:r w:rsidR="002A27DB" w:rsidRPr="00ED672B">
          <w:rPr>
            <w:rFonts w:asciiTheme="minorHAnsi" w:hAnsiTheme="minorHAnsi"/>
            <w:b w:val="0"/>
            <w:sz w:val="24"/>
            <w:szCs w:val="24"/>
            <w:rPrChange w:id="640" w:author="Erin Stephenson" w:date="2019-03-13T19:33:00Z">
              <w:rPr>
                <w:b w:val="0"/>
                <w:sz w:val="24"/>
                <w:szCs w:val="24"/>
              </w:rPr>
            </w:rPrChange>
          </w:rPr>
          <w:t xml:space="preserve">200 mM </w:t>
        </w:r>
      </w:ins>
      <w:ins w:id="641" w:author="Erin Stephenson" w:date="2019-03-08T16:27:00Z">
        <w:r w:rsidR="002A27DB" w:rsidRPr="00ED672B">
          <w:rPr>
            <w:rFonts w:asciiTheme="minorHAnsi" w:hAnsiTheme="minorHAnsi"/>
            <w:b w:val="0"/>
            <w:sz w:val="24"/>
            <w:szCs w:val="24"/>
            <w:rPrChange w:id="642" w:author="Erin Stephenson" w:date="2019-03-13T19:33:00Z">
              <w:rPr>
                <w:b w:val="0"/>
                <w:sz w:val="24"/>
                <w:szCs w:val="24"/>
              </w:rPr>
            </w:rPrChange>
          </w:rPr>
          <w:t>Tris buffer</w:t>
        </w:r>
      </w:ins>
      <w:ins w:id="643" w:author="Erin Stephenson" w:date="2019-03-08T16:33:00Z">
        <w:r w:rsidR="000D52B5" w:rsidRPr="00ED672B">
          <w:rPr>
            <w:rFonts w:asciiTheme="minorHAnsi" w:hAnsiTheme="minorHAnsi"/>
            <w:b w:val="0"/>
            <w:sz w:val="24"/>
            <w:szCs w:val="24"/>
            <w:rPrChange w:id="644" w:author="Erin Stephenson" w:date="2019-03-13T19:33:00Z">
              <w:rPr>
                <w:b w:val="0"/>
                <w:sz w:val="24"/>
                <w:szCs w:val="24"/>
              </w:rPr>
            </w:rPrChange>
          </w:rPr>
          <w:t xml:space="preserve"> pH7.4, </w:t>
        </w:r>
      </w:ins>
      <w:ins w:id="645" w:author="Erin Stephenson" w:date="2019-03-08T16:27:00Z">
        <w:r w:rsidR="000A3D43" w:rsidRPr="00ED672B">
          <w:rPr>
            <w:rFonts w:asciiTheme="minorHAnsi" w:hAnsiTheme="minorHAnsi"/>
            <w:b w:val="0"/>
            <w:sz w:val="24"/>
            <w:szCs w:val="24"/>
            <w:rPrChange w:id="646" w:author="Erin Stephenson" w:date="2019-03-13T19:33:00Z">
              <w:rPr>
                <w:b w:val="0"/>
                <w:sz w:val="24"/>
                <w:szCs w:val="24"/>
              </w:rPr>
            </w:rPrChange>
          </w:rPr>
          <w:t xml:space="preserve">containing </w:t>
        </w:r>
      </w:ins>
      <w:ins w:id="647" w:author="Erin Stephenson" w:date="2019-03-11T13:32:00Z">
        <w:r w:rsidR="002A27DB" w:rsidRPr="00ED672B">
          <w:rPr>
            <w:rFonts w:asciiTheme="minorHAnsi" w:hAnsiTheme="minorHAnsi"/>
            <w:b w:val="0"/>
            <w:sz w:val="24"/>
            <w:szCs w:val="24"/>
            <w:rPrChange w:id="648" w:author="Erin Stephenson" w:date="2019-03-13T19:33:00Z">
              <w:rPr>
                <w:b w:val="0"/>
                <w:sz w:val="24"/>
                <w:szCs w:val="24"/>
              </w:rPr>
            </w:rPrChange>
          </w:rPr>
          <w:t xml:space="preserve">245 µM </w:t>
        </w:r>
      </w:ins>
      <w:ins w:id="649" w:author="Erin Stephenson" w:date="2019-03-08T16:27:00Z">
        <w:r w:rsidR="000A3D43" w:rsidRPr="00ED672B">
          <w:rPr>
            <w:rFonts w:asciiTheme="minorHAnsi" w:hAnsiTheme="minorHAnsi"/>
            <w:b w:val="0"/>
            <w:sz w:val="24"/>
            <w:szCs w:val="24"/>
            <w:rPrChange w:id="650" w:author="Erin Stephenson" w:date="2019-03-13T19:33:00Z">
              <w:rPr>
                <w:b w:val="0"/>
                <w:sz w:val="24"/>
                <w:szCs w:val="24"/>
              </w:rPr>
            </w:rPrChange>
          </w:rPr>
          <w:t>nitro</w:t>
        </w:r>
      </w:ins>
      <w:ins w:id="651" w:author="Erin Stephenson" w:date="2019-03-08T16:35:00Z">
        <w:r w:rsidR="002B47DD" w:rsidRPr="00ED672B">
          <w:rPr>
            <w:rFonts w:asciiTheme="minorHAnsi" w:hAnsiTheme="minorHAnsi"/>
            <w:b w:val="0"/>
            <w:sz w:val="24"/>
            <w:szCs w:val="24"/>
            <w:rPrChange w:id="652" w:author="Erin Stephenson" w:date="2019-03-13T19:33:00Z">
              <w:rPr>
                <w:b w:val="0"/>
                <w:sz w:val="24"/>
                <w:szCs w:val="24"/>
              </w:rPr>
            </w:rPrChange>
          </w:rPr>
          <w:t xml:space="preserve"> </w:t>
        </w:r>
      </w:ins>
      <w:ins w:id="653" w:author="Erin Stephenson" w:date="2019-03-08T16:27:00Z">
        <w:r w:rsidR="000A3D43" w:rsidRPr="00ED672B">
          <w:rPr>
            <w:rFonts w:asciiTheme="minorHAnsi" w:hAnsiTheme="minorHAnsi"/>
            <w:b w:val="0"/>
            <w:sz w:val="24"/>
            <w:szCs w:val="24"/>
            <w:rPrChange w:id="654" w:author="Erin Stephenson" w:date="2019-03-13T19:33:00Z">
              <w:rPr>
                <w:b w:val="0"/>
                <w:sz w:val="24"/>
                <w:szCs w:val="24"/>
              </w:rPr>
            </w:rPrChange>
          </w:rPr>
          <w:t xml:space="preserve">blue </w:t>
        </w:r>
      </w:ins>
      <w:ins w:id="655" w:author="Erin Stephenson" w:date="2019-03-08T16:35:00Z">
        <w:r w:rsidR="002B47DD" w:rsidRPr="00ED672B">
          <w:rPr>
            <w:rFonts w:asciiTheme="minorHAnsi" w:hAnsiTheme="minorHAnsi"/>
            <w:b w:val="0"/>
            <w:sz w:val="24"/>
            <w:szCs w:val="24"/>
            <w:rPrChange w:id="656" w:author="Erin Stephenson" w:date="2019-03-13T19:33:00Z">
              <w:rPr>
                <w:b w:val="0"/>
                <w:sz w:val="24"/>
                <w:szCs w:val="24"/>
              </w:rPr>
            </w:rPrChange>
          </w:rPr>
          <w:t xml:space="preserve">tetrazolium </w:t>
        </w:r>
      </w:ins>
      <w:ins w:id="657" w:author="Erin Stephenson" w:date="2019-03-08T16:27:00Z">
        <w:r w:rsidR="000A3D43" w:rsidRPr="00ED672B">
          <w:rPr>
            <w:rFonts w:asciiTheme="minorHAnsi" w:hAnsiTheme="minorHAnsi"/>
            <w:b w:val="0"/>
            <w:sz w:val="24"/>
            <w:szCs w:val="24"/>
            <w:rPrChange w:id="658" w:author="Erin Stephenson" w:date="2019-03-13T19:33:00Z">
              <w:rPr>
                <w:b w:val="0"/>
                <w:sz w:val="24"/>
                <w:szCs w:val="24"/>
              </w:rPr>
            </w:rPrChange>
          </w:rPr>
          <w:t xml:space="preserve">and </w:t>
        </w:r>
      </w:ins>
      <w:ins w:id="659" w:author="Erin Stephenson" w:date="2019-03-11T13:32:00Z">
        <w:r w:rsidR="002A27DB" w:rsidRPr="00ED672B">
          <w:rPr>
            <w:rFonts w:asciiTheme="minorHAnsi" w:hAnsiTheme="minorHAnsi"/>
            <w:b w:val="0"/>
            <w:sz w:val="24"/>
            <w:szCs w:val="24"/>
            <w:rPrChange w:id="660" w:author="Erin Stephenson" w:date="2019-03-13T19:33:00Z">
              <w:rPr>
                <w:b w:val="0"/>
                <w:sz w:val="24"/>
                <w:szCs w:val="24"/>
              </w:rPr>
            </w:rPrChange>
          </w:rPr>
          <w:t xml:space="preserve">1.13 mM </w:t>
        </w:r>
      </w:ins>
      <w:ins w:id="661" w:author="Erin Stephenson" w:date="2019-03-08T16:27:00Z">
        <w:r w:rsidR="002A27DB" w:rsidRPr="00ED672B">
          <w:rPr>
            <w:rFonts w:asciiTheme="minorHAnsi" w:hAnsiTheme="minorHAnsi"/>
            <w:b w:val="0"/>
            <w:sz w:val="24"/>
            <w:szCs w:val="24"/>
            <w:rPrChange w:id="662" w:author="Erin Stephenson" w:date="2019-03-13T19:33:00Z">
              <w:rPr>
                <w:b w:val="0"/>
                <w:sz w:val="24"/>
                <w:szCs w:val="24"/>
              </w:rPr>
            </w:rPrChange>
          </w:rPr>
          <w:t>NADH</w:t>
        </w:r>
      </w:ins>
      <w:ins w:id="663" w:author="Erin Stephenson" w:date="2019-03-08T16:29:00Z">
        <w:r w:rsidR="000A3D43" w:rsidRPr="00ED672B">
          <w:rPr>
            <w:rFonts w:asciiTheme="minorHAnsi" w:hAnsiTheme="minorHAnsi"/>
            <w:b w:val="0"/>
            <w:sz w:val="24"/>
            <w:szCs w:val="24"/>
            <w:rPrChange w:id="664" w:author="Erin Stephenson" w:date="2019-03-13T19:33:00Z">
              <w:rPr>
                <w:b w:val="0"/>
                <w:sz w:val="24"/>
                <w:szCs w:val="24"/>
              </w:rPr>
            </w:rPrChange>
          </w:rPr>
          <w:t>.</w:t>
        </w:r>
      </w:ins>
      <w:ins w:id="665" w:author="Erin Stephenson" w:date="2019-03-08T16:44:00Z">
        <w:r w:rsidR="00105481" w:rsidRPr="00ED672B">
          <w:rPr>
            <w:rFonts w:asciiTheme="minorHAnsi" w:hAnsiTheme="minorHAnsi"/>
            <w:b w:val="0"/>
            <w:sz w:val="24"/>
            <w:szCs w:val="24"/>
            <w:rPrChange w:id="666" w:author="Erin Stephenson" w:date="2019-03-13T19:33:00Z">
              <w:rPr>
                <w:b w:val="0"/>
                <w:sz w:val="24"/>
                <w:szCs w:val="24"/>
              </w:rPr>
            </w:rPrChange>
          </w:rPr>
          <w:t xml:space="preserve"> </w:t>
        </w:r>
      </w:ins>
      <w:ins w:id="667" w:author="Erin Stephenson" w:date="2019-03-08T16:46:00Z">
        <w:r w:rsidR="00B508DD" w:rsidRPr="00ED672B">
          <w:rPr>
            <w:rFonts w:asciiTheme="minorHAnsi" w:hAnsiTheme="minorHAnsi"/>
            <w:b w:val="0"/>
            <w:sz w:val="24"/>
            <w:szCs w:val="24"/>
            <w:rPrChange w:id="668" w:author="Erin Stephenson" w:date="2019-03-13T19:33:00Z">
              <w:rPr>
                <w:b w:val="0"/>
                <w:sz w:val="24"/>
                <w:szCs w:val="24"/>
              </w:rPr>
            </w:rPrChange>
          </w:rPr>
          <w:t>Sections were rinsed in water, dehydrated</w:t>
        </w:r>
      </w:ins>
      <w:ins w:id="669" w:author="Erin Stephenson" w:date="2019-03-08T16:57:00Z">
        <w:r w:rsidR="00D57C8E" w:rsidRPr="00ED672B">
          <w:rPr>
            <w:rFonts w:asciiTheme="minorHAnsi" w:hAnsiTheme="minorHAnsi"/>
            <w:b w:val="0"/>
            <w:sz w:val="24"/>
            <w:szCs w:val="24"/>
            <w:rPrChange w:id="670" w:author="Erin Stephenson" w:date="2019-03-13T19:33:00Z">
              <w:rPr>
                <w:b w:val="0"/>
                <w:sz w:val="24"/>
                <w:szCs w:val="24"/>
              </w:rPr>
            </w:rPrChange>
          </w:rPr>
          <w:t>,</w:t>
        </w:r>
      </w:ins>
      <w:ins w:id="671" w:author="Erin Stephenson" w:date="2019-03-08T16:46:00Z">
        <w:r w:rsidR="00B508DD" w:rsidRPr="00ED672B">
          <w:rPr>
            <w:rFonts w:asciiTheme="minorHAnsi" w:hAnsiTheme="minorHAnsi"/>
            <w:b w:val="0"/>
            <w:sz w:val="24"/>
            <w:szCs w:val="24"/>
            <w:rPrChange w:id="672" w:author="Erin Stephenson" w:date="2019-03-13T19:33:00Z">
              <w:rPr>
                <w:b w:val="0"/>
                <w:sz w:val="24"/>
                <w:szCs w:val="24"/>
              </w:rPr>
            </w:rPrChange>
          </w:rPr>
          <w:t xml:space="preserve"> and mounted under coverslips. S</w:t>
        </w:r>
      </w:ins>
      <w:ins w:id="673" w:author="Erin Stephenson" w:date="2019-03-08T16:45:00Z">
        <w:r w:rsidR="00EF2394" w:rsidRPr="00ED672B">
          <w:rPr>
            <w:rFonts w:asciiTheme="minorHAnsi" w:hAnsiTheme="minorHAnsi"/>
            <w:b w:val="0"/>
            <w:sz w:val="24"/>
            <w:szCs w:val="24"/>
            <w:rPrChange w:id="674" w:author="Erin Stephenson" w:date="2019-03-13T19:33:00Z">
              <w:rPr>
                <w:b w:val="0"/>
                <w:sz w:val="24"/>
                <w:szCs w:val="24"/>
              </w:rPr>
            </w:rPrChange>
          </w:rPr>
          <w:t>taining was visualized</w:t>
        </w:r>
      </w:ins>
      <w:ins w:id="675" w:author="Erin Stephenson" w:date="2019-03-08T16:44:00Z">
        <w:r w:rsidR="00EF2394" w:rsidRPr="00ED672B">
          <w:rPr>
            <w:rFonts w:asciiTheme="minorHAnsi" w:hAnsiTheme="minorHAnsi"/>
            <w:b w:val="0"/>
            <w:sz w:val="24"/>
            <w:szCs w:val="24"/>
            <w:rPrChange w:id="676" w:author="Erin Stephenson" w:date="2019-03-13T19:33:00Z">
              <w:rPr>
                <w:b w:val="0"/>
                <w:sz w:val="24"/>
                <w:szCs w:val="24"/>
              </w:rPr>
            </w:rPrChange>
          </w:rPr>
          <w:t xml:space="preserve"> </w:t>
        </w:r>
      </w:ins>
      <w:ins w:id="677" w:author="Erin Stephenson" w:date="2019-03-08T16:47:00Z">
        <w:r w:rsidR="0024205C" w:rsidRPr="00ED672B">
          <w:rPr>
            <w:rFonts w:asciiTheme="minorHAnsi" w:hAnsiTheme="minorHAnsi"/>
            <w:b w:val="0"/>
            <w:sz w:val="24"/>
            <w:szCs w:val="24"/>
            <w:rPrChange w:id="678" w:author="Erin Stephenson" w:date="2019-03-13T19:33:00Z">
              <w:rPr>
                <w:b w:val="0"/>
                <w:sz w:val="24"/>
                <w:szCs w:val="24"/>
              </w:rPr>
            </w:rPrChange>
          </w:rPr>
          <w:t xml:space="preserve">and photographed </w:t>
        </w:r>
      </w:ins>
      <w:ins w:id="679" w:author="Erin Stephenson" w:date="2019-03-08T16:45:00Z">
        <w:r w:rsidR="0024205C" w:rsidRPr="00ED672B">
          <w:rPr>
            <w:rFonts w:asciiTheme="minorHAnsi" w:hAnsiTheme="minorHAnsi"/>
            <w:b w:val="0"/>
            <w:sz w:val="24"/>
            <w:szCs w:val="24"/>
            <w:rPrChange w:id="680" w:author="Erin Stephenson" w:date="2019-03-13T19:33:00Z">
              <w:rPr>
                <w:b w:val="0"/>
                <w:sz w:val="24"/>
                <w:szCs w:val="24"/>
              </w:rPr>
            </w:rPrChange>
          </w:rPr>
          <w:t xml:space="preserve">using </w:t>
        </w:r>
      </w:ins>
      <w:ins w:id="681" w:author="Erin Stephenson" w:date="2019-03-08T16:53:00Z">
        <w:r w:rsidR="00C17855" w:rsidRPr="00ED672B">
          <w:rPr>
            <w:rFonts w:asciiTheme="minorHAnsi" w:hAnsiTheme="minorHAnsi"/>
            <w:b w:val="0"/>
            <w:sz w:val="24"/>
            <w:szCs w:val="24"/>
            <w:rPrChange w:id="682" w:author="Erin Stephenson" w:date="2019-03-13T19:33:00Z">
              <w:rPr>
                <w:b w:val="0"/>
                <w:sz w:val="24"/>
                <w:szCs w:val="24"/>
              </w:rPr>
            </w:rPrChange>
          </w:rPr>
          <w:t xml:space="preserve">an </w:t>
        </w:r>
      </w:ins>
      <w:ins w:id="683" w:author="Erin Stephenson" w:date="2019-03-08T16:45:00Z">
        <w:r w:rsidR="0024205C" w:rsidRPr="00ED672B">
          <w:rPr>
            <w:rFonts w:asciiTheme="minorHAnsi" w:hAnsiTheme="minorHAnsi"/>
            <w:b w:val="0"/>
            <w:sz w:val="24"/>
            <w:szCs w:val="24"/>
            <w:rPrChange w:id="684" w:author="Erin Stephenson" w:date="2019-03-13T19:33:00Z">
              <w:rPr>
                <w:b w:val="0"/>
                <w:sz w:val="24"/>
                <w:szCs w:val="24"/>
              </w:rPr>
            </w:rPrChange>
          </w:rPr>
          <w:t>E</w:t>
        </w:r>
      </w:ins>
      <w:ins w:id="685" w:author="Erin Stephenson" w:date="2019-03-08T16:48:00Z">
        <w:r w:rsidR="0024205C" w:rsidRPr="00ED672B">
          <w:rPr>
            <w:rFonts w:asciiTheme="minorHAnsi" w:hAnsiTheme="minorHAnsi"/>
            <w:b w:val="0"/>
            <w:sz w:val="24"/>
            <w:szCs w:val="24"/>
            <w:rPrChange w:id="686" w:author="Erin Stephenson" w:date="2019-03-13T19:33:00Z">
              <w:rPr>
                <w:b w:val="0"/>
                <w:sz w:val="24"/>
                <w:szCs w:val="24"/>
              </w:rPr>
            </w:rPrChange>
          </w:rPr>
          <w:t>vos</w:t>
        </w:r>
      </w:ins>
      <w:ins w:id="687" w:author="Erin Stephenson" w:date="2019-03-08T16:52:00Z">
        <w:r w:rsidR="00E511CC" w:rsidRPr="00ED672B">
          <w:rPr>
            <w:rFonts w:asciiTheme="minorHAnsi" w:hAnsiTheme="minorHAnsi"/>
            <w:b w:val="0"/>
            <w:sz w:val="24"/>
            <w:szCs w:val="24"/>
            <w:rPrChange w:id="688" w:author="Erin Stephenson" w:date="2019-03-13T19:33:00Z">
              <w:rPr>
                <w:b w:val="0"/>
                <w:sz w:val="24"/>
                <w:szCs w:val="24"/>
              </w:rPr>
            </w:rPrChange>
          </w:rPr>
          <w:t xml:space="preserve"> XL Core</w:t>
        </w:r>
      </w:ins>
      <w:ins w:id="689" w:author="Erin Stephenson" w:date="2019-03-08T16:53:00Z">
        <w:r w:rsidR="00C17855" w:rsidRPr="00ED672B">
          <w:rPr>
            <w:rFonts w:asciiTheme="minorHAnsi" w:hAnsiTheme="minorHAnsi"/>
            <w:b w:val="0"/>
            <w:sz w:val="24"/>
            <w:szCs w:val="24"/>
            <w:rPrChange w:id="690" w:author="Erin Stephenson" w:date="2019-03-13T19:33:00Z">
              <w:rPr>
                <w:b w:val="0"/>
                <w:sz w:val="24"/>
                <w:szCs w:val="24"/>
              </w:rPr>
            </w:rPrChange>
          </w:rPr>
          <w:t xml:space="preserve"> transmitted-light inverted imaging system (</w:t>
        </w:r>
      </w:ins>
      <w:ins w:id="691" w:author="Erin Stephenson" w:date="2019-03-08T16:55:00Z">
        <w:r w:rsidR="001C6BCC" w:rsidRPr="00ED672B">
          <w:rPr>
            <w:rFonts w:asciiTheme="minorHAnsi" w:hAnsiTheme="minorHAnsi"/>
            <w:b w:val="0"/>
            <w:sz w:val="24"/>
            <w:szCs w:val="24"/>
            <w:rPrChange w:id="692" w:author="Erin Stephenson" w:date="2019-03-13T19:33:00Z">
              <w:rPr>
                <w:b w:val="0"/>
                <w:sz w:val="24"/>
                <w:szCs w:val="24"/>
              </w:rPr>
            </w:rPrChange>
          </w:rPr>
          <w:t xml:space="preserve">Thermo Fisher Scientific, </w:t>
        </w:r>
      </w:ins>
      <w:ins w:id="693" w:author="Erin Stephenson" w:date="2019-03-08T16:56:00Z">
        <w:r w:rsidR="001C6BCC" w:rsidRPr="00ED672B">
          <w:rPr>
            <w:rFonts w:asciiTheme="minorHAnsi" w:hAnsiTheme="minorHAnsi"/>
            <w:b w:val="0"/>
            <w:sz w:val="24"/>
            <w:szCs w:val="24"/>
            <w:rPrChange w:id="694" w:author="Erin Stephenson" w:date="2019-03-13T19:33:00Z">
              <w:rPr>
                <w:b w:val="0"/>
                <w:sz w:val="24"/>
                <w:szCs w:val="24"/>
              </w:rPr>
            </w:rPrChange>
          </w:rPr>
          <w:t>Waltham, MA</w:t>
        </w:r>
      </w:ins>
      <w:ins w:id="695" w:author="Erin Stephenson" w:date="2019-03-08T16:48:00Z">
        <w:r w:rsidR="0024205C" w:rsidRPr="00ED672B">
          <w:rPr>
            <w:rFonts w:asciiTheme="minorHAnsi" w:hAnsiTheme="minorHAnsi"/>
            <w:b w:val="0"/>
            <w:sz w:val="24"/>
            <w:szCs w:val="24"/>
            <w:rPrChange w:id="696" w:author="Erin Stephenson" w:date="2019-03-13T19:33:00Z">
              <w:rPr>
                <w:b w:val="0"/>
                <w:sz w:val="24"/>
                <w:szCs w:val="24"/>
              </w:rPr>
            </w:rPrChange>
          </w:rPr>
          <w:t>)</w:t>
        </w:r>
      </w:ins>
      <w:ins w:id="697" w:author="Erin Stephenson" w:date="2019-03-08T16:55:00Z">
        <w:r w:rsidR="001C6BCC" w:rsidRPr="00ED672B">
          <w:rPr>
            <w:rFonts w:asciiTheme="minorHAnsi" w:hAnsiTheme="minorHAnsi"/>
            <w:b w:val="0"/>
            <w:sz w:val="24"/>
            <w:szCs w:val="24"/>
            <w:rPrChange w:id="698" w:author="Erin Stephenson" w:date="2019-03-13T19:33:00Z">
              <w:rPr>
                <w:b w:val="0"/>
                <w:sz w:val="24"/>
                <w:szCs w:val="24"/>
              </w:rPr>
            </w:rPrChange>
          </w:rPr>
          <w:t>.</w:t>
        </w:r>
      </w:ins>
    </w:p>
    <w:p w14:paraId="25428308" w14:textId="03A99F67" w:rsidR="00AE30D5" w:rsidRPr="00ED672B" w:rsidRDefault="00AE30D5" w:rsidP="00AE30D5">
      <w:pPr>
        <w:pStyle w:val="Heading2"/>
        <w:rPr>
          <w:rFonts w:asciiTheme="minorHAnsi" w:hAnsiTheme="minorHAnsi"/>
          <w:rPrChange w:id="699" w:author="Erin Stephenson" w:date="2019-03-13T19:33:00Z">
            <w:rPr/>
          </w:rPrChange>
        </w:rPr>
      </w:pPr>
      <w:r w:rsidRPr="00ED672B">
        <w:rPr>
          <w:rFonts w:asciiTheme="minorHAnsi" w:hAnsiTheme="minorHAnsi"/>
          <w:rPrChange w:id="700" w:author="Erin Stephenson" w:date="2019-03-13T19:33:00Z">
            <w:rPr/>
          </w:rPrChange>
        </w:rPr>
        <w:t>Statistical Analyses</w:t>
      </w:r>
    </w:p>
    <w:p w14:paraId="08382C47" w14:textId="60BB7918" w:rsidR="00396BD8" w:rsidRPr="00ED672B" w:rsidRDefault="00D52992" w:rsidP="00396BD8">
      <w:pPr>
        <w:rPr>
          <w:rFonts w:asciiTheme="minorHAnsi" w:hAnsiTheme="minorHAnsi"/>
          <w:rPrChange w:id="701" w:author="Erin Stephenson" w:date="2019-03-13T19:33:00Z">
            <w:rPr/>
          </w:rPrChange>
        </w:rPr>
      </w:pPr>
      <w:r w:rsidRPr="00ED672B">
        <w:rPr>
          <w:rFonts w:asciiTheme="minorHAnsi" w:hAnsiTheme="minorHAnsi"/>
          <w:rPrChange w:id="702" w:author="Erin Stephenson" w:date="2019-03-13T19:33:00Z">
            <w:rPr/>
          </w:rPrChange>
        </w:rPr>
        <w:t>All statistical ana</w:t>
      </w:r>
      <w:r w:rsidR="00AC53AD" w:rsidRPr="00ED672B">
        <w:rPr>
          <w:rFonts w:asciiTheme="minorHAnsi" w:hAnsiTheme="minorHAnsi"/>
          <w:rPrChange w:id="703" w:author="Erin Stephenson" w:date="2019-03-13T19:33:00Z">
            <w:rPr/>
          </w:rPrChange>
        </w:rPr>
        <w:t>lyses were performed using the R</w:t>
      </w:r>
      <w:r w:rsidRPr="00ED672B">
        <w:rPr>
          <w:rFonts w:asciiTheme="minorHAnsi" w:hAnsiTheme="minorHAnsi"/>
          <w:rPrChange w:id="704" w:author="Erin Stephenson" w:date="2019-03-13T19:33:00Z">
            <w:rPr/>
          </w:rPrChange>
        </w:rPr>
        <w:t xml:space="preserve">, version 3.2.2 </w:t>
      </w:r>
      <w:r w:rsidRPr="00ED672B">
        <w:rPr>
          <w:rFonts w:asciiTheme="minorHAnsi" w:hAnsiTheme="minorHAnsi"/>
          <w:rPrChange w:id="705" w:author="Erin Stephenson" w:date="2019-03-13T19:33:00Z">
            <w:rPr/>
          </w:rPrChange>
        </w:rPr>
        <w:fldChar w:fldCharType="begin" w:fldLock="1"/>
      </w:r>
      <w:r w:rsidR="004C0A6E">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9]","plainTextFormattedCitation":"[49]","previouslyFormattedCitation":"[49]"},"properties":{"noteIndex":0},"schema":"https://github.com/citation-style-language/schema/raw/master/csl-citation.json"}</w:instrText>
      </w:r>
      <w:r w:rsidRPr="00ED672B">
        <w:rPr>
          <w:rFonts w:asciiTheme="minorHAnsi" w:hAnsiTheme="minorHAnsi"/>
          <w:rPrChange w:id="706" w:author="Erin Stephenson" w:date="2019-03-13T19:33:00Z">
            <w:rPr/>
          </w:rPrChange>
        </w:rPr>
        <w:fldChar w:fldCharType="separate"/>
      </w:r>
      <w:r w:rsidR="00256914" w:rsidRPr="00256914">
        <w:rPr>
          <w:rFonts w:asciiTheme="minorHAnsi" w:hAnsiTheme="minorHAnsi"/>
          <w:noProof/>
        </w:rPr>
        <w:t>[49]</w:t>
      </w:r>
      <w:r w:rsidRPr="00ED672B">
        <w:rPr>
          <w:rFonts w:asciiTheme="minorHAnsi" w:hAnsiTheme="minorHAnsi"/>
          <w:rPrChange w:id="707" w:author="Erin Stephenson" w:date="2019-03-13T19:33:00Z">
            <w:rPr/>
          </w:rPrChange>
        </w:rPr>
        <w:fldChar w:fldCharType="end"/>
      </w:r>
      <w:r w:rsidRPr="00ED672B">
        <w:rPr>
          <w:rFonts w:asciiTheme="minorHAnsi" w:hAnsiTheme="minorHAnsi"/>
          <w:rPrChange w:id="708" w:author="Erin Stephenson" w:date="2019-03-13T19:33:00Z">
            <w:rPr/>
          </w:rPrChange>
        </w:rPr>
        <w:t xml:space="preserve">.  </w:t>
      </w:r>
      <w:r w:rsidR="00396BD8" w:rsidRPr="00ED672B">
        <w:rPr>
          <w:rFonts w:asciiTheme="minorHAnsi" w:hAnsiTheme="minorHAnsi"/>
          <w:rPrChange w:id="709" w:author="Erin Stephenson" w:date="2019-03-13T19:33:00Z">
            <w:rPr/>
          </w:rPrChange>
        </w:rPr>
        <w:t>For longitudinal measurements (body weights, fat mass and lean mass), the data were analyzed by mixed linear models using uncorrelated random slopes and intercepts</w:t>
      </w:r>
      <w:r w:rsidRPr="00ED672B">
        <w:rPr>
          <w:rFonts w:asciiTheme="minorHAnsi" w:hAnsiTheme="minorHAnsi"/>
          <w:rPrChange w:id="710" w:author="Erin Stephenson" w:date="2019-03-13T19:33:00Z">
            <w:rPr/>
          </w:rPrChange>
        </w:rPr>
        <w:t xml:space="preserve"> using the lme4 package version 1.1-8 </w:t>
      </w:r>
      <w:r w:rsidRPr="00ED672B">
        <w:rPr>
          <w:rFonts w:asciiTheme="minorHAnsi" w:hAnsiTheme="minorHAnsi"/>
          <w:rPrChange w:id="711" w:author="Erin Stephenson" w:date="2019-03-13T19:33:00Z">
            <w:rPr/>
          </w:rPrChange>
        </w:rPr>
        <w:fldChar w:fldCharType="begin" w:fldLock="1"/>
      </w:r>
      <w:r w:rsidR="004C0A6E">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0]","plainTextFormattedCitation":"[50]","previouslyFormattedCitation":"[50]"},"properties":{"noteIndex":0},"schema":"https://github.com/citation-style-language/schema/raw/master/csl-citation.json"}</w:instrText>
      </w:r>
      <w:r w:rsidRPr="00ED672B">
        <w:rPr>
          <w:rFonts w:asciiTheme="minorHAnsi" w:hAnsiTheme="minorHAnsi"/>
          <w:rPrChange w:id="712" w:author="Erin Stephenson" w:date="2019-03-13T19:33:00Z">
            <w:rPr/>
          </w:rPrChange>
        </w:rPr>
        <w:fldChar w:fldCharType="separate"/>
      </w:r>
      <w:r w:rsidR="00256914" w:rsidRPr="00256914">
        <w:rPr>
          <w:rFonts w:asciiTheme="minorHAnsi" w:hAnsiTheme="minorHAnsi"/>
          <w:noProof/>
        </w:rPr>
        <w:t>[50]</w:t>
      </w:r>
      <w:r w:rsidRPr="00ED672B">
        <w:rPr>
          <w:rFonts w:asciiTheme="minorHAnsi" w:hAnsiTheme="minorHAnsi"/>
          <w:rPrChange w:id="713" w:author="Erin Stephenson" w:date="2019-03-13T19:33:00Z">
            <w:rPr/>
          </w:rPrChange>
        </w:rPr>
        <w:fldChar w:fldCharType="end"/>
      </w:r>
      <w:r w:rsidR="00396BD8" w:rsidRPr="00ED672B">
        <w:rPr>
          <w:rFonts w:asciiTheme="minorHAnsi" w:hAnsiTheme="minorHAnsi"/>
          <w:rPrChange w:id="714" w:author="Erin Stephenson" w:date="2019-03-13T19:33:00Z">
            <w:rPr/>
          </w:rPrChange>
        </w:rPr>
        <w:t>. Statistical significance was determined via</w:t>
      </w:r>
      <w:r w:rsidRPr="00ED672B">
        <w:rPr>
          <w:rFonts w:asciiTheme="minorHAnsi" w:hAnsiTheme="minorHAnsi" w:cs="Lucida Grande"/>
          <w:color w:val="000000"/>
          <w:rPrChange w:id="715" w:author="Erin Stephenson" w:date="2019-03-13T19:33:00Z">
            <w:rPr>
              <w:rFonts w:ascii="Lucida Grande" w:hAnsi="Lucida Grande" w:cs="Lucida Grande"/>
              <w:color w:val="000000"/>
            </w:rPr>
          </w:rPrChange>
        </w:rPr>
        <w:t xml:space="preserve"> </w:t>
      </w:r>
      <w:r w:rsidRPr="00ED672B">
        <w:rPr>
          <w:rFonts w:asciiTheme="minorHAnsi" w:hAnsiTheme="minorHAnsi"/>
          <w:color w:val="000000"/>
          <w:rPrChange w:id="716" w:author="Erin Stephenson" w:date="2019-03-13T19:33:00Z">
            <w:rPr>
              <w:color w:val="000000"/>
            </w:rPr>
          </w:rPrChange>
        </w:rPr>
        <w:t>χ</w:t>
      </w:r>
      <w:r w:rsidRPr="00ED672B">
        <w:rPr>
          <w:rFonts w:asciiTheme="minorHAnsi" w:hAnsiTheme="minorHAnsi" w:cs="Lucida Grande"/>
          <w:color w:val="000000"/>
          <w:vertAlign w:val="superscript"/>
          <w:rPrChange w:id="717" w:author="Erin Stephenson" w:date="2019-03-13T19:33:00Z">
            <w:rPr>
              <w:rFonts w:cs="Lucida Grande"/>
              <w:color w:val="000000"/>
              <w:vertAlign w:val="superscript"/>
            </w:rPr>
          </w:rPrChange>
        </w:rPr>
        <w:t>2</w:t>
      </w:r>
      <w:r w:rsidR="00396BD8" w:rsidRPr="00ED672B">
        <w:rPr>
          <w:rFonts w:asciiTheme="minorHAnsi" w:hAnsiTheme="minorHAnsi"/>
          <w:rPrChange w:id="718" w:author="Erin Stephenson" w:date="2019-03-13T19:33:00Z">
            <w:rPr/>
          </w:rPrChange>
        </w:rPr>
        <w:t xml:space="preserve"> </w:t>
      </w:r>
      <w:r w:rsidRPr="00ED672B">
        <w:rPr>
          <w:rFonts w:asciiTheme="minorHAnsi" w:hAnsiTheme="minorHAnsi"/>
          <w:rPrChange w:id="719" w:author="Erin Stephenson" w:date="2019-03-13T19:33:00Z">
            <w:rPr/>
          </w:rPrChange>
        </w:rPr>
        <w:t xml:space="preserve">tests </w:t>
      </w:r>
      <w:r w:rsidR="006823FC" w:rsidRPr="00ED672B">
        <w:rPr>
          <w:rFonts w:asciiTheme="minorHAnsi" w:hAnsiTheme="minorHAnsi"/>
          <w:rPrChange w:id="720" w:author="Erin Stephenson" w:date="2019-03-13T19:33:00Z">
            <w:rPr/>
          </w:rPrChange>
        </w:rPr>
        <w:t>between</w:t>
      </w:r>
      <w:r w:rsidRPr="00ED672B">
        <w:rPr>
          <w:rFonts w:asciiTheme="minorHAnsi" w:hAnsiTheme="minorHAnsi"/>
          <w:rPrChange w:id="721" w:author="Erin Stephenson" w:date="2019-03-13T19:33:00Z">
            <w:rPr/>
          </w:rPrChange>
        </w:rPr>
        <w:t xml:space="preserve"> models containing or missing the genotype</w:t>
      </w:r>
      <w:r w:rsidR="00466D21" w:rsidRPr="00ED672B">
        <w:rPr>
          <w:rFonts w:asciiTheme="minorHAnsi" w:hAnsiTheme="minorHAnsi"/>
          <w:rPrChange w:id="722" w:author="Erin Stephenson" w:date="2019-03-13T19:33:00Z">
            <w:rPr/>
          </w:rPrChange>
        </w:rPr>
        <w:t xml:space="preserve"> </w:t>
      </w:r>
      <w:r w:rsidRPr="00ED672B">
        <w:rPr>
          <w:rFonts w:asciiTheme="minorHAnsi" w:hAnsiTheme="minorHAnsi"/>
          <w:rPrChange w:id="723" w:author="Erin Stephenson" w:date="2019-03-13T19:33:00Z">
            <w:rPr/>
          </w:rPrChange>
        </w:rPr>
        <w:t xml:space="preserve">term.  </w:t>
      </w:r>
      <w:r w:rsidR="007C4F6A" w:rsidRPr="00ED672B">
        <w:rPr>
          <w:rFonts w:asciiTheme="minorHAnsi" w:hAnsiTheme="minorHAnsi"/>
          <w:rPrChange w:id="724" w:author="Erin Stephenson" w:date="2019-03-13T19:33:00Z">
            <w:rPr/>
          </w:rPrChange>
        </w:rPr>
        <w:t xml:space="preserve">Pairwise comparisons were tested first for normality via a Shapiro-Wilk test, then for equal variance via Levene’s test.  </w:t>
      </w:r>
      <w:r w:rsidR="004E21CF" w:rsidRPr="00ED672B">
        <w:rPr>
          <w:rFonts w:asciiTheme="minorHAnsi" w:hAnsiTheme="minorHAnsi"/>
          <w:rPrChange w:id="725" w:author="Erin Stephenson" w:date="2019-03-13T19:33:00Z">
            <w:rPr/>
          </w:rPrChange>
        </w:rPr>
        <w:t>For survival analyses and Cox proportional hazard tests, the survival package was used (version 2.38-3)</w:t>
      </w:r>
      <w:r w:rsidR="004E21CF" w:rsidRPr="00ED672B">
        <w:rPr>
          <w:rFonts w:asciiTheme="minorHAnsi" w:hAnsiTheme="minorHAnsi"/>
          <w:rPrChange w:id="726" w:author="Erin Stephenson" w:date="2019-03-13T19:33:00Z">
            <w:rPr/>
          </w:rPrChange>
        </w:rPr>
        <w:fldChar w:fldCharType="begin" w:fldLock="1"/>
      </w:r>
      <w:r w:rsidR="004C0A6E">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1,52]","plainTextFormattedCitation":"[51,52]","previouslyFormattedCitation":"[51,52]"},"properties":{"noteIndex":0},"schema":"https://github.com/citation-style-language/schema/raw/master/csl-citation.json"}</w:instrText>
      </w:r>
      <w:r w:rsidR="004E21CF" w:rsidRPr="00ED672B">
        <w:rPr>
          <w:rFonts w:asciiTheme="minorHAnsi" w:hAnsiTheme="minorHAnsi"/>
          <w:rPrChange w:id="727" w:author="Erin Stephenson" w:date="2019-03-13T19:33:00Z">
            <w:rPr/>
          </w:rPrChange>
        </w:rPr>
        <w:fldChar w:fldCharType="separate"/>
      </w:r>
      <w:r w:rsidR="00256914" w:rsidRPr="00256914">
        <w:rPr>
          <w:rFonts w:asciiTheme="minorHAnsi" w:hAnsiTheme="minorHAnsi"/>
          <w:noProof/>
        </w:rPr>
        <w:t>[51,52]</w:t>
      </w:r>
      <w:r w:rsidR="004E21CF" w:rsidRPr="00ED672B">
        <w:rPr>
          <w:rFonts w:asciiTheme="minorHAnsi" w:hAnsiTheme="minorHAnsi"/>
          <w:rPrChange w:id="728" w:author="Erin Stephenson" w:date="2019-03-13T19:33:00Z">
            <w:rPr/>
          </w:rPrChange>
        </w:rPr>
        <w:fldChar w:fldCharType="end"/>
      </w:r>
      <w:r w:rsidR="004E21CF" w:rsidRPr="00ED672B">
        <w:rPr>
          <w:rFonts w:asciiTheme="minorHAnsi" w:hAnsiTheme="minorHAnsi"/>
          <w:rPrChange w:id="729" w:author="Erin Stephenson" w:date="2019-03-13T19:33:00Z">
            <w:rPr/>
          </w:rPrChange>
        </w:rPr>
        <w:t xml:space="preserve">.  </w:t>
      </w:r>
      <w:r w:rsidR="009D4913" w:rsidRPr="00ED672B">
        <w:rPr>
          <w:rFonts w:asciiTheme="minorHAnsi" w:hAnsiTheme="minorHAnsi"/>
          <w:rPrChange w:id="730" w:author="Erin Stephenson" w:date="2019-03-13T19:33:00Z">
            <w:rPr/>
          </w:rPrChange>
        </w:rPr>
        <w:t xml:space="preserve">We tested the assumptions of proportional hazards (with Shoenfeld residuals) and found no significant deviation from this assumption (p=0.875).  </w:t>
      </w:r>
      <w:r w:rsidR="007C4F6A" w:rsidRPr="00ED672B">
        <w:rPr>
          <w:rFonts w:asciiTheme="minorHAnsi" w:hAnsiTheme="minorHAnsi"/>
          <w:rPrChange w:id="731" w:author="Erin Stephenson" w:date="2019-03-13T19:33:00Z">
            <w:rPr/>
          </w:rPrChange>
        </w:rPr>
        <w:t xml:space="preserve">Based on these, appropriate pairwise tests were performed as indicated in the figure legends.  </w:t>
      </w:r>
      <w:r w:rsidR="00D05FF7" w:rsidRPr="00ED672B">
        <w:rPr>
          <w:rFonts w:asciiTheme="minorHAnsi" w:hAnsiTheme="minorHAnsi"/>
          <w:rPrChange w:id="732" w:author="Erin Stephenson" w:date="2019-03-13T19:33:00Z">
            <w:rPr/>
          </w:rPrChange>
        </w:rPr>
        <w:t xml:space="preserve">Corrections for testing of multiple hypotheses were done using the method of Benjamini and Hochberg </w:t>
      </w:r>
      <w:r w:rsidR="00D05FF7" w:rsidRPr="00ED672B">
        <w:rPr>
          <w:rFonts w:asciiTheme="minorHAnsi" w:hAnsiTheme="minorHAnsi"/>
          <w:rPrChange w:id="733" w:author="Erin Stephenson" w:date="2019-03-13T19:33:00Z">
            <w:rPr/>
          </w:rPrChange>
        </w:rPr>
        <w:fldChar w:fldCharType="begin" w:fldLock="1"/>
      </w:r>
      <w:r w:rsidR="004C0A6E">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3]","plainTextFormattedCitation":"[53]","previouslyFormattedCitation":"[53]"},"properties":{"noteIndex":0},"schema":"https://github.com/citation-style-language/schema/raw/master/csl-citation.json"}</w:instrText>
      </w:r>
      <w:r w:rsidR="00D05FF7" w:rsidRPr="00ED672B">
        <w:rPr>
          <w:rFonts w:asciiTheme="minorHAnsi" w:hAnsiTheme="minorHAnsi"/>
          <w:rPrChange w:id="734" w:author="Erin Stephenson" w:date="2019-03-13T19:33:00Z">
            <w:rPr/>
          </w:rPrChange>
        </w:rPr>
        <w:fldChar w:fldCharType="separate"/>
      </w:r>
      <w:r w:rsidR="00256914" w:rsidRPr="00256914">
        <w:rPr>
          <w:rFonts w:asciiTheme="minorHAnsi" w:hAnsiTheme="minorHAnsi"/>
          <w:noProof/>
        </w:rPr>
        <w:t>[53]</w:t>
      </w:r>
      <w:r w:rsidR="00D05FF7" w:rsidRPr="00ED672B">
        <w:rPr>
          <w:rFonts w:asciiTheme="minorHAnsi" w:hAnsiTheme="minorHAnsi"/>
          <w:rPrChange w:id="735" w:author="Erin Stephenson" w:date="2019-03-13T19:33:00Z">
            <w:rPr/>
          </w:rPrChange>
        </w:rPr>
        <w:fldChar w:fldCharType="end"/>
      </w:r>
      <w:r w:rsidR="00D05FF7" w:rsidRPr="00ED672B">
        <w:rPr>
          <w:rFonts w:asciiTheme="minorHAnsi" w:hAnsiTheme="minorHAnsi"/>
          <w:rPrChange w:id="736" w:author="Erin Stephenson" w:date="2019-03-13T19:33:00Z">
            <w:rPr/>
          </w:rPrChange>
        </w:rPr>
        <w:t xml:space="preserve">. </w:t>
      </w:r>
      <w:r w:rsidR="0045183A" w:rsidRPr="00ED672B">
        <w:rPr>
          <w:rFonts w:asciiTheme="minorHAnsi" w:hAnsiTheme="minorHAnsi"/>
          <w:rPrChange w:id="737" w:author="Erin Stephenson" w:date="2019-03-13T19:33:00Z">
            <w:rPr/>
          </w:rPrChange>
        </w:rPr>
        <w:t xml:space="preserve">Statistical significance was designated at p/q&lt;0.05 for all assays, except GSEA analyses were q&lt;0.25 was used.  </w:t>
      </w:r>
      <w:r w:rsidRPr="00ED672B">
        <w:rPr>
          <w:rFonts w:asciiTheme="minorHAnsi" w:hAnsiTheme="minorHAnsi"/>
          <w:rPrChange w:id="738" w:author="Erin Stephenson" w:date="2019-03-13T19:33:00Z">
            <w:rPr/>
          </w:rPrChange>
        </w:rPr>
        <w:t>All raw data and statistical analyses for this manuscript are available at</w:t>
      </w:r>
      <w:r w:rsidR="006F51AF" w:rsidRPr="00ED672B">
        <w:rPr>
          <w:rFonts w:asciiTheme="minorHAnsi" w:hAnsiTheme="minorHAnsi"/>
          <w:rPrChange w:id="739" w:author="Erin Stephenson" w:date="2019-03-13T19:33:00Z">
            <w:rPr/>
          </w:rPrChange>
        </w:rPr>
        <w:t xml:space="preserve"> </w:t>
      </w:r>
      <w:r w:rsidR="006F76FF" w:rsidRPr="00ED672B">
        <w:rPr>
          <w:rFonts w:asciiTheme="minorHAnsi" w:hAnsiTheme="minorHAnsi"/>
          <w:rPrChange w:id="740" w:author="Erin Stephenson" w:date="2019-03-13T19:33:00Z">
            <w:rPr/>
          </w:rPrChange>
        </w:rPr>
        <w:fldChar w:fldCharType="begin"/>
      </w:r>
      <w:r w:rsidR="006F76FF" w:rsidRPr="00ED672B">
        <w:rPr>
          <w:rFonts w:asciiTheme="minorHAnsi" w:hAnsiTheme="minorHAnsi"/>
          <w:rPrChange w:id="741" w:author="Erin Stephenson" w:date="2019-03-13T19:33:00Z">
            <w:rPr/>
          </w:rPrChange>
        </w:rPr>
        <w:instrText xml:space="preserve"> HYPERLINK "http://bridgeslab.github.io/TissueSpecificTscKnockouts" </w:instrText>
      </w:r>
      <w:r w:rsidR="006F76FF" w:rsidRPr="00ED672B">
        <w:rPr>
          <w:rFonts w:asciiTheme="minorHAnsi" w:hAnsiTheme="minorHAnsi"/>
          <w:rPrChange w:id="742" w:author="Erin Stephenson" w:date="2019-03-13T19:33:00Z">
            <w:rPr>
              <w:rStyle w:val="Hyperlink"/>
            </w:rPr>
          </w:rPrChange>
        </w:rPr>
        <w:fldChar w:fldCharType="separate"/>
      </w:r>
      <w:r w:rsidR="006F51AF" w:rsidRPr="00ED672B">
        <w:rPr>
          <w:rStyle w:val="Hyperlink"/>
          <w:rFonts w:asciiTheme="minorHAnsi" w:hAnsiTheme="minorHAnsi"/>
          <w:rPrChange w:id="743" w:author="Erin Stephenson" w:date="2019-03-13T19:33:00Z">
            <w:rPr>
              <w:rStyle w:val="Hyperlink"/>
            </w:rPr>
          </w:rPrChange>
        </w:rPr>
        <w:t>http://bridgeslab.github.io/TissueSpecificTscKnockouts</w:t>
      </w:r>
      <w:r w:rsidR="006F76FF" w:rsidRPr="00ED672B">
        <w:rPr>
          <w:rStyle w:val="Hyperlink"/>
          <w:rFonts w:asciiTheme="minorHAnsi" w:hAnsiTheme="minorHAnsi"/>
          <w:rPrChange w:id="744" w:author="Erin Stephenson" w:date="2019-03-13T19:33:00Z">
            <w:rPr>
              <w:rStyle w:val="Hyperlink"/>
            </w:rPr>
          </w:rPrChange>
        </w:rPr>
        <w:fldChar w:fldCharType="end"/>
      </w:r>
      <w:r w:rsidR="00E00396" w:rsidRPr="00ED672B">
        <w:rPr>
          <w:rFonts w:asciiTheme="minorHAnsi" w:hAnsiTheme="minorHAnsi"/>
          <w:rPrChange w:id="745" w:author="Erin Stephenson" w:date="2019-03-13T19:33:00Z">
            <w:rPr/>
          </w:rPrChange>
        </w:rPr>
        <w:t>.</w:t>
      </w:r>
    </w:p>
    <w:p w14:paraId="76D4A8B2" w14:textId="77777777" w:rsidR="007B624A" w:rsidRPr="00ED672B" w:rsidRDefault="007B624A" w:rsidP="007B624A">
      <w:pPr>
        <w:pStyle w:val="Heading1"/>
        <w:rPr>
          <w:rFonts w:asciiTheme="minorHAnsi" w:hAnsiTheme="minorHAnsi"/>
          <w:rPrChange w:id="746" w:author="Erin Stephenson" w:date="2019-03-13T19:33:00Z">
            <w:rPr/>
          </w:rPrChange>
        </w:rPr>
      </w:pPr>
      <w:r w:rsidRPr="00ED672B">
        <w:rPr>
          <w:rFonts w:asciiTheme="minorHAnsi" w:hAnsiTheme="minorHAnsi"/>
          <w:rPrChange w:id="747" w:author="Erin Stephenson" w:date="2019-03-13T19:33:00Z">
            <w:rPr/>
          </w:rPrChange>
        </w:rPr>
        <w:lastRenderedPageBreak/>
        <w:t>Results</w:t>
      </w:r>
    </w:p>
    <w:p w14:paraId="3535B202" w14:textId="77EB6931" w:rsidR="00EE7DA9" w:rsidRPr="00ED672B" w:rsidDel="00675B3A" w:rsidRDefault="00EE7DA9" w:rsidP="007B624A">
      <w:pPr>
        <w:rPr>
          <w:del w:id="748" w:author="Erin Stephenson" w:date="2019-03-13T19:40:00Z"/>
          <w:rFonts w:asciiTheme="minorHAnsi" w:hAnsiTheme="minorHAnsi"/>
          <w:rPrChange w:id="749" w:author="Erin Stephenson" w:date="2019-03-13T19:33:00Z">
            <w:rPr>
              <w:del w:id="750" w:author="Erin Stephenson" w:date="2019-03-13T19:40:00Z"/>
            </w:rPr>
          </w:rPrChange>
        </w:rPr>
      </w:pPr>
    </w:p>
    <w:p w14:paraId="67FACF5E" w14:textId="16AE53EF" w:rsidR="00EE7DA9" w:rsidRPr="00ED672B" w:rsidRDefault="00EE7DA9" w:rsidP="00EE7DA9">
      <w:pPr>
        <w:pStyle w:val="Heading2"/>
        <w:rPr>
          <w:rFonts w:asciiTheme="minorHAnsi" w:hAnsiTheme="minorHAnsi"/>
          <w:rPrChange w:id="751" w:author="Erin Stephenson" w:date="2019-03-13T19:33:00Z">
            <w:rPr/>
          </w:rPrChange>
        </w:rPr>
      </w:pPr>
      <w:r w:rsidRPr="00ED672B">
        <w:rPr>
          <w:rFonts w:asciiTheme="minorHAnsi" w:hAnsiTheme="minorHAnsi"/>
          <w:rPrChange w:id="752" w:author="Erin Stephenson" w:date="2019-03-13T19:33:00Z">
            <w:rPr/>
          </w:rPrChange>
        </w:rPr>
        <w:t>Rapamycin Treatment Reduces High Fat Diet Induced Increases in Energy Expenditure</w:t>
      </w:r>
    </w:p>
    <w:p w14:paraId="4D764869" w14:textId="3169082F" w:rsidR="00EE7DA9" w:rsidRPr="00ED672B" w:rsidRDefault="00F0463F" w:rsidP="00EE7DA9">
      <w:pPr>
        <w:rPr>
          <w:rFonts w:asciiTheme="minorHAnsi" w:hAnsiTheme="minorHAnsi"/>
          <w:rPrChange w:id="753" w:author="Erin Stephenson" w:date="2019-03-13T19:33:00Z">
            <w:rPr/>
          </w:rPrChange>
        </w:rPr>
      </w:pPr>
      <w:r w:rsidRPr="00ED672B">
        <w:rPr>
          <w:rFonts w:asciiTheme="minorHAnsi" w:hAnsiTheme="minorHAnsi"/>
          <w:rPrChange w:id="754" w:author="Erin Stephenson" w:date="2019-03-13T19:33:00Z">
            <w:rPr/>
          </w:rPrChange>
        </w:rPr>
        <w:t xml:space="preserve">Both short term overfeeding and chronic obesity result in increased energy expenditure.  To test whether mTORC1 plays a role in </w:t>
      </w:r>
      <w:r w:rsidR="00353984" w:rsidRPr="00ED672B">
        <w:rPr>
          <w:rFonts w:asciiTheme="minorHAnsi" w:hAnsiTheme="minorHAnsi"/>
          <w:rPrChange w:id="755" w:author="Erin Stephenson" w:date="2019-03-13T19:33:00Z">
            <w:rPr/>
          </w:rPrChange>
        </w:rPr>
        <w:t xml:space="preserve">the short-term responses to </w:t>
      </w:r>
      <w:r w:rsidR="001B5133" w:rsidRPr="00ED672B">
        <w:rPr>
          <w:rFonts w:asciiTheme="minorHAnsi" w:hAnsiTheme="minorHAnsi"/>
          <w:rPrChange w:id="756" w:author="Erin Stephenson" w:date="2019-03-13T19:33:00Z">
            <w:rPr/>
          </w:rPrChange>
        </w:rPr>
        <w:t>obesogenic</w:t>
      </w:r>
      <w:r w:rsidR="00353984" w:rsidRPr="00ED672B">
        <w:rPr>
          <w:rFonts w:asciiTheme="minorHAnsi" w:hAnsiTheme="minorHAnsi"/>
          <w:rPrChange w:id="757" w:author="Erin Stephenson" w:date="2019-03-13T19:33:00Z">
            <w:rPr/>
          </w:rPrChange>
        </w:rPr>
        <w:t xml:space="preserve"> diets, we measured </w:t>
      </w:r>
      <w:ins w:id="758" w:author="Erin Stephenson" w:date="2019-03-11T13:52:00Z">
        <w:r w:rsidR="00515D25" w:rsidRPr="00ED672B">
          <w:rPr>
            <w:rFonts w:asciiTheme="minorHAnsi" w:hAnsiTheme="minorHAnsi"/>
            <w:rPrChange w:id="759" w:author="Erin Stephenson" w:date="2019-03-13T19:33:00Z">
              <w:rPr/>
            </w:rPrChange>
          </w:rPr>
          <w:t xml:space="preserve">the total </w:t>
        </w:r>
      </w:ins>
      <w:commentRangeStart w:id="760"/>
      <w:r w:rsidR="00353984" w:rsidRPr="00ED672B">
        <w:rPr>
          <w:rFonts w:asciiTheme="minorHAnsi" w:hAnsiTheme="minorHAnsi"/>
          <w:rPrChange w:id="761" w:author="Erin Stephenson" w:date="2019-03-13T19:33:00Z">
            <w:rPr/>
          </w:rPrChange>
        </w:rPr>
        <w:t>energy expenditure</w:t>
      </w:r>
      <w:commentRangeEnd w:id="760"/>
      <w:r w:rsidR="00E63919" w:rsidRPr="00ED672B">
        <w:rPr>
          <w:rStyle w:val="CommentReference"/>
          <w:rFonts w:asciiTheme="minorHAnsi" w:hAnsiTheme="minorHAnsi"/>
          <w:rPrChange w:id="762" w:author="Erin Stephenson" w:date="2019-03-13T19:33:00Z">
            <w:rPr>
              <w:rStyle w:val="CommentReference"/>
            </w:rPr>
          </w:rPrChange>
        </w:rPr>
        <w:commentReference w:id="760"/>
      </w:r>
      <w:r w:rsidR="00353984" w:rsidRPr="00ED672B">
        <w:rPr>
          <w:rFonts w:asciiTheme="minorHAnsi" w:hAnsiTheme="minorHAnsi"/>
          <w:rPrChange w:id="763" w:author="Erin Stephenson" w:date="2019-03-13T19:33:00Z">
            <w:rPr/>
          </w:rPrChange>
        </w:rPr>
        <w:t xml:space="preserve"> </w:t>
      </w:r>
      <w:del w:id="764" w:author="Erin Stephenson" w:date="2019-03-08T17:40:00Z">
        <w:r w:rsidR="00353984" w:rsidRPr="00ED672B" w:rsidDel="00357C70">
          <w:rPr>
            <w:rFonts w:asciiTheme="minorHAnsi" w:hAnsiTheme="minorHAnsi"/>
            <w:rPrChange w:id="765" w:author="Erin Stephenson" w:date="2019-03-13T19:33:00Z">
              <w:rPr/>
            </w:rPrChange>
          </w:rPr>
          <w:delText>in single-housed mice</w:delText>
        </w:r>
      </w:del>
      <w:ins w:id="766" w:author="Erin Stephenson" w:date="2019-03-08T17:40:00Z">
        <w:r w:rsidR="00357C70" w:rsidRPr="00ED672B">
          <w:rPr>
            <w:rFonts w:asciiTheme="minorHAnsi" w:hAnsiTheme="minorHAnsi"/>
            <w:rPrChange w:id="767" w:author="Erin Stephenson" w:date="2019-03-13T19:33:00Z">
              <w:rPr/>
            </w:rPrChange>
          </w:rPr>
          <w:t xml:space="preserve">of </w:t>
        </w:r>
      </w:ins>
      <w:commentRangeStart w:id="768"/>
      <w:ins w:id="769" w:author="Erin Stephenson" w:date="2019-03-11T14:00:00Z">
        <w:r w:rsidR="00E63919" w:rsidRPr="00ED672B">
          <w:rPr>
            <w:rFonts w:asciiTheme="minorHAnsi" w:hAnsiTheme="minorHAnsi"/>
            <w:rPrChange w:id="770" w:author="Erin Stephenson" w:date="2019-03-13T19:33:00Z">
              <w:rPr/>
            </w:rPrChange>
          </w:rPr>
          <w:t xml:space="preserve">C57BL6/J </w:t>
        </w:r>
      </w:ins>
      <w:ins w:id="771" w:author="Erin Stephenson" w:date="2019-03-08T17:40:00Z">
        <w:r w:rsidR="00357C70" w:rsidRPr="00ED672B">
          <w:rPr>
            <w:rFonts w:asciiTheme="minorHAnsi" w:hAnsiTheme="minorHAnsi"/>
            <w:rPrChange w:id="772" w:author="Erin Stephenson" w:date="2019-03-13T19:33:00Z">
              <w:rPr/>
            </w:rPrChange>
          </w:rPr>
          <w:t>mice</w:t>
        </w:r>
      </w:ins>
      <w:commentRangeEnd w:id="768"/>
      <w:ins w:id="773" w:author="Erin Stephenson" w:date="2019-03-11T14:00:00Z">
        <w:r w:rsidR="001C3ACF" w:rsidRPr="00ED672B">
          <w:rPr>
            <w:rStyle w:val="CommentReference"/>
            <w:rFonts w:asciiTheme="minorHAnsi" w:hAnsiTheme="minorHAnsi"/>
            <w:rPrChange w:id="774" w:author="Erin Stephenson" w:date="2019-03-13T19:33:00Z">
              <w:rPr>
                <w:rStyle w:val="CommentReference"/>
              </w:rPr>
            </w:rPrChange>
          </w:rPr>
          <w:commentReference w:id="768"/>
        </w:r>
      </w:ins>
      <w:ins w:id="775" w:author="Erin Stephenson" w:date="2019-03-08T17:40:00Z">
        <w:r w:rsidR="00357C70" w:rsidRPr="00ED672B">
          <w:rPr>
            <w:rFonts w:asciiTheme="minorHAnsi" w:hAnsiTheme="minorHAnsi"/>
            <w:rPrChange w:id="776" w:author="Erin Stephenson" w:date="2019-03-13T19:33:00Z">
              <w:rPr/>
            </w:rPrChange>
          </w:rPr>
          <w:t xml:space="preserve"> </w:t>
        </w:r>
      </w:ins>
      <w:del w:id="777" w:author="Erin Stephenson" w:date="2019-03-08T17:40:00Z">
        <w:r w:rsidR="00353984" w:rsidRPr="00ED672B" w:rsidDel="00357C70">
          <w:rPr>
            <w:rFonts w:asciiTheme="minorHAnsi" w:hAnsiTheme="minorHAnsi"/>
            <w:rPrChange w:id="778" w:author="Erin Stephenson" w:date="2019-03-13T19:33:00Z">
              <w:rPr/>
            </w:rPrChange>
          </w:rPr>
          <w:delText xml:space="preserve"> </w:delText>
        </w:r>
      </w:del>
      <w:r w:rsidR="00353984" w:rsidRPr="00ED672B">
        <w:rPr>
          <w:rFonts w:asciiTheme="minorHAnsi" w:hAnsiTheme="minorHAnsi"/>
          <w:rPrChange w:id="779" w:author="Erin Stephenson" w:date="2019-03-13T19:33:00Z">
            <w:rPr/>
          </w:rPrChange>
        </w:rPr>
        <w:t xml:space="preserve">during </w:t>
      </w:r>
      <w:del w:id="780" w:author="Erin Stephenson" w:date="2019-03-08T17:39:00Z">
        <w:r w:rsidR="00353984" w:rsidRPr="00ED672B" w:rsidDel="00357C70">
          <w:rPr>
            <w:rFonts w:asciiTheme="minorHAnsi" w:hAnsiTheme="minorHAnsi"/>
            <w:rPrChange w:id="781" w:author="Erin Stephenson" w:date="2019-03-13T19:33:00Z">
              <w:rPr/>
            </w:rPrChange>
          </w:rPr>
          <w:delText xml:space="preserve">this </w:delText>
        </w:r>
      </w:del>
      <w:ins w:id="782" w:author="Erin Stephenson" w:date="2019-03-08T17:39:00Z">
        <w:r w:rsidR="00357C70" w:rsidRPr="00ED672B">
          <w:rPr>
            <w:rFonts w:asciiTheme="minorHAnsi" w:hAnsiTheme="minorHAnsi"/>
            <w:rPrChange w:id="783" w:author="Erin Stephenson" w:date="2019-03-13T19:33:00Z">
              <w:rPr/>
            </w:rPrChange>
          </w:rPr>
          <w:t xml:space="preserve">a </w:t>
        </w:r>
      </w:ins>
      <w:r w:rsidR="00353984" w:rsidRPr="00ED672B">
        <w:rPr>
          <w:rFonts w:asciiTheme="minorHAnsi" w:hAnsiTheme="minorHAnsi"/>
          <w:rPrChange w:id="784" w:author="Erin Stephenson" w:date="2019-03-13T19:33:00Z">
            <w:rPr/>
          </w:rPrChange>
        </w:rPr>
        <w:t xml:space="preserve">dietary </w:t>
      </w:r>
      <w:r w:rsidR="0087648E" w:rsidRPr="00ED672B">
        <w:rPr>
          <w:rFonts w:asciiTheme="minorHAnsi" w:hAnsiTheme="minorHAnsi"/>
          <w:rPrChange w:id="785" w:author="Erin Stephenson" w:date="2019-03-13T19:33:00Z">
            <w:rPr/>
          </w:rPrChange>
        </w:rPr>
        <w:t>shift</w:t>
      </w:r>
      <w:ins w:id="786" w:author="Erin Stephenson" w:date="2019-03-08T17:39:00Z">
        <w:r w:rsidR="00711C00" w:rsidRPr="00ED672B">
          <w:rPr>
            <w:rFonts w:asciiTheme="minorHAnsi" w:hAnsiTheme="minorHAnsi"/>
            <w:rPrChange w:id="787" w:author="Erin Stephenson" w:date="2019-03-13T19:33:00Z">
              <w:rPr/>
            </w:rPrChange>
          </w:rPr>
          <w:t xml:space="preserve"> between </w:t>
        </w:r>
        <w:r w:rsidR="00357C70" w:rsidRPr="00ED672B">
          <w:rPr>
            <w:rFonts w:asciiTheme="minorHAnsi" w:hAnsiTheme="minorHAnsi"/>
            <w:rPrChange w:id="788" w:author="Erin Stephenson" w:date="2019-03-13T19:33:00Z">
              <w:rPr/>
            </w:rPrChange>
          </w:rPr>
          <w:t>low fat and high fat diets</w:t>
        </w:r>
      </w:ins>
      <w:ins w:id="789" w:author="Erin Stephenson" w:date="2019-03-11T13:51:00Z">
        <w:r w:rsidR="007A62B1" w:rsidRPr="00ED672B">
          <w:rPr>
            <w:rFonts w:asciiTheme="minorHAnsi" w:hAnsiTheme="minorHAnsi"/>
            <w:rPrChange w:id="790" w:author="Erin Stephenson" w:date="2019-03-13T19:33:00Z">
              <w:rPr/>
            </w:rPrChange>
          </w:rPr>
          <w:t xml:space="preserve"> in the presence or absence of the specific mTOR inhibitor rapamycin</w:t>
        </w:r>
      </w:ins>
      <w:r w:rsidR="0087648E" w:rsidRPr="00ED672B">
        <w:rPr>
          <w:rFonts w:asciiTheme="minorHAnsi" w:hAnsiTheme="minorHAnsi"/>
          <w:rPrChange w:id="791" w:author="Erin Stephenson" w:date="2019-03-13T19:33:00Z">
            <w:rPr/>
          </w:rPrChange>
        </w:rPr>
        <w:t xml:space="preserve">.  As </w:t>
      </w:r>
      <w:del w:id="792" w:author="Erin Stephenson" w:date="2019-03-08T17:46:00Z">
        <w:r w:rsidR="0087648E" w:rsidRPr="00ED672B" w:rsidDel="002E6520">
          <w:rPr>
            <w:rFonts w:asciiTheme="minorHAnsi" w:hAnsiTheme="minorHAnsi"/>
            <w:rPrChange w:id="793" w:author="Erin Stephenson" w:date="2019-03-13T19:33:00Z">
              <w:rPr/>
            </w:rPrChange>
          </w:rPr>
          <w:delText xml:space="preserve">described </w:delText>
        </w:r>
      </w:del>
      <w:ins w:id="794" w:author="Erin Stephenson" w:date="2019-03-08T17:46:00Z">
        <w:r w:rsidR="002E6520" w:rsidRPr="00ED672B">
          <w:rPr>
            <w:rFonts w:asciiTheme="minorHAnsi" w:hAnsiTheme="minorHAnsi"/>
            <w:rPrChange w:id="795" w:author="Erin Stephenson" w:date="2019-03-13T19:33:00Z">
              <w:rPr/>
            </w:rPrChange>
          </w:rPr>
          <w:t xml:space="preserve">depicted </w:t>
        </w:r>
      </w:ins>
      <w:r w:rsidR="0087648E" w:rsidRPr="00ED672B">
        <w:rPr>
          <w:rFonts w:asciiTheme="minorHAnsi" w:hAnsiTheme="minorHAnsi"/>
          <w:rPrChange w:id="796" w:author="Erin Stephenson" w:date="2019-03-13T19:33:00Z">
            <w:rPr/>
          </w:rPrChange>
        </w:rPr>
        <w:t>in Figure 1</w:t>
      </w:r>
      <w:r w:rsidR="00353984" w:rsidRPr="00ED672B">
        <w:rPr>
          <w:rFonts w:asciiTheme="minorHAnsi" w:hAnsiTheme="minorHAnsi"/>
          <w:rPrChange w:id="797" w:author="Erin Stephenson" w:date="2019-03-13T19:33:00Z">
            <w:rPr/>
          </w:rPrChange>
        </w:rPr>
        <w:t xml:space="preserve">A, </w:t>
      </w:r>
      <w:del w:id="798" w:author="Erin Stephenson" w:date="2019-03-11T13:36:00Z">
        <w:r w:rsidR="00353984" w:rsidRPr="00ED672B" w:rsidDel="00772CDD">
          <w:rPr>
            <w:rFonts w:asciiTheme="minorHAnsi" w:hAnsiTheme="minorHAnsi"/>
            <w:rPrChange w:id="799" w:author="Erin Stephenson" w:date="2019-03-13T19:33:00Z">
              <w:rPr/>
            </w:rPrChange>
          </w:rPr>
          <w:delText>animals</w:delText>
        </w:r>
        <w:r w:rsidR="00395526" w:rsidRPr="00ED672B" w:rsidDel="00772CDD">
          <w:rPr>
            <w:rFonts w:asciiTheme="minorHAnsi" w:hAnsiTheme="minorHAnsi"/>
            <w:rPrChange w:id="800" w:author="Erin Stephenson" w:date="2019-03-13T19:33:00Z">
              <w:rPr/>
            </w:rPrChange>
          </w:rPr>
          <w:delText xml:space="preserve"> </w:delText>
        </w:r>
      </w:del>
      <w:del w:id="801" w:author="Erin Stephenson" w:date="2019-03-08T17:46:00Z">
        <w:r w:rsidR="00395526" w:rsidRPr="00ED672B" w:rsidDel="002E6520">
          <w:rPr>
            <w:rFonts w:asciiTheme="minorHAnsi" w:hAnsiTheme="minorHAnsi"/>
            <w:rPrChange w:id="802" w:author="Erin Stephenson" w:date="2019-03-13T19:33:00Z">
              <w:rPr/>
            </w:rPrChange>
          </w:rPr>
          <w:delText xml:space="preserve">were </w:delText>
        </w:r>
      </w:del>
      <w:del w:id="803" w:author="Erin Stephenson" w:date="2019-03-08T17:40:00Z">
        <w:r w:rsidR="00395526" w:rsidRPr="00ED672B" w:rsidDel="00357C70">
          <w:rPr>
            <w:rFonts w:asciiTheme="minorHAnsi" w:hAnsiTheme="minorHAnsi"/>
            <w:rPrChange w:id="804" w:author="Erin Stephenson" w:date="2019-03-13T19:33:00Z">
              <w:rPr/>
            </w:rPrChange>
          </w:rPr>
          <w:delText xml:space="preserve">single </w:delText>
        </w:r>
      </w:del>
      <w:ins w:id="805" w:author="Erin Stephenson" w:date="2019-03-08T17:40:00Z">
        <w:r w:rsidR="00357C70" w:rsidRPr="00ED672B">
          <w:rPr>
            <w:rFonts w:asciiTheme="minorHAnsi" w:hAnsiTheme="minorHAnsi"/>
            <w:rPrChange w:id="806" w:author="Erin Stephenson" w:date="2019-03-13T19:33:00Z">
              <w:rPr/>
            </w:rPrChange>
          </w:rPr>
          <w:t xml:space="preserve">individually </w:t>
        </w:r>
      </w:ins>
      <w:r w:rsidR="00395526" w:rsidRPr="00ED672B">
        <w:rPr>
          <w:rFonts w:asciiTheme="minorHAnsi" w:hAnsiTheme="minorHAnsi"/>
          <w:rPrChange w:id="807" w:author="Erin Stephenson" w:date="2019-03-13T19:33:00Z">
            <w:rPr/>
          </w:rPrChange>
        </w:rPr>
        <w:t xml:space="preserve">housed </w:t>
      </w:r>
      <w:ins w:id="808" w:author="Erin Stephenson" w:date="2019-03-08T17:46:00Z">
        <w:r w:rsidR="002E6520" w:rsidRPr="00ED672B">
          <w:rPr>
            <w:rFonts w:asciiTheme="minorHAnsi" w:hAnsiTheme="minorHAnsi"/>
            <w:rPrChange w:id="809" w:author="Erin Stephenson" w:date="2019-03-13T19:33:00Z">
              <w:rPr/>
            </w:rPrChange>
          </w:rPr>
          <w:t>animals were</w:t>
        </w:r>
      </w:ins>
      <w:del w:id="810" w:author="Erin Stephenson" w:date="2019-03-08T17:46:00Z">
        <w:r w:rsidR="00395526" w:rsidRPr="00ED672B" w:rsidDel="002E6520">
          <w:rPr>
            <w:rFonts w:asciiTheme="minorHAnsi" w:hAnsiTheme="minorHAnsi"/>
            <w:rPrChange w:id="811" w:author="Erin Stephenson" w:date="2019-03-13T19:33:00Z">
              <w:rPr/>
            </w:rPrChange>
          </w:rPr>
          <w:delText>and</w:delText>
        </w:r>
      </w:del>
      <w:r w:rsidR="00395526" w:rsidRPr="00ED672B">
        <w:rPr>
          <w:rFonts w:asciiTheme="minorHAnsi" w:hAnsiTheme="minorHAnsi"/>
          <w:rPrChange w:id="812" w:author="Erin Stephenson" w:date="2019-03-13T19:33:00Z">
            <w:rPr/>
          </w:rPrChange>
        </w:rPr>
        <w:t xml:space="preserve"> vehicle-</w:t>
      </w:r>
      <w:r w:rsidR="00353984" w:rsidRPr="00ED672B">
        <w:rPr>
          <w:rFonts w:asciiTheme="minorHAnsi" w:hAnsiTheme="minorHAnsi"/>
          <w:rPrChange w:id="813" w:author="Erin Stephenson" w:date="2019-03-13T19:33:00Z">
            <w:rPr/>
          </w:rPrChange>
        </w:rPr>
        <w:t xml:space="preserve">injected </w:t>
      </w:r>
      <w:r w:rsidR="00395526" w:rsidRPr="00ED672B">
        <w:rPr>
          <w:rFonts w:asciiTheme="minorHAnsi" w:hAnsiTheme="minorHAnsi"/>
          <w:rPrChange w:id="814" w:author="Erin Stephenson" w:date="2019-03-13T19:33:00Z">
            <w:rPr/>
          </w:rPrChange>
        </w:rPr>
        <w:t xml:space="preserve">daily </w:t>
      </w:r>
      <w:r w:rsidR="00353984" w:rsidRPr="00ED672B">
        <w:rPr>
          <w:rFonts w:asciiTheme="minorHAnsi" w:hAnsiTheme="minorHAnsi"/>
          <w:rPrChange w:id="815" w:author="Erin Stephenson" w:date="2019-03-13T19:33:00Z">
            <w:rPr/>
          </w:rPrChange>
        </w:rPr>
        <w:t xml:space="preserve">for </w:t>
      </w:r>
      <w:del w:id="816" w:author="Erin Stephenson" w:date="2019-03-08T17:42:00Z">
        <w:r w:rsidR="00353984" w:rsidRPr="00ED672B" w:rsidDel="00711C00">
          <w:rPr>
            <w:rFonts w:asciiTheme="minorHAnsi" w:hAnsiTheme="minorHAnsi"/>
            <w:rPrChange w:id="817" w:author="Erin Stephenson" w:date="2019-03-13T19:33:00Z">
              <w:rPr/>
            </w:rPrChange>
          </w:rPr>
          <w:delText xml:space="preserve">3 </w:delText>
        </w:r>
      </w:del>
      <w:ins w:id="818" w:author="Erin Stephenson" w:date="2019-03-08T17:42:00Z">
        <w:r w:rsidR="002E6520" w:rsidRPr="00ED672B">
          <w:rPr>
            <w:rFonts w:asciiTheme="minorHAnsi" w:hAnsiTheme="minorHAnsi"/>
            <w:rPrChange w:id="819" w:author="Erin Stephenson" w:date="2019-03-13T19:33:00Z">
              <w:rPr/>
            </w:rPrChange>
          </w:rPr>
          <w:t xml:space="preserve">four </w:t>
        </w:r>
      </w:ins>
      <w:r w:rsidR="00353984" w:rsidRPr="00ED672B">
        <w:rPr>
          <w:rFonts w:asciiTheme="minorHAnsi" w:hAnsiTheme="minorHAnsi"/>
          <w:rPrChange w:id="820" w:author="Erin Stephenson" w:date="2019-03-13T19:33:00Z">
            <w:rPr/>
          </w:rPrChange>
        </w:rPr>
        <w:t>days</w:t>
      </w:r>
      <w:ins w:id="821" w:author="Erin Stephenson" w:date="2019-03-08T17:46:00Z">
        <w:r w:rsidR="002E6520" w:rsidRPr="00ED672B">
          <w:rPr>
            <w:rFonts w:asciiTheme="minorHAnsi" w:hAnsiTheme="minorHAnsi"/>
            <w:rPrChange w:id="822" w:author="Erin Stephenson" w:date="2019-03-13T19:33:00Z">
              <w:rPr/>
            </w:rPrChange>
          </w:rPr>
          <w:t>, followed by three days of either vehicle or rapamycin injection</w:t>
        </w:r>
      </w:ins>
      <w:del w:id="823" w:author="Erin Stephenson" w:date="2019-03-08T17:46:00Z">
        <w:r w:rsidR="00353984" w:rsidRPr="00ED672B" w:rsidDel="002E6520">
          <w:rPr>
            <w:rFonts w:asciiTheme="minorHAnsi" w:hAnsiTheme="minorHAnsi"/>
            <w:rPrChange w:id="824" w:author="Erin Stephenson" w:date="2019-03-13T19:33:00Z">
              <w:rPr/>
            </w:rPrChange>
          </w:rPr>
          <w:delText xml:space="preserve"> to</w:delText>
        </w:r>
      </w:del>
      <w:del w:id="825" w:author="Erin Stephenson" w:date="2019-03-08T17:47:00Z">
        <w:r w:rsidR="00353984" w:rsidRPr="00ED672B" w:rsidDel="002E6520">
          <w:rPr>
            <w:rFonts w:asciiTheme="minorHAnsi" w:hAnsiTheme="minorHAnsi"/>
            <w:rPrChange w:id="826" w:author="Erin Stephenson" w:date="2019-03-13T19:33:00Z">
              <w:rPr/>
            </w:rPrChange>
          </w:rPr>
          <w:delText xml:space="preserve"> </w:delText>
        </w:r>
      </w:del>
      <w:del w:id="827" w:author="Erin Stephenson" w:date="2019-03-08T17:42:00Z">
        <w:r w:rsidR="00353984" w:rsidRPr="00ED672B" w:rsidDel="00711C00">
          <w:rPr>
            <w:rFonts w:asciiTheme="minorHAnsi" w:hAnsiTheme="minorHAnsi"/>
            <w:rPrChange w:id="828" w:author="Erin Stephenson" w:date="2019-03-13T19:33:00Z">
              <w:rPr/>
            </w:rPrChange>
          </w:rPr>
          <w:delText xml:space="preserve">acclimatize </w:delText>
        </w:r>
      </w:del>
      <w:del w:id="829" w:author="Erin Stephenson" w:date="2019-03-08T17:46:00Z">
        <w:r w:rsidR="00353984" w:rsidRPr="00ED672B" w:rsidDel="002E6520">
          <w:rPr>
            <w:rFonts w:asciiTheme="minorHAnsi" w:hAnsiTheme="minorHAnsi"/>
            <w:rPrChange w:id="830" w:author="Erin Stephenson" w:date="2019-03-13T19:33:00Z">
              <w:rPr/>
            </w:rPrChange>
          </w:rPr>
          <w:delText>the animals</w:delText>
        </w:r>
      </w:del>
      <w:r w:rsidR="00353984" w:rsidRPr="00ED672B">
        <w:rPr>
          <w:rFonts w:asciiTheme="minorHAnsi" w:hAnsiTheme="minorHAnsi"/>
          <w:rPrChange w:id="831" w:author="Erin Stephenson" w:date="2019-03-13T19:33:00Z">
            <w:rPr/>
          </w:rPrChange>
        </w:rPr>
        <w:t xml:space="preserve">.  </w:t>
      </w:r>
      <w:del w:id="832" w:author="Erin Stephenson" w:date="2019-03-08T17:43:00Z">
        <w:r w:rsidR="00353984" w:rsidRPr="00ED672B" w:rsidDel="00007596">
          <w:rPr>
            <w:rFonts w:asciiTheme="minorHAnsi" w:hAnsiTheme="minorHAnsi"/>
            <w:rPrChange w:id="833" w:author="Erin Stephenson" w:date="2019-03-13T19:33:00Z">
              <w:rPr/>
            </w:rPrChange>
          </w:rPr>
          <w:delText xml:space="preserve">They </w:delText>
        </w:r>
      </w:del>
      <w:del w:id="834" w:author="Erin Stephenson" w:date="2019-03-08T17:47:00Z">
        <w:r w:rsidR="00353984" w:rsidRPr="00ED672B" w:rsidDel="002E6520">
          <w:rPr>
            <w:rFonts w:asciiTheme="minorHAnsi" w:hAnsiTheme="minorHAnsi"/>
            <w:rPrChange w:id="835" w:author="Erin Stephenson" w:date="2019-03-13T19:33:00Z">
              <w:rPr/>
            </w:rPrChange>
          </w:rPr>
          <w:delText xml:space="preserve">were then placed in metabolic monitoring cages for 2 days, then were randomized into vehicle or rapamycin </w:delText>
        </w:r>
        <w:r w:rsidR="00395526" w:rsidRPr="00ED672B" w:rsidDel="002E6520">
          <w:rPr>
            <w:rFonts w:asciiTheme="minorHAnsi" w:hAnsiTheme="minorHAnsi"/>
            <w:rPrChange w:id="836" w:author="Erin Stephenson" w:date="2019-03-13T19:33:00Z">
              <w:rPr/>
            </w:rPrChange>
          </w:rPr>
          <w:delText xml:space="preserve">injected groups.  </w:delText>
        </w:r>
      </w:del>
      <w:r w:rsidR="00395526" w:rsidRPr="00ED672B">
        <w:rPr>
          <w:rFonts w:asciiTheme="minorHAnsi" w:hAnsiTheme="minorHAnsi"/>
          <w:rPrChange w:id="837" w:author="Erin Stephenson" w:date="2019-03-13T19:33:00Z">
            <w:rPr/>
          </w:rPrChange>
        </w:rPr>
        <w:t xml:space="preserve">After </w:t>
      </w:r>
      <w:ins w:id="838" w:author="Erin Stephenson" w:date="2019-03-11T13:51:00Z">
        <w:r w:rsidR="007A62B1" w:rsidRPr="00ED672B">
          <w:rPr>
            <w:rFonts w:asciiTheme="minorHAnsi" w:hAnsiTheme="minorHAnsi"/>
            <w:rPrChange w:id="839" w:author="Erin Stephenson" w:date="2019-03-13T19:33:00Z">
              <w:rPr/>
            </w:rPrChange>
          </w:rPr>
          <w:t>three</w:t>
        </w:r>
      </w:ins>
      <w:del w:id="840" w:author="Erin Stephenson" w:date="2019-03-11T13:51:00Z">
        <w:r w:rsidR="00395526" w:rsidRPr="00ED672B" w:rsidDel="007A62B1">
          <w:rPr>
            <w:rFonts w:asciiTheme="minorHAnsi" w:hAnsiTheme="minorHAnsi"/>
            <w:rPrChange w:id="841" w:author="Erin Stephenson" w:date="2019-03-13T19:33:00Z">
              <w:rPr/>
            </w:rPrChange>
          </w:rPr>
          <w:delText>2</w:delText>
        </w:r>
      </w:del>
      <w:r w:rsidR="00395526" w:rsidRPr="00ED672B">
        <w:rPr>
          <w:rFonts w:asciiTheme="minorHAnsi" w:hAnsiTheme="minorHAnsi"/>
          <w:rPrChange w:id="842" w:author="Erin Stephenson" w:date="2019-03-13T19:33:00Z">
            <w:rPr/>
          </w:rPrChange>
        </w:rPr>
        <w:t xml:space="preserve"> days of </w:t>
      </w:r>
      <w:del w:id="843" w:author="Erin Stephenson" w:date="2019-03-11T13:51:00Z">
        <w:r w:rsidR="00395526" w:rsidRPr="00ED672B" w:rsidDel="007A62B1">
          <w:rPr>
            <w:rFonts w:asciiTheme="minorHAnsi" w:hAnsiTheme="minorHAnsi"/>
            <w:rPrChange w:id="844" w:author="Erin Stephenson" w:date="2019-03-13T19:33:00Z">
              <w:rPr/>
            </w:rPrChange>
          </w:rPr>
          <w:delText>these injections</w:delText>
        </w:r>
      </w:del>
      <w:ins w:id="845" w:author="Erin Stephenson" w:date="2019-03-11T13:51:00Z">
        <w:r w:rsidR="007A62B1" w:rsidRPr="00ED672B">
          <w:rPr>
            <w:rFonts w:asciiTheme="minorHAnsi" w:hAnsiTheme="minorHAnsi"/>
            <w:rPrChange w:id="846" w:author="Erin Stephenson" w:date="2019-03-13T19:33:00Z">
              <w:rPr/>
            </w:rPrChange>
          </w:rPr>
          <w:t>treatment</w:t>
        </w:r>
      </w:ins>
      <w:r w:rsidR="00395526" w:rsidRPr="00ED672B">
        <w:rPr>
          <w:rFonts w:asciiTheme="minorHAnsi" w:hAnsiTheme="minorHAnsi"/>
          <w:rPrChange w:id="847" w:author="Erin Stephenson" w:date="2019-03-13T19:33:00Z">
            <w:rPr/>
          </w:rPrChange>
        </w:rPr>
        <w:t>, all animals were moved from normal chow diets to a high fat diet</w:t>
      </w:r>
      <w:r w:rsidR="0017194A" w:rsidRPr="00ED672B">
        <w:rPr>
          <w:rFonts w:asciiTheme="minorHAnsi" w:hAnsiTheme="minorHAnsi"/>
          <w:rPrChange w:id="848" w:author="Erin Stephenson" w:date="2019-03-13T19:33:00Z">
            <w:rPr/>
          </w:rPrChange>
        </w:rPr>
        <w:t xml:space="preserve"> (</w:t>
      </w:r>
      <w:commentRangeStart w:id="849"/>
      <w:r w:rsidR="0017194A" w:rsidRPr="00ED672B">
        <w:rPr>
          <w:rFonts w:asciiTheme="minorHAnsi" w:hAnsiTheme="minorHAnsi"/>
          <w:rPrChange w:id="850" w:author="Erin Stephenson" w:date="2019-03-13T19:33:00Z">
            <w:rPr/>
          </w:rPrChange>
        </w:rPr>
        <w:t>HFD</w:t>
      </w:r>
      <w:commentRangeEnd w:id="849"/>
      <w:r w:rsidR="00515D25" w:rsidRPr="00ED672B">
        <w:rPr>
          <w:rStyle w:val="CommentReference"/>
          <w:rFonts w:asciiTheme="minorHAnsi" w:hAnsiTheme="minorHAnsi"/>
          <w:rPrChange w:id="851" w:author="Erin Stephenson" w:date="2019-03-13T19:33:00Z">
            <w:rPr>
              <w:rStyle w:val="CommentReference"/>
            </w:rPr>
          </w:rPrChange>
        </w:rPr>
        <w:commentReference w:id="849"/>
      </w:r>
      <w:r w:rsidR="0017194A" w:rsidRPr="00ED672B">
        <w:rPr>
          <w:rFonts w:asciiTheme="minorHAnsi" w:hAnsiTheme="minorHAnsi"/>
          <w:rPrChange w:id="852" w:author="Erin Stephenson" w:date="2019-03-13T19:33:00Z">
            <w:rPr/>
          </w:rPrChange>
        </w:rPr>
        <w:t>)</w:t>
      </w:r>
      <w:r w:rsidR="00395526" w:rsidRPr="00ED672B">
        <w:rPr>
          <w:rFonts w:asciiTheme="minorHAnsi" w:hAnsiTheme="minorHAnsi"/>
          <w:rPrChange w:id="853" w:author="Erin Stephenson" w:date="2019-03-13T19:33:00Z">
            <w:rPr/>
          </w:rPrChange>
        </w:rPr>
        <w:t>.  As sho</w:t>
      </w:r>
      <w:r w:rsidR="0087648E" w:rsidRPr="00ED672B">
        <w:rPr>
          <w:rFonts w:asciiTheme="minorHAnsi" w:hAnsiTheme="minorHAnsi"/>
          <w:rPrChange w:id="854" w:author="Erin Stephenson" w:date="2019-03-13T19:33:00Z">
            <w:rPr/>
          </w:rPrChange>
        </w:rPr>
        <w:t>wn in Figure 1</w:t>
      </w:r>
      <w:r w:rsidR="00395526" w:rsidRPr="00ED672B">
        <w:rPr>
          <w:rFonts w:asciiTheme="minorHAnsi" w:hAnsiTheme="minorHAnsi"/>
          <w:rPrChange w:id="855" w:author="Erin Stephenson" w:date="2019-03-13T19:33:00Z">
            <w:rPr/>
          </w:rPrChange>
        </w:rPr>
        <w:t xml:space="preserve">B, </w:t>
      </w:r>
      <w:r w:rsidR="00DC1E3E" w:rsidRPr="00ED672B">
        <w:rPr>
          <w:rFonts w:asciiTheme="minorHAnsi" w:hAnsiTheme="minorHAnsi"/>
          <w:rPrChange w:id="856" w:author="Erin Stephenson" w:date="2019-03-13T19:33:00Z">
            <w:rPr/>
          </w:rPrChange>
        </w:rPr>
        <w:t>the switch to HFD</w:t>
      </w:r>
      <w:r w:rsidR="00395526" w:rsidRPr="00ED672B">
        <w:rPr>
          <w:rFonts w:asciiTheme="minorHAnsi" w:hAnsiTheme="minorHAnsi"/>
          <w:rPrChange w:id="857" w:author="Erin Stephenson" w:date="2019-03-13T19:33:00Z">
            <w:rPr/>
          </w:rPrChange>
        </w:rPr>
        <w:t xml:space="preserve"> caused a</w:t>
      </w:r>
      <w:r w:rsidR="00D92193" w:rsidRPr="00ED672B">
        <w:rPr>
          <w:rFonts w:asciiTheme="minorHAnsi" w:hAnsiTheme="minorHAnsi"/>
          <w:rPrChange w:id="858" w:author="Erin Stephenson" w:date="2019-03-13T19:33:00Z">
            <w:rPr/>
          </w:rPrChange>
        </w:rPr>
        <w:t xml:space="preserve"> 7.8%</w:t>
      </w:r>
      <w:r w:rsidR="00395526" w:rsidRPr="00ED672B">
        <w:rPr>
          <w:rFonts w:asciiTheme="minorHAnsi" w:hAnsiTheme="minorHAnsi"/>
          <w:rPrChange w:id="859" w:author="Erin Stephenson" w:date="2019-03-13T19:33:00Z">
            <w:rPr/>
          </w:rPrChange>
        </w:rPr>
        <w:t xml:space="preserve"> increase in </w:t>
      </w:r>
      <w:commentRangeStart w:id="860"/>
      <w:del w:id="861" w:author="Erin Stephenson" w:date="2019-03-11T13:54:00Z">
        <w:r w:rsidR="00395526" w:rsidRPr="00ED672B" w:rsidDel="007364FD">
          <w:rPr>
            <w:rFonts w:asciiTheme="minorHAnsi" w:hAnsiTheme="minorHAnsi"/>
            <w:rPrChange w:id="862" w:author="Erin Stephenson" w:date="2019-03-13T19:33:00Z">
              <w:rPr/>
            </w:rPrChange>
          </w:rPr>
          <w:delText>energy expenditure</w:delText>
        </w:r>
      </w:del>
      <w:ins w:id="863" w:author="Erin Stephenson" w:date="2019-03-11T13:54:00Z">
        <w:r w:rsidR="007364FD" w:rsidRPr="00ED672B">
          <w:rPr>
            <w:rFonts w:asciiTheme="minorHAnsi" w:hAnsiTheme="minorHAnsi"/>
            <w:rPrChange w:id="864" w:author="Erin Stephenson" w:date="2019-03-13T19:33:00Z">
              <w:rPr/>
            </w:rPrChange>
          </w:rPr>
          <w:t>VO2</w:t>
        </w:r>
        <w:commentRangeEnd w:id="860"/>
        <w:r w:rsidR="007364FD" w:rsidRPr="00ED672B">
          <w:rPr>
            <w:rStyle w:val="CommentReference"/>
            <w:rFonts w:asciiTheme="minorHAnsi" w:hAnsiTheme="minorHAnsi"/>
            <w:rPrChange w:id="865" w:author="Erin Stephenson" w:date="2019-03-13T19:33:00Z">
              <w:rPr>
                <w:rStyle w:val="CommentReference"/>
              </w:rPr>
            </w:rPrChange>
          </w:rPr>
          <w:commentReference w:id="860"/>
        </w:r>
      </w:ins>
      <w:r w:rsidR="00395526" w:rsidRPr="00ED672B">
        <w:rPr>
          <w:rFonts w:asciiTheme="minorHAnsi" w:hAnsiTheme="minorHAnsi"/>
          <w:rPrChange w:id="866" w:author="Erin Stephenson" w:date="2019-03-13T19:33:00Z">
            <w:rPr/>
          </w:rPrChange>
        </w:rPr>
        <w:t xml:space="preserve"> in the vehicle</w:t>
      </w:r>
      <w:r w:rsidR="00502BBA" w:rsidRPr="00ED672B">
        <w:rPr>
          <w:rFonts w:asciiTheme="minorHAnsi" w:hAnsiTheme="minorHAnsi"/>
          <w:rPrChange w:id="867" w:author="Erin Stephenson" w:date="2019-03-13T19:33:00Z">
            <w:rPr/>
          </w:rPrChange>
        </w:rPr>
        <w:t xml:space="preserve"> injected</w:t>
      </w:r>
      <w:r w:rsidR="00395526" w:rsidRPr="00ED672B">
        <w:rPr>
          <w:rFonts w:asciiTheme="minorHAnsi" w:hAnsiTheme="minorHAnsi"/>
          <w:rPrChange w:id="868" w:author="Erin Stephenson" w:date="2019-03-13T19:33:00Z">
            <w:rPr/>
          </w:rPrChange>
        </w:rPr>
        <w:t xml:space="preserve"> </w:t>
      </w:r>
      <w:r w:rsidR="00D92193" w:rsidRPr="00ED672B">
        <w:rPr>
          <w:rFonts w:asciiTheme="minorHAnsi" w:hAnsiTheme="minorHAnsi"/>
          <w:rPrChange w:id="869" w:author="Erin Stephenson" w:date="2019-03-13T19:33:00Z">
            <w:rPr/>
          </w:rPrChange>
        </w:rPr>
        <w:t>in the dark phase and a 6.8% increase in the light phase</w:t>
      </w:r>
      <w:r w:rsidR="00395526" w:rsidRPr="00ED672B">
        <w:rPr>
          <w:rFonts w:asciiTheme="minorHAnsi" w:hAnsiTheme="minorHAnsi"/>
          <w:rPrChange w:id="870" w:author="Erin Stephenson" w:date="2019-03-13T19:33:00Z">
            <w:rPr/>
          </w:rPrChange>
        </w:rPr>
        <w:t xml:space="preserve">.  </w:t>
      </w:r>
      <w:del w:id="871" w:author="Erin Stephenson" w:date="2019-03-11T13:55:00Z">
        <w:r w:rsidR="00D92193" w:rsidRPr="00ED672B" w:rsidDel="00D05C69">
          <w:rPr>
            <w:rFonts w:asciiTheme="minorHAnsi" w:hAnsiTheme="minorHAnsi"/>
            <w:rPrChange w:id="872" w:author="Erin Stephenson" w:date="2019-03-13T19:33:00Z">
              <w:rPr/>
            </w:rPrChange>
          </w:rPr>
          <w:delText>For the animals injected with rapamycin, there was no increase</w:delText>
        </w:r>
      </w:del>
      <w:ins w:id="873" w:author="Erin Stephenson" w:date="2019-03-11T13:55:00Z">
        <w:r w:rsidR="00D05C69" w:rsidRPr="00ED672B">
          <w:rPr>
            <w:rFonts w:asciiTheme="minorHAnsi" w:hAnsiTheme="minorHAnsi"/>
            <w:rPrChange w:id="874" w:author="Erin Stephenson" w:date="2019-03-13T19:33:00Z">
              <w:rPr/>
            </w:rPrChange>
          </w:rPr>
          <w:t>Rapamycin injection suppressed the HFD-induced increase</w:t>
        </w:r>
      </w:ins>
      <w:r w:rsidR="00DD3A40" w:rsidRPr="00ED672B">
        <w:rPr>
          <w:rFonts w:asciiTheme="minorHAnsi" w:hAnsiTheme="minorHAnsi"/>
          <w:rPrChange w:id="875" w:author="Erin Stephenson" w:date="2019-03-13T19:33:00Z">
            <w:rPr/>
          </w:rPrChange>
        </w:rPr>
        <w:t xml:space="preserve"> in </w:t>
      </w:r>
      <w:del w:id="876" w:author="Erin Stephenson" w:date="2019-03-11T13:56:00Z">
        <w:r w:rsidR="00DD3A40" w:rsidRPr="00ED672B" w:rsidDel="00D05C69">
          <w:rPr>
            <w:rFonts w:asciiTheme="minorHAnsi" w:hAnsiTheme="minorHAnsi"/>
            <w:rPrChange w:id="877" w:author="Erin Stephenson" w:date="2019-03-13T19:33:00Z">
              <w:rPr/>
            </w:rPrChange>
          </w:rPr>
          <w:delText>energy expenditure</w:delText>
        </w:r>
      </w:del>
      <w:ins w:id="878" w:author="Erin Stephenson" w:date="2019-03-11T13:56:00Z">
        <w:r w:rsidR="00D05C69" w:rsidRPr="00ED672B">
          <w:rPr>
            <w:rFonts w:asciiTheme="minorHAnsi" w:hAnsiTheme="minorHAnsi"/>
            <w:rPrChange w:id="879" w:author="Erin Stephenson" w:date="2019-03-13T19:33:00Z">
              <w:rPr/>
            </w:rPrChange>
          </w:rPr>
          <w:t>VO2</w:t>
        </w:r>
      </w:ins>
      <w:del w:id="880" w:author="Erin Stephenson" w:date="2019-03-11T13:56:00Z">
        <w:r w:rsidR="00D92193" w:rsidRPr="00ED672B" w:rsidDel="00D05C69">
          <w:rPr>
            <w:rFonts w:asciiTheme="minorHAnsi" w:hAnsiTheme="minorHAnsi"/>
            <w:rPrChange w:id="881" w:author="Erin Stephenson" w:date="2019-03-13T19:33:00Z">
              <w:rPr/>
            </w:rPrChange>
          </w:rPr>
          <w:delText xml:space="preserve"> </w:delText>
        </w:r>
        <w:r w:rsidR="00697482" w:rsidRPr="00ED672B" w:rsidDel="00D05C69">
          <w:rPr>
            <w:rFonts w:asciiTheme="minorHAnsi" w:hAnsiTheme="minorHAnsi"/>
            <w:rPrChange w:id="882" w:author="Erin Stephenson" w:date="2019-03-13T19:33:00Z">
              <w:rPr/>
            </w:rPrChange>
          </w:rPr>
          <w:delText>within</w:delText>
        </w:r>
        <w:r w:rsidR="00DD3A40" w:rsidRPr="00ED672B" w:rsidDel="00D05C69">
          <w:rPr>
            <w:rFonts w:asciiTheme="minorHAnsi" w:hAnsiTheme="minorHAnsi"/>
            <w:rPrChange w:id="883" w:author="Erin Stephenson" w:date="2019-03-13T19:33:00Z">
              <w:rPr/>
            </w:rPrChange>
          </w:rPr>
          <w:delText xml:space="preserve"> the HFD phase, when</w:delText>
        </w:r>
      </w:del>
      <w:r w:rsidR="00DD3A40" w:rsidRPr="00ED672B">
        <w:rPr>
          <w:rFonts w:asciiTheme="minorHAnsi" w:hAnsiTheme="minorHAnsi"/>
          <w:rPrChange w:id="884" w:author="Erin Stephenson" w:date="2019-03-13T19:33:00Z">
            <w:rPr/>
          </w:rPrChange>
        </w:rPr>
        <w:t xml:space="preserve"> compared to vehicle treated mice (p=1.24 x 10</w:t>
      </w:r>
      <w:r w:rsidR="00DD3A40" w:rsidRPr="00ED672B">
        <w:rPr>
          <w:rFonts w:asciiTheme="minorHAnsi" w:hAnsiTheme="minorHAnsi"/>
          <w:vertAlign w:val="superscript"/>
          <w:rPrChange w:id="885" w:author="Erin Stephenson" w:date="2019-03-13T19:33:00Z">
            <w:rPr>
              <w:vertAlign w:val="superscript"/>
            </w:rPr>
          </w:rPrChange>
        </w:rPr>
        <w:t>-5</w:t>
      </w:r>
      <w:r w:rsidR="00DD3A40" w:rsidRPr="00ED672B">
        <w:rPr>
          <w:rFonts w:asciiTheme="minorHAnsi" w:hAnsiTheme="minorHAnsi"/>
          <w:rPrChange w:id="886" w:author="Erin Stephenson" w:date="2019-03-13T19:33:00Z">
            <w:rPr/>
          </w:rPrChange>
        </w:rPr>
        <w:t>)</w:t>
      </w:r>
      <w:ins w:id="887" w:author="Erin Stephenson" w:date="2019-03-11T13:57:00Z">
        <w:r w:rsidR="0010266D" w:rsidRPr="00ED672B">
          <w:rPr>
            <w:rFonts w:asciiTheme="minorHAnsi" w:hAnsiTheme="minorHAnsi"/>
            <w:rPrChange w:id="888" w:author="Erin Stephenson" w:date="2019-03-13T19:33:00Z">
              <w:rPr/>
            </w:rPrChange>
          </w:rPr>
          <w:t>, and t</w:t>
        </w:r>
      </w:ins>
      <w:del w:id="889" w:author="Erin Stephenson" w:date="2019-03-11T13:57:00Z">
        <w:r w:rsidR="00DD3A40" w:rsidRPr="00ED672B" w:rsidDel="0010266D">
          <w:rPr>
            <w:rFonts w:asciiTheme="minorHAnsi" w:hAnsiTheme="minorHAnsi"/>
            <w:rPrChange w:id="890" w:author="Erin Stephenson" w:date="2019-03-13T19:33:00Z">
              <w:rPr/>
            </w:rPrChange>
          </w:rPr>
          <w:delText>.  T</w:delText>
        </w:r>
      </w:del>
      <w:r w:rsidR="00DD3A40" w:rsidRPr="00ED672B">
        <w:rPr>
          <w:rFonts w:asciiTheme="minorHAnsi" w:hAnsiTheme="minorHAnsi"/>
          <w:rPrChange w:id="891" w:author="Erin Stephenson" w:date="2019-03-13T19:33:00Z">
            <w:rPr/>
          </w:rPrChange>
        </w:rPr>
        <w:t xml:space="preserve">hese effects </w:t>
      </w:r>
      <w:del w:id="892" w:author="Erin Stephenson" w:date="2019-03-11T13:57:00Z">
        <w:r w:rsidR="00DD3A40" w:rsidRPr="00ED672B" w:rsidDel="0010266D">
          <w:rPr>
            <w:rFonts w:asciiTheme="minorHAnsi" w:hAnsiTheme="minorHAnsi"/>
            <w:rPrChange w:id="893" w:author="Erin Stephenson" w:date="2019-03-13T19:33:00Z">
              <w:rPr/>
            </w:rPrChange>
          </w:rPr>
          <w:delText>on energy expenditure</w:delText>
        </w:r>
        <w:r w:rsidR="00395526" w:rsidRPr="00ED672B" w:rsidDel="0010266D">
          <w:rPr>
            <w:rFonts w:asciiTheme="minorHAnsi" w:hAnsiTheme="minorHAnsi"/>
            <w:rPrChange w:id="894" w:author="Erin Stephenson" w:date="2019-03-13T19:33:00Z">
              <w:rPr/>
            </w:rPrChange>
          </w:rPr>
          <w:delText xml:space="preserve"> </w:delText>
        </w:r>
      </w:del>
      <w:r w:rsidR="00DD3A40" w:rsidRPr="00ED672B">
        <w:rPr>
          <w:rFonts w:asciiTheme="minorHAnsi" w:hAnsiTheme="minorHAnsi"/>
          <w:rPrChange w:id="895" w:author="Erin Stephenson" w:date="2019-03-13T19:33:00Z">
            <w:rPr/>
          </w:rPrChange>
        </w:rPr>
        <w:t>were</w:t>
      </w:r>
      <w:r w:rsidR="00395526" w:rsidRPr="00ED672B">
        <w:rPr>
          <w:rFonts w:asciiTheme="minorHAnsi" w:hAnsiTheme="minorHAnsi"/>
          <w:rPrChange w:id="896" w:author="Erin Stephenson" w:date="2019-03-13T19:33:00Z">
            <w:rPr/>
          </w:rPrChange>
        </w:rPr>
        <w:t xml:space="preserve"> not associated with differences in physical activity </w:t>
      </w:r>
      <w:r w:rsidR="0087648E" w:rsidRPr="00ED672B">
        <w:rPr>
          <w:rFonts w:asciiTheme="minorHAnsi" w:hAnsiTheme="minorHAnsi"/>
          <w:rPrChange w:id="897" w:author="Erin Stephenson" w:date="2019-03-13T19:33:00Z">
            <w:rPr/>
          </w:rPrChange>
        </w:rPr>
        <w:t>(Figure 1</w:t>
      </w:r>
      <w:r w:rsidR="00F00E78" w:rsidRPr="00ED672B">
        <w:rPr>
          <w:rFonts w:asciiTheme="minorHAnsi" w:hAnsiTheme="minorHAnsi"/>
          <w:rPrChange w:id="898" w:author="Erin Stephenson" w:date="2019-03-13T19:33:00Z">
            <w:rPr/>
          </w:rPrChange>
        </w:rPr>
        <w:t>C</w:t>
      </w:r>
      <w:r w:rsidR="00395526" w:rsidRPr="00ED672B">
        <w:rPr>
          <w:rFonts w:asciiTheme="minorHAnsi" w:hAnsiTheme="minorHAnsi"/>
          <w:rPrChange w:id="899" w:author="Erin Stephenson" w:date="2019-03-13T19:33:00Z">
            <w:rPr/>
          </w:rPrChange>
        </w:rPr>
        <w:t>).</w:t>
      </w:r>
      <w:r w:rsidR="0017194A" w:rsidRPr="00ED672B">
        <w:rPr>
          <w:rFonts w:asciiTheme="minorHAnsi" w:hAnsiTheme="minorHAnsi"/>
          <w:rPrChange w:id="900" w:author="Erin Stephenson" w:date="2019-03-13T19:33:00Z">
            <w:rPr/>
          </w:rPrChange>
        </w:rPr>
        <w:t xml:space="preserve">  These data </w:t>
      </w:r>
      <w:r w:rsidR="004D7062" w:rsidRPr="00ED672B">
        <w:rPr>
          <w:rFonts w:asciiTheme="minorHAnsi" w:hAnsiTheme="minorHAnsi"/>
          <w:rPrChange w:id="901" w:author="Erin Stephenson" w:date="2019-03-13T19:33:00Z">
            <w:rPr/>
          </w:rPrChange>
        </w:rPr>
        <w:t>support the hypothesis</w:t>
      </w:r>
      <w:r w:rsidR="0017194A" w:rsidRPr="00ED672B">
        <w:rPr>
          <w:rFonts w:asciiTheme="minorHAnsi" w:hAnsiTheme="minorHAnsi"/>
          <w:rPrChange w:id="902" w:author="Erin Stephenson" w:date="2019-03-13T19:33:00Z">
            <w:rPr/>
          </w:rPrChange>
        </w:rPr>
        <w:t xml:space="preserve"> that mTORC1 is required for the increase in </w:t>
      </w:r>
      <w:commentRangeStart w:id="903"/>
      <w:r w:rsidR="0017194A" w:rsidRPr="00ED672B">
        <w:rPr>
          <w:rFonts w:asciiTheme="minorHAnsi" w:hAnsiTheme="minorHAnsi"/>
          <w:rPrChange w:id="904" w:author="Erin Stephenson" w:date="2019-03-13T19:33:00Z">
            <w:rPr/>
          </w:rPrChange>
        </w:rPr>
        <w:t>energy expenditure</w:t>
      </w:r>
      <w:commentRangeEnd w:id="903"/>
      <w:r w:rsidR="007D34F5" w:rsidRPr="00ED672B">
        <w:rPr>
          <w:rStyle w:val="CommentReference"/>
          <w:rFonts w:asciiTheme="minorHAnsi" w:hAnsiTheme="minorHAnsi"/>
          <w:rPrChange w:id="905" w:author="Erin Stephenson" w:date="2019-03-13T19:33:00Z">
            <w:rPr>
              <w:rStyle w:val="CommentReference"/>
            </w:rPr>
          </w:rPrChange>
        </w:rPr>
        <w:commentReference w:id="903"/>
      </w:r>
      <w:r w:rsidR="0017194A" w:rsidRPr="00ED672B">
        <w:rPr>
          <w:rFonts w:asciiTheme="minorHAnsi" w:hAnsiTheme="minorHAnsi"/>
          <w:rPrChange w:id="906" w:author="Erin Stephenson" w:date="2019-03-13T19:33:00Z">
            <w:rPr/>
          </w:rPrChange>
        </w:rPr>
        <w:t xml:space="preserve"> </w:t>
      </w:r>
      <w:ins w:id="907" w:author="Erin Stephenson" w:date="2019-03-11T13:57:00Z">
        <w:r w:rsidR="0010266D" w:rsidRPr="00ED672B">
          <w:rPr>
            <w:rFonts w:asciiTheme="minorHAnsi" w:hAnsiTheme="minorHAnsi"/>
            <w:rPrChange w:id="908" w:author="Erin Stephenson" w:date="2019-03-13T19:33:00Z">
              <w:rPr/>
            </w:rPrChange>
          </w:rPr>
          <w:t xml:space="preserve">observed </w:t>
        </w:r>
      </w:ins>
      <w:r w:rsidR="0017194A" w:rsidRPr="00ED672B">
        <w:rPr>
          <w:rFonts w:asciiTheme="minorHAnsi" w:hAnsiTheme="minorHAnsi"/>
          <w:rPrChange w:id="909" w:author="Erin Stephenson" w:date="2019-03-13T19:33:00Z">
            <w:rPr/>
          </w:rPrChange>
        </w:rPr>
        <w:t>in response to HFD feeding.</w:t>
      </w:r>
      <w:r w:rsidR="00A04A3A" w:rsidRPr="00ED672B">
        <w:rPr>
          <w:rFonts w:asciiTheme="minorHAnsi" w:hAnsiTheme="minorHAnsi"/>
          <w:rPrChange w:id="910" w:author="Erin Stephenson" w:date="2019-03-13T19:33:00Z">
            <w:rPr/>
          </w:rPrChange>
        </w:rPr>
        <w:t xml:space="preserve">  </w:t>
      </w:r>
    </w:p>
    <w:p w14:paraId="621151A6" w14:textId="77777777" w:rsidR="00EE7DA9" w:rsidRPr="00ED672B" w:rsidRDefault="00EE7DA9" w:rsidP="00EE7DA9">
      <w:pPr>
        <w:rPr>
          <w:rFonts w:asciiTheme="minorHAnsi" w:hAnsiTheme="minorHAnsi"/>
          <w:rPrChange w:id="911" w:author="Erin Stephenson" w:date="2019-03-13T19:33:00Z">
            <w:rPr/>
          </w:rPrChange>
        </w:rPr>
      </w:pPr>
    </w:p>
    <w:p w14:paraId="7A82AE45" w14:textId="026474FF" w:rsidR="0087648E" w:rsidRPr="00ED672B" w:rsidRDefault="0087648E" w:rsidP="0087648E">
      <w:pPr>
        <w:pStyle w:val="Heading2"/>
        <w:rPr>
          <w:rFonts w:asciiTheme="minorHAnsi" w:hAnsiTheme="minorHAnsi"/>
          <w:rPrChange w:id="912" w:author="Erin Stephenson" w:date="2019-03-13T19:33:00Z">
            <w:rPr/>
          </w:rPrChange>
        </w:rPr>
      </w:pPr>
      <w:r w:rsidRPr="00ED672B">
        <w:rPr>
          <w:rFonts w:asciiTheme="minorHAnsi" w:hAnsiTheme="minorHAnsi"/>
          <w:rPrChange w:id="913" w:author="Erin Stephenson" w:date="2019-03-13T19:33:00Z">
            <w:rPr/>
          </w:rPrChange>
        </w:rPr>
        <w:t>Activation of mTORC1 in Muscle is Sufficient for Increased Energy Expenditure</w:t>
      </w:r>
    </w:p>
    <w:p w14:paraId="56C91861" w14:textId="37B6B60F" w:rsidR="00A472DC" w:rsidRPr="00ED672B" w:rsidRDefault="0087648E" w:rsidP="00D04DA3">
      <w:pPr>
        <w:rPr>
          <w:ins w:id="914" w:author="Erin Stephenson" w:date="2019-03-11T14:20:00Z"/>
          <w:rFonts w:asciiTheme="minorHAnsi" w:hAnsiTheme="minorHAnsi"/>
          <w:rPrChange w:id="915" w:author="Erin Stephenson" w:date="2019-03-13T19:33:00Z">
            <w:rPr>
              <w:ins w:id="916" w:author="Erin Stephenson" w:date="2019-03-11T14:20:00Z"/>
            </w:rPr>
          </w:rPrChange>
        </w:rPr>
      </w:pPr>
      <w:r w:rsidRPr="00ED672B">
        <w:rPr>
          <w:rFonts w:asciiTheme="minorHAnsi" w:hAnsiTheme="minorHAnsi"/>
          <w:rPrChange w:id="917" w:author="Erin Stephenson" w:date="2019-03-13T19:33:00Z">
            <w:rPr/>
          </w:rPrChange>
        </w:rPr>
        <w:t xml:space="preserve">To test whether </w:t>
      </w:r>
      <w:ins w:id="918" w:author="Erin Stephenson" w:date="2019-03-11T14:06:00Z">
        <w:r w:rsidR="001E275B" w:rsidRPr="00ED672B">
          <w:rPr>
            <w:rFonts w:asciiTheme="minorHAnsi" w:hAnsiTheme="minorHAnsi"/>
            <w:rPrChange w:id="919" w:author="Erin Stephenson" w:date="2019-03-13T19:33:00Z">
              <w:rPr/>
            </w:rPrChange>
          </w:rPr>
          <w:t xml:space="preserve">skeletal </w:t>
        </w:r>
      </w:ins>
      <w:r w:rsidRPr="00ED672B">
        <w:rPr>
          <w:rFonts w:asciiTheme="minorHAnsi" w:hAnsiTheme="minorHAnsi"/>
          <w:rPrChange w:id="920" w:author="Erin Stephenson" w:date="2019-03-13T19:33:00Z">
            <w:rPr/>
          </w:rPrChange>
        </w:rPr>
        <w:t xml:space="preserve">muscle mTORC1 activation </w:t>
      </w:r>
      <w:del w:id="921" w:author="Erin Stephenson" w:date="2019-03-11T14:06:00Z">
        <w:r w:rsidRPr="00ED672B" w:rsidDel="001E275B">
          <w:rPr>
            <w:rFonts w:asciiTheme="minorHAnsi" w:hAnsiTheme="minorHAnsi"/>
            <w:rPrChange w:id="922" w:author="Erin Stephenson" w:date="2019-03-13T19:33:00Z">
              <w:rPr/>
            </w:rPrChange>
          </w:rPr>
          <w:delText>was sufficient</w:delText>
        </w:r>
      </w:del>
      <w:ins w:id="923" w:author="Erin Stephenson" w:date="2019-03-13T15:05:00Z">
        <w:r w:rsidR="002470AA" w:rsidRPr="00ED672B">
          <w:rPr>
            <w:rFonts w:asciiTheme="minorHAnsi" w:hAnsiTheme="minorHAnsi"/>
            <w:rPrChange w:id="924" w:author="Erin Stephenson" w:date="2019-03-13T19:33:00Z">
              <w:rPr/>
            </w:rPrChange>
          </w:rPr>
          <w:t>resulted in elevated</w:t>
        </w:r>
      </w:ins>
      <w:r w:rsidRPr="00ED672B">
        <w:rPr>
          <w:rFonts w:asciiTheme="minorHAnsi" w:hAnsiTheme="minorHAnsi"/>
          <w:rPrChange w:id="925" w:author="Erin Stephenson" w:date="2019-03-13T19:33:00Z">
            <w:rPr/>
          </w:rPrChange>
        </w:rPr>
        <w:t xml:space="preserve"> </w:t>
      </w:r>
      <w:del w:id="926" w:author="Erin Stephenson" w:date="2019-03-11T14:06:00Z">
        <w:r w:rsidRPr="00ED672B" w:rsidDel="001E275B">
          <w:rPr>
            <w:rFonts w:asciiTheme="minorHAnsi" w:hAnsiTheme="minorHAnsi"/>
            <w:rPrChange w:id="927" w:author="Erin Stephenson" w:date="2019-03-13T19:33:00Z">
              <w:rPr/>
            </w:rPrChange>
          </w:rPr>
          <w:delText xml:space="preserve">to affect adiposity and </w:delText>
        </w:r>
      </w:del>
      <w:r w:rsidRPr="00ED672B">
        <w:rPr>
          <w:rFonts w:asciiTheme="minorHAnsi" w:hAnsiTheme="minorHAnsi"/>
          <w:rPrChange w:id="928" w:author="Erin Stephenson" w:date="2019-03-13T19:33:00Z">
            <w:rPr/>
          </w:rPrChange>
        </w:rPr>
        <w:t>energy expenditure,</w:t>
      </w:r>
      <w:r w:rsidR="00F07541" w:rsidRPr="00ED672B">
        <w:rPr>
          <w:rFonts w:asciiTheme="minorHAnsi" w:hAnsiTheme="minorHAnsi"/>
          <w:rPrChange w:id="929" w:author="Erin Stephenson" w:date="2019-03-13T19:33:00Z">
            <w:rPr/>
          </w:rPrChange>
        </w:rPr>
        <w:t xml:space="preserve"> we performed </w:t>
      </w:r>
      <w:r w:rsidR="004D0DD4" w:rsidRPr="00ED672B">
        <w:rPr>
          <w:rFonts w:asciiTheme="minorHAnsi" w:hAnsiTheme="minorHAnsi"/>
          <w:rPrChange w:id="930" w:author="Erin Stephenson" w:date="2019-03-13T19:33:00Z">
            <w:rPr/>
          </w:rPrChange>
        </w:rPr>
        <w:t xml:space="preserve">indirect </w:t>
      </w:r>
      <w:r w:rsidR="00F07541" w:rsidRPr="00ED672B">
        <w:rPr>
          <w:rFonts w:asciiTheme="minorHAnsi" w:hAnsiTheme="minorHAnsi"/>
          <w:rPrChange w:id="931" w:author="Erin Stephenson" w:date="2019-03-13T19:33:00Z">
            <w:rPr/>
          </w:rPrChange>
        </w:rPr>
        <w:t>calorimetry studies on</w:t>
      </w:r>
      <w:r w:rsidRPr="00ED672B">
        <w:rPr>
          <w:rFonts w:asciiTheme="minorHAnsi" w:hAnsiTheme="minorHAnsi"/>
          <w:rPrChange w:id="932" w:author="Erin Stephenson" w:date="2019-03-13T19:33:00Z">
            <w:rPr/>
          </w:rPrChange>
        </w:rPr>
        <w:t xml:space="preserve"> </w:t>
      </w:r>
      <w:r w:rsidRPr="00ED672B">
        <w:rPr>
          <w:rFonts w:asciiTheme="minorHAnsi" w:hAnsiTheme="minorHAnsi"/>
          <w:i/>
          <w:rPrChange w:id="933" w:author="Erin Stephenson" w:date="2019-03-13T19:33:00Z">
            <w:rPr>
              <w:i/>
            </w:rPr>
          </w:rPrChange>
        </w:rPr>
        <w:t>Ckmm-Cre</w:t>
      </w:r>
      <w:r w:rsidRPr="00ED672B">
        <w:rPr>
          <w:rFonts w:asciiTheme="minorHAnsi" w:hAnsiTheme="minorHAnsi"/>
          <w:rPrChange w:id="934" w:author="Erin Stephenson" w:date="2019-03-13T19:33:00Z">
            <w:rPr/>
          </w:rPrChange>
        </w:rPr>
        <w:t xml:space="preserve"> driven</w:t>
      </w:r>
      <w:r w:rsidR="00F07541" w:rsidRPr="00ED672B">
        <w:rPr>
          <w:rFonts w:asciiTheme="minorHAnsi" w:hAnsiTheme="minorHAnsi"/>
          <w:rPrChange w:id="935" w:author="Erin Stephenson" w:date="2019-03-13T19:33:00Z">
            <w:rPr/>
          </w:rPrChange>
        </w:rPr>
        <w:t xml:space="preserve"> </w:t>
      </w:r>
      <w:r w:rsidRPr="00ED672B">
        <w:rPr>
          <w:rFonts w:asciiTheme="minorHAnsi" w:hAnsiTheme="minorHAnsi"/>
          <w:i/>
          <w:rPrChange w:id="936" w:author="Erin Stephenson" w:date="2019-03-13T19:33:00Z">
            <w:rPr>
              <w:i/>
            </w:rPr>
          </w:rPrChange>
        </w:rPr>
        <w:t>Tsc1</w:t>
      </w:r>
      <w:r w:rsidRPr="00ED672B">
        <w:rPr>
          <w:rFonts w:asciiTheme="minorHAnsi" w:hAnsiTheme="minorHAnsi"/>
          <w:rPrChange w:id="937" w:author="Erin Stephenson" w:date="2019-03-13T19:33:00Z">
            <w:rPr/>
          </w:rPrChange>
        </w:rPr>
        <w:t xml:space="preserve"> knockout</w:t>
      </w:r>
      <w:r w:rsidR="00F07541" w:rsidRPr="00ED672B">
        <w:rPr>
          <w:rFonts w:asciiTheme="minorHAnsi" w:hAnsiTheme="minorHAnsi"/>
          <w:rPrChange w:id="938" w:author="Erin Stephenson" w:date="2019-03-13T19:33:00Z">
            <w:rPr/>
          </w:rPrChange>
        </w:rPr>
        <w:t xml:space="preserve"> mice</w:t>
      </w:r>
      <w:r w:rsidRPr="00ED672B">
        <w:rPr>
          <w:rFonts w:asciiTheme="minorHAnsi" w:hAnsiTheme="minorHAnsi"/>
          <w:rPrChange w:id="939" w:author="Erin Stephenson" w:date="2019-03-13T19:33:00Z">
            <w:rPr/>
          </w:rPrChange>
        </w:rPr>
        <w:t>.</w:t>
      </w:r>
      <w:r w:rsidR="00F07541" w:rsidRPr="00ED672B">
        <w:rPr>
          <w:rFonts w:asciiTheme="minorHAnsi" w:hAnsiTheme="minorHAnsi"/>
          <w:rPrChange w:id="940" w:author="Erin Stephenson" w:date="2019-03-13T19:33:00Z">
            <w:rPr/>
          </w:rPrChange>
        </w:rPr>
        <w:t xml:space="preserve">   </w:t>
      </w:r>
      <w:commentRangeStart w:id="941"/>
      <w:r w:rsidRPr="00ED672B">
        <w:rPr>
          <w:rFonts w:asciiTheme="minorHAnsi" w:hAnsiTheme="minorHAnsi"/>
          <w:rPrChange w:id="942" w:author="Erin Stephenson" w:date="2019-03-13T19:33:00Z">
            <w:rPr/>
          </w:rPrChange>
        </w:rPr>
        <w:t xml:space="preserve">Consistent with prior reports </w:t>
      </w:r>
      <w:r w:rsidR="001B5133" w:rsidRPr="00ED672B">
        <w:rPr>
          <w:rFonts w:asciiTheme="minorHAnsi" w:hAnsiTheme="minorHAnsi"/>
          <w:rPrChange w:id="943"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6]","plainTextFormattedCitation":"[6]","previouslyFormattedCitation":"[6]"},"properties":{"noteIndex":0},"schema":"https://github.com/citation-style-language/schema/raw/master/csl-citation.json"}</w:instrText>
      </w:r>
      <w:r w:rsidR="001B5133" w:rsidRPr="00ED672B">
        <w:rPr>
          <w:rFonts w:asciiTheme="minorHAnsi" w:hAnsiTheme="minorHAnsi"/>
          <w:rPrChange w:id="944" w:author="Erin Stephenson" w:date="2019-03-13T19:33:00Z">
            <w:rPr/>
          </w:rPrChange>
        </w:rPr>
        <w:fldChar w:fldCharType="separate"/>
      </w:r>
      <w:r w:rsidR="00256914" w:rsidRPr="00256914">
        <w:rPr>
          <w:rFonts w:asciiTheme="minorHAnsi" w:hAnsiTheme="minorHAnsi"/>
          <w:noProof/>
        </w:rPr>
        <w:t>[6]</w:t>
      </w:r>
      <w:r w:rsidR="001B5133" w:rsidRPr="00ED672B">
        <w:rPr>
          <w:rFonts w:asciiTheme="minorHAnsi" w:hAnsiTheme="minorHAnsi"/>
          <w:rPrChange w:id="945" w:author="Erin Stephenson" w:date="2019-03-13T19:33:00Z">
            <w:rPr/>
          </w:rPrChange>
        </w:rPr>
        <w:fldChar w:fldCharType="end"/>
      </w:r>
      <w:commentRangeEnd w:id="941"/>
      <w:r w:rsidR="00D60A25" w:rsidRPr="00ED672B">
        <w:rPr>
          <w:rStyle w:val="CommentReference"/>
          <w:rFonts w:asciiTheme="minorHAnsi" w:hAnsiTheme="minorHAnsi"/>
          <w:rPrChange w:id="946" w:author="Erin Stephenson" w:date="2019-03-13T19:33:00Z">
            <w:rPr>
              <w:rStyle w:val="CommentReference"/>
            </w:rPr>
          </w:rPrChange>
        </w:rPr>
        <w:commentReference w:id="941"/>
      </w:r>
      <w:r w:rsidR="001B5133" w:rsidRPr="00ED672B">
        <w:rPr>
          <w:rFonts w:asciiTheme="minorHAnsi" w:hAnsiTheme="minorHAnsi"/>
          <w:rPrChange w:id="947" w:author="Erin Stephenson" w:date="2019-03-13T19:33:00Z">
            <w:rPr/>
          </w:rPrChange>
        </w:rPr>
        <w:t xml:space="preserve"> </w:t>
      </w:r>
      <w:r w:rsidRPr="00ED672B">
        <w:rPr>
          <w:rFonts w:asciiTheme="minorHAnsi" w:hAnsiTheme="minorHAnsi"/>
          <w:rPrChange w:id="948" w:author="Erin Stephenson" w:date="2019-03-13T19:33:00Z">
            <w:rPr/>
          </w:rPrChange>
        </w:rPr>
        <w:t xml:space="preserve">we observed </w:t>
      </w:r>
      <w:del w:id="949" w:author="Erin Stephenson" w:date="2019-03-11T14:07:00Z">
        <w:r w:rsidRPr="00ED672B" w:rsidDel="001E275B">
          <w:rPr>
            <w:rFonts w:asciiTheme="minorHAnsi" w:hAnsiTheme="minorHAnsi"/>
            <w:rPrChange w:id="950" w:author="Erin Stephenson" w:date="2019-03-13T19:33:00Z">
              <w:rPr/>
            </w:rPrChange>
          </w:rPr>
          <w:delText xml:space="preserve">a </w:delText>
        </w:r>
        <w:r w:rsidR="00DC6626" w:rsidRPr="00ED672B" w:rsidDel="001E275B">
          <w:rPr>
            <w:rFonts w:asciiTheme="minorHAnsi" w:hAnsiTheme="minorHAnsi"/>
            <w:rPrChange w:id="951" w:author="Erin Stephenson" w:date="2019-03-13T19:33:00Z">
              <w:rPr/>
            </w:rPrChange>
          </w:rPr>
          <w:delText>an</w:delText>
        </w:r>
        <w:r w:rsidRPr="00ED672B" w:rsidDel="001E275B">
          <w:rPr>
            <w:rFonts w:asciiTheme="minorHAnsi" w:hAnsiTheme="minorHAnsi"/>
            <w:rPrChange w:id="952" w:author="Erin Stephenson" w:date="2019-03-13T19:33:00Z">
              <w:rPr/>
            </w:rPrChange>
          </w:rPr>
          <w:delText xml:space="preserve"> </w:delText>
        </w:r>
      </w:del>
      <w:r w:rsidRPr="00ED672B">
        <w:rPr>
          <w:rFonts w:asciiTheme="minorHAnsi" w:hAnsiTheme="minorHAnsi"/>
          <w:rPrChange w:id="953" w:author="Erin Stephenson" w:date="2019-03-13T19:33:00Z">
            <w:rPr/>
          </w:rPrChange>
        </w:rPr>
        <w:t>elevat</w:t>
      </w:r>
      <w:del w:id="954" w:author="Erin Stephenson" w:date="2019-03-11T14:07:00Z">
        <w:r w:rsidRPr="00ED672B" w:rsidDel="001E275B">
          <w:rPr>
            <w:rFonts w:asciiTheme="minorHAnsi" w:hAnsiTheme="minorHAnsi"/>
            <w:rPrChange w:id="955" w:author="Erin Stephenson" w:date="2019-03-13T19:33:00Z">
              <w:rPr/>
            </w:rPrChange>
          </w:rPr>
          <w:delText>ion in</w:delText>
        </w:r>
      </w:del>
      <w:ins w:id="956" w:author="Erin Stephenson" w:date="2019-03-11T14:07:00Z">
        <w:r w:rsidR="001E275B" w:rsidRPr="00ED672B">
          <w:rPr>
            <w:rFonts w:asciiTheme="minorHAnsi" w:hAnsiTheme="minorHAnsi"/>
            <w:rPrChange w:id="957" w:author="Erin Stephenson" w:date="2019-03-13T19:33:00Z">
              <w:rPr/>
            </w:rPrChange>
          </w:rPr>
          <w:t>ed</w:t>
        </w:r>
      </w:ins>
      <w:r w:rsidRPr="00ED672B">
        <w:rPr>
          <w:rFonts w:asciiTheme="minorHAnsi" w:hAnsiTheme="minorHAnsi"/>
          <w:rPrChange w:id="958" w:author="Erin Stephenson" w:date="2019-03-13T19:33:00Z">
            <w:rPr/>
          </w:rPrChange>
        </w:rPr>
        <w:t xml:space="preserve"> energy expenditure in muscle specific </w:t>
      </w:r>
      <w:r w:rsidRPr="00ED672B">
        <w:rPr>
          <w:rFonts w:asciiTheme="minorHAnsi" w:hAnsiTheme="minorHAnsi"/>
          <w:i/>
          <w:rPrChange w:id="959" w:author="Erin Stephenson" w:date="2019-03-13T19:33:00Z">
            <w:rPr>
              <w:i/>
            </w:rPr>
          </w:rPrChange>
        </w:rPr>
        <w:t>Tsc1</w:t>
      </w:r>
      <w:r w:rsidRPr="00ED672B">
        <w:rPr>
          <w:rFonts w:asciiTheme="minorHAnsi" w:hAnsiTheme="minorHAnsi"/>
          <w:rPrChange w:id="960" w:author="Erin Stephenson" w:date="2019-03-13T19:33:00Z">
            <w:rPr/>
          </w:rPrChange>
        </w:rPr>
        <w:t xml:space="preserve"> knockout </w:t>
      </w:r>
      <w:del w:id="961" w:author="Erin Stephenson" w:date="2019-03-11T14:08:00Z">
        <w:r w:rsidRPr="00ED672B" w:rsidDel="00BC442F">
          <w:rPr>
            <w:rFonts w:asciiTheme="minorHAnsi" w:hAnsiTheme="minorHAnsi"/>
            <w:rPrChange w:id="962" w:author="Erin Stephenson" w:date="2019-03-13T19:33:00Z">
              <w:rPr/>
            </w:rPrChange>
          </w:rPr>
          <w:delText xml:space="preserve">mouse </w:delText>
        </w:r>
      </w:del>
      <w:ins w:id="963" w:author="Erin Stephenson" w:date="2019-03-11T14:08:00Z">
        <w:r w:rsidR="00BC442F" w:rsidRPr="00ED672B">
          <w:rPr>
            <w:rFonts w:asciiTheme="minorHAnsi" w:hAnsiTheme="minorHAnsi"/>
            <w:rPrChange w:id="964" w:author="Erin Stephenson" w:date="2019-03-13T19:33:00Z">
              <w:rPr/>
            </w:rPrChange>
          </w:rPr>
          <w:t xml:space="preserve">mice </w:t>
        </w:r>
      </w:ins>
      <w:r w:rsidRPr="00ED672B">
        <w:rPr>
          <w:rFonts w:asciiTheme="minorHAnsi" w:hAnsiTheme="minorHAnsi"/>
          <w:rPrChange w:id="965" w:author="Erin Stephenson" w:date="2019-03-13T19:33:00Z">
            <w:rPr/>
          </w:rPrChange>
        </w:rPr>
        <w:t>(Figure 1</w:t>
      </w:r>
      <w:r w:rsidR="007F73C7" w:rsidRPr="00ED672B">
        <w:rPr>
          <w:rFonts w:asciiTheme="minorHAnsi" w:hAnsiTheme="minorHAnsi"/>
          <w:rPrChange w:id="966" w:author="Erin Stephenson" w:date="2019-03-13T19:33:00Z">
            <w:rPr/>
          </w:rPrChange>
        </w:rPr>
        <w:t>D</w:t>
      </w:r>
      <w:r w:rsidR="00DC6626" w:rsidRPr="00ED672B">
        <w:rPr>
          <w:rFonts w:asciiTheme="minorHAnsi" w:hAnsiTheme="minorHAnsi"/>
          <w:rPrChange w:id="967" w:author="Erin Stephenson" w:date="2019-03-13T19:33:00Z">
            <w:rPr/>
          </w:rPrChange>
        </w:rPr>
        <w:t>, p&lt;1 x 10</w:t>
      </w:r>
      <w:r w:rsidR="00DC6626" w:rsidRPr="00ED672B">
        <w:rPr>
          <w:rFonts w:asciiTheme="minorHAnsi" w:hAnsiTheme="minorHAnsi"/>
          <w:vertAlign w:val="superscript"/>
          <w:rPrChange w:id="968" w:author="Erin Stephenson" w:date="2019-03-13T19:33:00Z">
            <w:rPr>
              <w:vertAlign w:val="superscript"/>
            </w:rPr>
          </w:rPrChange>
        </w:rPr>
        <w:t>6</w:t>
      </w:r>
      <w:r w:rsidRPr="00ED672B">
        <w:rPr>
          <w:rFonts w:asciiTheme="minorHAnsi" w:hAnsiTheme="minorHAnsi"/>
          <w:rPrChange w:id="969" w:author="Erin Stephenson" w:date="2019-03-13T19:33:00Z">
            <w:rPr/>
          </w:rPrChange>
        </w:rPr>
        <w:t>)</w:t>
      </w:r>
      <w:ins w:id="970" w:author="Erin Stephenson" w:date="2019-03-11T14:09:00Z">
        <w:r w:rsidR="00C339F2" w:rsidRPr="00ED672B">
          <w:rPr>
            <w:rFonts w:asciiTheme="minorHAnsi" w:hAnsiTheme="minorHAnsi"/>
            <w:rPrChange w:id="971" w:author="Erin Stephenson" w:date="2019-03-13T19:33:00Z">
              <w:rPr/>
            </w:rPrChange>
          </w:rPr>
          <w:t>, and t</w:t>
        </w:r>
      </w:ins>
      <w:del w:id="972" w:author="Erin Stephenson" w:date="2019-03-11T14:09:00Z">
        <w:r w:rsidR="00DC6626" w:rsidRPr="00ED672B" w:rsidDel="00C339F2">
          <w:rPr>
            <w:rFonts w:asciiTheme="minorHAnsi" w:hAnsiTheme="minorHAnsi"/>
            <w:rPrChange w:id="973" w:author="Erin Stephenson" w:date="2019-03-13T19:33:00Z">
              <w:rPr/>
            </w:rPrChange>
          </w:rPr>
          <w:delText>.  T</w:delText>
        </w:r>
      </w:del>
      <w:r w:rsidR="00DC6626" w:rsidRPr="00ED672B">
        <w:rPr>
          <w:rFonts w:asciiTheme="minorHAnsi" w:hAnsiTheme="minorHAnsi"/>
          <w:rPrChange w:id="974" w:author="Erin Stephenson" w:date="2019-03-13T19:33:00Z">
            <w:rPr/>
          </w:rPrChange>
        </w:rPr>
        <w:t>h</w:t>
      </w:r>
      <w:ins w:id="975" w:author="Erin Stephenson" w:date="2019-03-11T14:08:00Z">
        <w:r w:rsidR="00BC442F" w:rsidRPr="00ED672B">
          <w:rPr>
            <w:rFonts w:asciiTheme="minorHAnsi" w:hAnsiTheme="minorHAnsi"/>
            <w:rPrChange w:id="976" w:author="Erin Stephenson" w:date="2019-03-13T19:33:00Z">
              <w:rPr/>
            </w:rPrChange>
          </w:rPr>
          <w:t xml:space="preserve">e magnitude </w:t>
        </w:r>
        <w:r w:rsidR="00741314" w:rsidRPr="00ED672B">
          <w:rPr>
            <w:rFonts w:asciiTheme="minorHAnsi" w:hAnsiTheme="minorHAnsi"/>
            <w:rPrChange w:id="977" w:author="Erin Stephenson" w:date="2019-03-13T19:33:00Z">
              <w:rPr/>
            </w:rPrChange>
          </w:rPr>
          <w:t>of this</w:t>
        </w:r>
      </w:ins>
      <w:del w:id="978" w:author="Erin Stephenson" w:date="2019-03-11T14:08:00Z">
        <w:r w:rsidR="00DC6626" w:rsidRPr="00ED672B" w:rsidDel="00BC442F">
          <w:rPr>
            <w:rFonts w:asciiTheme="minorHAnsi" w:hAnsiTheme="minorHAnsi"/>
            <w:rPrChange w:id="979" w:author="Erin Stephenson" w:date="2019-03-13T19:33:00Z">
              <w:rPr/>
            </w:rPrChange>
          </w:rPr>
          <w:delText>is</w:delText>
        </w:r>
      </w:del>
      <w:r w:rsidR="00DC6626" w:rsidRPr="00ED672B">
        <w:rPr>
          <w:rFonts w:asciiTheme="minorHAnsi" w:hAnsiTheme="minorHAnsi"/>
          <w:rPrChange w:id="980" w:author="Erin Stephenson" w:date="2019-03-13T19:33:00Z">
            <w:rPr/>
          </w:rPrChange>
        </w:rPr>
        <w:t xml:space="preserve"> </w:t>
      </w:r>
      <w:del w:id="981" w:author="Erin Stephenson" w:date="2019-03-13T15:06:00Z">
        <w:r w:rsidR="00DC6626" w:rsidRPr="00ED672B" w:rsidDel="002470AA">
          <w:rPr>
            <w:rFonts w:asciiTheme="minorHAnsi" w:hAnsiTheme="minorHAnsi"/>
            <w:rPrChange w:id="982" w:author="Erin Stephenson" w:date="2019-03-13T19:33:00Z">
              <w:rPr/>
            </w:rPrChange>
          </w:rPr>
          <w:delText xml:space="preserve">increase </w:delText>
        </w:r>
      </w:del>
      <w:ins w:id="983" w:author="Erin Stephenson" w:date="2019-03-13T15:06:00Z">
        <w:r w:rsidR="002470AA" w:rsidRPr="00ED672B">
          <w:rPr>
            <w:rFonts w:asciiTheme="minorHAnsi" w:hAnsiTheme="minorHAnsi"/>
            <w:rPrChange w:id="984" w:author="Erin Stephenson" w:date="2019-03-13T19:33:00Z">
              <w:rPr/>
            </w:rPrChange>
          </w:rPr>
          <w:t xml:space="preserve">difference </w:t>
        </w:r>
      </w:ins>
      <w:del w:id="985" w:author="Erin Stephenson" w:date="2019-03-11T14:09:00Z">
        <w:r w:rsidR="00DC6626" w:rsidRPr="00ED672B" w:rsidDel="00C339F2">
          <w:rPr>
            <w:rFonts w:asciiTheme="minorHAnsi" w:hAnsiTheme="minorHAnsi"/>
            <w:rPrChange w:id="986" w:author="Erin Stephenson" w:date="2019-03-13T19:33:00Z">
              <w:rPr/>
            </w:rPrChange>
          </w:rPr>
          <w:delText xml:space="preserve">in </w:delText>
        </w:r>
      </w:del>
      <w:del w:id="987" w:author="Erin Stephenson" w:date="2019-03-11T14:02:00Z">
        <w:r w:rsidR="00DC6626" w:rsidRPr="00ED672B" w:rsidDel="001C3ACF">
          <w:rPr>
            <w:rFonts w:asciiTheme="minorHAnsi" w:hAnsiTheme="minorHAnsi"/>
            <w:rPrChange w:id="988" w:author="Erin Stephenson" w:date="2019-03-13T19:33:00Z">
              <w:rPr/>
            </w:rPrChange>
          </w:rPr>
          <w:delText xml:space="preserve">thermogenesis </w:delText>
        </w:r>
      </w:del>
      <w:r w:rsidR="00DC6626" w:rsidRPr="00ED672B">
        <w:rPr>
          <w:rFonts w:asciiTheme="minorHAnsi" w:hAnsiTheme="minorHAnsi"/>
          <w:rPrChange w:id="989" w:author="Erin Stephenson" w:date="2019-03-13T19:33:00Z">
            <w:rPr/>
          </w:rPrChange>
        </w:rPr>
        <w:t xml:space="preserve">was </w:t>
      </w:r>
      <w:del w:id="990" w:author="Erin Stephenson" w:date="2019-03-11T14:08:00Z">
        <w:r w:rsidR="00DC6626" w:rsidRPr="00ED672B" w:rsidDel="00BC442F">
          <w:rPr>
            <w:rFonts w:asciiTheme="minorHAnsi" w:hAnsiTheme="minorHAnsi"/>
            <w:rPrChange w:id="991" w:author="Erin Stephenson" w:date="2019-03-13T19:33:00Z">
              <w:rPr/>
            </w:rPrChange>
          </w:rPr>
          <w:delText>more apparent</w:delText>
        </w:r>
      </w:del>
      <w:ins w:id="992" w:author="Erin Stephenson" w:date="2019-03-11T14:08:00Z">
        <w:r w:rsidR="00BC442F" w:rsidRPr="00ED672B">
          <w:rPr>
            <w:rFonts w:asciiTheme="minorHAnsi" w:hAnsiTheme="minorHAnsi"/>
            <w:rPrChange w:id="993" w:author="Erin Stephenson" w:date="2019-03-13T19:33:00Z">
              <w:rPr/>
            </w:rPrChange>
          </w:rPr>
          <w:t>greater</w:t>
        </w:r>
      </w:ins>
      <w:r w:rsidR="00DC6626" w:rsidRPr="00ED672B">
        <w:rPr>
          <w:rFonts w:asciiTheme="minorHAnsi" w:hAnsiTheme="minorHAnsi"/>
          <w:rPrChange w:id="994" w:author="Erin Stephenson" w:date="2019-03-13T19:33:00Z">
            <w:rPr/>
          </w:rPrChange>
        </w:rPr>
        <w:t xml:space="preserve"> during the</w:t>
      </w:r>
      <w:del w:id="995" w:author="Erin Stephenson" w:date="2019-03-11T14:02:00Z">
        <w:r w:rsidR="00DC6626" w:rsidRPr="00ED672B" w:rsidDel="001C3ACF">
          <w:rPr>
            <w:rFonts w:asciiTheme="minorHAnsi" w:hAnsiTheme="minorHAnsi"/>
            <w:rPrChange w:id="996" w:author="Erin Stephenson" w:date="2019-03-13T19:33:00Z">
              <w:rPr/>
            </w:rPrChange>
          </w:rPr>
          <w:delText xml:space="preserve"> active</w:delText>
        </w:r>
      </w:del>
      <w:r w:rsidR="00DC6626" w:rsidRPr="00ED672B">
        <w:rPr>
          <w:rFonts w:asciiTheme="minorHAnsi" w:hAnsiTheme="minorHAnsi"/>
          <w:rPrChange w:id="997" w:author="Erin Stephenson" w:date="2019-03-13T19:33:00Z">
            <w:rPr/>
          </w:rPrChange>
        </w:rPr>
        <w:t xml:space="preserve"> dark phase (</w:t>
      </w:r>
      <w:ins w:id="998" w:author="Erin Stephenson" w:date="2019-03-11T14:03:00Z">
        <w:r w:rsidR="001C3ACF" w:rsidRPr="00ED672B">
          <w:rPr>
            <w:rFonts w:asciiTheme="minorHAnsi" w:hAnsiTheme="minorHAnsi"/>
            <w:rPrChange w:id="999" w:author="Erin Stephenson" w:date="2019-03-13T19:33:00Z">
              <w:rPr/>
            </w:rPrChange>
          </w:rPr>
          <w:sym w:font="Wingdings 3" w:char="F023"/>
        </w:r>
      </w:ins>
      <w:r w:rsidR="00DC6626" w:rsidRPr="00ED672B">
        <w:rPr>
          <w:rFonts w:asciiTheme="minorHAnsi" w:hAnsiTheme="minorHAnsi"/>
          <w:rPrChange w:id="1000" w:author="Erin Stephenson" w:date="2019-03-13T19:33:00Z">
            <w:rPr/>
          </w:rPrChange>
        </w:rPr>
        <w:t xml:space="preserve">17% </w:t>
      </w:r>
      <w:del w:id="1001" w:author="Erin Stephenson" w:date="2019-03-11T14:03:00Z">
        <w:r w:rsidR="00DC6626" w:rsidRPr="00ED672B" w:rsidDel="001C3ACF">
          <w:rPr>
            <w:rFonts w:asciiTheme="minorHAnsi" w:hAnsiTheme="minorHAnsi"/>
            <w:rPrChange w:id="1002" w:author="Erin Stephenson" w:date="2019-03-13T19:33:00Z">
              <w:rPr/>
            </w:rPrChange>
          </w:rPr>
          <w:delText xml:space="preserve">increased </w:delText>
        </w:r>
      </w:del>
      <w:r w:rsidR="00DC6626" w:rsidRPr="00ED672B">
        <w:rPr>
          <w:rFonts w:asciiTheme="minorHAnsi" w:hAnsiTheme="minorHAnsi"/>
          <w:rPrChange w:id="1003" w:author="Erin Stephenson" w:date="2019-03-13T19:33:00Z">
            <w:rPr/>
          </w:rPrChange>
        </w:rPr>
        <w:t xml:space="preserve">in males, </w:t>
      </w:r>
      <w:ins w:id="1004" w:author="Erin Stephenson" w:date="2019-03-11T14:03:00Z">
        <w:r w:rsidR="001C3ACF" w:rsidRPr="00ED672B">
          <w:rPr>
            <w:rFonts w:asciiTheme="minorHAnsi" w:hAnsiTheme="minorHAnsi"/>
            <w:rPrChange w:id="1005" w:author="Erin Stephenson" w:date="2019-03-13T19:33:00Z">
              <w:rPr/>
            </w:rPrChange>
          </w:rPr>
          <w:sym w:font="Wingdings 3" w:char="F023"/>
        </w:r>
      </w:ins>
      <w:r w:rsidR="00DC6626" w:rsidRPr="00ED672B">
        <w:rPr>
          <w:rFonts w:asciiTheme="minorHAnsi" w:hAnsiTheme="minorHAnsi"/>
          <w:rPrChange w:id="1006" w:author="Erin Stephenson" w:date="2019-03-13T19:33:00Z">
            <w:rPr/>
          </w:rPrChange>
        </w:rPr>
        <w:t xml:space="preserve">7.5% </w:t>
      </w:r>
      <w:del w:id="1007" w:author="Erin Stephenson" w:date="2019-03-11T14:03:00Z">
        <w:r w:rsidR="00DC6626" w:rsidRPr="00ED672B" w:rsidDel="001C3ACF">
          <w:rPr>
            <w:rFonts w:asciiTheme="minorHAnsi" w:hAnsiTheme="minorHAnsi"/>
            <w:rPrChange w:id="1008" w:author="Erin Stephenson" w:date="2019-03-13T19:33:00Z">
              <w:rPr/>
            </w:rPrChange>
          </w:rPr>
          <w:delText xml:space="preserve">increased </w:delText>
        </w:r>
      </w:del>
      <w:r w:rsidR="00DC6626" w:rsidRPr="00ED672B">
        <w:rPr>
          <w:rFonts w:asciiTheme="minorHAnsi" w:hAnsiTheme="minorHAnsi"/>
          <w:rPrChange w:id="1009" w:author="Erin Stephenson" w:date="2019-03-13T19:33:00Z">
            <w:rPr/>
          </w:rPrChange>
        </w:rPr>
        <w:t>in female</w:t>
      </w:r>
      <w:ins w:id="1010" w:author="Erin Stephenson" w:date="2019-03-11T14:08:00Z">
        <w:r w:rsidR="00BC442F" w:rsidRPr="00ED672B">
          <w:rPr>
            <w:rFonts w:asciiTheme="minorHAnsi" w:hAnsiTheme="minorHAnsi"/>
            <w:rPrChange w:id="1011" w:author="Erin Stephenson" w:date="2019-03-13T19:33:00Z">
              <w:rPr/>
            </w:rPrChange>
          </w:rPr>
          <w:t>s</w:t>
        </w:r>
      </w:ins>
      <w:del w:id="1012" w:author="Erin Stephenson" w:date="2019-03-11T14:08:00Z">
        <w:r w:rsidR="00DC6626" w:rsidRPr="00ED672B" w:rsidDel="00BC442F">
          <w:rPr>
            <w:rFonts w:asciiTheme="minorHAnsi" w:hAnsiTheme="minorHAnsi"/>
            <w:rPrChange w:id="1013" w:author="Erin Stephenson" w:date="2019-03-13T19:33:00Z">
              <w:rPr/>
            </w:rPrChange>
          </w:rPr>
          <w:delText xml:space="preserve"> knockout mice</w:delText>
        </w:r>
      </w:del>
      <w:r w:rsidR="00DC6626" w:rsidRPr="00ED672B">
        <w:rPr>
          <w:rFonts w:asciiTheme="minorHAnsi" w:hAnsiTheme="minorHAnsi"/>
          <w:rPrChange w:id="1014" w:author="Erin Stephenson" w:date="2019-03-13T19:33:00Z">
            <w:rPr/>
          </w:rPrChange>
        </w:rPr>
        <w:t>).</w:t>
      </w:r>
      <w:r w:rsidRPr="00ED672B">
        <w:rPr>
          <w:rFonts w:asciiTheme="minorHAnsi" w:hAnsiTheme="minorHAnsi"/>
          <w:rPrChange w:id="1015" w:author="Erin Stephenson" w:date="2019-03-13T19:33:00Z">
            <w:rPr/>
          </w:rPrChange>
        </w:rPr>
        <w:t xml:space="preserve"> </w:t>
      </w:r>
      <w:r w:rsidR="00DC6626" w:rsidRPr="00ED672B">
        <w:rPr>
          <w:rFonts w:asciiTheme="minorHAnsi" w:hAnsiTheme="minorHAnsi"/>
          <w:rPrChange w:id="1016" w:author="Erin Stephenson" w:date="2019-03-13T19:33:00Z">
            <w:rPr/>
          </w:rPrChange>
        </w:rPr>
        <w:t xml:space="preserve"> </w:t>
      </w:r>
      <w:del w:id="1017" w:author="Erin Stephenson" w:date="2019-03-11T14:10:00Z">
        <w:r w:rsidR="00DC6626" w:rsidRPr="00ED672B" w:rsidDel="00B44CBD">
          <w:rPr>
            <w:rFonts w:asciiTheme="minorHAnsi" w:hAnsiTheme="minorHAnsi"/>
            <w:rPrChange w:id="1018" w:author="Erin Stephenson" w:date="2019-03-13T19:33:00Z">
              <w:rPr/>
            </w:rPrChange>
          </w:rPr>
          <w:delText xml:space="preserve"> </w:delText>
        </w:r>
      </w:del>
      <w:r w:rsidR="00DC6626" w:rsidRPr="00ED672B">
        <w:rPr>
          <w:rFonts w:asciiTheme="minorHAnsi" w:hAnsiTheme="minorHAnsi"/>
          <w:rPrChange w:id="1019" w:author="Erin Stephenson" w:date="2019-03-13T19:33:00Z">
            <w:rPr/>
          </w:rPrChange>
        </w:rPr>
        <w:t xml:space="preserve">There </w:t>
      </w:r>
      <w:r w:rsidR="007F73C7" w:rsidRPr="00ED672B">
        <w:rPr>
          <w:rFonts w:asciiTheme="minorHAnsi" w:hAnsiTheme="minorHAnsi"/>
          <w:rPrChange w:id="1020" w:author="Erin Stephenson" w:date="2019-03-13T19:33:00Z">
            <w:rPr/>
          </w:rPrChange>
        </w:rPr>
        <w:t>were</w:t>
      </w:r>
      <w:r w:rsidR="00DC6626" w:rsidRPr="00ED672B">
        <w:rPr>
          <w:rFonts w:asciiTheme="minorHAnsi" w:hAnsiTheme="minorHAnsi"/>
          <w:rPrChange w:id="1021" w:author="Erin Stephenson" w:date="2019-03-13T19:33:00Z">
            <w:rPr/>
          </w:rPrChange>
        </w:rPr>
        <w:t xml:space="preserve"> </w:t>
      </w:r>
      <w:r w:rsidRPr="00ED672B">
        <w:rPr>
          <w:rFonts w:asciiTheme="minorHAnsi" w:hAnsiTheme="minorHAnsi"/>
          <w:rPrChange w:id="1022" w:author="Erin Stephenson" w:date="2019-03-13T19:33:00Z">
            <w:rPr/>
          </w:rPrChange>
        </w:rPr>
        <w:t xml:space="preserve">no </w:t>
      </w:r>
      <w:r w:rsidR="00FB180A" w:rsidRPr="00ED672B">
        <w:rPr>
          <w:rFonts w:asciiTheme="minorHAnsi" w:hAnsiTheme="minorHAnsi"/>
          <w:rPrChange w:id="1023" w:author="Erin Stephenson" w:date="2019-03-13T19:33:00Z">
            <w:rPr/>
          </w:rPrChange>
        </w:rPr>
        <w:t>significant</w:t>
      </w:r>
      <w:r w:rsidRPr="00ED672B">
        <w:rPr>
          <w:rFonts w:asciiTheme="minorHAnsi" w:hAnsiTheme="minorHAnsi"/>
          <w:rPrChange w:id="1024" w:author="Erin Stephenson" w:date="2019-03-13T19:33:00Z">
            <w:rPr/>
          </w:rPrChange>
        </w:rPr>
        <w:t xml:space="preserve"> differences in physical activity during</w:t>
      </w:r>
      <w:r w:rsidR="00106DC4" w:rsidRPr="00ED672B">
        <w:rPr>
          <w:rFonts w:asciiTheme="minorHAnsi" w:hAnsiTheme="minorHAnsi"/>
          <w:rPrChange w:id="1025" w:author="Erin Stephenson" w:date="2019-03-13T19:33:00Z">
            <w:rPr/>
          </w:rPrChange>
        </w:rPr>
        <w:t xml:space="preserve"> the</w:t>
      </w:r>
      <w:r w:rsidRPr="00ED672B">
        <w:rPr>
          <w:rFonts w:asciiTheme="minorHAnsi" w:hAnsiTheme="minorHAnsi"/>
          <w:rPrChange w:id="1026" w:author="Erin Stephenson" w:date="2019-03-13T19:33:00Z">
            <w:rPr/>
          </w:rPrChange>
        </w:rPr>
        <w:t xml:space="preserve"> monitoring</w:t>
      </w:r>
      <w:r w:rsidR="00106DC4" w:rsidRPr="00ED672B">
        <w:rPr>
          <w:rFonts w:asciiTheme="minorHAnsi" w:hAnsiTheme="minorHAnsi"/>
          <w:rPrChange w:id="1027" w:author="Erin Stephenson" w:date="2019-03-13T19:33:00Z">
            <w:rPr/>
          </w:rPrChange>
        </w:rPr>
        <w:t xml:space="preserve"> period</w:t>
      </w:r>
      <w:r w:rsidR="00472BDC" w:rsidRPr="00ED672B">
        <w:rPr>
          <w:rFonts w:asciiTheme="minorHAnsi" w:hAnsiTheme="minorHAnsi"/>
          <w:rPrChange w:id="1028" w:author="Erin Stephenson" w:date="2019-03-13T19:33:00Z">
            <w:rPr/>
          </w:rPrChange>
        </w:rPr>
        <w:t xml:space="preserve"> (Figure 1</w:t>
      </w:r>
      <w:r w:rsidR="007F73C7" w:rsidRPr="00ED672B">
        <w:rPr>
          <w:rFonts w:asciiTheme="minorHAnsi" w:hAnsiTheme="minorHAnsi"/>
          <w:rPrChange w:id="1029" w:author="Erin Stephenson" w:date="2019-03-13T19:33:00Z">
            <w:rPr/>
          </w:rPrChange>
        </w:rPr>
        <w:t>E</w:t>
      </w:r>
      <w:r w:rsidR="00472BDC" w:rsidRPr="00ED672B">
        <w:rPr>
          <w:rFonts w:asciiTheme="minorHAnsi" w:hAnsiTheme="minorHAnsi"/>
          <w:rPrChange w:id="1030" w:author="Erin Stephenson" w:date="2019-03-13T19:33:00Z">
            <w:rPr/>
          </w:rPrChange>
        </w:rPr>
        <w:softHyphen/>
      </w:r>
      <w:r w:rsidR="00472BDC" w:rsidRPr="00ED672B">
        <w:rPr>
          <w:rFonts w:asciiTheme="minorHAnsi" w:hAnsiTheme="minorHAnsi"/>
          <w:rPrChange w:id="1031" w:author="Erin Stephenson" w:date="2019-03-13T19:33:00Z">
            <w:rPr/>
          </w:rPrChange>
        </w:rPr>
        <w:softHyphen/>
      </w:r>
      <w:r w:rsidR="00472BDC" w:rsidRPr="00ED672B">
        <w:rPr>
          <w:rFonts w:asciiTheme="minorHAnsi" w:hAnsiTheme="minorHAnsi"/>
          <w:rPrChange w:id="1032" w:author="Erin Stephenson" w:date="2019-03-13T19:33:00Z">
            <w:rPr/>
          </w:rPrChange>
        </w:rPr>
        <w:softHyphen/>
      </w:r>
      <w:r w:rsidR="00472BDC" w:rsidRPr="00ED672B">
        <w:rPr>
          <w:rFonts w:asciiTheme="minorHAnsi" w:hAnsiTheme="minorHAnsi"/>
          <w:rPrChange w:id="1033" w:author="Erin Stephenson" w:date="2019-03-13T19:33:00Z">
            <w:rPr/>
          </w:rPrChange>
        </w:rPr>
        <w:softHyphen/>
      </w:r>
      <w:r w:rsidRPr="00ED672B">
        <w:rPr>
          <w:rFonts w:asciiTheme="minorHAnsi" w:hAnsiTheme="minorHAnsi"/>
          <w:rPrChange w:id="1034" w:author="Erin Stephenson" w:date="2019-03-13T19:33:00Z">
            <w:rPr/>
          </w:rPrChange>
        </w:rPr>
        <w:t>)</w:t>
      </w:r>
      <w:ins w:id="1035" w:author="Erin Stephenson" w:date="2019-03-11T14:10:00Z">
        <w:r w:rsidR="00B44CBD" w:rsidRPr="00ED672B">
          <w:rPr>
            <w:rFonts w:asciiTheme="minorHAnsi" w:hAnsiTheme="minorHAnsi"/>
            <w:rPrChange w:id="1036" w:author="Erin Stephenson" w:date="2019-03-13T19:33:00Z">
              <w:rPr/>
            </w:rPrChange>
          </w:rPr>
          <w:t xml:space="preserve">. </w:t>
        </w:r>
      </w:ins>
      <w:del w:id="1037" w:author="Erin Stephenson" w:date="2019-03-11T14:10:00Z">
        <w:r w:rsidR="007F73C7" w:rsidRPr="00ED672B" w:rsidDel="00B44CBD">
          <w:rPr>
            <w:rFonts w:asciiTheme="minorHAnsi" w:hAnsiTheme="minorHAnsi"/>
            <w:rPrChange w:id="1038" w:author="Erin Stephenson" w:date="2019-03-13T19:33:00Z">
              <w:rPr/>
            </w:rPrChange>
          </w:rPr>
          <w:delText xml:space="preserve">. </w:delText>
        </w:r>
      </w:del>
      <w:r w:rsidR="007F73C7" w:rsidRPr="00ED672B">
        <w:rPr>
          <w:rFonts w:asciiTheme="minorHAnsi" w:hAnsiTheme="minorHAnsi"/>
          <w:rPrChange w:id="1039" w:author="Erin Stephenson" w:date="2019-03-13T19:33:00Z">
            <w:rPr/>
          </w:rPrChange>
        </w:rPr>
        <w:t xml:space="preserve"> </w:t>
      </w:r>
      <w:del w:id="1040" w:author="Erin Stephenson" w:date="2019-03-11T14:11:00Z">
        <w:r w:rsidR="007F73C7" w:rsidRPr="00ED672B" w:rsidDel="00B44CBD">
          <w:rPr>
            <w:rFonts w:asciiTheme="minorHAnsi" w:hAnsiTheme="minorHAnsi"/>
            <w:rPrChange w:id="1041" w:author="Erin Stephenson" w:date="2019-03-13T19:33:00Z">
              <w:rPr/>
            </w:rPrChange>
          </w:rPr>
          <w:delText>In terms of the</w:delText>
        </w:r>
      </w:del>
      <w:ins w:id="1042" w:author="Erin Stephenson" w:date="2019-03-11T14:11:00Z">
        <w:r w:rsidR="00B44CBD" w:rsidRPr="00ED672B">
          <w:rPr>
            <w:rFonts w:asciiTheme="minorHAnsi" w:hAnsiTheme="minorHAnsi"/>
            <w:rPrChange w:id="1043" w:author="Erin Stephenson" w:date="2019-03-13T19:33:00Z">
              <w:rPr/>
            </w:rPrChange>
          </w:rPr>
          <w:t xml:space="preserve">Although there were no differences </w:t>
        </w:r>
      </w:ins>
      <w:del w:id="1044" w:author="Erin Stephenson" w:date="2019-03-11T14:11:00Z">
        <w:r w:rsidR="007F73C7" w:rsidRPr="00ED672B" w:rsidDel="00B44CBD">
          <w:rPr>
            <w:rFonts w:asciiTheme="minorHAnsi" w:hAnsiTheme="minorHAnsi"/>
            <w:rPrChange w:id="1045" w:author="Erin Stephenson" w:date="2019-03-13T19:33:00Z">
              <w:rPr/>
            </w:rPrChange>
          </w:rPr>
          <w:delText xml:space="preserve"> </w:delText>
        </w:r>
      </w:del>
      <w:ins w:id="1046" w:author="Erin Stephenson" w:date="2019-03-11T14:11:00Z">
        <w:r w:rsidR="00B44CBD" w:rsidRPr="00ED672B">
          <w:rPr>
            <w:rFonts w:asciiTheme="minorHAnsi" w:hAnsiTheme="minorHAnsi"/>
            <w:rPrChange w:id="1047" w:author="Erin Stephenson" w:date="2019-03-13T19:33:00Z">
              <w:rPr/>
            </w:rPrChange>
          </w:rPr>
          <w:t xml:space="preserve">in the </w:t>
        </w:r>
      </w:ins>
      <w:r w:rsidR="007F73C7" w:rsidRPr="00ED672B">
        <w:rPr>
          <w:rFonts w:asciiTheme="minorHAnsi" w:hAnsiTheme="minorHAnsi"/>
          <w:rPrChange w:id="1048" w:author="Erin Stephenson" w:date="2019-03-13T19:33:00Z">
            <w:rPr/>
          </w:rPrChange>
        </w:rPr>
        <w:t xml:space="preserve">respiratory exchange ratio </w:t>
      </w:r>
      <w:ins w:id="1049" w:author="Erin Stephenson" w:date="2019-03-11T14:11:00Z">
        <w:r w:rsidR="00B44CBD" w:rsidRPr="00ED672B">
          <w:rPr>
            <w:rFonts w:asciiTheme="minorHAnsi" w:hAnsiTheme="minorHAnsi"/>
            <w:rPrChange w:id="1050" w:author="Erin Stephenson" w:date="2019-03-13T19:33:00Z">
              <w:rPr/>
            </w:rPrChange>
          </w:rPr>
          <w:t xml:space="preserve">between knockout and wild-type male mice </w:t>
        </w:r>
      </w:ins>
      <w:r w:rsidR="007F73C7" w:rsidRPr="00ED672B">
        <w:rPr>
          <w:rFonts w:asciiTheme="minorHAnsi" w:hAnsiTheme="minorHAnsi"/>
          <w:rPrChange w:id="1051" w:author="Erin Stephenson" w:date="2019-03-13T19:33:00Z">
            <w:rPr/>
          </w:rPrChange>
        </w:rPr>
        <w:t>(Figure 1F)</w:t>
      </w:r>
      <w:ins w:id="1052" w:author="Erin Stephenson" w:date="2019-03-11T14:11:00Z">
        <w:r w:rsidR="00B44CBD" w:rsidRPr="00ED672B">
          <w:rPr>
            <w:rFonts w:asciiTheme="minorHAnsi" w:hAnsiTheme="minorHAnsi"/>
            <w:rPrChange w:id="1053" w:author="Erin Stephenson" w:date="2019-03-13T19:33:00Z">
              <w:rPr/>
            </w:rPrChange>
          </w:rPr>
          <w:t>,</w:t>
        </w:r>
      </w:ins>
      <w:del w:id="1054" w:author="Erin Stephenson" w:date="2019-03-11T14:11:00Z">
        <w:r w:rsidR="007F73C7" w:rsidRPr="00ED672B" w:rsidDel="00B44CBD">
          <w:rPr>
            <w:rFonts w:asciiTheme="minorHAnsi" w:hAnsiTheme="minorHAnsi"/>
            <w:rPrChange w:id="1055" w:author="Erin Stephenson" w:date="2019-03-13T19:33:00Z">
              <w:rPr/>
            </w:rPrChange>
          </w:rPr>
          <w:delText xml:space="preserve"> while the male wild-type </w:delText>
        </w:r>
      </w:del>
      <w:del w:id="1056" w:author="Erin Stephenson" w:date="2019-03-11T14:12:00Z">
        <w:r w:rsidR="007F73C7" w:rsidRPr="00ED672B" w:rsidDel="00B44CBD">
          <w:rPr>
            <w:rFonts w:asciiTheme="minorHAnsi" w:hAnsiTheme="minorHAnsi"/>
            <w:rPrChange w:id="1057" w:author="Erin Stephenson" w:date="2019-03-13T19:33:00Z">
              <w:rPr/>
            </w:rPrChange>
          </w:rPr>
          <w:delText>and knockout mice were very similar,</w:delText>
        </w:r>
      </w:del>
      <w:r w:rsidR="007F73C7" w:rsidRPr="00ED672B">
        <w:rPr>
          <w:rFonts w:asciiTheme="minorHAnsi" w:hAnsiTheme="minorHAnsi"/>
          <w:rPrChange w:id="1058" w:author="Erin Stephenson" w:date="2019-03-13T19:33:00Z">
            <w:rPr/>
          </w:rPrChange>
        </w:rPr>
        <w:t xml:space="preserve"> female muscle </w:t>
      </w:r>
      <w:r w:rsidR="007F73C7" w:rsidRPr="00ED672B">
        <w:rPr>
          <w:rFonts w:asciiTheme="minorHAnsi" w:hAnsiTheme="minorHAnsi"/>
          <w:i/>
          <w:rPrChange w:id="1059" w:author="Erin Stephenson" w:date="2019-03-13T19:33:00Z">
            <w:rPr>
              <w:i/>
            </w:rPr>
          </w:rPrChange>
        </w:rPr>
        <w:t>Tsc1</w:t>
      </w:r>
      <w:r w:rsidR="007F73C7" w:rsidRPr="00ED672B">
        <w:rPr>
          <w:rFonts w:asciiTheme="minorHAnsi" w:hAnsiTheme="minorHAnsi"/>
          <w:rPrChange w:id="1060" w:author="Erin Stephenson" w:date="2019-03-13T19:33:00Z">
            <w:rPr/>
          </w:rPrChange>
        </w:rPr>
        <w:t xml:space="preserve"> knockout mice had </w:t>
      </w:r>
      <w:ins w:id="1061" w:author="Erin Stephenson" w:date="2019-03-13T15:06:00Z">
        <w:r w:rsidR="002470AA" w:rsidRPr="00ED672B">
          <w:rPr>
            <w:rFonts w:asciiTheme="minorHAnsi" w:hAnsiTheme="minorHAnsi"/>
            <w:rPrChange w:id="1062" w:author="Erin Stephenson" w:date="2019-03-13T19:33:00Z">
              <w:rPr/>
            </w:rPrChange>
          </w:rPr>
          <w:t>lower</w:t>
        </w:r>
      </w:ins>
      <w:ins w:id="1063" w:author="Erin Stephenson" w:date="2019-03-11T14:12:00Z">
        <w:r w:rsidR="00B44CBD" w:rsidRPr="00ED672B">
          <w:rPr>
            <w:rFonts w:asciiTheme="minorHAnsi" w:hAnsiTheme="minorHAnsi"/>
            <w:rPrChange w:id="1064" w:author="Erin Stephenson" w:date="2019-03-13T19:33:00Z">
              <w:rPr/>
            </w:rPrChange>
          </w:rPr>
          <w:t xml:space="preserve"> </w:t>
        </w:r>
      </w:ins>
      <w:ins w:id="1065" w:author="Erin Stephenson" w:date="2019-03-11T14:13:00Z">
        <w:r w:rsidR="00B44CBD" w:rsidRPr="00ED672B">
          <w:rPr>
            <w:rFonts w:asciiTheme="minorHAnsi" w:hAnsiTheme="minorHAnsi"/>
            <w:rPrChange w:id="1066" w:author="Erin Stephenson" w:date="2019-03-13T19:33:00Z">
              <w:rPr/>
            </w:rPrChange>
          </w:rPr>
          <w:t>respiratory exchange ratio’s</w:t>
        </w:r>
      </w:ins>
      <w:ins w:id="1067" w:author="Erin Stephenson" w:date="2019-03-11T14:12:00Z">
        <w:r w:rsidR="00B44CBD" w:rsidRPr="00ED672B">
          <w:rPr>
            <w:rFonts w:asciiTheme="minorHAnsi" w:hAnsiTheme="minorHAnsi"/>
            <w:rPrChange w:id="1068" w:author="Erin Stephenson" w:date="2019-03-13T19:33:00Z">
              <w:rPr/>
            </w:rPrChange>
          </w:rPr>
          <w:t xml:space="preserve"> during the dark period (indicating greater</w:t>
        </w:r>
      </w:ins>
      <w:del w:id="1069" w:author="Erin Stephenson" w:date="2019-03-11T14:12:00Z">
        <w:r w:rsidR="007F73C7" w:rsidRPr="00ED672B" w:rsidDel="00B44CBD">
          <w:rPr>
            <w:rFonts w:asciiTheme="minorHAnsi" w:hAnsiTheme="minorHAnsi"/>
            <w:rPrChange w:id="1070" w:author="Erin Stephenson" w:date="2019-03-13T19:33:00Z">
              <w:rPr/>
            </w:rPrChange>
          </w:rPr>
          <w:delText>more</w:delText>
        </w:r>
      </w:del>
      <w:r w:rsidR="007F73C7" w:rsidRPr="00ED672B">
        <w:rPr>
          <w:rFonts w:asciiTheme="minorHAnsi" w:hAnsiTheme="minorHAnsi"/>
          <w:rPrChange w:id="1071" w:author="Erin Stephenson" w:date="2019-03-13T19:33:00Z">
            <w:rPr/>
          </w:rPrChange>
        </w:rPr>
        <w:t xml:space="preserve"> lipid utilization</w:t>
      </w:r>
      <w:ins w:id="1072" w:author="Erin Stephenson" w:date="2019-03-11T14:12:00Z">
        <w:r w:rsidR="00B44CBD" w:rsidRPr="00ED672B">
          <w:rPr>
            <w:rFonts w:asciiTheme="minorHAnsi" w:hAnsiTheme="minorHAnsi"/>
            <w:rPrChange w:id="1073" w:author="Erin Stephenson" w:date="2019-03-13T19:33:00Z">
              <w:rPr/>
            </w:rPrChange>
          </w:rPr>
          <w:t>)</w:t>
        </w:r>
      </w:ins>
      <w:del w:id="1074" w:author="Erin Stephenson" w:date="2019-03-11T14:12:00Z">
        <w:r w:rsidR="007F73C7" w:rsidRPr="00ED672B" w:rsidDel="00B44CBD">
          <w:rPr>
            <w:rFonts w:asciiTheme="minorHAnsi" w:hAnsiTheme="minorHAnsi"/>
            <w:rPrChange w:id="1075" w:author="Erin Stephenson" w:date="2019-03-13T19:33:00Z">
              <w:rPr/>
            </w:rPrChange>
          </w:rPr>
          <w:delText xml:space="preserve"> at night</w:delText>
        </w:r>
      </w:del>
      <w:r w:rsidR="007F73C7" w:rsidRPr="00ED672B">
        <w:rPr>
          <w:rFonts w:asciiTheme="minorHAnsi" w:hAnsiTheme="minorHAnsi"/>
          <w:rPrChange w:id="1076" w:author="Erin Stephenson" w:date="2019-03-13T19:33:00Z">
            <w:rPr/>
          </w:rPrChange>
        </w:rPr>
        <w:t>,</w:t>
      </w:r>
      <w:ins w:id="1077" w:author="Erin Stephenson" w:date="2019-03-11T14:12:00Z">
        <w:r w:rsidR="00B44CBD" w:rsidRPr="00ED672B">
          <w:rPr>
            <w:rFonts w:asciiTheme="minorHAnsi" w:hAnsiTheme="minorHAnsi"/>
            <w:rPrChange w:id="1078" w:author="Erin Stephenson" w:date="2019-03-13T19:33:00Z">
              <w:rPr/>
            </w:rPrChange>
          </w:rPr>
          <w:t xml:space="preserve"> </w:t>
        </w:r>
      </w:ins>
      <w:ins w:id="1079" w:author="Erin Stephenson" w:date="2019-03-11T14:14:00Z">
        <w:r w:rsidR="00B44CBD" w:rsidRPr="00ED672B">
          <w:rPr>
            <w:rFonts w:asciiTheme="minorHAnsi" w:hAnsiTheme="minorHAnsi"/>
            <w:rPrChange w:id="1080" w:author="Erin Stephenson" w:date="2019-03-13T19:33:00Z">
              <w:rPr/>
            </w:rPrChange>
          </w:rPr>
          <w:t>and</w:t>
        </w:r>
      </w:ins>
      <w:ins w:id="1081" w:author="Erin Stephenson" w:date="2019-03-11T14:13:00Z">
        <w:r w:rsidR="00B44CBD" w:rsidRPr="00ED672B">
          <w:rPr>
            <w:rFonts w:asciiTheme="minorHAnsi" w:hAnsiTheme="minorHAnsi"/>
            <w:rPrChange w:id="1082" w:author="Erin Stephenson" w:date="2019-03-13T19:33:00Z">
              <w:rPr/>
            </w:rPrChange>
          </w:rPr>
          <w:t xml:space="preserve"> higher respiratory exchange ratio’s</w:t>
        </w:r>
      </w:ins>
      <w:del w:id="1083" w:author="Erin Stephenson" w:date="2019-03-11T14:12:00Z">
        <w:r w:rsidR="007F73C7" w:rsidRPr="00ED672B" w:rsidDel="00B44CBD">
          <w:rPr>
            <w:rFonts w:asciiTheme="minorHAnsi" w:hAnsiTheme="minorHAnsi"/>
            <w:rPrChange w:id="1084" w:author="Erin Stephenson" w:date="2019-03-13T19:33:00Z">
              <w:rPr/>
            </w:rPrChange>
          </w:rPr>
          <w:delText xml:space="preserve"> bu</w:delText>
        </w:r>
      </w:del>
      <w:del w:id="1085" w:author="Erin Stephenson" w:date="2019-03-11T14:13:00Z">
        <w:r w:rsidR="007F73C7" w:rsidRPr="00ED672B" w:rsidDel="00B44CBD">
          <w:rPr>
            <w:rFonts w:asciiTheme="minorHAnsi" w:hAnsiTheme="minorHAnsi"/>
            <w:rPrChange w:id="1086" w:author="Erin Stephenson" w:date="2019-03-13T19:33:00Z">
              <w:rPr/>
            </w:rPrChange>
          </w:rPr>
          <w:delText>t</w:delText>
        </w:r>
      </w:del>
      <w:r w:rsidR="007F73C7" w:rsidRPr="00ED672B">
        <w:rPr>
          <w:rFonts w:asciiTheme="minorHAnsi" w:hAnsiTheme="minorHAnsi"/>
          <w:rPrChange w:id="1087" w:author="Erin Stephenson" w:date="2019-03-13T19:33:00Z">
            <w:rPr/>
          </w:rPrChange>
        </w:rPr>
        <w:t xml:space="preserve"> </w:t>
      </w:r>
      <w:del w:id="1088" w:author="Erin Stephenson" w:date="2019-03-11T14:13:00Z">
        <w:r w:rsidR="007F73C7" w:rsidRPr="00ED672B" w:rsidDel="00B44CBD">
          <w:rPr>
            <w:rFonts w:asciiTheme="minorHAnsi" w:hAnsiTheme="minorHAnsi"/>
            <w:rPrChange w:id="1089" w:author="Erin Stephenson" w:date="2019-03-13T19:33:00Z">
              <w:rPr/>
            </w:rPrChange>
          </w:rPr>
          <w:delText xml:space="preserve">more carbohydrate utilization </w:delText>
        </w:r>
      </w:del>
      <w:r w:rsidR="007F73C7" w:rsidRPr="00ED672B">
        <w:rPr>
          <w:rFonts w:asciiTheme="minorHAnsi" w:hAnsiTheme="minorHAnsi"/>
          <w:rPrChange w:id="1090" w:author="Erin Stephenson" w:date="2019-03-13T19:33:00Z">
            <w:rPr/>
          </w:rPrChange>
        </w:rPr>
        <w:t xml:space="preserve">during the </w:t>
      </w:r>
      <w:del w:id="1091" w:author="Erin Stephenson" w:date="2019-03-11T14:13:00Z">
        <w:r w:rsidR="007F73C7" w:rsidRPr="00ED672B" w:rsidDel="00B44CBD">
          <w:rPr>
            <w:rFonts w:asciiTheme="minorHAnsi" w:hAnsiTheme="minorHAnsi"/>
            <w:rPrChange w:id="1092" w:author="Erin Stephenson" w:date="2019-03-13T19:33:00Z">
              <w:rPr/>
            </w:rPrChange>
          </w:rPr>
          <w:delText>day</w:delText>
        </w:r>
      </w:del>
      <w:ins w:id="1093" w:author="Erin Stephenson" w:date="2019-03-11T14:13:00Z">
        <w:r w:rsidR="00B44CBD" w:rsidRPr="00ED672B">
          <w:rPr>
            <w:rFonts w:asciiTheme="minorHAnsi" w:hAnsiTheme="minorHAnsi"/>
            <w:rPrChange w:id="1094" w:author="Erin Stephenson" w:date="2019-03-13T19:33:00Z">
              <w:rPr/>
            </w:rPrChange>
          </w:rPr>
          <w:t xml:space="preserve"> light period (indicative of more carbohydrate utilization</w:t>
        </w:r>
      </w:ins>
      <w:ins w:id="1095" w:author="Erin Stephenson" w:date="2019-03-11T14:14:00Z">
        <w:r w:rsidR="00B44CBD" w:rsidRPr="00ED672B">
          <w:rPr>
            <w:rFonts w:asciiTheme="minorHAnsi" w:hAnsiTheme="minorHAnsi"/>
            <w:rPrChange w:id="1096" w:author="Erin Stephenson" w:date="2019-03-13T19:33:00Z">
              <w:rPr/>
            </w:rPrChange>
          </w:rPr>
          <w:t>) compared to their wild-type counterparts</w:t>
        </w:r>
      </w:ins>
      <w:ins w:id="1097" w:author="Erin Stephenson" w:date="2019-03-11T14:15:00Z">
        <w:r w:rsidR="00552951" w:rsidRPr="00ED672B">
          <w:rPr>
            <w:rFonts w:asciiTheme="minorHAnsi" w:hAnsiTheme="minorHAnsi"/>
            <w:rPrChange w:id="1098" w:author="Erin Stephenson" w:date="2019-03-13T19:33:00Z">
              <w:rPr/>
            </w:rPrChange>
          </w:rPr>
          <w:t>. This suggests</w:t>
        </w:r>
      </w:ins>
      <w:del w:id="1099" w:author="Erin Stephenson" w:date="2019-03-11T14:15:00Z">
        <w:r w:rsidR="007F73C7" w:rsidRPr="00ED672B" w:rsidDel="00552951">
          <w:rPr>
            <w:rFonts w:asciiTheme="minorHAnsi" w:hAnsiTheme="minorHAnsi"/>
            <w:rPrChange w:id="1100" w:author="Erin Stephenson" w:date="2019-03-13T19:33:00Z">
              <w:rPr/>
            </w:rPrChange>
          </w:rPr>
          <w:delText>, potentially indicating</w:delText>
        </w:r>
      </w:del>
      <w:ins w:id="1101" w:author="Erin Stephenson" w:date="2019-03-11T14:15:00Z">
        <w:r w:rsidR="00552951" w:rsidRPr="00ED672B">
          <w:rPr>
            <w:rFonts w:asciiTheme="minorHAnsi" w:hAnsiTheme="minorHAnsi"/>
            <w:rPrChange w:id="1102" w:author="Erin Stephenson" w:date="2019-03-13T19:33:00Z">
              <w:rPr/>
            </w:rPrChange>
          </w:rPr>
          <w:t xml:space="preserve"> there may be</w:t>
        </w:r>
      </w:ins>
      <w:r w:rsidR="00F704E4" w:rsidRPr="00ED672B">
        <w:rPr>
          <w:rFonts w:asciiTheme="minorHAnsi" w:hAnsiTheme="minorHAnsi"/>
          <w:rPrChange w:id="1103" w:author="Erin Stephenson" w:date="2019-03-13T19:33:00Z">
            <w:rPr/>
          </w:rPrChange>
        </w:rPr>
        <w:t xml:space="preserve"> </w:t>
      </w:r>
      <w:ins w:id="1104" w:author="Erin Stephenson" w:date="2019-03-11T14:18:00Z">
        <w:r w:rsidR="002C4DA5" w:rsidRPr="00ED672B">
          <w:rPr>
            <w:rFonts w:asciiTheme="minorHAnsi" w:hAnsiTheme="minorHAnsi"/>
            <w:rPrChange w:id="1105" w:author="Erin Stephenson" w:date="2019-03-13T19:33:00Z">
              <w:rPr/>
            </w:rPrChange>
          </w:rPr>
          <w:t xml:space="preserve">a </w:t>
        </w:r>
      </w:ins>
      <w:r w:rsidR="00F704E4" w:rsidRPr="00ED672B">
        <w:rPr>
          <w:rFonts w:asciiTheme="minorHAnsi" w:hAnsiTheme="minorHAnsi"/>
          <w:rPrChange w:id="1106" w:author="Erin Stephenson" w:date="2019-03-13T19:33:00Z">
            <w:rPr/>
          </w:rPrChange>
        </w:rPr>
        <w:t>sex</w:t>
      </w:r>
      <w:ins w:id="1107" w:author="Erin Stephenson" w:date="2019-03-11T14:15:00Z">
        <w:r w:rsidR="00552951" w:rsidRPr="00ED672B">
          <w:rPr>
            <w:rFonts w:asciiTheme="minorHAnsi" w:hAnsiTheme="minorHAnsi"/>
            <w:rPrChange w:id="1108" w:author="Erin Stephenson" w:date="2019-03-13T19:33:00Z">
              <w:rPr/>
            </w:rPrChange>
          </w:rPr>
          <w:t>ual</w:t>
        </w:r>
      </w:ins>
      <w:ins w:id="1109" w:author="Erin Stephenson" w:date="2019-03-11T14:17:00Z">
        <w:r w:rsidR="00741314" w:rsidRPr="00ED672B">
          <w:rPr>
            <w:rFonts w:asciiTheme="minorHAnsi" w:hAnsiTheme="minorHAnsi"/>
            <w:rPrChange w:id="1110" w:author="Erin Stephenson" w:date="2019-03-13T19:33:00Z">
              <w:rPr/>
            </w:rPrChange>
          </w:rPr>
          <w:t>ly</w:t>
        </w:r>
      </w:ins>
      <w:ins w:id="1111" w:author="Erin Stephenson" w:date="2019-03-11T14:15:00Z">
        <w:r w:rsidR="00552951" w:rsidRPr="00ED672B">
          <w:rPr>
            <w:rFonts w:asciiTheme="minorHAnsi" w:hAnsiTheme="minorHAnsi"/>
            <w:rPrChange w:id="1112" w:author="Erin Stephenson" w:date="2019-03-13T19:33:00Z">
              <w:rPr/>
            </w:rPrChange>
          </w:rPr>
          <w:t xml:space="preserve"> dimorphic component</w:t>
        </w:r>
      </w:ins>
      <w:ins w:id="1113" w:author="Erin Stephenson" w:date="2019-03-11T14:18:00Z">
        <w:r w:rsidR="002C4DA5" w:rsidRPr="00ED672B">
          <w:rPr>
            <w:rFonts w:asciiTheme="minorHAnsi" w:hAnsiTheme="minorHAnsi"/>
            <w:rPrChange w:id="1114" w:author="Erin Stephenson" w:date="2019-03-13T19:33:00Z">
              <w:rPr/>
            </w:rPrChange>
          </w:rPr>
          <w:t xml:space="preserve"> of mTORC1 signaling</w:t>
        </w:r>
      </w:ins>
      <w:ins w:id="1115" w:author="Erin Stephenson" w:date="2019-03-11T14:15:00Z">
        <w:r w:rsidR="00552951" w:rsidRPr="00ED672B">
          <w:rPr>
            <w:rFonts w:asciiTheme="minorHAnsi" w:hAnsiTheme="minorHAnsi"/>
            <w:rPrChange w:id="1116" w:author="Erin Stephenson" w:date="2019-03-13T19:33:00Z">
              <w:rPr/>
            </w:rPrChange>
          </w:rPr>
          <w:t xml:space="preserve"> that d</w:t>
        </w:r>
      </w:ins>
      <w:ins w:id="1117" w:author="Erin Stephenson" w:date="2019-03-11T14:18:00Z">
        <w:r w:rsidR="009D2A63" w:rsidRPr="00ED672B">
          <w:rPr>
            <w:rFonts w:asciiTheme="minorHAnsi" w:hAnsiTheme="minorHAnsi"/>
            <w:rPrChange w:id="1118" w:author="Erin Stephenson" w:date="2019-03-13T19:33:00Z">
              <w:rPr/>
            </w:rPrChange>
          </w:rPr>
          <w:t>etermines</w:t>
        </w:r>
      </w:ins>
      <w:del w:id="1119" w:author="Erin Stephenson" w:date="2019-03-11T14:15:00Z">
        <w:r w:rsidR="00F704E4" w:rsidRPr="00ED672B" w:rsidDel="00552951">
          <w:rPr>
            <w:rFonts w:asciiTheme="minorHAnsi" w:hAnsiTheme="minorHAnsi"/>
            <w:rPrChange w:id="1120" w:author="Erin Stephenson" w:date="2019-03-13T19:33:00Z">
              <w:rPr/>
            </w:rPrChange>
          </w:rPr>
          <w:delText>-dependent</w:delText>
        </w:r>
        <w:r w:rsidR="007F73C7" w:rsidRPr="00ED672B" w:rsidDel="00552951">
          <w:rPr>
            <w:rFonts w:asciiTheme="minorHAnsi" w:hAnsiTheme="minorHAnsi"/>
            <w:rPrChange w:id="1121" w:author="Erin Stephenson" w:date="2019-03-13T19:33:00Z">
              <w:rPr/>
            </w:rPrChange>
          </w:rPr>
          <w:delText xml:space="preserve"> increased</w:delText>
        </w:r>
      </w:del>
      <w:r w:rsidR="007F73C7" w:rsidRPr="00ED672B">
        <w:rPr>
          <w:rFonts w:asciiTheme="minorHAnsi" w:hAnsiTheme="minorHAnsi"/>
          <w:rPrChange w:id="1122" w:author="Erin Stephenson" w:date="2019-03-13T19:33:00Z">
            <w:rPr/>
          </w:rPrChange>
        </w:rPr>
        <w:t xml:space="preserve"> metabolic flexibility</w:t>
      </w:r>
      <w:r w:rsidRPr="00ED672B">
        <w:rPr>
          <w:rFonts w:asciiTheme="minorHAnsi" w:hAnsiTheme="minorHAnsi"/>
          <w:rPrChange w:id="1123" w:author="Erin Stephenson" w:date="2019-03-13T19:33:00Z">
            <w:rPr/>
          </w:rPrChange>
        </w:rPr>
        <w:t xml:space="preserve">.  These data are consistent with a physiological role </w:t>
      </w:r>
      <w:del w:id="1124" w:author="Erin Stephenson" w:date="2019-03-11T14:19:00Z">
        <w:r w:rsidRPr="00ED672B" w:rsidDel="00A472DC">
          <w:rPr>
            <w:rFonts w:asciiTheme="minorHAnsi" w:hAnsiTheme="minorHAnsi"/>
            <w:rPrChange w:id="1125" w:author="Erin Stephenson" w:date="2019-03-13T19:33:00Z">
              <w:rPr/>
            </w:rPrChange>
          </w:rPr>
          <w:delText xml:space="preserve">of </w:delText>
        </w:r>
      </w:del>
      <w:ins w:id="1126" w:author="Erin Stephenson" w:date="2019-03-11T14:19:00Z">
        <w:r w:rsidR="00A472DC" w:rsidRPr="00ED672B">
          <w:rPr>
            <w:rFonts w:asciiTheme="minorHAnsi" w:hAnsiTheme="minorHAnsi"/>
            <w:rPrChange w:id="1127" w:author="Erin Stephenson" w:date="2019-03-13T19:33:00Z">
              <w:rPr/>
            </w:rPrChange>
          </w:rPr>
          <w:t xml:space="preserve">for </w:t>
        </w:r>
      </w:ins>
      <w:r w:rsidRPr="00ED672B">
        <w:rPr>
          <w:rFonts w:asciiTheme="minorHAnsi" w:hAnsiTheme="minorHAnsi"/>
          <w:rPrChange w:id="1128" w:author="Erin Stephenson" w:date="2019-03-13T19:33:00Z">
            <w:rPr/>
          </w:rPrChange>
        </w:rPr>
        <w:t>mTORC1 in moderating organismal energy expenditure.</w:t>
      </w:r>
      <w:r w:rsidR="00C64A2D" w:rsidRPr="00ED672B">
        <w:rPr>
          <w:rFonts w:asciiTheme="minorHAnsi" w:hAnsiTheme="minorHAnsi"/>
          <w:rPrChange w:id="1129" w:author="Erin Stephenson" w:date="2019-03-13T19:33:00Z">
            <w:rPr/>
          </w:rPrChange>
        </w:rPr>
        <w:t xml:space="preserve">  </w:t>
      </w:r>
    </w:p>
    <w:p w14:paraId="0A3BFE51" w14:textId="77777777" w:rsidR="00A472DC" w:rsidRPr="00ED672B" w:rsidRDefault="00A472DC" w:rsidP="00D04DA3">
      <w:pPr>
        <w:rPr>
          <w:ins w:id="1130" w:author="Erin Stephenson" w:date="2019-03-11T14:20:00Z"/>
          <w:rFonts w:asciiTheme="minorHAnsi" w:hAnsiTheme="minorHAnsi"/>
          <w:rPrChange w:id="1131" w:author="Erin Stephenson" w:date="2019-03-13T19:33:00Z">
            <w:rPr>
              <w:ins w:id="1132" w:author="Erin Stephenson" w:date="2019-03-11T14:20:00Z"/>
            </w:rPr>
          </w:rPrChange>
        </w:rPr>
      </w:pPr>
    </w:p>
    <w:p w14:paraId="1FC6F806" w14:textId="26F5E9F3" w:rsidR="00184574" w:rsidRPr="00ED672B" w:rsidRDefault="00184574" w:rsidP="00D04DA3">
      <w:pPr>
        <w:rPr>
          <w:ins w:id="1133" w:author="Erin Stephenson" w:date="2019-03-11T14:21:00Z"/>
          <w:rFonts w:asciiTheme="minorHAnsi" w:hAnsiTheme="minorHAnsi"/>
          <w:b/>
          <w:color w:val="6F6F74" w:themeColor="accent1"/>
          <w:sz w:val="26"/>
          <w:szCs w:val="26"/>
          <w:rPrChange w:id="1134" w:author="Erin Stephenson" w:date="2019-03-13T19:33:00Z">
            <w:rPr>
              <w:ins w:id="1135" w:author="Erin Stephenson" w:date="2019-03-11T14:21:00Z"/>
            </w:rPr>
          </w:rPrChange>
        </w:rPr>
      </w:pPr>
      <w:commentRangeStart w:id="1136"/>
      <w:ins w:id="1137" w:author="Erin Stephenson" w:date="2019-03-11T14:21:00Z">
        <w:r w:rsidRPr="00ED672B">
          <w:rPr>
            <w:rFonts w:asciiTheme="minorHAnsi" w:hAnsiTheme="minorHAnsi"/>
            <w:b/>
            <w:color w:val="6F6F74" w:themeColor="accent1"/>
            <w:sz w:val="26"/>
            <w:szCs w:val="26"/>
            <w:rPrChange w:id="1138" w:author="Erin Stephenson" w:date="2019-03-13T19:33:00Z">
              <w:rPr/>
            </w:rPrChange>
          </w:rPr>
          <w:t>A</w:t>
        </w:r>
        <w:r w:rsidR="00D70AAD" w:rsidRPr="00ED672B">
          <w:rPr>
            <w:rFonts w:asciiTheme="minorHAnsi" w:hAnsiTheme="minorHAnsi"/>
            <w:b/>
            <w:color w:val="6F6F74" w:themeColor="accent1"/>
            <w:sz w:val="26"/>
            <w:szCs w:val="26"/>
            <w:rPrChange w:id="1139" w:author="Erin Stephenson" w:date="2019-03-13T19:33:00Z">
              <w:rPr>
                <w:b/>
                <w:color w:val="6F6F74" w:themeColor="accent1"/>
                <w:sz w:val="26"/>
                <w:szCs w:val="26"/>
              </w:rPr>
            </w:rPrChange>
          </w:rPr>
          <w:t xml:space="preserve">ctivation of mTORC1 in Muscle does not alter energy intake </w:t>
        </w:r>
      </w:ins>
    </w:p>
    <w:p w14:paraId="14CDFE30" w14:textId="2E7ED3F0" w:rsidR="00F07541" w:rsidRPr="00ED672B" w:rsidRDefault="00C64A2D" w:rsidP="00D04DA3">
      <w:pPr>
        <w:rPr>
          <w:rFonts w:asciiTheme="minorHAnsi" w:hAnsiTheme="minorHAnsi"/>
          <w:rPrChange w:id="1140" w:author="Erin Stephenson" w:date="2019-03-13T19:33:00Z">
            <w:rPr/>
          </w:rPrChange>
        </w:rPr>
      </w:pPr>
      <w:r w:rsidRPr="00ED672B">
        <w:rPr>
          <w:rFonts w:asciiTheme="minorHAnsi" w:hAnsiTheme="minorHAnsi"/>
          <w:rPrChange w:id="1141" w:author="Erin Stephenson" w:date="2019-03-13T19:33:00Z">
            <w:rPr/>
          </w:rPrChange>
        </w:rPr>
        <w:t xml:space="preserve">We next evaluated </w:t>
      </w:r>
      <w:ins w:id="1142" w:author="Erin Stephenson" w:date="2019-03-13T14:49:00Z">
        <w:r w:rsidR="00CC0342" w:rsidRPr="00ED672B">
          <w:rPr>
            <w:rFonts w:asciiTheme="minorHAnsi" w:hAnsiTheme="minorHAnsi"/>
            <w:rPrChange w:id="1143" w:author="Erin Stephenson" w:date="2019-03-13T19:33:00Z">
              <w:rPr/>
            </w:rPrChange>
          </w:rPr>
          <w:t xml:space="preserve">the effect of </w:t>
        </w:r>
        <w:r w:rsidR="00CC0342" w:rsidRPr="00ED672B">
          <w:rPr>
            <w:rFonts w:asciiTheme="minorHAnsi" w:hAnsiTheme="minorHAnsi"/>
            <w:i/>
            <w:rPrChange w:id="1144" w:author="Erin Stephenson" w:date="2019-03-13T19:33:00Z">
              <w:rPr>
                <w:i/>
              </w:rPr>
            </w:rPrChange>
          </w:rPr>
          <w:t>Ckmm-Cre</w:t>
        </w:r>
        <w:r w:rsidR="00CC0342" w:rsidRPr="00ED672B">
          <w:rPr>
            <w:rFonts w:asciiTheme="minorHAnsi" w:hAnsiTheme="minorHAnsi"/>
            <w:rPrChange w:id="1145" w:author="Erin Stephenson" w:date="2019-03-13T19:33:00Z">
              <w:rPr/>
            </w:rPrChange>
          </w:rPr>
          <w:t xml:space="preserve"> driven </w:t>
        </w:r>
        <w:r w:rsidR="00CC0342" w:rsidRPr="00ED672B">
          <w:rPr>
            <w:rFonts w:asciiTheme="minorHAnsi" w:hAnsiTheme="minorHAnsi"/>
            <w:i/>
            <w:rPrChange w:id="1146" w:author="Erin Stephenson" w:date="2019-03-13T19:33:00Z">
              <w:rPr>
                <w:i/>
              </w:rPr>
            </w:rPrChange>
          </w:rPr>
          <w:t>Tsc1</w:t>
        </w:r>
        <w:r w:rsidR="00CC0342" w:rsidRPr="00ED672B">
          <w:rPr>
            <w:rFonts w:asciiTheme="minorHAnsi" w:hAnsiTheme="minorHAnsi"/>
            <w:rPrChange w:id="1147" w:author="Erin Stephenson" w:date="2019-03-13T19:33:00Z">
              <w:rPr/>
            </w:rPrChange>
          </w:rPr>
          <w:t xml:space="preserve"> knockout </w:t>
        </w:r>
      </w:ins>
      <w:del w:id="1148" w:author="Erin Stephenson" w:date="2019-03-13T14:49:00Z">
        <w:r w:rsidRPr="00ED672B" w:rsidDel="00CC0342">
          <w:rPr>
            <w:rFonts w:asciiTheme="minorHAnsi" w:hAnsiTheme="minorHAnsi"/>
            <w:rPrChange w:id="1149" w:author="Erin Stephenson" w:date="2019-03-13T19:33:00Z">
              <w:rPr/>
            </w:rPrChange>
          </w:rPr>
          <w:delText xml:space="preserve">food intake </w:delText>
        </w:r>
      </w:del>
      <w:r w:rsidRPr="00ED672B">
        <w:rPr>
          <w:rFonts w:asciiTheme="minorHAnsi" w:hAnsiTheme="minorHAnsi"/>
          <w:rPrChange w:id="1150" w:author="Erin Stephenson" w:date="2019-03-13T19:33:00Z">
            <w:rPr/>
          </w:rPrChange>
        </w:rPr>
        <w:t xml:space="preserve">in </w:t>
      </w:r>
      <w:del w:id="1151" w:author="Erin Stephenson" w:date="2019-03-13T14:49:00Z">
        <w:r w:rsidRPr="00ED672B" w:rsidDel="00CC0342">
          <w:rPr>
            <w:rFonts w:asciiTheme="minorHAnsi" w:hAnsiTheme="minorHAnsi"/>
            <w:rPrChange w:id="1152" w:author="Erin Stephenson" w:date="2019-03-13T19:33:00Z">
              <w:rPr/>
            </w:rPrChange>
          </w:rPr>
          <w:delText xml:space="preserve">these </w:delText>
        </w:r>
      </w:del>
      <w:r w:rsidRPr="00ED672B">
        <w:rPr>
          <w:rFonts w:asciiTheme="minorHAnsi" w:hAnsiTheme="minorHAnsi"/>
          <w:rPrChange w:id="1153" w:author="Erin Stephenson" w:date="2019-03-13T19:33:00Z">
            <w:rPr/>
          </w:rPrChange>
        </w:rPr>
        <w:t xml:space="preserve">animals </w:t>
      </w:r>
      <w:del w:id="1154" w:author="Erin Stephenson" w:date="2019-03-13T14:50:00Z">
        <w:r w:rsidRPr="00ED672B" w:rsidDel="00CC0342">
          <w:rPr>
            <w:rFonts w:asciiTheme="minorHAnsi" w:hAnsiTheme="minorHAnsi"/>
            <w:rPrChange w:id="1155" w:author="Erin Stephenson" w:date="2019-03-13T19:33:00Z">
              <w:rPr/>
            </w:rPrChange>
          </w:rPr>
          <w:delText>on both</w:delText>
        </w:r>
      </w:del>
      <w:ins w:id="1156" w:author="Erin Stephenson" w:date="2019-03-13T14:50:00Z">
        <w:r w:rsidR="00CC0342" w:rsidRPr="00ED672B">
          <w:rPr>
            <w:rFonts w:asciiTheme="minorHAnsi" w:hAnsiTheme="minorHAnsi"/>
            <w:rPrChange w:id="1157" w:author="Erin Stephenson" w:date="2019-03-13T19:33:00Z">
              <w:rPr/>
            </w:rPrChange>
          </w:rPr>
          <w:t>receiving either</w:t>
        </w:r>
      </w:ins>
      <w:r w:rsidRPr="00ED672B">
        <w:rPr>
          <w:rFonts w:asciiTheme="minorHAnsi" w:hAnsiTheme="minorHAnsi"/>
          <w:rPrChange w:id="1158" w:author="Erin Stephenson" w:date="2019-03-13T19:33:00Z">
            <w:rPr/>
          </w:rPrChange>
        </w:rPr>
        <w:t xml:space="preserve"> </w:t>
      </w:r>
      <w:del w:id="1159" w:author="Erin Stephenson" w:date="2019-03-13T15:07:00Z">
        <w:r w:rsidRPr="00ED672B" w:rsidDel="00BF7DE2">
          <w:rPr>
            <w:rFonts w:asciiTheme="minorHAnsi" w:hAnsiTheme="minorHAnsi"/>
            <w:rPrChange w:id="1160" w:author="Erin Stephenson" w:date="2019-03-13T19:33:00Z">
              <w:rPr/>
            </w:rPrChange>
          </w:rPr>
          <w:delText xml:space="preserve">NCD </w:delText>
        </w:r>
      </w:del>
      <w:ins w:id="1161" w:author="Erin Stephenson" w:date="2019-03-13T15:07:00Z">
        <w:r w:rsidR="00BF7DE2" w:rsidRPr="00ED672B">
          <w:rPr>
            <w:rFonts w:asciiTheme="minorHAnsi" w:hAnsiTheme="minorHAnsi"/>
            <w:rPrChange w:id="1162" w:author="Erin Stephenson" w:date="2019-03-13T19:33:00Z">
              <w:rPr/>
            </w:rPrChange>
          </w:rPr>
          <w:t xml:space="preserve">standard laboratory chow </w:t>
        </w:r>
      </w:ins>
      <w:del w:id="1163" w:author="Erin Stephenson" w:date="2019-03-13T14:50:00Z">
        <w:r w:rsidRPr="00ED672B" w:rsidDel="00CC0342">
          <w:rPr>
            <w:rFonts w:asciiTheme="minorHAnsi" w:hAnsiTheme="minorHAnsi"/>
            <w:rPrChange w:id="1164" w:author="Erin Stephenson" w:date="2019-03-13T19:33:00Z">
              <w:rPr/>
            </w:rPrChange>
          </w:rPr>
          <w:delText xml:space="preserve">and </w:delText>
        </w:r>
      </w:del>
      <w:ins w:id="1165" w:author="Erin Stephenson" w:date="2019-03-13T14:50:00Z">
        <w:r w:rsidR="00CC0342" w:rsidRPr="00ED672B">
          <w:rPr>
            <w:rFonts w:asciiTheme="minorHAnsi" w:hAnsiTheme="minorHAnsi"/>
            <w:rPrChange w:id="1166" w:author="Erin Stephenson" w:date="2019-03-13T19:33:00Z">
              <w:rPr/>
            </w:rPrChange>
          </w:rPr>
          <w:t xml:space="preserve">or </w:t>
        </w:r>
      </w:ins>
      <w:del w:id="1167" w:author="Erin Stephenson" w:date="2019-03-13T15:07:00Z">
        <w:r w:rsidRPr="00ED672B" w:rsidDel="00BF7DE2">
          <w:rPr>
            <w:rFonts w:asciiTheme="minorHAnsi" w:hAnsiTheme="minorHAnsi"/>
            <w:rPrChange w:id="1168" w:author="Erin Stephenson" w:date="2019-03-13T19:33:00Z">
              <w:rPr/>
            </w:rPrChange>
          </w:rPr>
          <w:delText xml:space="preserve">HFD </w:delText>
        </w:r>
      </w:del>
      <w:ins w:id="1169" w:author="Erin Stephenson" w:date="2019-03-13T15:07:00Z">
        <w:r w:rsidR="00BF7DE2" w:rsidRPr="00ED672B">
          <w:rPr>
            <w:rFonts w:asciiTheme="minorHAnsi" w:hAnsiTheme="minorHAnsi"/>
            <w:rPrChange w:id="1170" w:author="Erin Stephenson" w:date="2019-03-13T19:33:00Z">
              <w:rPr/>
            </w:rPrChange>
          </w:rPr>
          <w:t xml:space="preserve">a high fat </w:t>
        </w:r>
      </w:ins>
      <w:r w:rsidRPr="00ED672B">
        <w:rPr>
          <w:rFonts w:asciiTheme="minorHAnsi" w:hAnsiTheme="minorHAnsi"/>
          <w:rPrChange w:id="1171" w:author="Erin Stephenson" w:date="2019-03-13T19:33:00Z">
            <w:rPr/>
          </w:rPrChange>
        </w:rPr>
        <w:t>diet</w:t>
      </w:r>
      <w:del w:id="1172" w:author="Erin Stephenson" w:date="2019-03-13T15:08:00Z">
        <w:r w:rsidRPr="00ED672B" w:rsidDel="00BF7DE2">
          <w:rPr>
            <w:rFonts w:asciiTheme="minorHAnsi" w:hAnsiTheme="minorHAnsi"/>
            <w:rPrChange w:id="1173" w:author="Erin Stephenson" w:date="2019-03-13T19:33:00Z">
              <w:rPr/>
            </w:rPrChange>
          </w:rPr>
          <w:delText>s</w:delText>
        </w:r>
      </w:del>
      <w:r w:rsidRPr="00ED672B">
        <w:rPr>
          <w:rFonts w:asciiTheme="minorHAnsi" w:hAnsiTheme="minorHAnsi"/>
          <w:rPrChange w:id="1174" w:author="Erin Stephenson" w:date="2019-03-13T19:33:00Z">
            <w:rPr/>
          </w:rPrChange>
        </w:rPr>
        <w:t xml:space="preserve">.  As shown in </w:t>
      </w:r>
      <w:commentRangeStart w:id="1175"/>
      <w:commentRangeStart w:id="1176"/>
      <w:r w:rsidRPr="00ED672B">
        <w:rPr>
          <w:rFonts w:asciiTheme="minorHAnsi" w:hAnsiTheme="minorHAnsi"/>
          <w:rPrChange w:id="1177" w:author="Erin Stephenson" w:date="2019-03-13T19:33:00Z">
            <w:rPr/>
          </w:rPrChange>
        </w:rPr>
        <w:t>Figure 1E</w:t>
      </w:r>
      <w:commentRangeEnd w:id="1175"/>
      <w:r w:rsidRPr="00ED672B">
        <w:rPr>
          <w:rStyle w:val="CommentReference"/>
          <w:rFonts w:asciiTheme="minorHAnsi" w:hAnsiTheme="minorHAnsi"/>
          <w:rPrChange w:id="1178" w:author="Erin Stephenson" w:date="2019-03-13T19:33:00Z">
            <w:rPr>
              <w:rStyle w:val="CommentReference"/>
            </w:rPr>
          </w:rPrChange>
        </w:rPr>
        <w:commentReference w:id="1175"/>
      </w:r>
      <w:commentRangeEnd w:id="1176"/>
      <w:r w:rsidR="00F82617" w:rsidRPr="00ED672B">
        <w:rPr>
          <w:rStyle w:val="CommentReference"/>
          <w:rFonts w:asciiTheme="minorHAnsi" w:hAnsiTheme="minorHAnsi"/>
          <w:rPrChange w:id="1179" w:author="Erin Stephenson" w:date="2019-03-13T19:33:00Z">
            <w:rPr>
              <w:rStyle w:val="CommentReference"/>
            </w:rPr>
          </w:rPrChange>
        </w:rPr>
        <w:commentReference w:id="1176"/>
      </w:r>
      <w:r w:rsidRPr="00ED672B">
        <w:rPr>
          <w:rFonts w:asciiTheme="minorHAnsi" w:hAnsiTheme="minorHAnsi"/>
          <w:rPrChange w:id="1180" w:author="Erin Stephenson" w:date="2019-03-13T19:33:00Z">
            <w:rPr/>
          </w:rPrChange>
        </w:rPr>
        <w:t xml:space="preserve">, while </w:t>
      </w:r>
      <w:ins w:id="1181" w:author="Erin Stephenson" w:date="2019-03-13T14:52:00Z">
        <w:r w:rsidR="00BF7DE2" w:rsidRPr="00ED672B">
          <w:rPr>
            <w:rFonts w:asciiTheme="minorHAnsi" w:hAnsiTheme="minorHAnsi"/>
            <w:rPrChange w:id="1182" w:author="Erin Stephenson" w:date="2019-03-13T19:33:00Z">
              <w:rPr/>
            </w:rPrChange>
          </w:rPr>
          <w:t>all</w:t>
        </w:r>
      </w:ins>
      <w:del w:id="1183" w:author="Erin Stephenson" w:date="2019-03-13T14:52:00Z">
        <w:r w:rsidRPr="00ED672B" w:rsidDel="002D7E15">
          <w:rPr>
            <w:rFonts w:asciiTheme="minorHAnsi" w:hAnsiTheme="minorHAnsi"/>
            <w:rPrChange w:id="1184" w:author="Erin Stephenson" w:date="2019-03-13T19:33:00Z">
              <w:rPr/>
            </w:rPrChange>
          </w:rPr>
          <w:delText>the</w:delText>
        </w:r>
      </w:del>
      <w:r w:rsidRPr="00ED672B">
        <w:rPr>
          <w:rFonts w:asciiTheme="minorHAnsi" w:hAnsiTheme="minorHAnsi"/>
          <w:rPrChange w:id="1185" w:author="Erin Stephenson" w:date="2019-03-13T19:33:00Z">
            <w:rPr/>
          </w:rPrChange>
        </w:rPr>
        <w:t xml:space="preserve"> </w:t>
      </w:r>
      <w:del w:id="1186" w:author="Erin Stephenson" w:date="2019-03-13T15:08:00Z">
        <w:r w:rsidRPr="00ED672B" w:rsidDel="00BF7DE2">
          <w:rPr>
            <w:rFonts w:asciiTheme="minorHAnsi" w:hAnsiTheme="minorHAnsi"/>
            <w:rPrChange w:id="1187" w:author="Erin Stephenson" w:date="2019-03-13T19:33:00Z">
              <w:rPr/>
            </w:rPrChange>
          </w:rPr>
          <w:delText xml:space="preserve">HFD </w:delText>
        </w:r>
      </w:del>
      <w:ins w:id="1188" w:author="Erin Stephenson" w:date="2019-03-13T15:08:00Z">
        <w:r w:rsidR="00BF7DE2" w:rsidRPr="00ED672B">
          <w:rPr>
            <w:rFonts w:asciiTheme="minorHAnsi" w:hAnsiTheme="minorHAnsi"/>
            <w:rPrChange w:id="1189" w:author="Erin Stephenson" w:date="2019-03-13T19:33:00Z">
              <w:rPr/>
            </w:rPrChange>
          </w:rPr>
          <w:t>mice receiving the high fat diet</w:t>
        </w:r>
      </w:ins>
      <w:del w:id="1190" w:author="Erin Stephenson" w:date="2019-03-13T15:08:00Z">
        <w:r w:rsidRPr="00ED672B" w:rsidDel="00BF7DE2">
          <w:rPr>
            <w:rFonts w:asciiTheme="minorHAnsi" w:hAnsiTheme="minorHAnsi"/>
            <w:rPrChange w:id="1191" w:author="Erin Stephenson" w:date="2019-03-13T19:33:00Z">
              <w:rPr/>
            </w:rPrChange>
          </w:rPr>
          <w:delText>animals</w:delText>
        </w:r>
      </w:del>
      <w:r w:rsidRPr="00ED672B">
        <w:rPr>
          <w:rFonts w:asciiTheme="minorHAnsi" w:hAnsiTheme="minorHAnsi"/>
          <w:rPrChange w:id="1192" w:author="Erin Stephenson" w:date="2019-03-13T19:33:00Z">
            <w:rPr/>
          </w:rPrChange>
        </w:rPr>
        <w:t xml:space="preserve"> ingested more calories</w:t>
      </w:r>
      <w:ins w:id="1193" w:author="Erin Stephenson" w:date="2019-03-13T14:52:00Z">
        <w:r w:rsidR="002D7E15" w:rsidRPr="00ED672B">
          <w:rPr>
            <w:rFonts w:asciiTheme="minorHAnsi" w:hAnsiTheme="minorHAnsi"/>
            <w:rPrChange w:id="1194" w:author="Erin Stephenson" w:date="2019-03-13T19:33:00Z">
              <w:rPr/>
            </w:rPrChange>
          </w:rPr>
          <w:t xml:space="preserve"> than </w:t>
        </w:r>
      </w:ins>
      <w:ins w:id="1195" w:author="Erin Stephenson" w:date="2019-03-13T15:08:00Z">
        <w:r w:rsidR="00BF7DE2" w:rsidRPr="00ED672B">
          <w:rPr>
            <w:rFonts w:asciiTheme="minorHAnsi" w:hAnsiTheme="minorHAnsi"/>
            <w:rPrChange w:id="1196" w:author="Erin Stephenson" w:date="2019-03-13T19:33:00Z">
              <w:rPr/>
            </w:rPrChange>
          </w:rPr>
          <w:t>those receiving chow</w:t>
        </w:r>
      </w:ins>
      <w:r w:rsidRPr="00ED672B">
        <w:rPr>
          <w:rFonts w:asciiTheme="minorHAnsi" w:hAnsiTheme="minorHAnsi"/>
          <w:rPrChange w:id="1197" w:author="Erin Stephenson" w:date="2019-03-13T19:33:00Z">
            <w:rPr/>
          </w:rPrChange>
        </w:rPr>
        <w:t xml:space="preserve">, there was no </w:t>
      </w:r>
      <w:r w:rsidR="003B35C6" w:rsidRPr="00ED672B">
        <w:rPr>
          <w:rFonts w:asciiTheme="minorHAnsi" w:hAnsiTheme="minorHAnsi"/>
          <w:rPrChange w:id="1198" w:author="Erin Stephenson" w:date="2019-03-13T19:33:00Z">
            <w:rPr/>
          </w:rPrChange>
        </w:rPr>
        <w:t xml:space="preserve">significant </w:t>
      </w:r>
      <w:r w:rsidRPr="00ED672B">
        <w:rPr>
          <w:rFonts w:asciiTheme="minorHAnsi" w:hAnsiTheme="minorHAnsi"/>
          <w:rPrChange w:id="1199" w:author="Erin Stephenson" w:date="2019-03-13T19:33:00Z">
            <w:rPr/>
          </w:rPrChange>
        </w:rPr>
        <w:t xml:space="preserve">difference in energy intake between wild-type and muscle </w:t>
      </w:r>
      <w:r w:rsidRPr="00ED672B">
        <w:rPr>
          <w:rFonts w:asciiTheme="minorHAnsi" w:hAnsiTheme="minorHAnsi"/>
          <w:i/>
          <w:rPrChange w:id="1200" w:author="Erin Stephenson" w:date="2019-03-13T19:33:00Z">
            <w:rPr>
              <w:i/>
            </w:rPr>
          </w:rPrChange>
        </w:rPr>
        <w:t>Tsc1</w:t>
      </w:r>
      <w:r w:rsidRPr="00ED672B">
        <w:rPr>
          <w:rFonts w:asciiTheme="minorHAnsi" w:hAnsiTheme="minorHAnsi"/>
          <w:rPrChange w:id="1201" w:author="Erin Stephenson" w:date="2019-03-13T19:33:00Z">
            <w:rPr/>
          </w:rPrChange>
        </w:rPr>
        <w:t xml:space="preserve"> knockout mice</w:t>
      </w:r>
      <w:ins w:id="1202" w:author="Erin Stephenson" w:date="2019-03-13T15:09:00Z">
        <w:r w:rsidR="002C645C" w:rsidRPr="00ED672B">
          <w:rPr>
            <w:rFonts w:asciiTheme="minorHAnsi" w:hAnsiTheme="minorHAnsi"/>
            <w:rPrChange w:id="1203" w:author="Erin Stephenson" w:date="2019-03-13T19:33:00Z">
              <w:rPr/>
            </w:rPrChange>
          </w:rPr>
          <w:t xml:space="preserve"> within each diet grouping</w:t>
        </w:r>
      </w:ins>
      <w:r w:rsidRPr="00ED672B">
        <w:rPr>
          <w:rFonts w:asciiTheme="minorHAnsi" w:hAnsiTheme="minorHAnsi"/>
          <w:rPrChange w:id="1204" w:author="Erin Stephenson" w:date="2019-03-13T19:33:00Z">
            <w:rPr/>
          </w:rPrChange>
        </w:rPr>
        <w:t>.</w:t>
      </w:r>
      <w:ins w:id="1205" w:author="Erin Stephenson" w:date="2019-03-13T14:53:00Z">
        <w:r w:rsidR="00001ABF" w:rsidRPr="00ED672B">
          <w:rPr>
            <w:rFonts w:asciiTheme="minorHAnsi" w:hAnsiTheme="minorHAnsi"/>
            <w:rPrChange w:id="1206" w:author="Erin Stephenson" w:date="2019-03-13T19:33:00Z">
              <w:rPr/>
            </w:rPrChange>
          </w:rPr>
          <w:t xml:space="preserve"> This is in contrast to previous reports that show mice with </w:t>
        </w:r>
        <w:r w:rsidR="00016504" w:rsidRPr="00ED672B">
          <w:rPr>
            <w:rFonts w:asciiTheme="minorHAnsi" w:hAnsiTheme="minorHAnsi"/>
            <w:i/>
            <w:rPrChange w:id="1207" w:author="Erin Stephenson" w:date="2019-03-13T19:33:00Z">
              <w:rPr>
                <w:i/>
              </w:rPr>
            </w:rPrChange>
          </w:rPr>
          <w:t>ACTA</w:t>
        </w:r>
        <w:r w:rsidR="00001ABF" w:rsidRPr="00ED672B">
          <w:rPr>
            <w:rFonts w:asciiTheme="minorHAnsi" w:hAnsiTheme="minorHAnsi"/>
            <w:i/>
            <w:rPrChange w:id="1208" w:author="Erin Stephenson" w:date="2019-03-13T19:33:00Z">
              <w:rPr/>
            </w:rPrChange>
          </w:rPr>
          <w:t>1-Cre</w:t>
        </w:r>
        <w:r w:rsidR="00001ABF" w:rsidRPr="00ED672B">
          <w:rPr>
            <w:rFonts w:asciiTheme="minorHAnsi" w:hAnsiTheme="minorHAnsi"/>
            <w:rPrChange w:id="1209" w:author="Erin Stephenson" w:date="2019-03-13T19:33:00Z">
              <w:rPr/>
            </w:rPrChange>
          </w:rPr>
          <w:t xml:space="preserve"> driven </w:t>
        </w:r>
        <w:r w:rsidR="00001ABF" w:rsidRPr="00ED672B">
          <w:rPr>
            <w:rFonts w:asciiTheme="minorHAnsi" w:hAnsiTheme="minorHAnsi"/>
            <w:i/>
            <w:rPrChange w:id="1210" w:author="Erin Stephenson" w:date="2019-03-13T19:33:00Z">
              <w:rPr/>
            </w:rPrChange>
          </w:rPr>
          <w:t>Tsc1</w:t>
        </w:r>
        <w:r w:rsidR="00001ABF" w:rsidRPr="00ED672B">
          <w:rPr>
            <w:rFonts w:asciiTheme="minorHAnsi" w:hAnsiTheme="minorHAnsi"/>
            <w:rPrChange w:id="1211" w:author="Erin Stephenson" w:date="2019-03-13T19:33:00Z">
              <w:rPr/>
            </w:rPrChange>
          </w:rPr>
          <w:t xml:space="preserve"> knockout eat more food </w:t>
        </w:r>
      </w:ins>
      <w:ins w:id="1212" w:author="Erin Stephenson" w:date="2019-03-13T14:54:00Z">
        <w:r w:rsidR="00001ABF" w:rsidRPr="00ED672B">
          <w:rPr>
            <w:rFonts w:asciiTheme="minorHAnsi" w:hAnsiTheme="minorHAnsi"/>
            <w:rPrChange w:id="1213" w:author="Erin Stephenson" w:date="2019-03-13T19:33:00Z">
              <w:rPr/>
            </w:rPrChange>
          </w:rPr>
          <w:t xml:space="preserve">than control mice when </w:t>
        </w:r>
      </w:ins>
      <w:ins w:id="1214" w:author="Erin Stephenson" w:date="2019-03-13T14:55:00Z">
        <w:r w:rsidR="00F93B2F" w:rsidRPr="00ED672B">
          <w:rPr>
            <w:rFonts w:asciiTheme="minorHAnsi" w:hAnsiTheme="minorHAnsi"/>
            <w:rPrChange w:id="1215" w:author="Erin Stephenson" w:date="2019-03-13T19:33:00Z">
              <w:rPr/>
            </w:rPrChange>
          </w:rPr>
          <w:t>provided</w:t>
        </w:r>
      </w:ins>
      <w:ins w:id="1216" w:author="Erin Stephenson" w:date="2019-03-13T14:54:00Z">
        <w:r w:rsidR="00001ABF" w:rsidRPr="00ED672B">
          <w:rPr>
            <w:rFonts w:asciiTheme="minorHAnsi" w:hAnsiTheme="minorHAnsi"/>
            <w:rPrChange w:id="1217" w:author="Erin Stephenson" w:date="2019-03-13T19:33:00Z">
              <w:rPr/>
            </w:rPrChange>
          </w:rPr>
          <w:t xml:space="preserve"> a diet consisting of 60% calories from fat [</w:t>
        </w:r>
        <w:commentRangeStart w:id="1218"/>
        <w:r w:rsidR="00001ABF" w:rsidRPr="00ED672B">
          <w:rPr>
            <w:rFonts w:asciiTheme="minorHAnsi" w:hAnsiTheme="minorHAnsi"/>
            <w:rPrChange w:id="1219" w:author="Erin Stephenson" w:date="2019-03-13T19:33:00Z">
              <w:rPr/>
            </w:rPrChange>
          </w:rPr>
          <w:t>Guridi 2016 Skeletal Muscle</w:t>
        </w:r>
        <w:commentRangeEnd w:id="1218"/>
        <w:r w:rsidR="00001ABF" w:rsidRPr="00ED672B">
          <w:rPr>
            <w:rStyle w:val="CommentReference"/>
            <w:rFonts w:asciiTheme="minorHAnsi" w:hAnsiTheme="minorHAnsi"/>
            <w:rPrChange w:id="1220" w:author="Erin Stephenson" w:date="2019-03-13T19:33:00Z">
              <w:rPr>
                <w:rStyle w:val="CommentReference"/>
              </w:rPr>
            </w:rPrChange>
          </w:rPr>
          <w:commentReference w:id="1218"/>
        </w:r>
        <w:r w:rsidR="00001ABF" w:rsidRPr="00ED672B">
          <w:rPr>
            <w:rFonts w:asciiTheme="minorHAnsi" w:hAnsiTheme="minorHAnsi"/>
            <w:rPrChange w:id="1221" w:author="Erin Stephenson" w:date="2019-03-13T19:33:00Z">
              <w:rPr/>
            </w:rPrChange>
          </w:rPr>
          <w:t>].</w:t>
        </w:r>
      </w:ins>
    </w:p>
    <w:commentRangeEnd w:id="1136"/>
    <w:p w14:paraId="29FCD5C2" w14:textId="77777777" w:rsidR="00526B0E" w:rsidRPr="00ED672B" w:rsidRDefault="007A3D75" w:rsidP="00526B0E">
      <w:pPr>
        <w:rPr>
          <w:rFonts w:asciiTheme="minorHAnsi" w:hAnsiTheme="minorHAnsi"/>
          <w:rPrChange w:id="1222" w:author="Erin Stephenson" w:date="2019-03-13T19:33:00Z">
            <w:rPr/>
          </w:rPrChange>
        </w:rPr>
      </w:pPr>
      <w:r w:rsidRPr="00ED672B">
        <w:rPr>
          <w:rStyle w:val="CommentReference"/>
          <w:rFonts w:asciiTheme="minorHAnsi" w:hAnsiTheme="minorHAnsi"/>
          <w:rPrChange w:id="1223" w:author="Erin Stephenson" w:date="2019-03-13T19:33:00Z">
            <w:rPr>
              <w:rStyle w:val="CommentReference"/>
            </w:rPr>
          </w:rPrChange>
        </w:rPr>
        <w:commentReference w:id="1136"/>
      </w:r>
    </w:p>
    <w:p w14:paraId="2C271624" w14:textId="77777777" w:rsidR="0087648E" w:rsidRPr="00ED672B" w:rsidRDefault="0087648E" w:rsidP="0087648E">
      <w:pPr>
        <w:pStyle w:val="Heading2"/>
        <w:rPr>
          <w:rFonts w:asciiTheme="minorHAnsi" w:hAnsiTheme="minorHAnsi"/>
          <w:rPrChange w:id="1224" w:author="Erin Stephenson" w:date="2019-03-13T19:33:00Z">
            <w:rPr/>
          </w:rPrChange>
        </w:rPr>
      </w:pPr>
      <w:r w:rsidRPr="00ED672B">
        <w:rPr>
          <w:rFonts w:asciiTheme="minorHAnsi" w:hAnsiTheme="minorHAnsi"/>
          <w:rPrChange w:id="1225" w:author="Erin Stephenson" w:date="2019-03-13T19:33:00Z">
            <w:rPr/>
          </w:rPrChange>
        </w:rPr>
        <w:lastRenderedPageBreak/>
        <w:t xml:space="preserve">Knockout of </w:t>
      </w:r>
      <w:r w:rsidRPr="00ED672B">
        <w:rPr>
          <w:rFonts w:asciiTheme="minorHAnsi" w:hAnsiTheme="minorHAnsi"/>
          <w:i/>
          <w:rPrChange w:id="1226" w:author="Erin Stephenson" w:date="2019-03-13T19:33:00Z">
            <w:rPr>
              <w:i/>
            </w:rPr>
          </w:rPrChange>
        </w:rPr>
        <w:t>Tsc1</w:t>
      </w:r>
      <w:r w:rsidRPr="00ED672B">
        <w:rPr>
          <w:rFonts w:asciiTheme="minorHAnsi" w:hAnsiTheme="minorHAnsi"/>
          <w:rPrChange w:id="1227" w:author="Erin Stephenson" w:date="2019-03-13T19:33:00Z">
            <w:rPr/>
          </w:rPrChange>
        </w:rPr>
        <w:t xml:space="preserve"> in Muscle Causes Resistance to Age- and Diet-Induced Obesity</w:t>
      </w:r>
    </w:p>
    <w:p w14:paraId="526655A8" w14:textId="1A6324FC" w:rsidR="0087648E" w:rsidRPr="00ED672B" w:rsidDel="00BB2B9F" w:rsidRDefault="006D5C5F">
      <w:pPr>
        <w:rPr>
          <w:del w:id="1228" w:author="Erin Stephenson" w:date="2019-03-11T14:25:00Z"/>
          <w:rFonts w:asciiTheme="minorHAnsi" w:hAnsiTheme="minorHAnsi"/>
          <w:rPrChange w:id="1229" w:author="Erin Stephenson" w:date="2019-03-13T19:33:00Z">
            <w:rPr>
              <w:del w:id="1230" w:author="Erin Stephenson" w:date="2019-03-11T14:25:00Z"/>
            </w:rPr>
          </w:rPrChange>
        </w:rPr>
      </w:pPr>
      <w:ins w:id="1231" w:author="Erin Stephenson" w:date="2019-03-11T14:28:00Z">
        <w:r w:rsidRPr="00ED672B">
          <w:rPr>
            <w:rFonts w:asciiTheme="minorHAnsi" w:hAnsiTheme="minorHAnsi"/>
            <w:rPrChange w:id="1232" w:author="Erin Stephenson" w:date="2019-03-13T19:33:00Z">
              <w:rPr/>
            </w:rPrChange>
          </w:rPr>
          <w:t xml:space="preserve">Given the finding that mTORC1 activation </w:t>
        </w:r>
      </w:ins>
      <w:ins w:id="1233" w:author="Erin Stephenson" w:date="2019-03-11T14:29:00Z">
        <w:r w:rsidRPr="00ED672B">
          <w:rPr>
            <w:rFonts w:asciiTheme="minorHAnsi" w:hAnsiTheme="minorHAnsi"/>
            <w:rPrChange w:id="1234" w:author="Erin Stephenson" w:date="2019-03-13T19:33:00Z">
              <w:rPr/>
            </w:rPrChange>
          </w:rPr>
          <w:t xml:space="preserve">in skeletal muscle </w:t>
        </w:r>
      </w:ins>
      <w:ins w:id="1235" w:author="Erin Stephenson" w:date="2019-03-11T14:28:00Z">
        <w:r w:rsidRPr="00ED672B">
          <w:rPr>
            <w:rFonts w:asciiTheme="minorHAnsi" w:hAnsiTheme="minorHAnsi"/>
            <w:rPrChange w:id="1236" w:author="Erin Stephenson" w:date="2019-03-13T19:33:00Z">
              <w:rPr/>
            </w:rPrChange>
          </w:rPr>
          <w:t xml:space="preserve">caused elevated energy expenditure in the absence of </w:t>
        </w:r>
      </w:ins>
      <w:ins w:id="1237" w:author="Erin Stephenson" w:date="2019-03-11T14:30:00Z">
        <w:r w:rsidRPr="00ED672B">
          <w:rPr>
            <w:rFonts w:asciiTheme="minorHAnsi" w:hAnsiTheme="minorHAnsi"/>
            <w:rPrChange w:id="1238" w:author="Erin Stephenson" w:date="2019-03-13T19:33:00Z">
              <w:rPr/>
            </w:rPrChange>
          </w:rPr>
          <w:t>increased</w:t>
        </w:r>
      </w:ins>
      <w:ins w:id="1239" w:author="Erin Stephenson" w:date="2019-03-11T14:28:00Z">
        <w:r w:rsidRPr="00ED672B">
          <w:rPr>
            <w:rFonts w:asciiTheme="minorHAnsi" w:hAnsiTheme="minorHAnsi"/>
            <w:rPrChange w:id="1240" w:author="Erin Stephenson" w:date="2019-03-13T19:33:00Z">
              <w:rPr/>
            </w:rPrChange>
          </w:rPr>
          <w:t xml:space="preserve"> energy intake, we </w:t>
        </w:r>
      </w:ins>
      <w:ins w:id="1241" w:author="Erin Stephenson" w:date="2019-03-11T14:29:00Z">
        <w:r w:rsidRPr="00ED672B">
          <w:rPr>
            <w:rFonts w:asciiTheme="minorHAnsi" w:hAnsiTheme="minorHAnsi"/>
            <w:rPrChange w:id="1242" w:author="Erin Stephenson" w:date="2019-03-13T19:33:00Z">
              <w:rPr/>
            </w:rPrChange>
          </w:rPr>
          <w:t>sought to</w:t>
        </w:r>
      </w:ins>
    </w:p>
    <w:p w14:paraId="45ABD6D1" w14:textId="3F456991" w:rsidR="0087648E" w:rsidRPr="00ED672B" w:rsidRDefault="00BB27F2" w:rsidP="006D5C5F">
      <w:pPr>
        <w:rPr>
          <w:rFonts w:asciiTheme="minorHAnsi" w:hAnsiTheme="minorHAnsi"/>
          <w:rPrChange w:id="1243" w:author="Erin Stephenson" w:date="2019-03-13T19:33:00Z">
            <w:rPr/>
          </w:rPrChange>
        </w:rPr>
      </w:pPr>
      <w:del w:id="1244" w:author="Erin Stephenson" w:date="2019-03-11T14:29:00Z">
        <w:r w:rsidRPr="00ED672B" w:rsidDel="006D5C5F">
          <w:rPr>
            <w:rFonts w:asciiTheme="minorHAnsi" w:hAnsiTheme="minorHAnsi"/>
            <w:rPrChange w:id="1245" w:author="Erin Stephenson" w:date="2019-03-13T19:33:00Z">
              <w:rPr/>
            </w:rPrChange>
          </w:rPr>
          <w:delText>To</w:delText>
        </w:r>
      </w:del>
      <w:r w:rsidRPr="00ED672B">
        <w:rPr>
          <w:rFonts w:asciiTheme="minorHAnsi" w:hAnsiTheme="minorHAnsi"/>
          <w:rPrChange w:id="1246" w:author="Erin Stephenson" w:date="2019-03-13T19:33:00Z">
            <w:rPr/>
          </w:rPrChange>
        </w:rPr>
        <w:t xml:space="preserve"> understand the physiological significance of </w:t>
      </w:r>
      <w:ins w:id="1247" w:author="Erin Stephenson" w:date="2019-03-11T14:27:00Z">
        <w:r w:rsidR="00BB2B9F" w:rsidRPr="00ED672B">
          <w:rPr>
            <w:rFonts w:asciiTheme="minorHAnsi" w:hAnsiTheme="minorHAnsi"/>
            <w:rPrChange w:id="1248" w:author="Erin Stephenson" w:date="2019-03-13T19:33:00Z">
              <w:rPr/>
            </w:rPrChange>
          </w:rPr>
          <w:t>mTORC1 activation on body composition</w:t>
        </w:r>
      </w:ins>
      <w:ins w:id="1249" w:author="Erin Stephenson" w:date="2019-03-11T14:29:00Z">
        <w:r w:rsidR="006D5C5F" w:rsidRPr="00ED672B">
          <w:rPr>
            <w:rFonts w:asciiTheme="minorHAnsi" w:hAnsiTheme="minorHAnsi"/>
            <w:rPrChange w:id="1250" w:author="Erin Stephenson" w:date="2019-03-13T19:33:00Z">
              <w:rPr/>
            </w:rPrChange>
          </w:rPr>
          <w:t>.</w:t>
        </w:r>
      </w:ins>
      <w:del w:id="1251" w:author="Erin Stephenson" w:date="2019-03-11T14:28:00Z">
        <w:r w:rsidRPr="00ED672B" w:rsidDel="006D5C5F">
          <w:rPr>
            <w:rFonts w:asciiTheme="minorHAnsi" w:hAnsiTheme="minorHAnsi"/>
            <w:rPrChange w:id="1252" w:author="Erin Stephenson" w:date="2019-03-13T19:33:00Z">
              <w:rPr/>
            </w:rPrChange>
          </w:rPr>
          <w:delText xml:space="preserve">elevated </w:delText>
        </w:r>
      </w:del>
      <w:del w:id="1253" w:author="Erin Stephenson" w:date="2019-03-11T14:26:00Z">
        <w:r w:rsidRPr="00ED672B" w:rsidDel="00BB2B9F">
          <w:rPr>
            <w:rFonts w:asciiTheme="minorHAnsi" w:hAnsiTheme="minorHAnsi"/>
            <w:rPrChange w:id="1254" w:author="Erin Stephenson" w:date="2019-03-13T19:33:00Z">
              <w:rPr/>
            </w:rPrChange>
          </w:rPr>
          <w:delText xml:space="preserve">baseline </w:delText>
        </w:r>
      </w:del>
      <w:del w:id="1255" w:author="Erin Stephenson" w:date="2019-03-11T14:28:00Z">
        <w:r w:rsidRPr="00ED672B" w:rsidDel="006D5C5F">
          <w:rPr>
            <w:rFonts w:asciiTheme="minorHAnsi" w:hAnsiTheme="minorHAnsi"/>
            <w:rPrChange w:id="1256" w:author="Erin Stephenson" w:date="2019-03-13T19:33:00Z">
              <w:rPr/>
            </w:rPrChange>
          </w:rPr>
          <w:delText>energy expenditure</w:delText>
        </w:r>
      </w:del>
      <w:del w:id="1257" w:author="Erin Stephenson" w:date="2019-03-11T14:29:00Z">
        <w:r w:rsidRPr="00ED672B" w:rsidDel="006D5C5F">
          <w:rPr>
            <w:rFonts w:asciiTheme="minorHAnsi" w:hAnsiTheme="minorHAnsi"/>
            <w:rPrChange w:id="1258" w:author="Erin Stephenson" w:date="2019-03-13T19:33:00Z">
              <w:rPr/>
            </w:rPrChange>
          </w:rPr>
          <w:delText>,</w:delText>
        </w:r>
      </w:del>
      <w:r w:rsidRPr="00ED672B">
        <w:rPr>
          <w:rFonts w:asciiTheme="minorHAnsi" w:hAnsiTheme="minorHAnsi"/>
          <w:rPrChange w:id="1259" w:author="Erin Stephenson" w:date="2019-03-13T19:33:00Z">
            <w:rPr/>
          </w:rPrChange>
        </w:rPr>
        <w:t xml:space="preserve"> </w:t>
      </w:r>
      <w:del w:id="1260" w:author="Erin Stephenson" w:date="2019-03-11T14:30:00Z">
        <w:r w:rsidRPr="00ED672B" w:rsidDel="006D5C5F">
          <w:rPr>
            <w:rFonts w:asciiTheme="minorHAnsi" w:hAnsiTheme="minorHAnsi"/>
            <w:rPrChange w:id="1261" w:author="Erin Stephenson" w:date="2019-03-13T19:33:00Z">
              <w:rPr/>
            </w:rPrChange>
          </w:rPr>
          <w:delText>w</w:delText>
        </w:r>
        <w:r w:rsidR="0087648E" w:rsidRPr="00ED672B" w:rsidDel="006D5C5F">
          <w:rPr>
            <w:rFonts w:asciiTheme="minorHAnsi" w:hAnsiTheme="minorHAnsi"/>
            <w:rPrChange w:id="1262" w:author="Erin Stephenson" w:date="2019-03-13T19:33:00Z">
              <w:rPr/>
            </w:rPrChange>
          </w:rPr>
          <w:delText xml:space="preserve">e </w:delText>
        </w:r>
        <w:r w:rsidR="00106DC4" w:rsidRPr="00ED672B" w:rsidDel="006D5C5F">
          <w:rPr>
            <w:rFonts w:asciiTheme="minorHAnsi" w:hAnsiTheme="minorHAnsi"/>
            <w:rPrChange w:id="1263" w:author="Erin Stephenson" w:date="2019-03-13T19:33:00Z">
              <w:rPr/>
            </w:rPrChange>
          </w:rPr>
          <w:delText>determined</w:delText>
        </w:r>
        <w:r w:rsidR="0087648E" w:rsidRPr="00ED672B" w:rsidDel="006D5C5F">
          <w:rPr>
            <w:rFonts w:asciiTheme="minorHAnsi" w:hAnsiTheme="minorHAnsi"/>
            <w:rPrChange w:id="1264" w:author="Erin Stephenson" w:date="2019-03-13T19:33:00Z">
              <w:rPr/>
            </w:rPrChange>
          </w:rPr>
          <w:delText xml:space="preserve"> the b</w:delText>
        </w:r>
      </w:del>
      <w:ins w:id="1265" w:author="Erin Stephenson" w:date="2019-03-11T14:30:00Z">
        <w:r w:rsidR="006D5C5F" w:rsidRPr="00ED672B">
          <w:rPr>
            <w:rFonts w:asciiTheme="minorHAnsi" w:hAnsiTheme="minorHAnsi"/>
            <w:rPrChange w:id="1266" w:author="Erin Stephenson" w:date="2019-03-13T19:33:00Z">
              <w:rPr/>
            </w:rPrChange>
          </w:rPr>
          <w:t>The b</w:t>
        </w:r>
      </w:ins>
      <w:r w:rsidR="0087648E" w:rsidRPr="00ED672B">
        <w:rPr>
          <w:rFonts w:asciiTheme="minorHAnsi" w:hAnsiTheme="minorHAnsi"/>
          <w:rPrChange w:id="1267" w:author="Erin Stephenson" w:date="2019-03-13T19:33:00Z">
            <w:rPr/>
          </w:rPrChange>
        </w:rPr>
        <w:t xml:space="preserve">ody composition of </w:t>
      </w:r>
      <w:r w:rsidR="002F1BC5" w:rsidRPr="00ED672B">
        <w:rPr>
          <w:rFonts w:asciiTheme="minorHAnsi" w:hAnsiTheme="minorHAnsi"/>
          <w:rPrChange w:id="1268" w:author="Erin Stephenson" w:date="2019-03-13T19:33:00Z">
            <w:rPr/>
          </w:rPrChange>
        </w:rPr>
        <w:t>male</w:t>
      </w:r>
      <w:r w:rsidR="0087648E" w:rsidRPr="00ED672B">
        <w:rPr>
          <w:rFonts w:asciiTheme="minorHAnsi" w:hAnsiTheme="minorHAnsi"/>
          <w:rPrChange w:id="1269" w:author="Erin Stephenson" w:date="2019-03-13T19:33:00Z">
            <w:rPr/>
          </w:rPrChange>
        </w:rPr>
        <w:t xml:space="preserve"> muscle </w:t>
      </w:r>
      <w:r w:rsidR="0087648E" w:rsidRPr="00ED672B">
        <w:rPr>
          <w:rFonts w:asciiTheme="minorHAnsi" w:hAnsiTheme="minorHAnsi"/>
          <w:i/>
          <w:rPrChange w:id="1270" w:author="Erin Stephenson" w:date="2019-03-13T19:33:00Z">
            <w:rPr>
              <w:i/>
            </w:rPr>
          </w:rPrChange>
        </w:rPr>
        <w:t xml:space="preserve">Tsc1 </w:t>
      </w:r>
      <w:r w:rsidR="0087648E" w:rsidRPr="00ED672B">
        <w:rPr>
          <w:rFonts w:asciiTheme="minorHAnsi" w:hAnsiTheme="minorHAnsi"/>
          <w:rPrChange w:id="1271" w:author="Erin Stephenson" w:date="2019-03-13T19:33:00Z">
            <w:rPr/>
          </w:rPrChange>
        </w:rPr>
        <w:t xml:space="preserve">knockout </w:t>
      </w:r>
      <w:del w:id="1272" w:author="Erin Stephenson" w:date="2019-03-11T14:35:00Z">
        <w:r w:rsidR="0087648E" w:rsidRPr="00ED672B" w:rsidDel="002D4421">
          <w:rPr>
            <w:rFonts w:asciiTheme="minorHAnsi" w:hAnsiTheme="minorHAnsi"/>
            <w:rPrChange w:id="1273" w:author="Erin Stephenson" w:date="2019-03-13T19:33:00Z">
              <w:rPr/>
            </w:rPrChange>
          </w:rPr>
          <w:delText xml:space="preserve">animals </w:delText>
        </w:r>
      </w:del>
      <w:ins w:id="1274" w:author="Erin Stephenson" w:date="2019-03-11T14:35:00Z">
        <w:r w:rsidR="002D4421" w:rsidRPr="00ED672B">
          <w:rPr>
            <w:rFonts w:asciiTheme="minorHAnsi" w:hAnsiTheme="minorHAnsi"/>
            <w:rPrChange w:id="1275" w:author="Erin Stephenson" w:date="2019-03-13T19:33:00Z">
              <w:rPr/>
            </w:rPrChange>
          </w:rPr>
          <w:t xml:space="preserve">mice receiving a </w:t>
        </w:r>
        <w:commentRangeStart w:id="1276"/>
        <w:r w:rsidR="002D4421" w:rsidRPr="00ED672B">
          <w:rPr>
            <w:rFonts w:asciiTheme="minorHAnsi" w:hAnsiTheme="minorHAnsi"/>
            <w:rPrChange w:id="1277" w:author="Erin Stephenson" w:date="2019-03-13T19:33:00Z">
              <w:rPr/>
            </w:rPrChange>
          </w:rPr>
          <w:t xml:space="preserve">standard chow diet </w:t>
        </w:r>
        <w:commentRangeEnd w:id="1276"/>
        <w:r w:rsidR="002D4421" w:rsidRPr="00ED672B">
          <w:rPr>
            <w:rStyle w:val="CommentReference"/>
            <w:rFonts w:asciiTheme="minorHAnsi" w:hAnsiTheme="minorHAnsi"/>
            <w:rPrChange w:id="1278" w:author="Erin Stephenson" w:date="2019-03-13T19:33:00Z">
              <w:rPr>
                <w:rStyle w:val="CommentReference"/>
              </w:rPr>
            </w:rPrChange>
          </w:rPr>
          <w:commentReference w:id="1276"/>
        </w:r>
      </w:ins>
      <w:ins w:id="1279" w:author="Erin Stephenson" w:date="2019-03-11T14:30:00Z">
        <w:r w:rsidR="006D5C5F" w:rsidRPr="00ED672B">
          <w:rPr>
            <w:rFonts w:asciiTheme="minorHAnsi" w:hAnsiTheme="minorHAnsi"/>
            <w:rPrChange w:id="1280" w:author="Erin Stephenson" w:date="2019-03-13T19:33:00Z">
              <w:rPr/>
            </w:rPrChange>
          </w:rPr>
          <w:t xml:space="preserve">was determined </w:t>
        </w:r>
      </w:ins>
      <w:ins w:id="1281" w:author="Erin Stephenson" w:date="2019-03-11T14:32:00Z">
        <w:r w:rsidR="008F69AE" w:rsidRPr="00ED672B">
          <w:rPr>
            <w:rFonts w:asciiTheme="minorHAnsi" w:hAnsiTheme="minorHAnsi"/>
            <w:rPrChange w:id="1282" w:author="Erin Stephenson" w:date="2019-03-13T19:33:00Z">
              <w:rPr/>
            </w:rPrChange>
          </w:rPr>
          <w:t xml:space="preserve">weekly, </w:t>
        </w:r>
      </w:ins>
      <w:r w:rsidR="0087648E" w:rsidRPr="00ED672B">
        <w:rPr>
          <w:rFonts w:asciiTheme="minorHAnsi" w:hAnsiTheme="minorHAnsi"/>
          <w:rPrChange w:id="1283" w:author="Erin Stephenson" w:date="2019-03-13T19:33:00Z">
            <w:rPr/>
          </w:rPrChange>
        </w:rPr>
        <w:t xml:space="preserve">over the course of </w:t>
      </w:r>
      <w:r w:rsidR="00F007AD" w:rsidRPr="00ED672B">
        <w:rPr>
          <w:rFonts w:asciiTheme="minorHAnsi" w:hAnsiTheme="minorHAnsi"/>
          <w:rPrChange w:id="1284" w:author="Erin Stephenson" w:date="2019-03-13T19:33:00Z">
            <w:rPr/>
          </w:rPrChange>
        </w:rPr>
        <w:t>7</w:t>
      </w:r>
      <w:r w:rsidR="0087648E" w:rsidRPr="00ED672B">
        <w:rPr>
          <w:rFonts w:asciiTheme="minorHAnsi" w:hAnsiTheme="minorHAnsi"/>
          <w:rPrChange w:id="1285" w:author="Erin Stephenson" w:date="2019-03-13T19:33:00Z">
            <w:rPr/>
          </w:rPrChange>
        </w:rPr>
        <w:t xml:space="preserve"> months</w:t>
      </w:r>
      <w:del w:id="1286" w:author="Erin Stephenson" w:date="2019-03-11T14:35:00Z">
        <w:r w:rsidR="0087648E" w:rsidRPr="00ED672B" w:rsidDel="002D4421">
          <w:rPr>
            <w:rFonts w:asciiTheme="minorHAnsi" w:hAnsiTheme="minorHAnsi"/>
            <w:rPrChange w:id="1287" w:author="Erin Stephenson" w:date="2019-03-13T19:33:00Z">
              <w:rPr/>
            </w:rPrChange>
          </w:rPr>
          <w:delText xml:space="preserve"> on a </w:delText>
        </w:r>
        <w:commentRangeStart w:id="1288"/>
        <w:r w:rsidR="0087648E" w:rsidRPr="00ED672B" w:rsidDel="002D4421">
          <w:rPr>
            <w:rFonts w:asciiTheme="minorHAnsi" w:hAnsiTheme="minorHAnsi"/>
            <w:rPrChange w:id="1289" w:author="Erin Stephenson" w:date="2019-03-13T19:33:00Z">
              <w:rPr/>
            </w:rPrChange>
          </w:rPr>
          <w:delText>normal chow diet</w:delText>
        </w:r>
        <w:commentRangeEnd w:id="1288"/>
        <w:r w:rsidR="008F69AE" w:rsidRPr="00ED672B" w:rsidDel="002D4421">
          <w:rPr>
            <w:rStyle w:val="CommentReference"/>
            <w:rFonts w:asciiTheme="minorHAnsi" w:hAnsiTheme="minorHAnsi"/>
            <w:rPrChange w:id="1290" w:author="Erin Stephenson" w:date="2019-03-13T19:33:00Z">
              <w:rPr>
                <w:rStyle w:val="CommentReference"/>
              </w:rPr>
            </w:rPrChange>
          </w:rPr>
          <w:commentReference w:id="1288"/>
        </w:r>
      </w:del>
      <w:r w:rsidR="0087648E" w:rsidRPr="00ED672B">
        <w:rPr>
          <w:rFonts w:asciiTheme="minorHAnsi" w:hAnsiTheme="minorHAnsi"/>
          <w:rPrChange w:id="1291" w:author="Erin Stephenson" w:date="2019-03-13T19:33:00Z">
            <w:rPr/>
          </w:rPrChange>
        </w:rPr>
        <w:t xml:space="preserve">.  </w:t>
      </w:r>
      <w:r w:rsidR="00F007AD" w:rsidRPr="00ED672B">
        <w:rPr>
          <w:rFonts w:asciiTheme="minorHAnsi" w:hAnsiTheme="minorHAnsi"/>
          <w:rPrChange w:id="1292" w:author="Erin Stephenson" w:date="2019-03-13T19:33:00Z">
            <w:rPr/>
          </w:rPrChange>
        </w:rPr>
        <w:t xml:space="preserve">As animals aged the wild-type mice accreted more fat mass, </w:t>
      </w:r>
      <w:del w:id="1293" w:author="Erin Stephenson" w:date="2019-03-11T14:37:00Z">
        <w:r w:rsidR="00F007AD" w:rsidRPr="00ED672B" w:rsidDel="00475646">
          <w:rPr>
            <w:rFonts w:asciiTheme="minorHAnsi" w:hAnsiTheme="minorHAnsi"/>
            <w:rPrChange w:id="1294" w:author="Erin Stephenson" w:date="2019-03-13T19:33:00Z">
              <w:rPr/>
            </w:rPrChange>
          </w:rPr>
          <w:delText xml:space="preserve">but </w:delText>
        </w:r>
      </w:del>
      <w:ins w:id="1295" w:author="Erin Stephenson" w:date="2019-03-11T14:37:00Z">
        <w:r w:rsidR="00475646" w:rsidRPr="00ED672B">
          <w:rPr>
            <w:rFonts w:asciiTheme="minorHAnsi" w:hAnsiTheme="minorHAnsi"/>
            <w:rPrChange w:id="1296" w:author="Erin Stephenson" w:date="2019-03-13T19:33:00Z">
              <w:rPr/>
            </w:rPrChange>
          </w:rPr>
          <w:t xml:space="preserve">whereas </w:t>
        </w:r>
      </w:ins>
      <w:r w:rsidR="00F007AD" w:rsidRPr="00ED672B">
        <w:rPr>
          <w:rFonts w:asciiTheme="minorHAnsi" w:hAnsiTheme="minorHAnsi"/>
          <w:rPrChange w:id="1297" w:author="Erin Stephenson" w:date="2019-03-13T19:33:00Z">
            <w:rPr/>
          </w:rPrChange>
        </w:rPr>
        <w:t>we observed</w:t>
      </w:r>
      <w:r w:rsidR="0087648E" w:rsidRPr="00ED672B">
        <w:rPr>
          <w:rFonts w:asciiTheme="minorHAnsi" w:hAnsiTheme="minorHAnsi"/>
          <w:rPrChange w:id="1298" w:author="Erin Stephenson" w:date="2019-03-13T19:33:00Z">
            <w:rPr/>
          </w:rPrChange>
        </w:rPr>
        <w:t xml:space="preserve"> a striking</w:t>
      </w:r>
      <w:r w:rsidR="00770A53" w:rsidRPr="00ED672B">
        <w:rPr>
          <w:rFonts w:asciiTheme="minorHAnsi" w:hAnsiTheme="minorHAnsi"/>
          <w:rPrChange w:id="1299" w:author="Erin Stephenson" w:date="2019-03-13T19:33:00Z">
            <w:rPr/>
          </w:rPrChange>
        </w:rPr>
        <w:t xml:space="preserve"> 84</w:t>
      </w:r>
      <w:r w:rsidR="00DE6A31" w:rsidRPr="00ED672B">
        <w:rPr>
          <w:rFonts w:asciiTheme="minorHAnsi" w:hAnsiTheme="minorHAnsi"/>
          <w:rPrChange w:id="1300" w:author="Erin Stephenson" w:date="2019-03-13T19:33:00Z">
            <w:rPr/>
          </w:rPrChange>
        </w:rPr>
        <w:t xml:space="preserve">% </w:t>
      </w:r>
      <w:del w:id="1301" w:author="Erin Stephenson" w:date="2019-03-13T15:11:00Z">
        <w:r w:rsidR="00DE6A31" w:rsidRPr="00ED672B" w:rsidDel="009327B2">
          <w:rPr>
            <w:rFonts w:asciiTheme="minorHAnsi" w:hAnsiTheme="minorHAnsi"/>
            <w:rPrChange w:id="1302" w:author="Erin Stephenson" w:date="2019-03-13T19:33:00Z">
              <w:rPr/>
            </w:rPrChange>
          </w:rPr>
          <w:delText>reduction</w:delText>
        </w:r>
        <w:r w:rsidR="0087648E" w:rsidRPr="00ED672B" w:rsidDel="009327B2">
          <w:rPr>
            <w:rFonts w:asciiTheme="minorHAnsi" w:hAnsiTheme="minorHAnsi"/>
            <w:rPrChange w:id="1303" w:author="Erin Stephenson" w:date="2019-03-13T19:33:00Z">
              <w:rPr/>
            </w:rPrChange>
          </w:rPr>
          <w:delText xml:space="preserve"> </w:delText>
        </w:r>
        <w:r w:rsidR="00770A53" w:rsidRPr="00ED672B" w:rsidDel="009327B2">
          <w:rPr>
            <w:rFonts w:asciiTheme="minorHAnsi" w:hAnsiTheme="minorHAnsi"/>
            <w:rPrChange w:id="1304" w:author="Erin Stephenson" w:date="2019-03-13T19:33:00Z">
              <w:rPr/>
            </w:rPrChange>
          </w:rPr>
          <w:delText>in</w:delText>
        </w:r>
      </w:del>
      <w:ins w:id="1305" w:author="Erin Stephenson" w:date="2019-03-13T15:11:00Z">
        <w:r w:rsidR="009327B2" w:rsidRPr="00ED672B">
          <w:rPr>
            <w:rFonts w:asciiTheme="minorHAnsi" w:hAnsiTheme="minorHAnsi"/>
            <w:rPrChange w:id="1306" w:author="Erin Stephenson" w:date="2019-03-13T19:33:00Z">
              <w:rPr/>
            </w:rPrChange>
          </w:rPr>
          <w:t>lower</w:t>
        </w:r>
      </w:ins>
      <w:r w:rsidR="0087648E" w:rsidRPr="00ED672B">
        <w:rPr>
          <w:rFonts w:asciiTheme="minorHAnsi" w:hAnsiTheme="minorHAnsi"/>
          <w:rPrChange w:id="1307" w:author="Erin Stephenson" w:date="2019-03-13T19:33:00Z">
            <w:rPr/>
          </w:rPrChange>
        </w:rPr>
        <w:t xml:space="preserve"> fat mass </w:t>
      </w:r>
      <w:r w:rsidR="00770A53" w:rsidRPr="00ED672B">
        <w:rPr>
          <w:rFonts w:asciiTheme="minorHAnsi" w:hAnsiTheme="minorHAnsi"/>
          <w:rPrChange w:id="1308" w:author="Erin Stephenson" w:date="2019-03-13T19:33:00Z">
            <w:rPr/>
          </w:rPrChange>
        </w:rPr>
        <w:t>gain</w:t>
      </w:r>
      <w:del w:id="1309" w:author="Erin Stephenson" w:date="2019-03-13T15:11:00Z">
        <w:r w:rsidR="00770A53" w:rsidRPr="00ED672B" w:rsidDel="009327B2">
          <w:rPr>
            <w:rFonts w:asciiTheme="minorHAnsi" w:hAnsiTheme="minorHAnsi"/>
            <w:rPrChange w:id="1310" w:author="Erin Stephenson" w:date="2019-03-13T19:33:00Z">
              <w:rPr/>
            </w:rPrChange>
          </w:rPr>
          <w:delText>s</w:delText>
        </w:r>
      </w:del>
      <w:r w:rsidR="00770A53" w:rsidRPr="00ED672B">
        <w:rPr>
          <w:rFonts w:asciiTheme="minorHAnsi" w:hAnsiTheme="minorHAnsi"/>
          <w:rPrChange w:id="1311" w:author="Erin Stephenson" w:date="2019-03-13T19:33:00Z">
            <w:rPr/>
          </w:rPrChange>
        </w:rPr>
        <w:t xml:space="preserve"> </w:t>
      </w:r>
      <w:r w:rsidR="00F007AD" w:rsidRPr="00ED672B">
        <w:rPr>
          <w:rFonts w:asciiTheme="minorHAnsi" w:hAnsiTheme="minorHAnsi"/>
          <w:rPrChange w:id="1312" w:author="Erin Stephenson" w:date="2019-03-13T19:33:00Z">
            <w:rPr/>
          </w:rPrChange>
        </w:rPr>
        <w:t>in the knockout animals</w:t>
      </w:r>
      <w:r w:rsidR="00DE6A31" w:rsidRPr="00ED672B">
        <w:rPr>
          <w:rFonts w:asciiTheme="minorHAnsi" w:hAnsiTheme="minorHAnsi"/>
          <w:rPrChange w:id="1313" w:author="Erin Stephenson" w:date="2019-03-13T19:33:00Z">
            <w:rPr/>
          </w:rPrChange>
        </w:rPr>
        <w:t xml:space="preserve"> as they aged</w:t>
      </w:r>
      <w:r w:rsidR="00B04B43" w:rsidRPr="00ED672B">
        <w:rPr>
          <w:rFonts w:asciiTheme="minorHAnsi" w:hAnsiTheme="minorHAnsi"/>
          <w:rPrChange w:id="1314" w:author="Erin Stephenson" w:date="2019-03-13T19:33:00Z">
            <w:rPr/>
          </w:rPrChange>
        </w:rPr>
        <w:t xml:space="preserve"> (Figures 2</w:t>
      </w:r>
      <w:r w:rsidR="00472BDC" w:rsidRPr="00ED672B">
        <w:rPr>
          <w:rFonts w:asciiTheme="minorHAnsi" w:hAnsiTheme="minorHAnsi"/>
          <w:rPrChange w:id="1315" w:author="Erin Stephenson" w:date="2019-03-13T19:33:00Z">
            <w:rPr/>
          </w:rPrChange>
        </w:rPr>
        <w:t>A</w:t>
      </w:r>
      <w:r w:rsidR="00DE6A31" w:rsidRPr="00ED672B">
        <w:rPr>
          <w:rFonts w:asciiTheme="minorHAnsi" w:hAnsiTheme="minorHAnsi"/>
          <w:rPrChange w:id="1316" w:author="Erin Stephenson" w:date="2019-03-13T19:33:00Z">
            <w:rPr/>
          </w:rPrChange>
        </w:rPr>
        <w:t>, p=1.7 x 10</w:t>
      </w:r>
      <w:r w:rsidR="00DE6A31" w:rsidRPr="00ED672B">
        <w:rPr>
          <w:rFonts w:asciiTheme="minorHAnsi" w:hAnsiTheme="minorHAnsi"/>
          <w:vertAlign w:val="superscript"/>
          <w:rPrChange w:id="1317" w:author="Erin Stephenson" w:date="2019-03-13T19:33:00Z">
            <w:rPr>
              <w:vertAlign w:val="superscript"/>
            </w:rPr>
          </w:rPrChange>
        </w:rPr>
        <w:t>-10</w:t>
      </w:r>
      <w:r w:rsidR="0087648E" w:rsidRPr="00ED672B">
        <w:rPr>
          <w:rFonts w:asciiTheme="minorHAnsi" w:hAnsiTheme="minorHAnsi"/>
          <w:rPrChange w:id="1318" w:author="Erin Stephenson" w:date="2019-03-13T19:33:00Z">
            <w:rPr/>
          </w:rPrChange>
        </w:rPr>
        <w:t xml:space="preserve">).  Previous </w:t>
      </w:r>
      <w:r w:rsidRPr="00ED672B">
        <w:rPr>
          <w:rFonts w:asciiTheme="minorHAnsi" w:hAnsiTheme="minorHAnsi"/>
          <w:rPrChange w:id="1319" w:author="Erin Stephenson" w:date="2019-03-13T19:33:00Z">
            <w:rPr/>
          </w:rPrChange>
        </w:rPr>
        <w:t>work</w:t>
      </w:r>
      <w:r w:rsidR="0087648E" w:rsidRPr="00ED672B">
        <w:rPr>
          <w:rFonts w:asciiTheme="minorHAnsi" w:hAnsiTheme="minorHAnsi"/>
          <w:rPrChange w:id="1320" w:author="Erin Stephenson" w:date="2019-03-13T19:33:00Z">
            <w:rPr/>
          </w:rPrChange>
        </w:rPr>
        <w:t xml:space="preserve"> using </w:t>
      </w:r>
      <w:r w:rsidR="0087648E" w:rsidRPr="00ED672B">
        <w:rPr>
          <w:rFonts w:asciiTheme="minorHAnsi" w:hAnsiTheme="minorHAnsi"/>
          <w:i/>
          <w:rPrChange w:id="1321" w:author="Erin Stephenson" w:date="2019-03-13T19:33:00Z">
            <w:rPr>
              <w:i/>
            </w:rPr>
          </w:rPrChange>
        </w:rPr>
        <w:t>ACTA1-Cre</w:t>
      </w:r>
      <w:r w:rsidR="0087648E" w:rsidRPr="00ED672B">
        <w:rPr>
          <w:rFonts w:asciiTheme="minorHAnsi" w:hAnsiTheme="minorHAnsi"/>
          <w:rPrChange w:id="1322" w:author="Erin Stephenson" w:date="2019-03-13T19:33:00Z">
            <w:rPr/>
          </w:rPrChange>
        </w:rPr>
        <w:t xml:space="preserve"> mediated knockout of </w:t>
      </w:r>
      <w:r w:rsidR="0087648E" w:rsidRPr="00ED672B">
        <w:rPr>
          <w:rFonts w:asciiTheme="minorHAnsi" w:hAnsiTheme="minorHAnsi"/>
          <w:i/>
          <w:rPrChange w:id="1323" w:author="Erin Stephenson" w:date="2019-03-13T19:33:00Z">
            <w:rPr>
              <w:i/>
            </w:rPr>
          </w:rPrChange>
        </w:rPr>
        <w:t xml:space="preserve">Tsc1 </w:t>
      </w:r>
      <w:r w:rsidR="0087648E" w:rsidRPr="00ED672B">
        <w:rPr>
          <w:rFonts w:asciiTheme="minorHAnsi" w:hAnsiTheme="minorHAnsi"/>
          <w:rPrChange w:id="1324" w:author="Erin Stephenson" w:date="2019-03-13T19:33:00Z">
            <w:rPr/>
          </w:rPrChange>
        </w:rPr>
        <w:t xml:space="preserve">also observed </w:t>
      </w:r>
      <w:del w:id="1325" w:author="Erin Stephenson" w:date="2019-03-13T15:12:00Z">
        <w:r w:rsidR="0087648E" w:rsidRPr="00ED672B" w:rsidDel="009327B2">
          <w:rPr>
            <w:rFonts w:asciiTheme="minorHAnsi" w:hAnsiTheme="minorHAnsi"/>
            <w:rPrChange w:id="1326" w:author="Erin Stephenson" w:date="2019-03-13T19:33:00Z">
              <w:rPr/>
            </w:rPrChange>
          </w:rPr>
          <w:delText xml:space="preserve">reductions in </w:delText>
        </w:r>
      </w:del>
      <w:ins w:id="1327" w:author="Erin Stephenson" w:date="2019-03-13T15:12:00Z">
        <w:r w:rsidR="009327B2" w:rsidRPr="00ED672B">
          <w:rPr>
            <w:rFonts w:asciiTheme="minorHAnsi" w:hAnsiTheme="minorHAnsi"/>
            <w:rPrChange w:id="1328" w:author="Erin Stephenson" w:date="2019-03-13T19:33:00Z">
              <w:rPr/>
            </w:rPrChange>
          </w:rPr>
          <w:t xml:space="preserve">lower </w:t>
        </w:r>
      </w:ins>
      <w:r w:rsidR="0087648E" w:rsidRPr="00ED672B">
        <w:rPr>
          <w:rFonts w:asciiTheme="minorHAnsi" w:hAnsiTheme="minorHAnsi"/>
          <w:rPrChange w:id="1329" w:author="Erin Stephenson" w:date="2019-03-13T19:33:00Z">
            <w:rPr/>
          </w:rPrChange>
        </w:rPr>
        <w:t>fat mass</w:t>
      </w:r>
      <w:r w:rsidRPr="00ED672B">
        <w:rPr>
          <w:rFonts w:asciiTheme="minorHAnsi" w:hAnsiTheme="minorHAnsi"/>
          <w:rPrChange w:id="1330" w:author="Erin Stephenson" w:date="2019-03-13T19:33:00Z">
            <w:rPr/>
          </w:rPrChange>
        </w:rPr>
        <w:t xml:space="preserve"> </w:t>
      </w:r>
      <w:r w:rsidRPr="00ED672B">
        <w:rPr>
          <w:rFonts w:asciiTheme="minorHAnsi" w:hAnsiTheme="minorHAnsi"/>
          <w:rPrChange w:id="1331"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Pr="00ED672B">
        <w:rPr>
          <w:rFonts w:asciiTheme="minorHAnsi" w:hAnsiTheme="minorHAnsi"/>
          <w:rPrChange w:id="1332" w:author="Erin Stephenson" w:date="2019-03-13T19:33:00Z">
            <w:rPr/>
          </w:rPrChange>
        </w:rPr>
        <w:fldChar w:fldCharType="separate"/>
      </w:r>
      <w:r w:rsidR="00256914" w:rsidRPr="00256914">
        <w:rPr>
          <w:rFonts w:asciiTheme="minorHAnsi" w:hAnsiTheme="minorHAnsi"/>
          <w:noProof/>
        </w:rPr>
        <w:t>[5,6]</w:t>
      </w:r>
      <w:r w:rsidRPr="00ED672B">
        <w:rPr>
          <w:rFonts w:asciiTheme="minorHAnsi" w:hAnsiTheme="minorHAnsi"/>
          <w:rPrChange w:id="1333" w:author="Erin Stephenson" w:date="2019-03-13T19:33:00Z">
            <w:rPr/>
          </w:rPrChange>
        </w:rPr>
        <w:fldChar w:fldCharType="end"/>
      </w:r>
      <w:r w:rsidR="0087648E" w:rsidRPr="00ED672B">
        <w:rPr>
          <w:rFonts w:asciiTheme="minorHAnsi" w:hAnsiTheme="minorHAnsi"/>
          <w:rPrChange w:id="1334" w:author="Erin Stephenson" w:date="2019-03-13T19:33:00Z">
            <w:rPr/>
          </w:rPrChange>
        </w:rPr>
        <w:t xml:space="preserve">, but in those </w:t>
      </w:r>
      <w:del w:id="1335" w:author="Erin Stephenson" w:date="2019-03-11T14:38:00Z">
        <w:r w:rsidR="0087648E" w:rsidRPr="00ED672B" w:rsidDel="00475646">
          <w:rPr>
            <w:rFonts w:asciiTheme="minorHAnsi" w:hAnsiTheme="minorHAnsi"/>
            <w:rPrChange w:id="1336" w:author="Erin Stephenson" w:date="2019-03-13T19:33:00Z">
              <w:rPr/>
            </w:rPrChange>
          </w:rPr>
          <w:delText xml:space="preserve">cases </w:delText>
        </w:r>
      </w:del>
      <w:ins w:id="1337" w:author="Erin Stephenson" w:date="2019-03-11T14:38:00Z">
        <w:r w:rsidR="00475646" w:rsidRPr="00ED672B">
          <w:rPr>
            <w:rFonts w:asciiTheme="minorHAnsi" w:hAnsiTheme="minorHAnsi"/>
            <w:rPrChange w:id="1338" w:author="Erin Stephenson" w:date="2019-03-13T19:33:00Z">
              <w:rPr/>
            </w:rPrChange>
          </w:rPr>
          <w:t xml:space="preserve">reports </w:t>
        </w:r>
        <w:r w:rsidR="00C174F3" w:rsidRPr="00ED672B">
          <w:rPr>
            <w:rFonts w:asciiTheme="minorHAnsi" w:hAnsiTheme="minorHAnsi"/>
            <w:rPrChange w:id="1339" w:author="Erin Stephenson" w:date="2019-03-13T19:33:00Z">
              <w:rPr/>
            </w:rPrChange>
          </w:rPr>
          <w:t xml:space="preserve">there was </w:t>
        </w:r>
        <w:r w:rsidR="00475646" w:rsidRPr="00ED672B">
          <w:rPr>
            <w:rFonts w:asciiTheme="minorHAnsi" w:hAnsiTheme="minorHAnsi"/>
            <w:rPrChange w:id="1340" w:author="Erin Stephenson" w:date="2019-03-13T19:33:00Z">
              <w:rPr/>
            </w:rPrChange>
          </w:rPr>
          <w:t xml:space="preserve">a concomitant reduction </w:t>
        </w:r>
      </w:ins>
      <w:ins w:id="1341" w:author="Erin Stephenson" w:date="2019-03-13T14:57:00Z">
        <w:r w:rsidR="00016504" w:rsidRPr="00ED672B">
          <w:rPr>
            <w:rFonts w:asciiTheme="minorHAnsi" w:hAnsiTheme="minorHAnsi"/>
            <w:rPrChange w:id="1342" w:author="Erin Stephenson" w:date="2019-03-13T19:33:00Z">
              <w:rPr/>
            </w:rPrChange>
          </w:rPr>
          <w:t>in</w:t>
        </w:r>
      </w:ins>
      <w:ins w:id="1343" w:author="Erin Stephenson" w:date="2019-03-11T14:38:00Z">
        <w:r w:rsidR="00475646" w:rsidRPr="00ED672B">
          <w:rPr>
            <w:rFonts w:asciiTheme="minorHAnsi" w:hAnsiTheme="minorHAnsi"/>
            <w:rPrChange w:id="1344" w:author="Erin Stephenson" w:date="2019-03-13T19:33:00Z">
              <w:rPr/>
            </w:rPrChange>
          </w:rPr>
          <w:t xml:space="preserve"> </w:t>
        </w:r>
      </w:ins>
      <w:r w:rsidR="0087648E" w:rsidRPr="00ED672B">
        <w:rPr>
          <w:rFonts w:asciiTheme="minorHAnsi" w:hAnsiTheme="minorHAnsi"/>
          <w:rPrChange w:id="1345" w:author="Erin Stephenson" w:date="2019-03-13T19:33:00Z">
            <w:rPr/>
          </w:rPrChange>
        </w:rPr>
        <w:t xml:space="preserve">lean mass </w:t>
      </w:r>
      <w:del w:id="1346" w:author="Erin Stephenson" w:date="2019-03-11T14:38:00Z">
        <w:r w:rsidR="0087648E" w:rsidRPr="00ED672B" w:rsidDel="00475646">
          <w:rPr>
            <w:rFonts w:asciiTheme="minorHAnsi" w:hAnsiTheme="minorHAnsi"/>
            <w:rPrChange w:id="1347" w:author="Erin Stephenson" w:date="2019-03-13T19:33:00Z">
              <w:rPr/>
            </w:rPrChange>
          </w:rPr>
          <w:delText xml:space="preserve">was reduced as well </w:delText>
        </w:r>
      </w:del>
      <w:r w:rsidR="0087648E" w:rsidRPr="00ED672B">
        <w:rPr>
          <w:rFonts w:asciiTheme="minorHAnsi" w:hAnsiTheme="minorHAnsi"/>
          <w:rPrChange w:id="1348" w:author="Erin Stephenson" w:date="2019-03-13T19:33:00Z">
            <w:rPr/>
          </w:rPrChange>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ED672B">
        <w:rPr>
          <w:rFonts w:asciiTheme="minorHAnsi" w:hAnsiTheme="minorHAnsi"/>
          <w:rPrChange w:id="1349" w:author="Erin Stephenson" w:date="2019-03-13T19:33:00Z">
            <w:rPr/>
          </w:rPrChange>
        </w:rPr>
        <w:fldChar w:fldCharType="separate"/>
      </w:r>
      <w:r w:rsidR="00256914" w:rsidRPr="00256914">
        <w:rPr>
          <w:rFonts w:asciiTheme="minorHAnsi" w:hAnsiTheme="minorHAnsi"/>
          <w:noProof/>
        </w:rPr>
        <w:t>[6,21]</w:t>
      </w:r>
      <w:r w:rsidR="0087648E" w:rsidRPr="00ED672B">
        <w:rPr>
          <w:rFonts w:asciiTheme="minorHAnsi" w:hAnsiTheme="minorHAnsi"/>
          <w:rPrChange w:id="1350" w:author="Erin Stephenson" w:date="2019-03-13T19:33:00Z">
            <w:rPr/>
          </w:rPrChange>
        </w:rPr>
        <w:fldChar w:fldCharType="end"/>
      </w:r>
      <w:r w:rsidR="00472BDC" w:rsidRPr="00ED672B">
        <w:rPr>
          <w:rFonts w:asciiTheme="minorHAnsi" w:hAnsiTheme="minorHAnsi"/>
          <w:rPrChange w:id="1351" w:author="Erin Stephenson" w:date="2019-03-13T19:33:00Z">
            <w:rPr/>
          </w:rPrChange>
        </w:rPr>
        <w:t xml:space="preserve">, </w:t>
      </w:r>
      <w:del w:id="1352" w:author="Erin Stephenson" w:date="2019-03-11T14:38:00Z">
        <w:r w:rsidR="00472BDC" w:rsidRPr="00ED672B" w:rsidDel="00475646">
          <w:rPr>
            <w:rFonts w:asciiTheme="minorHAnsi" w:hAnsiTheme="minorHAnsi"/>
            <w:rPrChange w:id="1353" w:author="Erin Stephenson" w:date="2019-03-13T19:33:00Z">
              <w:rPr/>
            </w:rPrChange>
          </w:rPr>
          <w:delText xml:space="preserve">which </w:delText>
        </w:r>
      </w:del>
      <w:ins w:id="1354" w:author="Erin Stephenson" w:date="2019-03-11T14:38:00Z">
        <w:r w:rsidR="00475646" w:rsidRPr="00ED672B">
          <w:rPr>
            <w:rFonts w:asciiTheme="minorHAnsi" w:hAnsiTheme="minorHAnsi"/>
            <w:rPrChange w:id="1355" w:author="Erin Stephenson" w:date="2019-03-13T19:33:00Z">
              <w:rPr/>
            </w:rPrChange>
          </w:rPr>
          <w:t xml:space="preserve">a finding not replicated </w:t>
        </w:r>
      </w:ins>
      <w:del w:id="1356" w:author="Erin Stephenson" w:date="2019-03-11T14:38:00Z">
        <w:r w:rsidR="00472BDC" w:rsidRPr="00ED672B" w:rsidDel="00475646">
          <w:rPr>
            <w:rFonts w:asciiTheme="minorHAnsi" w:hAnsiTheme="minorHAnsi"/>
            <w:rPrChange w:id="1357" w:author="Erin Stephenson" w:date="2019-03-13T19:33:00Z">
              <w:rPr/>
            </w:rPrChange>
          </w:rPr>
          <w:delText>was not observed</w:delText>
        </w:r>
      </w:del>
      <w:del w:id="1358" w:author="Erin Stephenson" w:date="2019-03-11T14:39:00Z">
        <w:r w:rsidR="00472BDC" w:rsidRPr="00ED672B" w:rsidDel="00475646">
          <w:rPr>
            <w:rFonts w:asciiTheme="minorHAnsi" w:hAnsiTheme="minorHAnsi"/>
            <w:rPrChange w:id="1359" w:author="Erin Stephenson" w:date="2019-03-13T19:33:00Z">
              <w:rPr/>
            </w:rPrChange>
          </w:rPr>
          <w:delText xml:space="preserve"> </w:delText>
        </w:r>
      </w:del>
      <w:r w:rsidR="00472BDC" w:rsidRPr="00ED672B">
        <w:rPr>
          <w:rFonts w:asciiTheme="minorHAnsi" w:hAnsiTheme="minorHAnsi"/>
          <w:rPrChange w:id="1360" w:author="Erin Stephenson" w:date="2019-03-13T19:33:00Z">
            <w:rPr/>
          </w:rPrChange>
        </w:rPr>
        <w:t xml:space="preserve">in </w:t>
      </w:r>
      <w:ins w:id="1361" w:author="Erin Stephenson" w:date="2019-03-11T14:43:00Z">
        <w:r w:rsidR="00C174F3" w:rsidRPr="00ED672B">
          <w:rPr>
            <w:rFonts w:asciiTheme="minorHAnsi" w:hAnsiTheme="minorHAnsi"/>
            <w:rPrChange w:id="1362" w:author="Erin Stephenson" w:date="2019-03-13T19:33:00Z">
              <w:rPr/>
            </w:rPrChange>
          </w:rPr>
          <w:t>this</w:t>
        </w:r>
      </w:ins>
      <w:ins w:id="1363" w:author="Erin Stephenson" w:date="2019-03-11T14:39:00Z">
        <w:r w:rsidR="00475646" w:rsidRPr="00ED672B">
          <w:rPr>
            <w:rFonts w:asciiTheme="minorHAnsi" w:hAnsiTheme="minorHAnsi"/>
            <w:rPrChange w:id="1364" w:author="Erin Stephenson" w:date="2019-03-13T19:33:00Z">
              <w:rPr/>
            </w:rPrChange>
          </w:rPr>
          <w:t xml:space="preserve"> study </w:t>
        </w:r>
      </w:ins>
      <w:del w:id="1365" w:author="Erin Stephenson" w:date="2019-03-11T14:39:00Z">
        <w:r w:rsidR="00472BDC" w:rsidRPr="00ED672B" w:rsidDel="00475646">
          <w:rPr>
            <w:rFonts w:asciiTheme="minorHAnsi" w:hAnsiTheme="minorHAnsi"/>
            <w:rPrChange w:id="1366" w:author="Erin Stephenson" w:date="2019-03-13T19:33:00Z">
              <w:rPr/>
            </w:rPrChange>
          </w:rPr>
          <w:delText xml:space="preserve">this model </w:delText>
        </w:r>
      </w:del>
      <w:r w:rsidR="00472BDC" w:rsidRPr="00ED672B">
        <w:rPr>
          <w:rFonts w:asciiTheme="minorHAnsi" w:hAnsiTheme="minorHAnsi"/>
          <w:rPrChange w:id="1367" w:author="Erin Stephenson" w:date="2019-03-13T19:33:00Z">
            <w:rPr/>
          </w:rPrChange>
        </w:rPr>
        <w:t>(Figure 2B</w:t>
      </w:r>
      <w:r w:rsidR="00404B3E" w:rsidRPr="00ED672B">
        <w:rPr>
          <w:rFonts w:asciiTheme="minorHAnsi" w:hAnsiTheme="minorHAnsi"/>
          <w:rPrChange w:id="1368" w:author="Erin Stephenson" w:date="2019-03-13T19:33:00Z">
            <w:rPr/>
          </w:rPrChange>
        </w:rPr>
        <w:t>, p=0.743 at endpoint</w:t>
      </w:r>
      <w:r w:rsidR="00472BDC" w:rsidRPr="00ED672B">
        <w:rPr>
          <w:rFonts w:asciiTheme="minorHAnsi" w:hAnsiTheme="minorHAnsi"/>
          <w:rPrChange w:id="1369" w:author="Erin Stephenson" w:date="2019-03-13T19:33:00Z">
            <w:rPr/>
          </w:rPrChange>
        </w:rPr>
        <w:t>)</w:t>
      </w:r>
      <w:r w:rsidR="0087648E" w:rsidRPr="00ED672B">
        <w:rPr>
          <w:rFonts w:asciiTheme="minorHAnsi" w:hAnsiTheme="minorHAnsi"/>
          <w:rPrChange w:id="1370" w:author="Erin Stephenson" w:date="2019-03-13T19:33:00Z">
            <w:rPr/>
          </w:rPrChange>
        </w:rPr>
        <w:t xml:space="preserve">.  To determine </w:t>
      </w:r>
      <w:ins w:id="1371" w:author="Erin Stephenson" w:date="2019-03-11T14:40:00Z">
        <w:r w:rsidR="003B4152" w:rsidRPr="00ED672B">
          <w:rPr>
            <w:rFonts w:asciiTheme="minorHAnsi" w:hAnsiTheme="minorHAnsi"/>
            <w:rPrChange w:id="1372" w:author="Erin Stephenson" w:date="2019-03-13T19:33:00Z">
              <w:rPr/>
            </w:rPrChange>
          </w:rPr>
          <w:t>if the reduc</w:t>
        </w:r>
      </w:ins>
      <w:ins w:id="1373" w:author="Erin Stephenson" w:date="2019-03-13T15:12:00Z">
        <w:r w:rsidR="009327B2" w:rsidRPr="00ED672B">
          <w:rPr>
            <w:rFonts w:asciiTheme="minorHAnsi" w:hAnsiTheme="minorHAnsi"/>
            <w:rPrChange w:id="1374" w:author="Erin Stephenson" w:date="2019-03-13T19:33:00Z">
              <w:rPr/>
            </w:rPrChange>
          </w:rPr>
          <w:t>d</w:t>
        </w:r>
      </w:ins>
      <w:ins w:id="1375" w:author="Erin Stephenson" w:date="2019-03-11T14:40:00Z">
        <w:r w:rsidR="003B4152" w:rsidRPr="00ED672B">
          <w:rPr>
            <w:rFonts w:asciiTheme="minorHAnsi" w:hAnsiTheme="minorHAnsi"/>
            <w:rPrChange w:id="1376" w:author="Erin Stephenson" w:date="2019-03-13T19:33:00Z">
              <w:rPr/>
            </w:rPrChange>
          </w:rPr>
          <w:t xml:space="preserve"> fat mass was</w:t>
        </w:r>
      </w:ins>
      <w:del w:id="1377" w:author="Erin Stephenson" w:date="2019-03-11T14:40:00Z">
        <w:r w:rsidR="0087648E" w:rsidRPr="00ED672B" w:rsidDel="003B4152">
          <w:rPr>
            <w:rFonts w:asciiTheme="minorHAnsi" w:hAnsiTheme="minorHAnsi"/>
            <w:rPrChange w:id="1378" w:author="Erin Stephenson" w:date="2019-03-13T19:33:00Z">
              <w:rPr/>
            </w:rPrChange>
          </w:rPr>
          <w:delText>any</w:delText>
        </w:r>
      </w:del>
      <w:r w:rsidR="0087648E" w:rsidRPr="00ED672B">
        <w:rPr>
          <w:rFonts w:asciiTheme="minorHAnsi" w:hAnsiTheme="minorHAnsi"/>
          <w:rPrChange w:id="1379" w:author="Erin Stephenson" w:date="2019-03-13T19:33:00Z">
            <w:rPr/>
          </w:rPrChange>
        </w:rPr>
        <w:t xml:space="preserve"> adipose depot-specific</w:t>
      </w:r>
      <w:del w:id="1380" w:author="Erin Stephenson" w:date="2019-03-11T14:41:00Z">
        <w:r w:rsidR="0087648E" w:rsidRPr="00ED672B" w:rsidDel="003B4152">
          <w:rPr>
            <w:rFonts w:asciiTheme="minorHAnsi" w:hAnsiTheme="minorHAnsi"/>
            <w:rPrChange w:id="1381" w:author="Erin Stephenson" w:date="2019-03-13T19:33:00Z">
              <w:rPr/>
            </w:rPrChange>
          </w:rPr>
          <w:delText xml:space="preserve"> changes</w:delText>
        </w:r>
      </w:del>
      <w:r w:rsidR="0087648E" w:rsidRPr="00ED672B">
        <w:rPr>
          <w:rFonts w:asciiTheme="minorHAnsi" w:hAnsiTheme="minorHAnsi"/>
          <w:rPrChange w:id="1382" w:author="Erin Stephenson" w:date="2019-03-13T19:33:00Z">
            <w:rPr/>
          </w:rPrChange>
        </w:rPr>
        <w:t xml:space="preserve">, we </w:t>
      </w:r>
      <w:del w:id="1383" w:author="Erin Stephenson" w:date="2019-03-11T14:41:00Z">
        <w:r w:rsidR="0087648E" w:rsidRPr="00ED672B" w:rsidDel="003B4152">
          <w:rPr>
            <w:rFonts w:asciiTheme="minorHAnsi" w:hAnsiTheme="minorHAnsi"/>
            <w:rPrChange w:id="1384" w:author="Erin Stephenson" w:date="2019-03-13T19:33:00Z">
              <w:rPr/>
            </w:rPrChange>
          </w:rPr>
          <w:delText xml:space="preserve">measured </w:delText>
        </w:r>
      </w:del>
      <w:ins w:id="1385" w:author="Erin Stephenson" w:date="2019-03-11T14:41:00Z">
        <w:r w:rsidR="003B4152" w:rsidRPr="00ED672B">
          <w:rPr>
            <w:rFonts w:asciiTheme="minorHAnsi" w:hAnsiTheme="minorHAnsi"/>
            <w:rPrChange w:id="1386" w:author="Erin Stephenson" w:date="2019-03-13T19:33:00Z">
              <w:rPr/>
            </w:rPrChange>
          </w:rPr>
          <w:t xml:space="preserve">determined </w:t>
        </w:r>
      </w:ins>
      <w:r w:rsidR="0087648E" w:rsidRPr="00ED672B">
        <w:rPr>
          <w:rFonts w:asciiTheme="minorHAnsi" w:hAnsiTheme="minorHAnsi"/>
          <w:rPrChange w:id="1387" w:author="Erin Stephenson" w:date="2019-03-13T19:33:00Z">
            <w:rPr/>
          </w:rPrChange>
        </w:rPr>
        <w:t xml:space="preserve">the weights of </w:t>
      </w:r>
      <w:ins w:id="1388" w:author="Erin Stephenson" w:date="2019-03-11T14:41:00Z">
        <w:r w:rsidR="003B4152" w:rsidRPr="00ED672B">
          <w:rPr>
            <w:rFonts w:asciiTheme="minorHAnsi" w:hAnsiTheme="minorHAnsi"/>
            <w:rPrChange w:id="1389" w:author="Erin Stephenson" w:date="2019-03-13T19:33:00Z">
              <w:rPr/>
            </w:rPrChange>
          </w:rPr>
          <w:t>subcutaneous (dorso-lumbar inguinal) and visceral (</w:t>
        </w:r>
      </w:ins>
      <w:ins w:id="1390" w:author="Erin Stephenson" w:date="2019-03-11T14:44:00Z">
        <w:r w:rsidR="00343477" w:rsidRPr="00ED672B">
          <w:rPr>
            <w:rFonts w:asciiTheme="minorHAnsi" w:hAnsiTheme="minorHAnsi"/>
            <w:rPrChange w:id="1391" w:author="Erin Stephenson" w:date="2019-03-13T19:33:00Z">
              <w:rPr/>
            </w:rPrChange>
          </w:rPr>
          <w:t>epididymal</w:t>
        </w:r>
      </w:ins>
      <w:ins w:id="1392" w:author="Erin Stephenson" w:date="2019-03-11T14:41:00Z">
        <w:r w:rsidR="003B4152" w:rsidRPr="00ED672B">
          <w:rPr>
            <w:rFonts w:asciiTheme="minorHAnsi" w:hAnsiTheme="minorHAnsi"/>
            <w:rPrChange w:id="1393" w:author="Erin Stephenson" w:date="2019-03-13T19:33:00Z">
              <w:rPr/>
            </w:rPrChange>
          </w:rPr>
          <w:t xml:space="preserve">) </w:t>
        </w:r>
      </w:ins>
      <w:r w:rsidR="0087648E" w:rsidRPr="00ED672B">
        <w:rPr>
          <w:rFonts w:asciiTheme="minorHAnsi" w:hAnsiTheme="minorHAnsi"/>
          <w:rPrChange w:id="1394" w:author="Erin Stephenson" w:date="2019-03-13T19:33:00Z">
            <w:rPr/>
          </w:rPrChange>
        </w:rPr>
        <w:t xml:space="preserve">fat pads from wild-type and </w:t>
      </w:r>
      <w:r w:rsidR="0087648E" w:rsidRPr="00ED672B">
        <w:rPr>
          <w:rFonts w:asciiTheme="minorHAnsi" w:hAnsiTheme="minorHAnsi"/>
          <w:i/>
          <w:rPrChange w:id="1395" w:author="Erin Stephenson" w:date="2019-03-13T19:33:00Z">
            <w:rPr>
              <w:i/>
            </w:rPr>
          </w:rPrChange>
        </w:rPr>
        <w:t>Tsc1</w:t>
      </w:r>
      <w:r w:rsidR="0087648E" w:rsidRPr="00ED672B">
        <w:rPr>
          <w:rFonts w:asciiTheme="minorHAnsi" w:hAnsiTheme="minorHAnsi"/>
          <w:rPrChange w:id="1396" w:author="Erin Stephenson" w:date="2019-03-13T19:33:00Z">
            <w:rPr/>
          </w:rPrChange>
        </w:rPr>
        <w:t xml:space="preserve"> knockout mice, and found that both </w:t>
      </w:r>
      <w:del w:id="1397" w:author="Erin Stephenson" w:date="2019-03-11T14:43:00Z">
        <w:r w:rsidR="0087648E" w:rsidRPr="00ED672B" w:rsidDel="00B874FC">
          <w:rPr>
            <w:rFonts w:asciiTheme="minorHAnsi" w:hAnsiTheme="minorHAnsi"/>
            <w:rPrChange w:id="1398" w:author="Erin Stephenson" w:date="2019-03-13T19:33:00Z">
              <w:rPr/>
            </w:rPrChange>
          </w:rPr>
          <w:delText>subcutaneous and ep</w:delText>
        </w:r>
        <w:r w:rsidR="004369E3" w:rsidRPr="00ED672B" w:rsidDel="00B874FC">
          <w:rPr>
            <w:rFonts w:asciiTheme="minorHAnsi" w:hAnsiTheme="minorHAnsi"/>
            <w:rPrChange w:id="1399" w:author="Erin Stephenson" w:date="2019-03-13T19:33:00Z">
              <w:rPr/>
            </w:rPrChange>
          </w:rPr>
          <w:delText>i</w:delText>
        </w:r>
        <w:r w:rsidR="0087648E" w:rsidRPr="00ED672B" w:rsidDel="00B874FC">
          <w:rPr>
            <w:rFonts w:asciiTheme="minorHAnsi" w:hAnsiTheme="minorHAnsi"/>
            <w:rPrChange w:id="1400" w:author="Erin Stephenson" w:date="2019-03-13T19:33:00Z">
              <w:rPr/>
            </w:rPrChange>
          </w:rPr>
          <w:delText xml:space="preserve">didymal </w:delText>
        </w:r>
      </w:del>
      <w:r w:rsidR="0087648E" w:rsidRPr="00ED672B">
        <w:rPr>
          <w:rFonts w:asciiTheme="minorHAnsi" w:hAnsiTheme="minorHAnsi"/>
          <w:rPrChange w:id="1401" w:author="Erin Stephenson" w:date="2019-03-13T19:33:00Z">
            <w:rPr/>
          </w:rPrChange>
        </w:rPr>
        <w:t xml:space="preserve">fat </w:t>
      </w:r>
      <w:del w:id="1402" w:author="Erin Stephenson" w:date="2019-03-11T14:43:00Z">
        <w:r w:rsidR="0087648E" w:rsidRPr="00ED672B" w:rsidDel="00B874FC">
          <w:rPr>
            <w:rFonts w:asciiTheme="minorHAnsi" w:hAnsiTheme="minorHAnsi"/>
            <w:rPrChange w:id="1403" w:author="Erin Stephenson" w:date="2019-03-13T19:33:00Z">
              <w:rPr/>
            </w:rPrChange>
          </w:rPr>
          <w:delText xml:space="preserve">pads </w:delText>
        </w:r>
      </w:del>
      <w:ins w:id="1404" w:author="Erin Stephenson" w:date="2019-03-11T14:43:00Z">
        <w:r w:rsidR="00B874FC" w:rsidRPr="00ED672B">
          <w:rPr>
            <w:rFonts w:asciiTheme="minorHAnsi" w:hAnsiTheme="minorHAnsi"/>
            <w:rPrChange w:id="1405" w:author="Erin Stephenson" w:date="2019-03-13T19:33:00Z">
              <w:rPr/>
            </w:rPrChange>
          </w:rPr>
          <w:t xml:space="preserve">depots </w:t>
        </w:r>
      </w:ins>
      <w:r w:rsidR="0087648E" w:rsidRPr="00ED672B">
        <w:rPr>
          <w:rFonts w:asciiTheme="minorHAnsi" w:hAnsiTheme="minorHAnsi"/>
          <w:rPrChange w:id="1406" w:author="Erin Stephenson" w:date="2019-03-13T19:33:00Z">
            <w:rPr/>
          </w:rPrChange>
        </w:rPr>
        <w:t xml:space="preserve">were </w:t>
      </w:r>
      <w:del w:id="1407" w:author="Erin Stephenson" w:date="2019-03-13T15:12:00Z">
        <w:r w:rsidR="0087648E" w:rsidRPr="00ED672B" w:rsidDel="009327B2">
          <w:rPr>
            <w:rFonts w:asciiTheme="minorHAnsi" w:hAnsiTheme="minorHAnsi"/>
            <w:rPrChange w:id="1408" w:author="Erin Stephenson" w:date="2019-03-13T19:33:00Z">
              <w:rPr/>
            </w:rPrChange>
          </w:rPr>
          <w:delText xml:space="preserve">reduced </w:delText>
        </w:r>
      </w:del>
      <w:ins w:id="1409" w:author="Erin Stephenson" w:date="2019-03-13T15:12:00Z">
        <w:r w:rsidR="009327B2" w:rsidRPr="00ED672B">
          <w:rPr>
            <w:rFonts w:asciiTheme="minorHAnsi" w:hAnsiTheme="minorHAnsi"/>
            <w:rPrChange w:id="1410" w:author="Erin Stephenson" w:date="2019-03-13T19:33:00Z">
              <w:rPr/>
            </w:rPrChange>
          </w:rPr>
          <w:t xml:space="preserve">smaller </w:t>
        </w:r>
      </w:ins>
      <w:r w:rsidR="0087648E" w:rsidRPr="00ED672B">
        <w:rPr>
          <w:rFonts w:asciiTheme="minorHAnsi" w:hAnsiTheme="minorHAnsi"/>
          <w:rPrChange w:id="1411" w:author="Erin Stephenson" w:date="2019-03-13T19:33:00Z">
            <w:rPr/>
          </w:rPrChange>
        </w:rPr>
        <w:t>in size</w:t>
      </w:r>
      <w:r w:rsidR="00B04B43" w:rsidRPr="00ED672B">
        <w:rPr>
          <w:rFonts w:asciiTheme="minorHAnsi" w:hAnsiTheme="minorHAnsi"/>
          <w:rPrChange w:id="1412" w:author="Erin Stephenson" w:date="2019-03-13T19:33:00Z">
            <w:rPr/>
          </w:rPrChange>
        </w:rPr>
        <w:t xml:space="preserve"> (</w:t>
      </w:r>
      <w:ins w:id="1413" w:author="Erin Stephenson" w:date="2019-03-11T14:44:00Z">
        <w:r w:rsidR="00B874FC" w:rsidRPr="00ED672B">
          <w:rPr>
            <w:rFonts w:asciiTheme="minorHAnsi" w:hAnsiTheme="minorHAnsi"/>
            <w:rPrChange w:id="1414" w:author="Erin Stephenson" w:date="2019-03-13T19:33:00Z">
              <w:rPr/>
            </w:rPrChange>
          </w:rPr>
          <w:sym w:font="Wingdings 3" w:char="F024"/>
        </w:r>
      </w:ins>
      <w:r w:rsidR="004B4AFF" w:rsidRPr="00ED672B">
        <w:rPr>
          <w:rFonts w:asciiTheme="minorHAnsi" w:hAnsiTheme="minorHAnsi"/>
          <w:rPrChange w:id="1415" w:author="Erin Stephenson" w:date="2019-03-13T19:33:00Z">
            <w:rPr/>
          </w:rPrChange>
        </w:rPr>
        <w:t>79</w:t>
      </w:r>
      <w:r w:rsidR="0038168E" w:rsidRPr="00ED672B">
        <w:rPr>
          <w:rFonts w:asciiTheme="minorHAnsi" w:hAnsiTheme="minorHAnsi"/>
          <w:rPrChange w:id="1416" w:author="Erin Stephenson" w:date="2019-03-13T19:33:00Z">
            <w:rPr/>
          </w:rPrChange>
        </w:rPr>
        <w:t>%</w:t>
      </w:r>
      <w:r w:rsidR="0022606C" w:rsidRPr="00ED672B">
        <w:rPr>
          <w:rFonts w:asciiTheme="minorHAnsi" w:hAnsiTheme="minorHAnsi"/>
          <w:rPrChange w:id="1417" w:author="Erin Stephenson" w:date="2019-03-13T19:33:00Z">
            <w:rPr/>
          </w:rPrChange>
        </w:rPr>
        <w:t xml:space="preserve"> and </w:t>
      </w:r>
      <w:ins w:id="1418" w:author="Erin Stephenson" w:date="2019-03-11T14:44:00Z">
        <w:r w:rsidR="00B874FC" w:rsidRPr="00ED672B">
          <w:rPr>
            <w:rFonts w:asciiTheme="minorHAnsi" w:hAnsiTheme="minorHAnsi"/>
            <w:rPrChange w:id="1419" w:author="Erin Stephenson" w:date="2019-03-13T19:33:00Z">
              <w:rPr/>
            </w:rPrChange>
          </w:rPr>
          <w:sym w:font="Wingdings 3" w:char="F024"/>
        </w:r>
      </w:ins>
      <w:r w:rsidR="0038168E" w:rsidRPr="00ED672B">
        <w:rPr>
          <w:rFonts w:asciiTheme="minorHAnsi" w:hAnsiTheme="minorHAnsi"/>
          <w:rPrChange w:id="1420" w:author="Erin Stephenson" w:date="2019-03-13T19:33:00Z">
            <w:rPr/>
          </w:rPrChange>
        </w:rPr>
        <w:t>7</w:t>
      </w:r>
      <w:r w:rsidR="004B4AFF" w:rsidRPr="00ED672B">
        <w:rPr>
          <w:rFonts w:asciiTheme="minorHAnsi" w:hAnsiTheme="minorHAnsi"/>
          <w:rPrChange w:id="1421" w:author="Erin Stephenson" w:date="2019-03-13T19:33:00Z">
            <w:rPr/>
          </w:rPrChange>
        </w:rPr>
        <w:t>6</w:t>
      </w:r>
      <w:r w:rsidR="0038168E" w:rsidRPr="00ED672B">
        <w:rPr>
          <w:rFonts w:asciiTheme="minorHAnsi" w:hAnsiTheme="minorHAnsi"/>
          <w:rPrChange w:id="1422" w:author="Erin Stephenson" w:date="2019-03-13T19:33:00Z">
            <w:rPr/>
          </w:rPrChange>
        </w:rPr>
        <w:t>% respectively,</w:t>
      </w:r>
      <w:r w:rsidR="00482AEB" w:rsidRPr="00ED672B">
        <w:rPr>
          <w:rFonts w:asciiTheme="minorHAnsi" w:hAnsiTheme="minorHAnsi"/>
          <w:rPrChange w:id="1423" w:author="Erin Stephenson" w:date="2019-03-13T19:33:00Z">
            <w:rPr/>
          </w:rPrChange>
        </w:rPr>
        <w:t xml:space="preserve"> each p&lt;</w:t>
      </w:r>
      <w:r w:rsidR="004B4AFF" w:rsidRPr="00ED672B">
        <w:rPr>
          <w:rFonts w:asciiTheme="minorHAnsi" w:hAnsiTheme="minorHAnsi"/>
          <w:rPrChange w:id="1424" w:author="Erin Stephenson" w:date="2019-03-13T19:33:00Z">
            <w:rPr/>
          </w:rPrChange>
        </w:rPr>
        <w:t>0.0001</w:t>
      </w:r>
      <w:r w:rsidR="00EE675F" w:rsidRPr="00ED672B">
        <w:rPr>
          <w:rFonts w:asciiTheme="minorHAnsi" w:hAnsiTheme="minorHAnsi"/>
          <w:rPrChange w:id="1425" w:author="Erin Stephenson" w:date="2019-03-13T19:33:00Z">
            <w:rPr/>
          </w:rPrChange>
        </w:rPr>
        <w:t xml:space="preserve">; </w:t>
      </w:r>
      <w:r w:rsidR="00B04B43" w:rsidRPr="00ED672B">
        <w:rPr>
          <w:rFonts w:asciiTheme="minorHAnsi" w:hAnsiTheme="minorHAnsi"/>
          <w:rPrChange w:id="1426" w:author="Erin Stephenson" w:date="2019-03-13T19:33:00Z">
            <w:rPr/>
          </w:rPrChange>
        </w:rPr>
        <w:t>Figure 2</w:t>
      </w:r>
      <w:r w:rsidR="009D095F" w:rsidRPr="00ED672B">
        <w:rPr>
          <w:rFonts w:asciiTheme="minorHAnsi" w:hAnsiTheme="minorHAnsi"/>
          <w:rPrChange w:id="1427" w:author="Erin Stephenson" w:date="2019-03-13T19:33:00Z">
            <w:rPr/>
          </w:rPrChange>
        </w:rPr>
        <w:t>C</w:t>
      </w:r>
      <w:r w:rsidR="0087648E" w:rsidRPr="00ED672B">
        <w:rPr>
          <w:rFonts w:asciiTheme="minorHAnsi" w:hAnsiTheme="minorHAnsi"/>
          <w:rPrChange w:id="1428" w:author="Erin Stephenson" w:date="2019-03-13T19:33:00Z">
            <w:rPr/>
          </w:rPrChange>
        </w:rPr>
        <w:t>).</w:t>
      </w:r>
    </w:p>
    <w:p w14:paraId="3AF0DF1B" w14:textId="77777777" w:rsidR="0087648E" w:rsidRPr="00ED672B" w:rsidRDefault="0087648E" w:rsidP="0087648E">
      <w:pPr>
        <w:rPr>
          <w:rFonts w:asciiTheme="minorHAnsi" w:hAnsiTheme="minorHAnsi"/>
          <w:rPrChange w:id="1429" w:author="Erin Stephenson" w:date="2019-03-13T19:33:00Z">
            <w:rPr/>
          </w:rPrChange>
        </w:rPr>
      </w:pPr>
    </w:p>
    <w:p w14:paraId="7690800A" w14:textId="67B9E245" w:rsidR="007A6E04" w:rsidRPr="00ED672B" w:rsidRDefault="0087648E" w:rsidP="0087648E">
      <w:pPr>
        <w:rPr>
          <w:rFonts w:asciiTheme="minorHAnsi" w:hAnsiTheme="minorHAnsi"/>
          <w:rPrChange w:id="1430" w:author="Erin Stephenson" w:date="2019-03-13T19:33:00Z">
            <w:rPr/>
          </w:rPrChange>
        </w:rPr>
      </w:pPr>
      <w:r w:rsidRPr="00ED672B">
        <w:rPr>
          <w:rFonts w:asciiTheme="minorHAnsi" w:hAnsiTheme="minorHAnsi"/>
          <w:rPrChange w:id="1431" w:author="Erin Stephenson" w:date="2019-03-13T19:33:00Z">
            <w:rPr/>
          </w:rPrChange>
        </w:rPr>
        <w:t xml:space="preserve">To determine whether </w:t>
      </w:r>
      <w:ins w:id="1432" w:author="Erin Stephenson" w:date="2019-03-11T14:51:00Z">
        <w:r w:rsidR="003E55B5" w:rsidRPr="00ED672B">
          <w:rPr>
            <w:rFonts w:asciiTheme="minorHAnsi" w:hAnsiTheme="minorHAnsi"/>
            <w:rPrChange w:id="1433" w:author="Erin Stephenson" w:date="2019-03-13T19:33:00Z">
              <w:rPr/>
            </w:rPrChange>
          </w:rPr>
          <w:t xml:space="preserve">a </w:t>
        </w:r>
      </w:ins>
      <w:ins w:id="1434" w:author="Erin Stephenson" w:date="2019-03-11T14:59:00Z">
        <w:r w:rsidR="0073113D" w:rsidRPr="00ED672B">
          <w:rPr>
            <w:rFonts w:asciiTheme="minorHAnsi" w:hAnsiTheme="minorHAnsi"/>
            <w:rPrChange w:id="1435" w:author="Erin Stephenson" w:date="2019-03-13T19:33:00Z">
              <w:rPr/>
            </w:rPrChange>
          </w:rPr>
          <w:t xml:space="preserve">palatable, </w:t>
        </w:r>
      </w:ins>
      <w:del w:id="1436" w:author="Erin Stephenson" w:date="2019-03-11T14:46:00Z">
        <w:r w:rsidRPr="00ED672B" w:rsidDel="00771F3C">
          <w:rPr>
            <w:rFonts w:asciiTheme="minorHAnsi" w:hAnsiTheme="minorHAnsi"/>
            <w:rPrChange w:id="1437" w:author="Erin Stephenson" w:date="2019-03-13T19:33:00Z">
              <w:rPr/>
            </w:rPrChange>
          </w:rPr>
          <w:delText xml:space="preserve">animals </w:delText>
        </w:r>
      </w:del>
      <w:ins w:id="1438" w:author="Erin Stephenson" w:date="2019-03-11T14:59:00Z">
        <w:r w:rsidR="009A2E50" w:rsidRPr="00ED672B">
          <w:rPr>
            <w:rFonts w:asciiTheme="minorHAnsi" w:hAnsiTheme="minorHAnsi"/>
            <w:rPrChange w:id="1439" w:author="Erin Stephenson" w:date="2019-03-13T19:33:00Z">
              <w:rPr/>
            </w:rPrChange>
          </w:rPr>
          <w:t>hyper</w:t>
        </w:r>
        <w:r w:rsidR="0073113D" w:rsidRPr="00ED672B">
          <w:rPr>
            <w:rFonts w:asciiTheme="minorHAnsi" w:hAnsiTheme="minorHAnsi"/>
            <w:rPrChange w:id="1440" w:author="Erin Stephenson" w:date="2019-03-13T19:33:00Z">
              <w:rPr/>
            </w:rPrChange>
          </w:rPr>
          <w:t>caloric</w:t>
        </w:r>
      </w:ins>
      <w:ins w:id="1441" w:author="Erin Stephenson" w:date="2019-03-11T14:45:00Z">
        <w:r w:rsidR="00771F3C" w:rsidRPr="00ED672B">
          <w:rPr>
            <w:rFonts w:asciiTheme="minorHAnsi" w:hAnsiTheme="minorHAnsi"/>
            <w:rPrChange w:id="1442" w:author="Erin Stephenson" w:date="2019-03-13T19:33:00Z">
              <w:rPr/>
            </w:rPrChange>
          </w:rPr>
          <w:t xml:space="preserve"> diet would </w:t>
        </w:r>
      </w:ins>
      <w:ins w:id="1443" w:author="Erin Stephenson" w:date="2019-03-11T14:57:00Z">
        <w:r w:rsidR="003E55B5" w:rsidRPr="00ED672B">
          <w:rPr>
            <w:rFonts w:asciiTheme="minorHAnsi" w:hAnsiTheme="minorHAnsi"/>
            <w:rPrChange w:id="1444" w:author="Erin Stephenson" w:date="2019-03-13T19:33:00Z">
              <w:rPr/>
            </w:rPrChange>
          </w:rPr>
          <w:t>induce changes in body composition</w:t>
        </w:r>
      </w:ins>
      <w:ins w:id="1445" w:author="Erin Stephenson" w:date="2019-03-11T14:45:00Z">
        <w:r w:rsidR="00771F3C" w:rsidRPr="00ED672B">
          <w:rPr>
            <w:rFonts w:asciiTheme="minorHAnsi" w:hAnsiTheme="minorHAnsi"/>
            <w:rPrChange w:id="1446" w:author="Erin Stephenson" w:date="2019-03-13T19:33:00Z">
              <w:rPr/>
            </w:rPrChange>
          </w:rPr>
          <w:t xml:space="preserve"> </w:t>
        </w:r>
      </w:ins>
      <w:ins w:id="1447" w:author="Erin Stephenson" w:date="2019-03-11T14:57:00Z">
        <w:r w:rsidR="003E55B5" w:rsidRPr="00ED672B">
          <w:rPr>
            <w:rFonts w:asciiTheme="minorHAnsi" w:hAnsiTheme="minorHAnsi"/>
            <w:rPrChange w:id="1448" w:author="Erin Stephenson" w:date="2019-03-13T19:33:00Z">
              <w:rPr/>
            </w:rPrChange>
          </w:rPr>
          <w:t xml:space="preserve">in </w:t>
        </w:r>
      </w:ins>
      <w:ins w:id="1449" w:author="Erin Stephenson" w:date="2019-03-11T14:46:00Z">
        <w:r w:rsidR="00771F3C" w:rsidRPr="00ED672B">
          <w:rPr>
            <w:rFonts w:asciiTheme="minorHAnsi" w:hAnsiTheme="minorHAnsi"/>
            <w:rPrChange w:id="1450" w:author="Erin Stephenson" w:date="2019-03-13T19:33:00Z">
              <w:rPr/>
            </w:rPrChange>
          </w:rPr>
          <w:t xml:space="preserve">mice </w:t>
        </w:r>
      </w:ins>
      <w:r w:rsidRPr="00ED672B">
        <w:rPr>
          <w:rFonts w:asciiTheme="minorHAnsi" w:hAnsiTheme="minorHAnsi"/>
          <w:rPrChange w:id="1451" w:author="Erin Stephenson" w:date="2019-03-13T19:33:00Z">
            <w:rPr/>
          </w:rPrChange>
        </w:rPr>
        <w:t xml:space="preserve">with </w:t>
      </w:r>
      <w:ins w:id="1452" w:author="Erin Stephenson" w:date="2019-03-11T14:46:00Z">
        <w:r w:rsidR="00771F3C" w:rsidRPr="00ED672B">
          <w:rPr>
            <w:rFonts w:asciiTheme="minorHAnsi" w:hAnsiTheme="minorHAnsi"/>
            <w:rPrChange w:id="1453" w:author="Erin Stephenson" w:date="2019-03-13T19:33:00Z">
              <w:rPr/>
            </w:rPrChange>
          </w:rPr>
          <w:t xml:space="preserve">skeletal muscle </w:t>
        </w:r>
      </w:ins>
      <w:del w:id="1454" w:author="Erin Stephenson" w:date="2019-03-11T14:46:00Z">
        <w:r w:rsidRPr="00ED672B" w:rsidDel="00771F3C">
          <w:rPr>
            <w:rFonts w:asciiTheme="minorHAnsi" w:hAnsiTheme="minorHAnsi"/>
            <w:rPrChange w:id="1455" w:author="Erin Stephenson" w:date="2019-03-13T19:33:00Z">
              <w:rPr/>
            </w:rPrChange>
          </w:rPr>
          <w:delText xml:space="preserve">TSC1 </w:delText>
        </w:r>
      </w:del>
      <w:r w:rsidRPr="00ED672B">
        <w:rPr>
          <w:rFonts w:asciiTheme="minorHAnsi" w:hAnsiTheme="minorHAnsi"/>
          <w:rPrChange w:id="1456" w:author="Erin Stephenson" w:date="2019-03-13T19:33:00Z">
            <w:rPr/>
          </w:rPrChange>
        </w:rPr>
        <w:t xml:space="preserve">ablation </w:t>
      </w:r>
      <w:ins w:id="1457" w:author="Erin Stephenson" w:date="2019-03-11T14:46:00Z">
        <w:r w:rsidR="00771F3C" w:rsidRPr="00ED672B">
          <w:rPr>
            <w:rFonts w:asciiTheme="minorHAnsi" w:hAnsiTheme="minorHAnsi"/>
            <w:rPrChange w:id="1458" w:author="Erin Stephenson" w:date="2019-03-13T19:33:00Z">
              <w:rPr/>
            </w:rPrChange>
          </w:rPr>
          <w:t xml:space="preserve">of </w:t>
        </w:r>
        <w:r w:rsidR="00771F3C" w:rsidRPr="00ED672B">
          <w:rPr>
            <w:rFonts w:asciiTheme="minorHAnsi" w:hAnsiTheme="minorHAnsi"/>
            <w:i/>
            <w:rPrChange w:id="1459" w:author="Erin Stephenson" w:date="2019-03-13T19:33:00Z">
              <w:rPr/>
            </w:rPrChange>
          </w:rPr>
          <w:t>Tsc1</w:t>
        </w:r>
      </w:ins>
      <w:del w:id="1460" w:author="Erin Stephenson" w:date="2019-03-11T14:46:00Z">
        <w:r w:rsidRPr="00ED672B" w:rsidDel="00771F3C">
          <w:rPr>
            <w:rFonts w:asciiTheme="minorHAnsi" w:hAnsiTheme="minorHAnsi"/>
            <w:rPrChange w:id="1461" w:author="Erin Stephenson" w:date="2019-03-13T19:33:00Z">
              <w:rPr/>
            </w:rPrChange>
          </w:rPr>
          <w:delText>in their muscle had different responses to a high fat diet</w:delText>
        </w:r>
      </w:del>
      <w:r w:rsidRPr="00ED672B">
        <w:rPr>
          <w:rFonts w:asciiTheme="minorHAnsi" w:hAnsiTheme="minorHAnsi"/>
          <w:rPrChange w:id="1462" w:author="Erin Stephenson" w:date="2019-03-13T19:33:00Z">
            <w:rPr/>
          </w:rPrChange>
        </w:rPr>
        <w:t>, we placed male and female mice on a diet containing 45% of calories from fat.</w:t>
      </w:r>
      <w:r w:rsidR="009D095F" w:rsidRPr="00ED672B">
        <w:rPr>
          <w:rFonts w:asciiTheme="minorHAnsi" w:hAnsiTheme="minorHAnsi"/>
          <w:rPrChange w:id="1463" w:author="Erin Stephenson" w:date="2019-03-13T19:33:00Z">
            <w:rPr/>
          </w:rPrChange>
        </w:rPr>
        <w:t xml:space="preserve">  </w:t>
      </w:r>
      <w:r w:rsidR="001B6F0D" w:rsidRPr="00ED672B">
        <w:rPr>
          <w:rFonts w:asciiTheme="minorHAnsi" w:hAnsiTheme="minorHAnsi"/>
          <w:rPrChange w:id="1464" w:author="Erin Stephenson" w:date="2019-03-13T19:33:00Z">
            <w:rPr/>
          </w:rPrChange>
        </w:rPr>
        <w:t xml:space="preserve">We found that both </w:t>
      </w:r>
      <w:r w:rsidRPr="00ED672B">
        <w:rPr>
          <w:rFonts w:asciiTheme="minorHAnsi" w:hAnsiTheme="minorHAnsi"/>
          <w:rPrChange w:id="1465" w:author="Erin Stephenson" w:date="2019-03-13T19:33:00Z">
            <w:rPr/>
          </w:rPrChange>
        </w:rPr>
        <w:t xml:space="preserve">male and female muscle-specific </w:t>
      </w:r>
      <w:r w:rsidRPr="00ED672B">
        <w:rPr>
          <w:rFonts w:asciiTheme="minorHAnsi" w:hAnsiTheme="minorHAnsi"/>
          <w:i/>
          <w:rPrChange w:id="1466" w:author="Erin Stephenson" w:date="2019-03-13T19:33:00Z">
            <w:rPr>
              <w:i/>
            </w:rPr>
          </w:rPrChange>
        </w:rPr>
        <w:t xml:space="preserve">Tsc1 </w:t>
      </w:r>
      <w:r w:rsidRPr="00ED672B">
        <w:rPr>
          <w:rFonts w:asciiTheme="minorHAnsi" w:hAnsiTheme="minorHAnsi"/>
          <w:rPrChange w:id="1467" w:author="Erin Stephenson" w:date="2019-03-13T19:33:00Z">
            <w:rPr/>
          </w:rPrChange>
        </w:rPr>
        <w:t>knockout mice were resistant to w</w:t>
      </w:r>
      <w:r w:rsidR="001B6F0D" w:rsidRPr="00ED672B">
        <w:rPr>
          <w:rFonts w:asciiTheme="minorHAnsi" w:hAnsiTheme="minorHAnsi"/>
          <w:rPrChange w:id="1468" w:author="Erin Stephenson" w:date="2019-03-13T19:33:00Z">
            <w:rPr/>
          </w:rPrChange>
        </w:rPr>
        <w:t xml:space="preserve">eight gain on high fat diet.  </w:t>
      </w:r>
      <w:r w:rsidRPr="00ED672B">
        <w:rPr>
          <w:rFonts w:asciiTheme="minorHAnsi" w:hAnsiTheme="minorHAnsi"/>
          <w:rPrChange w:id="1469" w:author="Erin Stephenson" w:date="2019-03-13T19:33:00Z">
            <w:rPr/>
          </w:rPrChange>
        </w:rPr>
        <w:t xml:space="preserve">The </w:t>
      </w:r>
      <w:ins w:id="1470" w:author="Erin Stephenson" w:date="2019-03-11T15:00:00Z">
        <w:r w:rsidR="0073113D" w:rsidRPr="00ED672B">
          <w:rPr>
            <w:rFonts w:asciiTheme="minorHAnsi" w:hAnsiTheme="minorHAnsi"/>
            <w:rPrChange w:id="1471" w:author="Erin Stephenson" w:date="2019-03-13T19:33:00Z">
              <w:rPr/>
            </w:rPrChange>
          </w:rPr>
          <w:t xml:space="preserve">difference in body weight was primarily determined by differences in </w:t>
        </w:r>
      </w:ins>
      <w:del w:id="1472" w:author="Erin Stephenson" w:date="2019-03-11T15:00:00Z">
        <w:r w:rsidRPr="00ED672B" w:rsidDel="0073113D">
          <w:rPr>
            <w:rFonts w:asciiTheme="minorHAnsi" w:hAnsiTheme="minorHAnsi"/>
            <w:rPrChange w:id="1473" w:author="Erin Stephenson" w:date="2019-03-13T19:33:00Z">
              <w:rPr/>
            </w:rPrChange>
          </w:rPr>
          <w:delText xml:space="preserve">majority of this difference was in </w:delText>
        </w:r>
      </w:del>
      <w:r w:rsidRPr="00ED672B">
        <w:rPr>
          <w:rFonts w:asciiTheme="minorHAnsi" w:hAnsiTheme="minorHAnsi"/>
          <w:rPrChange w:id="1474" w:author="Erin Stephenson" w:date="2019-03-13T19:33:00Z">
            <w:rPr/>
          </w:rPrChange>
        </w:rPr>
        <w:t>fat mass</w:t>
      </w:r>
      <w:ins w:id="1475" w:author="Erin Stephenson" w:date="2019-03-11T15:00:00Z">
        <w:r w:rsidR="0073113D" w:rsidRPr="00ED672B">
          <w:rPr>
            <w:rFonts w:asciiTheme="minorHAnsi" w:hAnsiTheme="minorHAnsi"/>
            <w:rPrChange w:id="1476" w:author="Erin Stephenson" w:date="2019-03-13T19:33:00Z">
              <w:rPr/>
            </w:rPrChange>
          </w:rPr>
          <w:t>,</w:t>
        </w:r>
      </w:ins>
      <w:r w:rsidR="0038153C" w:rsidRPr="00ED672B">
        <w:rPr>
          <w:rFonts w:asciiTheme="minorHAnsi" w:hAnsiTheme="minorHAnsi"/>
          <w:rPrChange w:id="1477" w:author="Erin Stephenson" w:date="2019-03-13T19:33:00Z">
            <w:rPr/>
          </w:rPrChange>
        </w:rPr>
        <w:t xml:space="preserve"> which</w:t>
      </w:r>
      <w:ins w:id="1478" w:author="Erin Stephenson" w:date="2019-03-11T15:00:00Z">
        <w:r w:rsidR="0073113D" w:rsidRPr="00ED672B">
          <w:rPr>
            <w:rFonts w:asciiTheme="minorHAnsi" w:hAnsiTheme="minorHAnsi"/>
            <w:rPrChange w:id="1479" w:author="Erin Stephenson" w:date="2019-03-13T19:33:00Z">
              <w:rPr/>
            </w:rPrChange>
          </w:rPr>
          <w:t>, compared to wild-type mice,</w:t>
        </w:r>
      </w:ins>
      <w:r w:rsidR="0038153C" w:rsidRPr="00ED672B">
        <w:rPr>
          <w:rFonts w:asciiTheme="minorHAnsi" w:hAnsiTheme="minorHAnsi"/>
          <w:rPrChange w:id="1480" w:author="Erin Stephenson" w:date="2019-03-13T19:33:00Z">
            <w:rPr/>
          </w:rPrChange>
        </w:rPr>
        <w:t xml:space="preserve"> was </w:t>
      </w:r>
      <w:del w:id="1481" w:author="Erin Stephenson" w:date="2019-03-13T15:05:00Z">
        <w:r w:rsidR="0038153C" w:rsidRPr="00ED672B" w:rsidDel="002470AA">
          <w:rPr>
            <w:rFonts w:asciiTheme="minorHAnsi" w:hAnsiTheme="minorHAnsi"/>
            <w:rPrChange w:id="1482" w:author="Erin Stephenson" w:date="2019-03-13T19:33:00Z">
              <w:rPr/>
            </w:rPrChange>
          </w:rPr>
          <w:delText xml:space="preserve">reduced </w:delText>
        </w:r>
      </w:del>
      <w:r w:rsidR="0038153C" w:rsidRPr="00ED672B">
        <w:rPr>
          <w:rFonts w:asciiTheme="minorHAnsi" w:hAnsiTheme="minorHAnsi"/>
          <w:rPrChange w:id="1483" w:author="Erin Stephenson" w:date="2019-03-13T19:33:00Z">
            <w:rPr/>
          </w:rPrChange>
        </w:rPr>
        <w:t xml:space="preserve">60% </w:t>
      </w:r>
      <w:ins w:id="1484" w:author="Erin Stephenson" w:date="2019-03-13T15:05:00Z">
        <w:r w:rsidR="002470AA" w:rsidRPr="00ED672B">
          <w:rPr>
            <w:rFonts w:asciiTheme="minorHAnsi" w:hAnsiTheme="minorHAnsi"/>
            <w:rPrChange w:id="1485" w:author="Erin Stephenson" w:date="2019-03-13T19:33:00Z">
              <w:rPr/>
            </w:rPrChange>
          </w:rPr>
          <w:t xml:space="preserve">lower </w:t>
        </w:r>
      </w:ins>
      <w:r w:rsidR="0038153C" w:rsidRPr="00ED672B">
        <w:rPr>
          <w:rFonts w:asciiTheme="minorHAnsi" w:hAnsiTheme="minorHAnsi"/>
          <w:rPrChange w:id="1486" w:author="Erin Stephenson" w:date="2019-03-13T19:33:00Z">
            <w:rPr/>
          </w:rPrChange>
        </w:rPr>
        <w:t xml:space="preserve">in </w:t>
      </w:r>
      <w:ins w:id="1487" w:author="Erin Stephenson" w:date="2019-03-11T15:00:00Z">
        <w:r w:rsidR="0073113D" w:rsidRPr="00ED672B">
          <w:rPr>
            <w:rFonts w:asciiTheme="minorHAnsi" w:hAnsiTheme="minorHAnsi"/>
            <w:rPrChange w:id="1488" w:author="Erin Stephenson" w:date="2019-03-13T19:33:00Z">
              <w:rPr/>
            </w:rPrChange>
          </w:rPr>
          <w:t xml:space="preserve">knockout </w:t>
        </w:r>
      </w:ins>
      <w:r w:rsidR="0038153C" w:rsidRPr="00ED672B">
        <w:rPr>
          <w:rFonts w:asciiTheme="minorHAnsi" w:hAnsiTheme="minorHAnsi"/>
          <w:rPrChange w:id="1489" w:author="Erin Stephenson" w:date="2019-03-13T19:33:00Z">
            <w:rPr/>
          </w:rPrChange>
        </w:rPr>
        <w:t xml:space="preserve">males and 58% </w:t>
      </w:r>
      <w:ins w:id="1490" w:author="Erin Stephenson" w:date="2019-03-13T15:05:00Z">
        <w:r w:rsidR="002470AA" w:rsidRPr="00ED672B">
          <w:rPr>
            <w:rFonts w:asciiTheme="minorHAnsi" w:hAnsiTheme="minorHAnsi"/>
            <w:rPrChange w:id="1491" w:author="Erin Stephenson" w:date="2019-03-13T19:33:00Z">
              <w:rPr/>
            </w:rPrChange>
          </w:rPr>
          <w:t xml:space="preserve">lower </w:t>
        </w:r>
      </w:ins>
      <w:r w:rsidR="0038153C" w:rsidRPr="00ED672B">
        <w:rPr>
          <w:rFonts w:asciiTheme="minorHAnsi" w:hAnsiTheme="minorHAnsi"/>
          <w:rPrChange w:id="1492" w:author="Erin Stephenson" w:date="2019-03-13T19:33:00Z">
            <w:rPr/>
          </w:rPrChange>
        </w:rPr>
        <w:t xml:space="preserve">in </w:t>
      </w:r>
      <w:ins w:id="1493" w:author="Erin Stephenson" w:date="2019-03-11T15:00:00Z">
        <w:r w:rsidR="0073113D" w:rsidRPr="00ED672B">
          <w:rPr>
            <w:rFonts w:asciiTheme="minorHAnsi" w:hAnsiTheme="minorHAnsi"/>
            <w:rPrChange w:id="1494" w:author="Erin Stephenson" w:date="2019-03-13T19:33:00Z">
              <w:rPr/>
            </w:rPrChange>
          </w:rPr>
          <w:t xml:space="preserve">knockout </w:t>
        </w:r>
      </w:ins>
      <w:r w:rsidR="0038153C" w:rsidRPr="00ED672B">
        <w:rPr>
          <w:rFonts w:asciiTheme="minorHAnsi" w:hAnsiTheme="minorHAnsi"/>
          <w:rPrChange w:id="1495" w:author="Erin Stephenson" w:date="2019-03-13T19:33:00Z">
            <w:rPr/>
          </w:rPrChange>
        </w:rPr>
        <w:t>females by the end of the study</w:t>
      </w:r>
      <w:r w:rsidR="00140E42" w:rsidRPr="00ED672B">
        <w:rPr>
          <w:rFonts w:asciiTheme="minorHAnsi" w:hAnsiTheme="minorHAnsi"/>
          <w:rPrChange w:id="1496" w:author="Erin Stephenson" w:date="2019-03-13T19:33:00Z">
            <w:rPr/>
          </w:rPrChange>
        </w:rPr>
        <w:t xml:space="preserve"> (</w:t>
      </w:r>
      <w:r w:rsidR="00B04B43" w:rsidRPr="00ED672B">
        <w:rPr>
          <w:rFonts w:asciiTheme="minorHAnsi" w:hAnsiTheme="minorHAnsi"/>
          <w:rPrChange w:id="1497" w:author="Erin Stephenson" w:date="2019-03-13T19:33:00Z">
            <w:rPr/>
          </w:rPrChange>
        </w:rPr>
        <w:t>Figure 3</w:t>
      </w:r>
      <w:r w:rsidR="003C3B52" w:rsidRPr="00ED672B">
        <w:rPr>
          <w:rFonts w:asciiTheme="minorHAnsi" w:hAnsiTheme="minorHAnsi"/>
          <w:rPrChange w:id="1498" w:author="Erin Stephenson" w:date="2019-03-13T19:33:00Z">
            <w:rPr/>
          </w:rPrChange>
        </w:rPr>
        <w:t>A</w:t>
      </w:r>
      <w:r w:rsidR="004F3112" w:rsidRPr="00ED672B">
        <w:rPr>
          <w:rFonts w:asciiTheme="minorHAnsi" w:hAnsiTheme="minorHAnsi"/>
          <w:rPrChange w:id="1499" w:author="Erin Stephenson" w:date="2019-03-13T19:33:00Z">
            <w:rPr/>
          </w:rPrChange>
        </w:rPr>
        <w:t>, p</w:t>
      </w:r>
      <w:r w:rsidR="007E387B" w:rsidRPr="00ED672B">
        <w:rPr>
          <w:rFonts w:asciiTheme="minorHAnsi" w:hAnsiTheme="minorHAnsi"/>
          <w:rPrChange w:id="1500" w:author="Erin Stephenson" w:date="2019-03-13T19:33:00Z">
            <w:rPr/>
          </w:rPrChange>
        </w:rPr>
        <w:t xml:space="preserve"> &lt; </w:t>
      </w:r>
      <w:r w:rsidR="004F3112" w:rsidRPr="00ED672B">
        <w:rPr>
          <w:rFonts w:asciiTheme="minorHAnsi" w:hAnsiTheme="minorHAnsi"/>
          <w:rPrChange w:id="1501" w:author="Erin Stephenson" w:date="2019-03-13T19:33:00Z">
            <w:rPr/>
          </w:rPrChange>
        </w:rPr>
        <w:t>1</w:t>
      </w:r>
      <w:r w:rsidR="00B355DD" w:rsidRPr="00ED672B">
        <w:rPr>
          <w:rFonts w:asciiTheme="minorHAnsi" w:hAnsiTheme="minorHAnsi"/>
          <w:rPrChange w:id="1502" w:author="Erin Stephenson" w:date="2019-03-13T19:33:00Z">
            <w:rPr/>
          </w:rPrChange>
        </w:rPr>
        <w:t>.0 x10</w:t>
      </w:r>
      <w:r w:rsidR="00B355DD" w:rsidRPr="00ED672B">
        <w:rPr>
          <w:rFonts w:asciiTheme="minorHAnsi" w:hAnsiTheme="minorHAnsi"/>
          <w:vertAlign w:val="superscript"/>
          <w:rPrChange w:id="1503" w:author="Erin Stephenson" w:date="2019-03-13T19:33:00Z">
            <w:rPr>
              <w:vertAlign w:val="superscript"/>
            </w:rPr>
          </w:rPrChange>
        </w:rPr>
        <w:t>-</w:t>
      </w:r>
      <w:r w:rsidR="007E387B" w:rsidRPr="00ED672B">
        <w:rPr>
          <w:rFonts w:asciiTheme="minorHAnsi" w:hAnsiTheme="minorHAnsi"/>
          <w:vertAlign w:val="superscript"/>
          <w:rPrChange w:id="1504" w:author="Erin Stephenson" w:date="2019-03-13T19:33:00Z">
            <w:rPr>
              <w:vertAlign w:val="superscript"/>
            </w:rPr>
          </w:rPrChange>
        </w:rPr>
        <w:t>6</w:t>
      </w:r>
      <w:r w:rsidR="007E387B" w:rsidRPr="00ED672B">
        <w:rPr>
          <w:rFonts w:asciiTheme="minorHAnsi" w:hAnsiTheme="minorHAnsi"/>
          <w:rPrChange w:id="1505" w:author="Erin Stephenson" w:date="2019-03-13T19:33:00Z">
            <w:rPr/>
          </w:rPrChange>
        </w:rPr>
        <w:t xml:space="preserve"> for each)</w:t>
      </w:r>
      <w:r w:rsidR="00887CEF" w:rsidRPr="00ED672B">
        <w:rPr>
          <w:rFonts w:asciiTheme="minorHAnsi" w:hAnsiTheme="minorHAnsi"/>
          <w:rPrChange w:id="1506" w:author="Erin Stephenson" w:date="2019-03-13T19:33:00Z">
            <w:rPr/>
          </w:rPrChange>
        </w:rPr>
        <w:t>.</w:t>
      </w:r>
      <w:ins w:id="1507" w:author="Erin Stephenson" w:date="2019-03-13T14:58:00Z">
        <w:r w:rsidR="00925C5F" w:rsidRPr="00ED672B">
          <w:rPr>
            <w:rFonts w:asciiTheme="minorHAnsi" w:hAnsiTheme="minorHAnsi"/>
            <w:rPrChange w:id="1508" w:author="Erin Stephenson" w:date="2019-03-13T19:33:00Z">
              <w:rPr/>
            </w:rPrChange>
          </w:rPr>
          <w:t xml:space="preserve"> These data are consistent with previous reports in </w:t>
        </w:r>
      </w:ins>
      <w:ins w:id="1509" w:author="Erin Stephenson" w:date="2019-03-13T14:59:00Z">
        <w:r w:rsidR="00FC019F" w:rsidRPr="00ED672B">
          <w:rPr>
            <w:rFonts w:asciiTheme="minorHAnsi" w:hAnsiTheme="minorHAnsi"/>
            <w:i/>
            <w:rPrChange w:id="1510" w:author="Erin Stephenson" w:date="2019-03-13T19:33:00Z">
              <w:rPr/>
            </w:rPrChange>
          </w:rPr>
          <w:t>ACTA1-Cre</w:t>
        </w:r>
        <w:r w:rsidR="00FC019F" w:rsidRPr="00ED672B">
          <w:rPr>
            <w:rFonts w:asciiTheme="minorHAnsi" w:hAnsiTheme="minorHAnsi"/>
            <w:rPrChange w:id="1511" w:author="Erin Stephenson" w:date="2019-03-13T19:33:00Z">
              <w:rPr/>
            </w:rPrChange>
          </w:rPr>
          <w:t xml:space="preserve"> mediated Tsc1 knockout mice fed a diet containing 60% calories from fat [</w:t>
        </w:r>
        <w:commentRangeStart w:id="1512"/>
        <w:r w:rsidR="00FC019F" w:rsidRPr="00ED672B">
          <w:rPr>
            <w:rFonts w:asciiTheme="minorHAnsi" w:hAnsiTheme="minorHAnsi"/>
            <w:rPrChange w:id="1513" w:author="Erin Stephenson" w:date="2019-03-13T19:33:00Z">
              <w:rPr/>
            </w:rPrChange>
          </w:rPr>
          <w:t>R</w:t>
        </w:r>
        <w:r w:rsidR="001534F6" w:rsidRPr="00ED672B">
          <w:rPr>
            <w:rFonts w:asciiTheme="minorHAnsi" w:hAnsiTheme="minorHAnsi"/>
            <w:rPrChange w:id="1514" w:author="Erin Stephenson" w:date="2019-03-13T19:33:00Z">
              <w:rPr/>
            </w:rPrChange>
          </w:rPr>
          <w:t>EF</w:t>
        </w:r>
        <w:r w:rsidR="00FC019F" w:rsidRPr="00ED672B">
          <w:rPr>
            <w:rFonts w:asciiTheme="minorHAnsi" w:hAnsiTheme="minorHAnsi"/>
            <w:rPrChange w:id="1515" w:author="Erin Stephenson" w:date="2019-03-13T19:33:00Z">
              <w:rPr/>
            </w:rPrChange>
          </w:rPr>
          <w:t>S</w:t>
        </w:r>
      </w:ins>
      <w:commentRangeEnd w:id="1512"/>
      <w:ins w:id="1516" w:author="Erin Stephenson" w:date="2019-03-13T15:00:00Z">
        <w:r w:rsidR="00FC019F" w:rsidRPr="00ED672B">
          <w:rPr>
            <w:rStyle w:val="CommentReference"/>
            <w:rFonts w:asciiTheme="minorHAnsi" w:hAnsiTheme="minorHAnsi"/>
            <w:rPrChange w:id="1517" w:author="Erin Stephenson" w:date="2019-03-13T19:33:00Z">
              <w:rPr>
                <w:rStyle w:val="CommentReference"/>
              </w:rPr>
            </w:rPrChange>
          </w:rPr>
          <w:commentReference w:id="1512"/>
        </w:r>
      </w:ins>
      <w:ins w:id="1518" w:author="Erin Stephenson" w:date="2019-03-13T14:59:00Z">
        <w:r w:rsidR="00FC019F" w:rsidRPr="00ED672B">
          <w:rPr>
            <w:rFonts w:asciiTheme="minorHAnsi" w:hAnsiTheme="minorHAnsi"/>
            <w:rPrChange w:id="1519" w:author="Erin Stephenson" w:date="2019-03-13T19:33:00Z">
              <w:rPr/>
            </w:rPrChange>
          </w:rPr>
          <w:t>]</w:t>
        </w:r>
        <w:r w:rsidR="0079375B" w:rsidRPr="00ED672B">
          <w:rPr>
            <w:rFonts w:asciiTheme="minorHAnsi" w:hAnsiTheme="minorHAnsi"/>
            <w:rPrChange w:id="1520" w:author="Erin Stephenson" w:date="2019-03-13T19:33:00Z">
              <w:rPr/>
            </w:rPrChange>
          </w:rPr>
          <w:t xml:space="preserve">, however in our </w:t>
        </w:r>
      </w:ins>
      <w:ins w:id="1521" w:author="Erin Stephenson" w:date="2019-03-13T15:03:00Z">
        <w:r w:rsidR="00D62BFB" w:rsidRPr="00ED672B">
          <w:rPr>
            <w:rFonts w:asciiTheme="minorHAnsi" w:hAnsiTheme="minorHAnsi"/>
            <w:rPrChange w:id="1522" w:author="Erin Stephenson" w:date="2019-03-13T19:33:00Z">
              <w:rPr/>
            </w:rPrChange>
          </w:rPr>
          <w:t>model</w:t>
        </w:r>
      </w:ins>
      <w:ins w:id="1523" w:author="Erin Stephenson" w:date="2019-03-13T14:59:00Z">
        <w:r w:rsidR="0079375B" w:rsidRPr="00ED672B">
          <w:rPr>
            <w:rFonts w:asciiTheme="minorHAnsi" w:hAnsiTheme="minorHAnsi"/>
            <w:rPrChange w:id="1524" w:author="Erin Stephenson" w:date="2019-03-13T19:33:00Z">
              <w:rPr/>
            </w:rPrChange>
          </w:rPr>
          <w:t xml:space="preserve"> l</w:t>
        </w:r>
      </w:ins>
      <w:del w:id="1525" w:author="Erin Stephenson" w:date="2019-03-13T15:02:00Z">
        <w:r w:rsidR="00887CEF" w:rsidRPr="00ED672B" w:rsidDel="0079375B">
          <w:rPr>
            <w:rFonts w:asciiTheme="minorHAnsi" w:hAnsiTheme="minorHAnsi"/>
            <w:rPrChange w:id="1526" w:author="Erin Stephenson" w:date="2019-03-13T19:33:00Z">
              <w:rPr/>
            </w:rPrChange>
          </w:rPr>
          <w:delText xml:space="preserve">  </w:delText>
        </w:r>
      </w:del>
      <w:commentRangeStart w:id="1527"/>
      <w:del w:id="1528" w:author="Erin Stephenson" w:date="2019-03-11T15:04:00Z">
        <w:r w:rsidR="00887CEF" w:rsidRPr="00ED672B" w:rsidDel="00A2077A">
          <w:rPr>
            <w:rFonts w:asciiTheme="minorHAnsi" w:hAnsiTheme="minorHAnsi"/>
            <w:rPrChange w:id="1529" w:author="Erin Stephenson" w:date="2019-03-13T19:33:00Z">
              <w:rPr/>
            </w:rPrChange>
          </w:rPr>
          <w:delText xml:space="preserve">In terms of lean mass, </w:delText>
        </w:r>
        <w:r w:rsidR="00135321" w:rsidRPr="00ED672B" w:rsidDel="00A2077A">
          <w:rPr>
            <w:rFonts w:asciiTheme="minorHAnsi" w:hAnsiTheme="minorHAnsi"/>
            <w:rPrChange w:id="1530" w:author="Erin Stephenson" w:date="2019-03-13T19:33:00Z">
              <w:rPr/>
            </w:rPrChange>
          </w:rPr>
          <w:delText>there were no significant differences with the knockout</w:delText>
        </w:r>
      </w:del>
      <w:ins w:id="1531" w:author="Erin Stephenson" w:date="2019-03-11T15:04:00Z">
        <w:r w:rsidR="00A2077A" w:rsidRPr="00ED672B">
          <w:rPr>
            <w:rFonts w:asciiTheme="minorHAnsi" w:hAnsiTheme="minorHAnsi"/>
            <w:rPrChange w:id="1532" w:author="Erin Stephenson" w:date="2019-03-13T19:33:00Z">
              <w:rPr/>
            </w:rPrChange>
          </w:rPr>
          <w:t>ean masses were similar between wild-type and knockout mice on the high fat diet</w:t>
        </w:r>
      </w:ins>
      <w:commentRangeEnd w:id="1527"/>
      <w:ins w:id="1533" w:author="Erin Stephenson" w:date="2019-03-11T15:07:00Z">
        <w:r w:rsidR="006668B8" w:rsidRPr="00ED672B">
          <w:rPr>
            <w:rStyle w:val="CommentReference"/>
            <w:rFonts w:asciiTheme="minorHAnsi" w:hAnsiTheme="minorHAnsi"/>
            <w:rPrChange w:id="1534" w:author="Erin Stephenson" w:date="2019-03-13T19:33:00Z">
              <w:rPr>
                <w:rStyle w:val="CommentReference"/>
              </w:rPr>
            </w:rPrChange>
          </w:rPr>
          <w:commentReference w:id="1527"/>
        </w:r>
      </w:ins>
      <w:r w:rsidR="00135321" w:rsidRPr="00ED672B">
        <w:rPr>
          <w:rFonts w:asciiTheme="minorHAnsi" w:hAnsiTheme="minorHAnsi"/>
          <w:rPrChange w:id="1535" w:author="Erin Stephenson" w:date="2019-03-13T19:33:00Z">
            <w:rPr/>
          </w:rPrChange>
        </w:rPr>
        <w:t xml:space="preserve"> </w:t>
      </w:r>
      <w:r w:rsidR="00B04B43" w:rsidRPr="00ED672B">
        <w:rPr>
          <w:rFonts w:asciiTheme="minorHAnsi" w:hAnsiTheme="minorHAnsi"/>
          <w:rPrChange w:id="1536" w:author="Erin Stephenson" w:date="2019-03-13T19:33:00Z">
            <w:rPr/>
          </w:rPrChange>
        </w:rPr>
        <w:t>(Figure 3</w:t>
      </w:r>
      <w:r w:rsidR="003C3B52" w:rsidRPr="00ED672B">
        <w:rPr>
          <w:rFonts w:asciiTheme="minorHAnsi" w:hAnsiTheme="minorHAnsi"/>
          <w:rPrChange w:id="1537" w:author="Erin Stephenson" w:date="2019-03-13T19:33:00Z">
            <w:rPr/>
          </w:rPrChange>
        </w:rPr>
        <w:t>B</w:t>
      </w:r>
      <w:r w:rsidR="00135321" w:rsidRPr="00ED672B">
        <w:rPr>
          <w:rFonts w:asciiTheme="minorHAnsi" w:hAnsiTheme="minorHAnsi"/>
          <w:rPrChange w:id="1538" w:author="Erin Stephenson" w:date="2019-03-13T19:33:00Z">
            <w:rPr/>
          </w:rPrChange>
        </w:rPr>
        <w:t>, p=0.941</w:t>
      </w:r>
      <w:r w:rsidRPr="00ED672B">
        <w:rPr>
          <w:rFonts w:asciiTheme="minorHAnsi" w:hAnsiTheme="minorHAnsi"/>
          <w:rPrChange w:id="1539" w:author="Erin Stephenson" w:date="2019-03-13T19:33:00Z">
            <w:rPr/>
          </w:rPrChange>
        </w:rPr>
        <w:t>)</w:t>
      </w:r>
      <w:r w:rsidR="00F72D7F" w:rsidRPr="00ED672B">
        <w:rPr>
          <w:rFonts w:asciiTheme="minorHAnsi" w:hAnsiTheme="minorHAnsi"/>
          <w:strike/>
          <w:rPrChange w:id="1540" w:author="Erin Stephenson" w:date="2019-03-13T19:33:00Z">
            <w:rPr/>
          </w:rPrChange>
        </w:rPr>
        <w:t xml:space="preserve">, </w:t>
      </w:r>
      <w:commentRangeStart w:id="1541"/>
      <w:r w:rsidR="00F72D7F" w:rsidRPr="00ED672B">
        <w:rPr>
          <w:rFonts w:asciiTheme="minorHAnsi" w:hAnsiTheme="minorHAnsi"/>
          <w:strike/>
          <w:rPrChange w:id="1542" w:author="Erin Stephenson" w:date="2019-03-13T19:33:00Z">
            <w:rPr/>
          </w:rPrChange>
        </w:rPr>
        <w:t>though</w:t>
      </w:r>
      <w:del w:id="1543" w:author="Erin Stephenson" w:date="2019-03-11T15:05:00Z">
        <w:r w:rsidR="00F72D7F" w:rsidRPr="00ED672B" w:rsidDel="00A2077A">
          <w:rPr>
            <w:rFonts w:asciiTheme="minorHAnsi" w:hAnsiTheme="minorHAnsi"/>
            <w:strike/>
            <w:rPrChange w:id="1544" w:author="Erin Stephenson" w:date="2019-03-13T19:33:00Z">
              <w:rPr/>
            </w:rPrChange>
          </w:rPr>
          <w:delText xml:space="preserve"> as expected</w:delText>
        </w:r>
      </w:del>
      <w:r w:rsidR="00F72D7F" w:rsidRPr="00ED672B">
        <w:rPr>
          <w:rFonts w:asciiTheme="minorHAnsi" w:hAnsiTheme="minorHAnsi"/>
          <w:strike/>
          <w:rPrChange w:id="1545" w:author="Erin Stephenson" w:date="2019-03-13T19:33:00Z">
            <w:rPr/>
          </w:rPrChange>
        </w:rPr>
        <w:t xml:space="preserve"> female lean mass was lower</w:t>
      </w:r>
      <w:r w:rsidR="003C3B52" w:rsidRPr="00ED672B">
        <w:rPr>
          <w:rFonts w:asciiTheme="minorHAnsi" w:hAnsiTheme="minorHAnsi"/>
          <w:strike/>
          <w:rPrChange w:id="1546" w:author="Erin Stephenson" w:date="2019-03-13T19:33:00Z">
            <w:rPr/>
          </w:rPrChange>
        </w:rPr>
        <w:t xml:space="preserve"> than that of male mice</w:t>
      </w:r>
      <w:commentRangeEnd w:id="1541"/>
      <w:r w:rsidR="00A2077A" w:rsidRPr="00ED672B">
        <w:rPr>
          <w:rStyle w:val="CommentReference"/>
          <w:rFonts w:asciiTheme="minorHAnsi" w:hAnsiTheme="minorHAnsi"/>
          <w:strike/>
          <w:rPrChange w:id="1547" w:author="Erin Stephenson" w:date="2019-03-13T19:33:00Z">
            <w:rPr>
              <w:rStyle w:val="CommentReference"/>
            </w:rPr>
          </w:rPrChange>
        </w:rPr>
        <w:commentReference w:id="1541"/>
      </w:r>
      <w:r w:rsidR="00F72D7F" w:rsidRPr="00ED672B">
        <w:rPr>
          <w:rFonts w:asciiTheme="minorHAnsi" w:hAnsiTheme="minorHAnsi"/>
          <w:rPrChange w:id="1548" w:author="Erin Stephenson" w:date="2019-03-13T19:33:00Z">
            <w:rPr/>
          </w:rPrChange>
        </w:rPr>
        <w:t>.</w:t>
      </w:r>
      <w:r w:rsidRPr="00ED672B">
        <w:rPr>
          <w:rFonts w:asciiTheme="minorHAnsi" w:hAnsiTheme="minorHAnsi"/>
          <w:rPrChange w:id="1549" w:author="Erin Stephenson" w:date="2019-03-13T19:33:00Z">
            <w:rPr/>
          </w:rPrChange>
        </w:rPr>
        <w:t xml:space="preserve">  </w:t>
      </w:r>
      <w:del w:id="1550" w:author="Erin Stephenson" w:date="2019-03-11T15:06:00Z">
        <w:r w:rsidRPr="00ED672B" w:rsidDel="006668B8">
          <w:rPr>
            <w:rFonts w:asciiTheme="minorHAnsi" w:hAnsiTheme="minorHAnsi"/>
            <w:rPrChange w:id="1551" w:author="Erin Stephenson" w:date="2019-03-13T19:33:00Z">
              <w:rPr/>
            </w:rPrChange>
          </w:rPr>
          <w:delText>Upon sacrifice, fat pads were excised from these animals, and c</w:delText>
        </w:r>
      </w:del>
      <w:ins w:id="1552" w:author="Erin Stephenson" w:date="2019-03-11T15:06:00Z">
        <w:r w:rsidR="006668B8" w:rsidRPr="00ED672B">
          <w:rPr>
            <w:rFonts w:asciiTheme="minorHAnsi" w:hAnsiTheme="minorHAnsi"/>
            <w:rPrChange w:id="1553" w:author="Erin Stephenson" w:date="2019-03-13T19:33:00Z">
              <w:rPr/>
            </w:rPrChange>
          </w:rPr>
          <w:t>C</w:t>
        </w:r>
      </w:ins>
      <w:r w:rsidRPr="00ED672B">
        <w:rPr>
          <w:rFonts w:asciiTheme="minorHAnsi" w:hAnsiTheme="minorHAnsi"/>
          <w:rPrChange w:id="1554" w:author="Erin Stephenson" w:date="2019-03-13T19:33:00Z">
            <w:rPr/>
          </w:rPrChange>
        </w:rPr>
        <w:t xml:space="preserve">onsistent with the </w:t>
      </w:r>
      <w:ins w:id="1555" w:author="Erin Stephenson" w:date="2019-03-13T15:03:00Z">
        <w:r w:rsidR="00D62BFB" w:rsidRPr="00ED672B">
          <w:rPr>
            <w:rFonts w:asciiTheme="minorHAnsi" w:hAnsiTheme="minorHAnsi"/>
            <w:rPrChange w:id="1556" w:author="Erin Stephenson" w:date="2019-03-13T19:33:00Z">
              <w:rPr/>
            </w:rPrChange>
          </w:rPr>
          <w:t xml:space="preserve">magnetic resonance </w:t>
        </w:r>
      </w:ins>
      <w:ins w:id="1557" w:author="Erin Stephenson" w:date="2019-03-11T15:09:00Z">
        <w:r w:rsidR="00D62BFB" w:rsidRPr="00ED672B">
          <w:rPr>
            <w:rFonts w:asciiTheme="minorHAnsi" w:hAnsiTheme="minorHAnsi"/>
            <w:rPrChange w:id="1558" w:author="Erin Stephenson" w:date="2019-03-13T19:33:00Z">
              <w:rPr/>
            </w:rPrChange>
          </w:rPr>
          <w:t xml:space="preserve">data for total </w:t>
        </w:r>
      </w:ins>
      <w:ins w:id="1559" w:author="Erin Stephenson" w:date="2019-03-13T15:03:00Z">
        <w:r w:rsidR="00D62BFB" w:rsidRPr="00ED672B">
          <w:rPr>
            <w:rFonts w:asciiTheme="minorHAnsi" w:hAnsiTheme="minorHAnsi"/>
            <w:rPrChange w:id="1560" w:author="Erin Stephenson" w:date="2019-03-13T19:33:00Z">
              <w:rPr/>
            </w:rPrChange>
          </w:rPr>
          <w:t xml:space="preserve">body </w:t>
        </w:r>
      </w:ins>
      <w:ins w:id="1561" w:author="Erin Stephenson" w:date="2019-03-11T15:09:00Z">
        <w:r w:rsidR="00D62BFB" w:rsidRPr="00ED672B">
          <w:rPr>
            <w:rFonts w:asciiTheme="minorHAnsi" w:hAnsiTheme="minorHAnsi"/>
            <w:rPrChange w:id="1562" w:author="Erin Stephenson" w:date="2019-03-13T19:33:00Z">
              <w:rPr/>
            </w:rPrChange>
          </w:rPr>
          <w:t>fat</w:t>
        </w:r>
      </w:ins>
      <w:del w:id="1563" w:author="Erin Stephenson" w:date="2019-03-11T15:09:00Z">
        <w:r w:rsidRPr="00ED672B" w:rsidDel="00663D4B">
          <w:rPr>
            <w:rFonts w:asciiTheme="minorHAnsi" w:hAnsiTheme="minorHAnsi"/>
            <w:rPrChange w:id="1564" w:author="Erin Stephenson" w:date="2019-03-13T19:33:00Z">
              <w:rPr/>
            </w:rPrChange>
          </w:rPr>
          <w:delText>body composition determinations</w:delText>
        </w:r>
      </w:del>
      <w:r w:rsidRPr="00ED672B">
        <w:rPr>
          <w:rFonts w:asciiTheme="minorHAnsi" w:hAnsiTheme="minorHAnsi"/>
          <w:rPrChange w:id="1565" w:author="Erin Stephenson" w:date="2019-03-13T19:33:00Z">
            <w:rPr/>
          </w:rPrChange>
        </w:rPr>
        <w:t xml:space="preserve">, we observed a </w:t>
      </w:r>
      <w:r w:rsidR="00E11990" w:rsidRPr="00ED672B">
        <w:rPr>
          <w:rFonts w:asciiTheme="minorHAnsi" w:hAnsiTheme="minorHAnsi"/>
          <w:rPrChange w:id="1566" w:author="Erin Stephenson" w:date="2019-03-13T19:33:00Z">
            <w:rPr/>
          </w:rPrChange>
        </w:rPr>
        <w:t>75-80</w:t>
      </w:r>
      <w:r w:rsidRPr="00ED672B">
        <w:rPr>
          <w:rFonts w:asciiTheme="minorHAnsi" w:hAnsiTheme="minorHAnsi"/>
          <w:rPrChange w:id="1567" w:author="Erin Stephenson" w:date="2019-03-13T19:33:00Z">
            <w:rPr/>
          </w:rPrChange>
        </w:rPr>
        <w:t xml:space="preserve">% </w:t>
      </w:r>
      <w:del w:id="1568" w:author="Erin Stephenson" w:date="2019-03-13T15:04:00Z">
        <w:r w:rsidRPr="00ED672B" w:rsidDel="00BD3178">
          <w:rPr>
            <w:rFonts w:asciiTheme="minorHAnsi" w:hAnsiTheme="minorHAnsi"/>
            <w:rPrChange w:id="1569" w:author="Erin Stephenson" w:date="2019-03-13T19:33:00Z">
              <w:rPr/>
            </w:rPrChange>
          </w:rPr>
          <w:delText xml:space="preserve">reduction </w:delText>
        </w:r>
      </w:del>
      <w:ins w:id="1570" w:author="Erin Stephenson" w:date="2019-03-13T15:04:00Z">
        <w:r w:rsidR="00BD3178" w:rsidRPr="00ED672B">
          <w:rPr>
            <w:rFonts w:asciiTheme="minorHAnsi" w:hAnsiTheme="minorHAnsi"/>
            <w:rPrChange w:id="1571" w:author="Erin Stephenson" w:date="2019-03-13T19:33:00Z">
              <w:rPr/>
            </w:rPrChange>
          </w:rPr>
          <w:t xml:space="preserve">difference </w:t>
        </w:r>
      </w:ins>
      <w:r w:rsidRPr="00ED672B">
        <w:rPr>
          <w:rFonts w:asciiTheme="minorHAnsi" w:hAnsiTheme="minorHAnsi"/>
          <w:rPrChange w:id="1572" w:author="Erin Stephenson" w:date="2019-03-13T19:33:00Z">
            <w:rPr/>
          </w:rPrChange>
        </w:rPr>
        <w:t xml:space="preserve">in </w:t>
      </w:r>
      <w:ins w:id="1573" w:author="Erin Stephenson" w:date="2019-03-11T15:06:00Z">
        <w:r w:rsidR="006668B8" w:rsidRPr="00ED672B">
          <w:rPr>
            <w:rFonts w:asciiTheme="minorHAnsi" w:hAnsiTheme="minorHAnsi"/>
            <w:rPrChange w:id="1574" w:author="Erin Stephenson" w:date="2019-03-13T19:33:00Z">
              <w:rPr/>
            </w:rPrChange>
          </w:rPr>
          <w:t xml:space="preserve">the weights of both the </w:t>
        </w:r>
      </w:ins>
      <w:r w:rsidRPr="00ED672B">
        <w:rPr>
          <w:rFonts w:asciiTheme="minorHAnsi" w:hAnsiTheme="minorHAnsi"/>
          <w:rPrChange w:id="1575" w:author="Erin Stephenson" w:date="2019-03-13T19:33:00Z">
            <w:rPr/>
          </w:rPrChange>
        </w:rPr>
        <w:t>perigonadal and inguinal fat pad</w:t>
      </w:r>
      <w:ins w:id="1576" w:author="Erin Stephenson" w:date="2019-03-11T15:09:00Z">
        <w:r w:rsidR="00663D4B" w:rsidRPr="00ED672B">
          <w:rPr>
            <w:rFonts w:asciiTheme="minorHAnsi" w:hAnsiTheme="minorHAnsi"/>
            <w:rPrChange w:id="1577" w:author="Erin Stephenson" w:date="2019-03-13T19:33:00Z">
              <w:rPr/>
            </w:rPrChange>
          </w:rPr>
          <w:t>s</w:t>
        </w:r>
      </w:ins>
      <w:del w:id="1578" w:author="Erin Stephenson" w:date="2019-03-11T15:09:00Z">
        <w:r w:rsidRPr="00ED672B" w:rsidDel="00663D4B">
          <w:rPr>
            <w:rFonts w:asciiTheme="minorHAnsi" w:hAnsiTheme="minorHAnsi"/>
            <w:rPrChange w:id="1579" w:author="Erin Stephenson" w:date="2019-03-13T19:33:00Z">
              <w:rPr/>
            </w:rPrChange>
          </w:rPr>
          <w:delText xml:space="preserve"> mass </w:delText>
        </w:r>
      </w:del>
      <w:ins w:id="1580" w:author="Erin Stephenson" w:date="2019-03-11T15:09:00Z">
        <w:r w:rsidR="00663D4B" w:rsidRPr="00ED672B">
          <w:rPr>
            <w:rFonts w:asciiTheme="minorHAnsi" w:hAnsiTheme="minorHAnsi"/>
            <w:rPrChange w:id="1581" w:author="Erin Stephenson" w:date="2019-03-13T19:33:00Z">
              <w:rPr/>
            </w:rPrChange>
          </w:rPr>
          <w:t xml:space="preserve"> </w:t>
        </w:r>
      </w:ins>
      <w:del w:id="1582" w:author="Erin Stephenson" w:date="2019-03-11T15:09:00Z">
        <w:r w:rsidRPr="00ED672B" w:rsidDel="00663D4B">
          <w:rPr>
            <w:rFonts w:asciiTheme="minorHAnsi" w:hAnsiTheme="minorHAnsi"/>
            <w:rPrChange w:id="1583" w:author="Erin Stephenson" w:date="2019-03-13T19:33:00Z">
              <w:rPr/>
            </w:rPrChange>
          </w:rPr>
          <w:delText xml:space="preserve">for </w:delText>
        </w:r>
      </w:del>
      <w:ins w:id="1584" w:author="Erin Stephenson" w:date="2019-03-11T15:09:00Z">
        <w:r w:rsidR="00663D4B" w:rsidRPr="00ED672B">
          <w:rPr>
            <w:rFonts w:asciiTheme="minorHAnsi" w:hAnsiTheme="minorHAnsi"/>
            <w:rPrChange w:id="1585" w:author="Erin Stephenson" w:date="2019-03-13T19:33:00Z">
              <w:rPr/>
            </w:rPrChange>
          </w:rPr>
          <w:t xml:space="preserve">from </w:t>
        </w:r>
      </w:ins>
      <w:del w:id="1586" w:author="Erin Stephenson" w:date="2019-03-13T15:13:00Z">
        <w:r w:rsidRPr="00ED672B" w:rsidDel="00B441ED">
          <w:rPr>
            <w:rFonts w:asciiTheme="minorHAnsi" w:hAnsiTheme="minorHAnsi"/>
            <w:rPrChange w:id="1587" w:author="Erin Stephenson" w:date="2019-03-13T19:33:00Z">
              <w:rPr/>
            </w:rPrChange>
          </w:rPr>
          <w:delText xml:space="preserve">both </w:delText>
        </w:r>
      </w:del>
      <w:r w:rsidRPr="00ED672B">
        <w:rPr>
          <w:rFonts w:asciiTheme="minorHAnsi" w:hAnsiTheme="minorHAnsi"/>
          <w:rPrChange w:id="1588" w:author="Erin Stephenson" w:date="2019-03-13T19:33:00Z">
            <w:rPr/>
          </w:rPrChange>
        </w:rPr>
        <w:t>male</w:t>
      </w:r>
      <w:del w:id="1589" w:author="Erin Stephenson" w:date="2019-03-11T15:09:00Z">
        <w:r w:rsidRPr="00ED672B" w:rsidDel="00663D4B">
          <w:rPr>
            <w:rFonts w:asciiTheme="minorHAnsi" w:hAnsiTheme="minorHAnsi"/>
            <w:rPrChange w:id="1590" w:author="Erin Stephenson" w:date="2019-03-13T19:33:00Z">
              <w:rPr/>
            </w:rPrChange>
          </w:rPr>
          <w:delText>s</w:delText>
        </w:r>
      </w:del>
      <w:r w:rsidRPr="00ED672B">
        <w:rPr>
          <w:rFonts w:asciiTheme="minorHAnsi" w:hAnsiTheme="minorHAnsi"/>
          <w:rPrChange w:id="1591" w:author="Erin Stephenson" w:date="2019-03-13T19:33:00Z">
            <w:rPr/>
          </w:rPrChange>
        </w:rPr>
        <w:t xml:space="preserve"> and female</w:t>
      </w:r>
      <w:ins w:id="1592" w:author="Erin Stephenson" w:date="2019-03-13T15:04:00Z">
        <w:r w:rsidR="00BD3178" w:rsidRPr="00ED672B">
          <w:rPr>
            <w:rFonts w:asciiTheme="minorHAnsi" w:hAnsiTheme="minorHAnsi"/>
            <w:rPrChange w:id="1593" w:author="Erin Stephenson" w:date="2019-03-13T19:33:00Z">
              <w:rPr/>
            </w:rPrChange>
          </w:rPr>
          <w:t xml:space="preserve"> knockout</w:t>
        </w:r>
      </w:ins>
      <w:ins w:id="1594" w:author="Erin Stephenson" w:date="2019-03-11T15:09:00Z">
        <w:r w:rsidR="00663D4B" w:rsidRPr="00ED672B">
          <w:rPr>
            <w:rFonts w:asciiTheme="minorHAnsi" w:hAnsiTheme="minorHAnsi"/>
            <w:rPrChange w:id="1595" w:author="Erin Stephenson" w:date="2019-03-13T19:33:00Z">
              <w:rPr/>
            </w:rPrChange>
          </w:rPr>
          <w:t xml:space="preserve"> mice</w:t>
        </w:r>
      </w:ins>
      <w:ins w:id="1596" w:author="Erin Stephenson" w:date="2019-03-13T15:04:00Z">
        <w:r w:rsidR="00BD3178" w:rsidRPr="00ED672B">
          <w:rPr>
            <w:rFonts w:asciiTheme="minorHAnsi" w:hAnsiTheme="minorHAnsi"/>
            <w:rPrChange w:id="1597" w:author="Erin Stephenson" w:date="2019-03-13T19:33:00Z">
              <w:rPr/>
            </w:rPrChange>
          </w:rPr>
          <w:t xml:space="preserve"> compared to their relative control groups</w:t>
        </w:r>
      </w:ins>
      <w:del w:id="1598" w:author="Erin Stephenson" w:date="2019-03-11T15:09:00Z">
        <w:r w:rsidRPr="00ED672B" w:rsidDel="00663D4B">
          <w:rPr>
            <w:rFonts w:asciiTheme="minorHAnsi" w:hAnsiTheme="minorHAnsi"/>
            <w:rPrChange w:id="1599" w:author="Erin Stephenson" w:date="2019-03-13T19:33:00Z">
              <w:rPr/>
            </w:rPrChange>
          </w:rPr>
          <w:delText>s</w:delText>
        </w:r>
      </w:del>
      <w:r w:rsidRPr="00ED672B">
        <w:rPr>
          <w:rFonts w:asciiTheme="minorHAnsi" w:hAnsiTheme="minorHAnsi"/>
          <w:rPrChange w:id="1600" w:author="Erin Stephenson" w:date="2019-03-13T19:33:00Z">
            <w:rPr/>
          </w:rPrChange>
        </w:rPr>
        <w:t xml:space="preserve"> (all p&lt;</w:t>
      </w:r>
      <w:r w:rsidR="00E11990" w:rsidRPr="00ED672B">
        <w:rPr>
          <w:rFonts w:asciiTheme="minorHAnsi" w:hAnsiTheme="minorHAnsi"/>
          <w:rPrChange w:id="1601" w:author="Erin Stephenson" w:date="2019-03-13T19:33:00Z">
            <w:rPr/>
          </w:rPrChange>
        </w:rPr>
        <w:t>0.001</w:t>
      </w:r>
      <w:r w:rsidR="009454E4" w:rsidRPr="00ED672B">
        <w:rPr>
          <w:rFonts w:asciiTheme="minorHAnsi" w:hAnsiTheme="minorHAnsi"/>
          <w:rPrChange w:id="1602" w:author="Erin Stephenson" w:date="2019-03-13T19:33:00Z">
            <w:rPr/>
          </w:rPrChange>
        </w:rPr>
        <w:t>; Figure 3C</w:t>
      </w:r>
      <w:r w:rsidRPr="00ED672B">
        <w:rPr>
          <w:rFonts w:asciiTheme="minorHAnsi" w:hAnsiTheme="minorHAnsi"/>
          <w:rPrChange w:id="1603" w:author="Erin Stephenson" w:date="2019-03-13T19:33:00Z">
            <w:rPr/>
          </w:rPrChange>
        </w:rPr>
        <w:t xml:space="preserve">).  </w:t>
      </w:r>
    </w:p>
    <w:p w14:paraId="5B53D118" w14:textId="77777777" w:rsidR="007A6E04" w:rsidRPr="00ED672B" w:rsidRDefault="007A6E04" w:rsidP="0087648E">
      <w:pPr>
        <w:rPr>
          <w:rFonts w:asciiTheme="minorHAnsi" w:hAnsiTheme="minorHAnsi"/>
          <w:rPrChange w:id="1604" w:author="Erin Stephenson" w:date="2019-03-13T19:33:00Z">
            <w:rPr/>
          </w:rPrChange>
        </w:rPr>
      </w:pPr>
    </w:p>
    <w:p w14:paraId="15BC992A" w14:textId="6780B978" w:rsidR="00B04B43" w:rsidRPr="00ED672B" w:rsidRDefault="009454E4" w:rsidP="0087648E">
      <w:pPr>
        <w:rPr>
          <w:rFonts w:asciiTheme="minorHAnsi" w:hAnsiTheme="minorHAnsi"/>
          <w:rPrChange w:id="1605" w:author="Erin Stephenson" w:date="2019-03-13T19:33:00Z">
            <w:rPr/>
          </w:rPrChange>
        </w:rPr>
      </w:pPr>
      <w:commentRangeStart w:id="1606"/>
      <w:r w:rsidRPr="00ED672B">
        <w:rPr>
          <w:rFonts w:asciiTheme="minorHAnsi" w:hAnsiTheme="minorHAnsi"/>
          <w:rPrChange w:id="1607" w:author="Erin Stephenson" w:date="2019-03-13T19:33:00Z">
            <w:rPr/>
          </w:rPrChange>
        </w:rPr>
        <w:t xml:space="preserve">To test whether </w:t>
      </w:r>
      <w:del w:id="1608" w:author="Erin Stephenson" w:date="2019-03-11T15:13:00Z">
        <w:r w:rsidR="009E23FE" w:rsidRPr="00ED672B" w:rsidDel="009F4F88">
          <w:rPr>
            <w:rFonts w:asciiTheme="minorHAnsi" w:hAnsiTheme="minorHAnsi"/>
            <w:rPrChange w:id="1609" w:author="Erin Stephenson" w:date="2019-03-13T19:33:00Z">
              <w:rPr/>
            </w:rPrChange>
          </w:rPr>
          <w:delText xml:space="preserve">the </w:delText>
        </w:r>
      </w:del>
      <w:del w:id="1610" w:author="Erin Stephenson" w:date="2019-03-11T15:14:00Z">
        <w:r w:rsidR="009E23FE" w:rsidRPr="00ED672B" w:rsidDel="009F4F88">
          <w:rPr>
            <w:rFonts w:asciiTheme="minorHAnsi" w:hAnsiTheme="minorHAnsi"/>
            <w:rPrChange w:id="1611" w:author="Erin Stephenson" w:date="2019-03-13T19:33:00Z">
              <w:rPr/>
            </w:rPrChange>
          </w:rPr>
          <w:delText>reductions</w:delText>
        </w:r>
      </w:del>
      <w:ins w:id="1612" w:author="Erin Stephenson" w:date="2019-03-11T15:14:00Z">
        <w:r w:rsidR="009F4F88" w:rsidRPr="00ED672B">
          <w:rPr>
            <w:rFonts w:asciiTheme="minorHAnsi" w:hAnsiTheme="minorHAnsi"/>
            <w:rPrChange w:id="1613" w:author="Erin Stephenson" w:date="2019-03-13T19:33:00Z">
              <w:rPr/>
            </w:rPrChange>
          </w:rPr>
          <w:t>the attenuation of</w:t>
        </w:r>
      </w:ins>
      <w:del w:id="1614" w:author="Erin Stephenson" w:date="2019-03-11T15:14:00Z">
        <w:r w:rsidR="009E23FE" w:rsidRPr="00ED672B" w:rsidDel="009F4F88">
          <w:rPr>
            <w:rFonts w:asciiTheme="minorHAnsi" w:hAnsiTheme="minorHAnsi"/>
            <w:rPrChange w:id="1615" w:author="Erin Stephenson" w:date="2019-03-13T19:33:00Z">
              <w:rPr/>
            </w:rPrChange>
          </w:rPr>
          <w:delText xml:space="preserve"> in</w:delText>
        </w:r>
      </w:del>
      <w:r w:rsidR="009E23FE" w:rsidRPr="00ED672B">
        <w:rPr>
          <w:rFonts w:asciiTheme="minorHAnsi" w:hAnsiTheme="minorHAnsi"/>
          <w:rPrChange w:id="1616" w:author="Erin Stephenson" w:date="2019-03-13T19:33:00Z">
            <w:rPr/>
          </w:rPrChange>
        </w:rPr>
        <w:t xml:space="preserve"> fat mass</w:t>
      </w:r>
      <w:r w:rsidRPr="00ED672B">
        <w:rPr>
          <w:rFonts w:asciiTheme="minorHAnsi" w:hAnsiTheme="minorHAnsi"/>
          <w:rPrChange w:id="1617" w:author="Erin Stephenson" w:date="2019-03-13T19:33:00Z">
            <w:rPr/>
          </w:rPrChange>
        </w:rPr>
        <w:t xml:space="preserve"> </w:t>
      </w:r>
      <w:ins w:id="1618" w:author="Erin Stephenson" w:date="2019-03-11T15:14:00Z">
        <w:r w:rsidR="009F4F88" w:rsidRPr="00ED672B">
          <w:rPr>
            <w:rFonts w:asciiTheme="minorHAnsi" w:hAnsiTheme="minorHAnsi"/>
            <w:rPrChange w:id="1619" w:author="Erin Stephenson" w:date="2019-03-13T19:33:00Z">
              <w:rPr/>
            </w:rPrChange>
          </w:rPr>
          <w:t xml:space="preserve">gains in muscle </w:t>
        </w:r>
        <w:r w:rsidR="009F4F88" w:rsidRPr="00ED672B">
          <w:rPr>
            <w:rFonts w:asciiTheme="minorHAnsi" w:hAnsiTheme="minorHAnsi"/>
            <w:i/>
            <w:rPrChange w:id="1620" w:author="Erin Stephenson" w:date="2019-03-13T19:33:00Z">
              <w:rPr/>
            </w:rPrChange>
          </w:rPr>
          <w:t>Tsc1</w:t>
        </w:r>
        <w:r w:rsidR="009F4F88" w:rsidRPr="00ED672B">
          <w:rPr>
            <w:rFonts w:asciiTheme="minorHAnsi" w:hAnsiTheme="minorHAnsi"/>
            <w:rPrChange w:id="1621" w:author="Erin Stephenson" w:date="2019-03-13T19:33:00Z">
              <w:rPr/>
            </w:rPrChange>
          </w:rPr>
          <w:t xml:space="preserve"> knockout mice was</w:t>
        </w:r>
      </w:ins>
      <w:del w:id="1622" w:author="Erin Stephenson" w:date="2019-03-11T15:14:00Z">
        <w:r w:rsidR="009E23FE" w:rsidRPr="00ED672B" w:rsidDel="009F4F88">
          <w:rPr>
            <w:rFonts w:asciiTheme="minorHAnsi" w:hAnsiTheme="minorHAnsi"/>
            <w:rPrChange w:id="1623" w:author="Erin Stephenson" w:date="2019-03-13T19:33:00Z">
              <w:rPr/>
            </w:rPrChange>
          </w:rPr>
          <w:delText>were</w:delText>
        </w:r>
      </w:del>
      <w:r w:rsidRPr="00ED672B">
        <w:rPr>
          <w:rFonts w:asciiTheme="minorHAnsi" w:hAnsiTheme="minorHAnsi"/>
          <w:rPrChange w:id="1624" w:author="Erin Stephenson" w:date="2019-03-13T19:33:00Z">
            <w:rPr/>
          </w:rPrChange>
        </w:rPr>
        <w:t xml:space="preserve"> </w:t>
      </w:r>
      <w:del w:id="1625" w:author="Erin Stephenson" w:date="2019-03-13T15:15:00Z">
        <w:r w:rsidRPr="00ED672B" w:rsidDel="003D3C8F">
          <w:rPr>
            <w:rFonts w:asciiTheme="minorHAnsi" w:hAnsiTheme="minorHAnsi"/>
            <w:rPrChange w:id="1626" w:author="Erin Stephenson" w:date="2019-03-13T19:33:00Z">
              <w:rPr/>
            </w:rPrChange>
          </w:rPr>
          <w:delText xml:space="preserve">the result of </w:delText>
        </w:r>
        <w:r w:rsidR="00A22BB0" w:rsidRPr="00ED672B" w:rsidDel="003D3C8F">
          <w:rPr>
            <w:rFonts w:asciiTheme="minorHAnsi" w:hAnsiTheme="minorHAnsi"/>
            <w:rPrChange w:id="1627" w:author="Erin Stephenson" w:date="2019-03-13T19:33:00Z">
              <w:rPr/>
            </w:rPrChange>
          </w:rPr>
          <w:delText>aberrant</w:delText>
        </w:r>
        <w:r w:rsidRPr="00ED672B" w:rsidDel="003D3C8F">
          <w:rPr>
            <w:rFonts w:asciiTheme="minorHAnsi" w:hAnsiTheme="minorHAnsi"/>
            <w:rPrChange w:id="1628" w:author="Erin Stephenson" w:date="2019-03-13T19:33:00Z">
              <w:rPr/>
            </w:rPrChange>
          </w:rPr>
          <w:delText xml:space="preserve"> fat accumulation in non-adipose tissue</w:delText>
        </w:r>
        <w:r w:rsidR="009E23FE" w:rsidRPr="00ED672B" w:rsidDel="003D3C8F">
          <w:rPr>
            <w:rFonts w:asciiTheme="minorHAnsi" w:hAnsiTheme="minorHAnsi"/>
            <w:rPrChange w:id="1629" w:author="Erin Stephenson" w:date="2019-03-13T19:33:00Z">
              <w:rPr/>
            </w:rPrChange>
          </w:rPr>
          <w:delText xml:space="preserve">, or </w:delText>
        </w:r>
      </w:del>
      <w:r w:rsidR="009E23FE" w:rsidRPr="00ED672B">
        <w:rPr>
          <w:rFonts w:asciiTheme="minorHAnsi" w:hAnsiTheme="minorHAnsi"/>
          <w:rPrChange w:id="1630" w:author="Erin Stephenson" w:date="2019-03-13T19:33:00Z">
            <w:rPr/>
          </w:rPrChange>
        </w:rPr>
        <w:t xml:space="preserve">a form of lipodystrophy </w:t>
      </w:r>
      <w:ins w:id="1631" w:author="Erin Stephenson" w:date="2019-03-13T15:15:00Z">
        <w:r w:rsidR="003D3C8F" w:rsidRPr="00ED672B">
          <w:rPr>
            <w:rFonts w:asciiTheme="minorHAnsi" w:hAnsiTheme="minorHAnsi"/>
            <w:rPrChange w:id="1632" w:author="Erin Stephenson" w:date="2019-03-13T19:33:00Z">
              <w:rPr/>
            </w:rPrChange>
          </w:rPr>
          <w:t xml:space="preserve">relating to insulin responsiveness, </w:t>
        </w:r>
      </w:ins>
      <w:r w:rsidRPr="00ED672B">
        <w:rPr>
          <w:rFonts w:asciiTheme="minorHAnsi" w:hAnsiTheme="minorHAnsi"/>
          <w:rPrChange w:id="1633" w:author="Erin Stephenson" w:date="2019-03-13T19:33:00Z">
            <w:rPr/>
          </w:rPrChange>
        </w:rPr>
        <w:t xml:space="preserve">we performed insulin tolerance tests.  </w:t>
      </w:r>
      <w:r w:rsidR="00A22BB0" w:rsidRPr="00ED672B">
        <w:rPr>
          <w:rFonts w:asciiTheme="minorHAnsi" w:hAnsiTheme="minorHAnsi"/>
          <w:rPrChange w:id="1634" w:author="Erin Stephenson" w:date="2019-03-13T19:33:00Z">
            <w:rPr/>
          </w:rPrChange>
        </w:rPr>
        <w:t xml:space="preserve">As shown in Figure 3D, </w:t>
      </w:r>
      <w:ins w:id="1635" w:author="Erin Stephenson" w:date="2019-03-11T15:11:00Z">
        <w:r w:rsidR="007427F4" w:rsidRPr="00ED672B">
          <w:rPr>
            <w:rFonts w:asciiTheme="minorHAnsi" w:hAnsiTheme="minorHAnsi"/>
            <w:rPrChange w:id="1636" w:author="Erin Stephenson" w:date="2019-03-13T19:33:00Z">
              <w:rPr/>
            </w:rPrChange>
          </w:rPr>
          <w:t xml:space="preserve">compared to wild-type mice, </w:t>
        </w:r>
      </w:ins>
      <w:r w:rsidR="00A22BB0" w:rsidRPr="00ED672B">
        <w:rPr>
          <w:rFonts w:asciiTheme="minorHAnsi" w:hAnsiTheme="minorHAnsi"/>
          <w:rPrChange w:id="1637" w:author="Erin Stephenson" w:date="2019-03-13T19:33:00Z">
            <w:rPr/>
          </w:rPrChange>
        </w:rPr>
        <w:t>both</w:t>
      </w:r>
      <w:r w:rsidR="009F1160" w:rsidRPr="00ED672B">
        <w:rPr>
          <w:rFonts w:asciiTheme="minorHAnsi" w:hAnsiTheme="minorHAnsi"/>
          <w:rPrChange w:id="1638" w:author="Erin Stephenson" w:date="2019-03-13T19:33:00Z">
            <w:rPr/>
          </w:rPrChange>
        </w:rPr>
        <w:t xml:space="preserve"> male and female</w:t>
      </w:r>
      <w:ins w:id="1639" w:author="Erin Stephenson" w:date="2019-03-11T15:11:00Z">
        <w:r w:rsidR="00446BC8" w:rsidRPr="00ED672B">
          <w:rPr>
            <w:rFonts w:asciiTheme="minorHAnsi" w:hAnsiTheme="minorHAnsi"/>
            <w:rPrChange w:id="1640" w:author="Erin Stephenson" w:date="2019-03-13T19:33:00Z">
              <w:rPr/>
            </w:rPrChange>
          </w:rPr>
          <w:t xml:space="preserve"> muscle</w:t>
        </w:r>
      </w:ins>
      <w:r w:rsidR="009F1160" w:rsidRPr="00ED672B">
        <w:rPr>
          <w:rFonts w:asciiTheme="minorHAnsi" w:hAnsiTheme="minorHAnsi"/>
          <w:rPrChange w:id="1641" w:author="Erin Stephenson" w:date="2019-03-13T19:33:00Z">
            <w:rPr/>
          </w:rPrChange>
        </w:rPr>
        <w:t xml:space="preserve"> </w:t>
      </w:r>
      <w:ins w:id="1642" w:author="Erin Stephenson" w:date="2019-03-11T15:10:00Z">
        <w:r w:rsidR="00446BC8" w:rsidRPr="00ED672B">
          <w:rPr>
            <w:rFonts w:asciiTheme="minorHAnsi" w:hAnsiTheme="minorHAnsi"/>
            <w:i/>
            <w:rPrChange w:id="1643" w:author="Erin Stephenson" w:date="2019-03-13T19:33:00Z">
              <w:rPr>
                <w:i/>
              </w:rPr>
            </w:rPrChange>
          </w:rPr>
          <w:t xml:space="preserve">Tsc1 </w:t>
        </w:r>
      </w:ins>
      <w:r w:rsidR="009F1160" w:rsidRPr="00ED672B">
        <w:rPr>
          <w:rFonts w:asciiTheme="minorHAnsi" w:hAnsiTheme="minorHAnsi"/>
          <w:rPrChange w:id="1644" w:author="Erin Stephenson" w:date="2019-03-13T19:33:00Z">
            <w:rPr/>
          </w:rPrChange>
        </w:rPr>
        <w:t>knockout mice</w:t>
      </w:r>
      <w:ins w:id="1645" w:author="Erin Stephenson" w:date="2019-03-13T15:17:00Z">
        <w:r w:rsidR="003D3C8F" w:rsidRPr="00ED672B">
          <w:rPr>
            <w:rFonts w:asciiTheme="minorHAnsi" w:hAnsiTheme="minorHAnsi"/>
            <w:rPrChange w:id="1646" w:author="Erin Stephenson" w:date="2019-03-13T19:33:00Z">
              <w:rPr/>
            </w:rPrChange>
          </w:rPr>
          <w:t xml:space="preserve"> that received a high fat diet</w:t>
        </w:r>
      </w:ins>
      <w:r w:rsidR="009F1160" w:rsidRPr="00ED672B">
        <w:rPr>
          <w:rFonts w:asciiTheme="minorHAnsi" w:hAnsiTheme="minorHAnsi"/>
          <w:rPrChange w:id="1647" w:author="Erin Stephenson" w:date="2019-03-13T19:33:00Z">
            <w:rPr/>
          </w:rPrChange>
        </w:rPr>
        <w:t xml:space="preserve"> were more insulin </w:t>
      </w:r>
      <w:ins w:id="1648" w:author="Erin Stephenson" w:date="2019-03-11T15:17:00Z">
        <w:r w:rsidR="00041C32" w:rsidRPr="00ED672B">
          <w:rPr>
            <w:rFonts w:asciiTheme="minorHAnsi" w:hAnsiTheme="minorHAnsi"/>
            <w:rPrChange w:id="1649" w:author="Erin Stephenson" w:date="2019-03-13T19:33:00Z">
              <w:rPr/>
            </w:rPrChange>
          </w:rPr>
          <w:t>responsive</w:t>
        </w:r>
      </w:ins>
      <w:del w:id="1650" w:author="Erin Stephenson" w:date="2019-03-11T15:17:00Z">
        <w:r w:rsidR="009F1160" w:rsidRPr="00ED672B" w:rsidDel="00041C32">
          <w:rPr>
            <w:rFonts w:asciiTheme="minorHAnsi" w:hAnsiTheme="minorHAnsi"/>
            <w:rPrChange w:id="1651" w:author="Erin Stephenson" w:date="2019-03-13T19:33:00Z">
              <w:rPr/>
            </w:rPrChange>
          </w:rPr>
          <w:delText>sensitive</w:delText>
        </w:r>
      </w:del>
      <w:r w:rsidR="009F1160" w:rsidRPr="00ED672B">
        <w:rPr>
          <w:rFonts w:asciiTheme="minorHAnsi" w:hAnsiTheme="minorHAnsi"/>
          <w:rPrChange w:id="1652" w:author="Erin Stephenson" w:date="2019-03-13T19:33:00Z">
            <w:rPr/>
          </w:rPrChange>
        </w:rPr>
        <w:t xml:space="preserve"> </w:t>
      </w:r>
      <w:commentRangeStart w:id="1653"/>
      <w:ins w:id="1654" w:author="Erin Stephenson" w:date="2019-03-13T15:17:00Z">
        <w:r w:rsidR="003D3C8F" w:rsidRPr="00ED672B">
          <w:rPr>
            <w:rFonts w:asciiTheme="minorHAnsi" w:hAnsiTheme="minorHAnsi"/>
            <w:rPrChange w:id="1655" w:author="Erin Stephenson" w:date="2019-03-13T19:33:00Z">
              <w:rPr/>
            </w:rPrChange>
          </w:rPr>
          <w:t>(effect size</w:t>
        </w:r>
      </w:ins>
      <w:ins w:id="1656" w:author="Erin Stephenson" w:date="2019-03-13T15:18:00Z">
        <w:r w:rsidR="003D3C8F" w:rsidRPr="00ED672B">
          <w:rPr>
            <w:rFonts w:asciiTheme="minorHAnsi" w:hAnsiTheme="minorHAnsi"/>
            <w:rPrChange w:id="1657" w:author="Erin Stephenson" w:date="2019-03-13T19:33:00Z">
              <w:rPr/>
            </w:rPrChange>
          </w:rPr>
          <w:t>s</w:t>
        </w:r>
      </w:ins>
      <w:ins w:id="1658" w:author="Erin Stephenson" w:date="2019-03-13T15:17:00Z">
        <w:r w:rsidR="003D3C8F" w:rsidRPr="00ED672B">
          <w:rPr>
            <w:rFonts w:asciiTheme="minorHAnsi" w:hAnsiTheme="minorHAnsi"/>
            <w:rPrChange w:id="1659" w:author="Erin Stephenson" w:date="2019-03-13T19:33:00Z">
              <w:rPr/>
            </w:rPrChange>
          </w:rPr>
          <w:t>, p-value</w:t>
        </w:r>
      </w:ins>
      <w:ins w:id="1660" w:author="Erin Stephenson" w:date="2019-03-13T15:18:00Z">
        <w:r w:rsidR="003D3C8F" w:rsidRPr="00ED672B">
          <w:rPr>
            <w:rFonts w:asciiTheme="minorHAnsi" w:hAnsiTheme="minorHAnsi"/>
            <w:rPrChange w:id="1661" w:author="Erin Stephenson" w:date="2019-03-13T19:33:00Z">
              <w:rPr/>
            </w:rPrChange>
          </w:rPr>
          <w:t>s</w:t>
        </w:r>
      </w:ins>
      <w:ins w:id="1662" w:author="Erin Stephenson" w:date="2019-03-13T15:17:00Z">
        <w:r w:rsidR="003D3C8F" w:rsidRPr="00ED672B">
          <w:rPr>
            <w:rFonts w:asciiTheme="minorHAnsi" w:hAnsiTheme="minorHAnsi"/>
            <w:rPrChange w:id="1663" w:author="Erin Stephenson" w:date="2019-03-13T19:33:00Z">
              <w:rPr/>
            </w:rPrChange>
          </w:rPr>
          <w:t>)</w:t>
        </w:r>
      </w:ins>
      <w:commentRangeEnd w:id="1653"/>
      <w:ins w:id="1664" w:author="Erin Stephenson" w:date="2019-03-13T15:18:00Z">
        <w:r w:rsidR="003D3C8F" w:rsidRPr="00ED672B">
          <w:rPr>
            <w:rStyle w:val="CommentReference"/>
            <w:rFonts w:asciiTheme="minorHAnsi" w:hAnsiTheme="minorHAnsi"/>
            <w:rPrChange w:id="1665" w:author="Erin Stephenson" w:date="2019-03-13T19:33:00Z">
              <w:rPr>
                <w:rStyle w:val="CommentReference"/>
              </w:rPr>
            </w:rPrChange>
          </w:rPr>
          <w:commentReference w:id="1653"/>
        </w:r>
      </w:ins>
      <w:del w:id="1666" w:author="Erin Stephenson" w:date="2019-03-13T15:17:00Z">
        <w:r w:rsidR="009F1160" w:rsidRPr="00ED672B" w:rsidDel="003D3C8F">
          <w:rPr>
            <w:rFonts w:asciiTheme="minorHAnsi" w:hAnsiTheme="minorHAnsi"/>
            <w:rPrChange w:id="1667" w:author="Erin Stephenson" w:date="2019-03-13T19:33:00Z">
              <w:rPr/>
            </w:rPrChange>
          </w:rPr>
          <w:delText xml:space="preserve">after </w:delText>
        </w:r>
      </w:del>
      <w:ins w:id="1668" w:author="Erin Stephenson" w:date="2019-03-13T15:18:00Z">
        <w:r w:rsidR="00F635E6" w:rsidRPr="00ED672B">
          <w:rPr>
            <w:rFonts w:asciiTheme="minorHAnsi" w:hAnsiTheme="minorHAnsi"/>
            <w:rPrChange w:id="1669" w:author="Erin Stephenson" w:date="2019-03-13T19:33:00Z">
              <w:rPr/>
            </w:rPrChange>
          </w:rPr>
          <w:t>. This is</w:t>
        </w:r>
        <w:r w:rsidR="003D3C8F" w:rsidRPr="00ED672B">
          <w:rPr>
            <w:rFonts w:asciiTheme="minorHAnsi" w:hAnsiTheme="minorHAnsi"/>
            <w:rPrChange w:id="1670" w:author="Erin Stephenson" w:date="2019-03-13T19:33:00Z">
              <w:rPr/>
            </w:rPrChange>
          </w:rPr>
          <w:t xml:space="preserve"> </w:t>
        </w:r>
      </w:ins>
      <w:commentRangeStart w:id="1671"/>
      <w:del w:id="1672" w:author="Erin Stephenson" w:date="2019-03-13T15:18:00Z">
        <w:r w:rsidR="009F1160" w:rsidRPr="00ED672B" w:rsidDel="003D3C8F">
          <w:rPr>
            <w:rFonts w:asciiTheme="minorHAnsi" w:hAnsiTheme="minorHAnsi"/>
            <w:rPrChange w:id="1673" w:author="Erin Stephenson" w:date="2019-03-13T19:33:00Z">
              <w:rPr/>
            </w:rPrChange>
          </w:rPr>
          <w:delText xml:space="preserve">HFD treatment, </w:delText>
        </w:r>
        <w:commentRangeEnd w:id="1671"/>
        <w:r w:rsidR="00A22BB0" w:rsidRPr="00ED672B" w:rsidDel="003D3C8F">
          <w:rPr>
            <w:rStyle w:val="CommentReference"/>
            <w:rFonts w:asciiTheme="minorHAnsi" w:hAnsiTheme="minorHAnsi"/>
            <w:rPrChange w:id="1674" w:author="Erin Stephenson" w:date="2019-03-13T19:33:00Z">
              <w:rPr>
                <w:rStyle w:val="CommentReference"/>
              </w:rPr>
            </w:rPrChange>
          </w:rPr>
          <w:commentReference w:id="1671"/>
        </w:r>
      </w:del>
      <w:r w:rsidR="009F1160" w:rsidRPr="00ED672B">
        <w:rPr>
          <w:rFonts w:asciiTheme="minorHAnsi" w:hAnsiTheme="minorHAnsi"/>
          <w:rPrChange w:id="1675" w:author="Erin Stephenson" w:date="2019-03-13T19:33:00Z">
            <w:rPr/>
          </w:rPrChange>
        </w:rPr>
        <w:t xml:space="preserve">consistent with the hypothesis that the </w:t>
      </w:r>
      <w:del w:id="1676" w:author="Erin Stephenson" w:date="2019-03-11T15:13:00Z">
        <w:r w:rsidR="009F1160" w:rsidRPr="00ED672B" w:rsidDel="00A43BE8">
          <w:rPr>
            <w:rFonts w:asciiTheme="minorHAnsi" w:hAnsiTheme="minorHAnsi"/>
            <w:rPrChange w:id="1677" w:author="Erin Stephenson" w:date="2019-03-13T19:33:00Z">
              <w:rPr/>
            </w:rPrChange>
          </w:rPr>
          <w:delText xml:space="preserve">lower </w:delText>
        </w:r>
      </w:del>
      <w:r w:rsidR="009F1160" w:rsidRPr="00ED672B">
        <w:rPr>
          <w:rFonts w:asciiTheme="minorHAnsi" w:hAnsiTheme="minorHAnsi"/>
          <w:rPrChange w:id="1678" w:author="Erin Stephenson" w:date="2019-03-13T19:33:00Z">
            <w:rPr/>
          </w:rPrChange>
        </w:rPr>
        <w:t>adiposity</w:t>
      </w:r>
      <w:ins w:id="1679" w:author="Erin Stephenson" w:date="2019-03-11T15:13:00Z">
        <w:r w:rsidR="00A43BE8" w:rsidRPr="00ED672B">
          <w:rPr>
            <w:rFonts w:asciiTheme="minorHAnsi" w:hAnsiTheme="minorHAnsi"/>
            <w:rPrChange w:id="1680" w:author="Erin Stephenson" w:date="2019-03-13T19:33:00Z">
              <w:rPr/>
            </w:rPrChange>
          </w:rPr>
          <w:t xml:space="preserve"> is inversely related to</w:t>
        </w:r>
      </w:ins>
      <w:del w:id="1681" w:author="Erin Stephenson" w:date="2019-03-11T15:13:00Z">
        <w:r w:rsidR="009F1160" w:rsidRPr="00ED672B" w:rsidDel="00A43BE8">
          <w:rPr>
            <w:rFonts w:asciiTheme="minorHAnsi" w:hAnsiTheme="minorHAnsi"/>
            <w:rPrChange w:id="1682" w:author="Erin Stephenson" w:date="2019-03-13T19:33:00Z">
              <w:rPr/>
            </w:rPrChange>
          </w:rPr>
          <w:delText xml:space="preserve"> results in improved</w:delText>
        </w:r>
      </w:del>
      <w:r w:rsidR="009F1160" w:rsidRPr="00ED672B">
        <w:rPr>
          <w:rFonts w:asciiTheme="minorHAnsi" w:hAnsiTheme="minorHAnsi"/>
          <w:rPrChange w:id="1683" w:author="Erin Stephenson" w:date="2019-03-13T19:33:00Z">
            <w:rPr/>
          </w:rPrChange>
        </w:rPr>
        <w:t xml:space="preserve"> insulin sensitivity</w:t>
      </w:r>
      <w:ins w:id="1684" w:author="Erin Stephenson" w:date="2019-03-13T15:19:00Z">
        <w:r w:rsidR="00631ABF" w:rsidRPr="00ED672B">
          <w:rPr>
            <w:rFonts w:asciiTheme="minorHAnsi" w:hAnsiTheme="minorHAnsi"/>
            <w:rPrChange w:id="1685" w:author="Erin Stephenson" w:date="2019-03-13T19:33:00Z">
              <w:rPr/>
            </w:rPrChange>
          </w:rPr>
          <w:t xml:space="preserve"> and that these mice are </w:t>
        </w:r>
        <w:r w:rsidR="00F573B3" w:rsidRPr="00ED672B">
          <w:rPr>
            <w:rFonts w:asciiTheme="minorHAnsi" w:hAnsiTheme="minorHAnsi"/>
            <w:rPrChange w:id="1686" w:author="Erin Stephenson" w:date="2019-03-13T19:33:00Z">
              <w:rPr/>
            </w:rPrChange>
          </w:rPr>
          <w:t xml:space="preserve">not lipodystrophic </w:t>
        </w:r>
        <w:r w:rsidR="00F573B3" w:rsidRPr="00ED672B">
          <w:rPr>
            <w:rFonts w:asciiTheme="minorHAnsi" w:hAnsiTheme="minorHAnsi"/>
            <w:i/>
            <w:rPrChange w:id="1687" w:author="Erin Stephenson" w:date="2019-03-13T19:33:00Z">
              <w:rPr/>
            </w:rPrChange>
          </w:rPr>
          <w:t>per se</w:t>
        </w:r>
        <w:r w:rsidR="00F573B3" w:rsidRPr="00ED672B">
          <w:rPr>
            <w:rFonts w:asciiTheme="minorHAnsi" w:hAnsiTheme="minorHAnsi"/>
            <w:rPrChange w:id="1688" w:author="Erin Stephenson" w:date="2019-03-13T19:33:00Z">
              <w:rPr/>
            </w:rPrChange>
          </w:rPr>
          <w:t xml:space="preserve">, rather that </w:t>
        </w:r>
      </w:ins>
      <w:del w:id="1689" w:author="Erin Stephenson" w:date="2019-03-13T15:19:00Z">
        <w:r w:rsidR="009F1160" w:rsidRPr="00ED672B" w:rsidDel="00F573B3">
          <w:rPr>
            <w:rFonts w:asciiTheme="minorHAnsi" w:hAnsiTheme="minorHAnsi"/>
            <w:rPrChange w:id="1690" w:author="Erin Stephenson" w:date="2019-03-13T19:33:00Z">
              <w:rPr/>
            </w:rPrChange>
          </w:rPr>
          <w:delText>.</w:delText>
        </w:r>
      </w:del>
      <w:del w:id="1691" w:author="Erin Stephenson" w:date="2019-03-13T15:20:00Z">
        <w:r w:rsidR="0087648E" w:rsidRPr="00ED672B" w:rsidDel="00F573B3">
          <w:rPr>
            <w:rFonts w:asciiTheme="minorHAnsi" w:hAnsiTheme="minorHAnsi"/>
            <w:rPrChange w:id="1692" w:author="Erin Stephenson" w:date="2019-03-13T19:33:00Z">
              <w:rPr/>
            </w:rPrChange>
          </w:rPr>
          <w:delText xml:space="preserve">  These data support the hypothesis that</w:delText>
        </w:r>
      </w:del>
      <w:ins w:id="1693" w:author="Erin Stephenson" w:date="2019-03-11T15:21:00Z">
        <w:r w:rsidR="00136D4C" w:rsidRPr="00ED672B">
          <w:rPr>
            <w:rFonts w:asciiTheme="minorHAnsi" w:hAnsiTheme="minorHAnsi"/>
            <w:rPrChange w:id="1694" w:author="Erin Stephenson" w:date="2019-03-13T19:33:00Z">
              <w:rPr/>
            </w:rPrChange>
          </w:rPr>
          <w:t>mice with</w:t>
        </w:r>
      </w:ins>
      <w:r w:rsidR="0087648E" w:rsidRPr="00ED672B">
        <w:rPr>
          <w:rFonts w:asciiTheme="minorHAnsi" w:hAnsiTheme="minorHAnsi"/>
          <w:rPrChange w:id="1695" w:author="Erin Stephenson" w:date="2019-03-13T19:33:00Z">
            <w:rPr/>
          </w:rPrChange>
        </w:rPr>
        <w:t xml:space="preserve"> muscle </w:t>
      </w:r>
      <w:r w:rsidR="0087648E" w:rsidRPr="00ED672B">
        <w:rPr>
          <w:rFonts w:asciiTheme="minorHAnsi" w:hAnsiTheme="minorHAnsi"/>
          <w:i/>
          <w:rPrChange w:id="1696" w:author="Erin Stephenson" w:date="2019-03-13T19:33:00Z">
            <w:rPr>
              <w:i/>
            </w:rPr>
          </w:rPrChange>
        </w:rPr>
        <w:t xml:space="preserve">Tsc1I </w:t>
      </w:r>
      <w:r w:rsidR="0087648E" w:rsidRPr="00ED672B">
        <w:rPr>
          <w:rFonts w:asciiTheme="minorHAnsi" w:hAnsiTheme="minorHAnsi"/>
          <w:rPrChange w:id="1697" w:author="Erin Stephenson" w:date="2019-03-13T19:33:00Z">
            <w:rPr/>
          </w:rPrChange>
        </w:rPr>
        <w:t xml:space="preserve">knockout </w:t>
      </w:r>
      <w:del w:id="1698" w:author="Erin Stephenson" w:date="2019-03-11T15:20:00Z">
        <w:r w:rsidR="0087648E" w:rsidRPr="00ED672B" w:rsidDel="00041C32">
          <w:rPr>
            <w:rFonts w:asciiTheme="minorHAnsi" w:hAnsiTheme="minorHAnsi"/>
            <w:rPrChange w:id="1699" w:author="Erin Stephenson" w:date="2019-03-13T19:33:00Z">
              <w:rPr/>
            </w:rPrChange>
          </w:rPr>
          <w:delText xml:space="preserve">prevents </w:delText>
        </w:r>
      </w:del>
      <w:ins w:id="1700" w:author="Erin Stephenson" w:date="2019-03-11T15:20:00Z">
        <w:r w:rsidR="00041C32" w:rsidRPr="00ED672B">
          <w:rPr>
            <w:rFonts w:asciiTheme="minorHAnsi" w:hAnsiTheme="minorHAnsi"/>
            <w:rPrChange w:id="1701" w:author="Erin Stephenson" w:date="2019-03-13T19:33:00Z">
              <w:rPr/>
            </w:rPrChange>
          </w:rPr>
          <w:t xml:space="preserve">are protected from </w:t>
        </w:r>
      </w:ins>
      <w:r w:rsidR="0087648E" w:rsidRPr="00ED672B">
        <w:rPr>
          <w:rFonts w:asciiTheme="minorHAnsi" w:hAnsiTheme="minorHAnsi"/>
          <w:rPrChange w:id="1702" w:author="Erin Stephenson" w:date="2019-03-13T19:33:00Z">
            <w:rPr/>
          </w:rPrChange>
        </w:rPr>
        <w:t>adipose tissue expansion</w:t>
      </w:r>
      <w:ins w:id="1703" w:author="Erin Stephenson" w:date="2019-03-13T15:20:00Z">
        <w:r w:rsidR="00F573B3" w:rsidRPr="00ED672B">
          <w:rPr>
            <w:rFonts w:asciiTheme="minorHAnsi" w:hAnsiTheme="minorHAnsi"/>
            <w:rPrChange w:id="1704" w:author="Erin Stephenson" w:date="2019-03-13T19:33:00Z">
              <w:rPr/>
            </w:rPrChange>
          </w:rPr>
          <w:t xml:space="preserve"> through </w:t>
        </w:r>
      </w:ins>
      <w:ins w:id="1705" w:author="Erin Stephenson" w:date="2019-03-13T15:21:00Z">
        <w:r w:rsidR="00D823F3" w:rsidRPr="00ED672B">
          <w:rPr>
            <w:rFonts w:asciiTheme="minorHAnsi" w:hAnsiTheme="minorHAnsi"/>
            <w:rPrChange w:id="1706" w:author="Erin Stephenson" w:date="2019-03-13T19:33:00Z">
              <w:rPr/>
            </w:rPrChange>
          </w:rPr>
          <w:t>triglyceride</w:t>
        </w:r>
      </w:ins>
      <w:ins w:id="1707" w:author="Erin Stephenson" w:date="2019-03-13T15:20:00Z">
        <w:r w:rsidR="00F573B3" w:rsidRPr="00ED672B">
          <w:rPr>
            <w:rFonts w:asciiTheme="minorHAnsi" w:hAnsiTheme="minorHAnsi"/>
            <w:rPrChange w:id="1708" w:author="Erin Stephenson" w:date="2019-03-13T19:33:00Z">
              <w:rPr/>
            </w:rPrChange>
          </w:rPr>
          <w:t xml:space="preserve"> accumulation</w:t>
        </w:r>
      </w:ins>
      <w:r w:rsidR="0087648E" w:rsidRPr="00ED672B">
        <w:rPr>
          <w:rFonts w:asciiTheme="minorHAnsi" w:hAnsiTheme="minorHAnsi"/>
          <w:rPrChange w:id="1709" w:author="Erin Stephenson" w:date="2019-03-13T19:33:00Z">
            <w:rPr/>
          </w:rPrChange>
        </w:rPr>
        <w:t xml:space="preserve"> </w:t>
      </w:r>
      <w:del w:id="1710" w:author="Erin Stephenson" w:date="2019-03-11T15:21:00Z">
        <w:r w:rsidR="0087648E" w:rsidRPr="00ED672B" w:rsidDel="00136D4C">
          <w:rPr>
            <w:rFonts w:asciiTheme="minorHAnsi" w:hAnsiTheme="minorHAnsi"/>
            <w:rPrChange w:id="1711" w:author="Erin Stephenson" w:date="2019-03-13T19:33:00Z">
              <w:rPr/>
            </w:rPrChange>
          </w:rPr>
          <w:delText xml:space="preserve">during </w:delText>
        </w:r>
      </w:del>
      <w:ins w:id="1712" w:author="Erin Stephenson" w:date="2019-03-11T15:21:00Z">
        <w:r w:rsidR="00136D4C" w:rsidRPr="00ED672B">
          <w:rPr>
            <w:rFonts w:asciiTheme="minorHAnsi" w:hAnsiTheme="minorHAnsi"/>
            <w:rPrChange w:id="1713" w:author="Erin Stephenson" w:date="2019-03-13T19:33:00Z">
              <w:rPr/>
            </w:rPrChange>
          </w:rPr>
          <w:t xml:space="preserve">in response to </w:t>
        </w:r>
      </w:ins>
      <w:r w:rsidR="0087648E" w:rsidRPr="00ED672B">
        <w:rPr>
          <w:rFonts w:asciiTheme="minorHAnsi" w:hAnsiTheme="minorHAnsi"/>
          <w:rPrChange w:id="1714" w:author="Erin Stephenson" w:date="2019-03-13T19:33:00Z">
            <w:rPr/>
          </w:rPrChange>
        </w:rPr>
        <w:t>a high fat diet</w:t>
      </w:r>
      <w:ins w:id="1715" w:author="Erin Stephenson" w:date="2019-03-11T15:20:00Z">
        <w:r w:rsidR="00041C32" w:rsidRPr="00ED672B">
          <w:rPr>
            <w:rFonts w:asciiTheme="minorHAnsi" w:hAnsiTheme="minorHAnsi"/>
            <w:rPrChange w:id="1716" w:author="Erin Stephenson" w:date="2019-03-13T19:33:00Z">
              <w:rPr/>
            </w:rPrChange>
          </w:rPr>
          <w:t>.</w:t>
        </w:r>
      </w:ins>
      <w:commentRangeEnd w:id="1606"/>
      <w:ins w:id="1717" w:author="Erin Stephenson" w:date="2019-03-13T15:23:00Z">
        <w:r w:rsidR="00F635E6" w:rsidRPr="00ED672B">
          <w:rPr>
            <w:rStyle w:val="CommentReference"/>
            <w:rFonts w:asciiTheme="minorHAnsi" w:hAnsiTheme="minorHAnsi"/>
            <w:rPrChange w:id="1718" w:author="Erin Stephenson" w:date="2019-03-13T19:33:00Z">
              <w:rPr>
                <w:rStyle w:val="CommentReference"/>
              </w:rPr>
            </w:rPrChange>
          </w:rPr>
          <w:commentReference w:id="1606"/>
        </w:r>
      </w:ins>
      <w:del w:id="1719" w:author="Erin Stephenson" w:date="2019-03-11T15:20:00Z">
        <w:r w:rsidR="0087648E" w:rsidRPr="00ED672B" w:rsidDel="00041C32">
          <w:rPr>
            <w:rFonts w:asciiTheme="minorHAnsi" w:hAnsiTheme="minorHAnsi"/>
            <w:rPrChange w:id="1720" w:author="Erin Stephenson" w:date="2019-03-13T19:33:00Z">
              <w:rPr/>
            </w:rPrChange>
          </w:rPr>
          <w:delText xml:space="preserve">, </w:delText>
        </w:r>
        <w:r w:rsidR="00EC0891" w:rsidRPr="00ED672B" w:rsidDel="00041C32">
          <w:rPr>
            <w:rFonts w:asciiTheme="minorHAnsi" w:hAnsiTheme="minorHAnsi"/>
            <w:rPrChange w:id="1721" w:author="Erin Stephenson" w:date="2019-03-13T19:33:00Z">
              <w:rPr/>
            </w:rPrChange>
          </w:rPr>
          <w:delText xml:space="preserve">and </w:delText>
        </w:r>
      </w:del>
      <w:del w:id="1722" w:author="Erin Stephenson" w:date="2019-03-11T15:17:00Z">
        <w:r w:rsidR="00EC0891" w:rsidRPr="00ED672B" w:rsidDel="00041C32">
          <w:rPr>
            <w:rFonts w:asciiTheme="minorHAnsi" w:hAnsiTheme="minorHAnsi"/>
            <w:rPrChange w:id="1723" w:author="Erin Stephenson" w:date="2019-03-13T19:33:00Z">
              <w:rPr/>
            </w:rPrChange>
          </w:rPr>
          <w:delText xml:space="preserve">is </w:delText>
        </w:r>
      </w:del>
      <w:del w:id="1724" w:author="Erin Stephenson" w:date="2019-03-11T15:20:00Z">
        <w:r w:rsidR="00EC0891" w:rsidRPr="00ED672B" w:rsidDel="00041C32">
          <w:rPr>
            <w:rFonts w:asciiTheme="minorHAnsi" w:hAnsiTheme="minorHAnsi"/>
            <w:rPrChange w:id="1725" w:author="Erin Stephenson" w:date="2019-03-13T19:33:00Z">
              <w:rPr/>
            </w:rPrChange>
          </w:rPr>
          <w:delText>consistent with elevated energy expenditure.</w:delText>
        </w:r>
        <w:r w:rsidR="0087648E" w:rsidRPr="00ED672B" w:rsidDel="00041C32">
          <w:rPr>
            <w:rFonts w:asciiTheme="minorHAnsi" w:hAnsiTheme="minorHAnsi"/>
            <w:rPrChange w:id="1726" w:author="Erin Stephenson" w:date="2019-03-13T19:33:00Z">
              <w:rPr/>
            </w:rPrChange>
          </w:rPr>
          <w:delText xml:space="preserve"> </w:delText>
        </w:r>
      </w:del>
      <w:r w:rsidR="0087648E" w:rsidRPr="00ED672B">
        <w:rPr>
          <w:rFonts w:asciiTheme="minorHAnsi" w:hAnsiTheme="minorHAnsi"/>
          <w:rPrChange w:id="1727" w:author="Erin Stephenson" w:date="2019-03-13T19:33:00Z">
            <w:rPr/>
          </w:rPrChange>
        </w:rPr>
        <w:t xml:space="preserve"> </w:t>
      </w:r>
    </w:p>
    <w:p w14:paraId="3BD73669" w14:textId="77777777" w:rsidR="00B04B43" w:rsidRPr="00ED672B" w:rsidRDefault="00B04B43" w:rsidP="0087648E">
      <w:pPr>
        <w:rPr>
          <w:rFonts w:asciiTheme="minorHAnsi" w:hAnsiTheme="minorHAnsi"/>
          <w:rPrChange w:id="1728" w:author="Erin Stephenson" w:date="2019-03-13T19:33:00Z">
            <w:rPr/>
          </w:rPrChange>
        </w:rPr>
      </w:pPr>
    </w:p>
    <w:p w14:paraId="5F6B43F1" w14:textId="4049F03F" w:rsidR="00E7425C" w:rsidRPr="00ED672B" w:rsidRDefault="00B04B43" w:rsidP="00E7425C">
      <w:pPr>
        <w:pStyle w:val="Heading2"/>
        <w:rPr>
          <w:rFonts w:asciiTheme="minorHAnsi" w:hAnsiTheme="minorHAnsi"/>
          <w:rPrChange w:id="1729" w:author="Erin Stephenson" w:date="2019-03-13T19:33:00Z">
            <w:rPr/>
          </w:rPrChange>
        </w:rPr>
      </w:pPr>
      <w:commentRangeStart w:id="1730"/>
      <w:r w:rsidRPr="00ED672B">
        <w:rPr>
          <w:rFonts w:asciiTheme="minorHAnsi" w:hAnsiTheme="minorHAnsi"/>
          <w:rPrChange w:id="1731" w:author="Erin Stephenson" w:date="2019-03-13T19:33:00Z">
            <w:rPr/>
          </w:rPrChange>
        </w:rPr>
        <w:t>A</w:t>
      </w:r>
      <w:r w:rsidR="00E7425C" w:rsidRPr="00ED672B">
        <w:rPr>
          <w:rFonts w:asciiTheme="minorHAnsi" w:hAnsiTheme="minorHAnsi"/>
          <w:rPrChange w:id="1732" w:author="Erin Stephenson" w:date="2019-03-13T19:33:00Z">
            <w:rPr/>
          </w:rPrChange>
        </w:rPr>
        <w:t xml:space="preserve">blation of Muscle </w:t>
      </w:r>
      <w:r w:rsidR="00E7425C" w:rsidRPr="00ED672B">
        <w:rPr>
          <w:rFonts w:asciiTheme="minorHAnsi" w:hAnsiTheme="minorHAnsi"/>
          <w:i/>
          <w:rPrChange w:id="1733" w:author="Erin Stephenson" w:date="2019-03-13T19:33:00Z">
            <w:rPr>
              <w:i/>
            </w:rPr>
          </w:rPrChange>
        </w:rPr>
        <w:t>Tsc1</w:t>
      </w:r>
      <w:r w:rsidR="00E7425C" w:rsidRPr="00ED672B">
        <w:rPr>
          <w:rFonts w:asciiTheme="minorHAnsi" w:hAnsiTheme="minorHAnsi"/>
          <w:rPrChange w:id="1734" w:author="Erin Stephenson" w:date="2019-03-13T19:33:00Z">
            <w:rPr/>
          </w:rPrChange>
        </w:rPr>
        <w:t xml:space="preserve"> Results in </w:t>
      </w:r>
      <w:r w:rsidR="00E0148A" w:rsidRPr="00ED672B">
        <w:rPr>
          <w:rFonts w:asciiTheme="minorHAnsi" w:hAnsiTheme="minorHAnsi"/>
          <w:rPrChange w:id="1735" w:author="Erin Stephenson" w:date="2019-03-13T19:33:00Z">
            <w:rPr/>
          </w:rPrChange>
        </w:rPr>
        <w:t xml:space="preserve">Increased </w:t>
      </w:r>
      <w:r w:rsidR="00E7425C" w:rsidRPr="00ED672B">
        <w:rPr>
          <w:rFonts w:asciiTheme="minorHAnsi" w:hAnsiTheme="minorHAnsi"/>
          <w:rPrChange w:id="1736" w:author="Erin Stephenson" w:date="2019-03-13T19:33:00Z">
            <w:rPr/>
          </w:rPrChange>
        </w:rPr>
        <w:t xml:space="preserve">Oxidative </w:t>
      </w:r>
      <w:ins w:id="1737" w:author="Erin Stephenson" w:date="2019-03-13T15:26:00Z">
        <w:r w:rsidR="003D4E33" w:rsidRPr="00ED672B">
          <w:rPr>
            <w:rFonts w:asciiTheme="minorHAnsi" w:hAnsiTheme="minorHAnsi"/>
            <w:rPrChange w:id="1738" w:author="Erin Stephenson" w:date="2019-03-13T19:33:00Z">
              <w:rPr/>
            </w:rPrChange>
          </w:rPr>
          <w:t xml:space="preserve">Enzymes in </w:t>
        </w:r>
      </w:ins>
      <w:r w:rsidR="00E7425C" w:rsidRPr="00ED672B">
        <w:rPr>
          <w:rFonts w:asciiTheme="minorHAnsi" w:hAnsiTheme="minorHAnsi"/>
          <w:rPrChange w:id="1739" w:author="Erin Stephenson" w:date="2019-03-13T19:33:00Z">
            <w:rPr/>
          </w:rPrChange>
        </w:rPr>
        <w:t>Muscle Fibers and Upregulation of Fatty Acid/Amino Acid Uptake Genes</w:t>
      </w:r>
      <w:commentRangeEnd w:id="1730"/>
      <w:r w:rsidR="003D4E33" w:rsidRPr="00ED672B">
        <w:rPr>
          <w:rStyle w:val="CommentReference"/>
          <w:rFonts w:asciiTheme="minorHAnsi" w:eastAsiaTheme="minorEastAsia" w:hAnsiTheme="minorHAnsi" w:cstheme="minorBidi"/>
          <w:b w:val="0"/>
          <w:bCs w:val="0"/>
          <w:color w:val="auto"/>
        </w:rPr>
        <w:commentReference w:id="1730"/>
      </w:r>
    </w:p>
    <w:p w14:paraId="1C3DAE43" w14:textId="58C06F52" w:rsidR="00F82FCB" w:rsidRPr="00ED672B" w:rsidRDefault="0032099B" w:rsidP="003669B1">
      <w:pPr>
        <w:rPr>
          <w:rFonts w:asciiTheme="minorHAnsi" w:hAnsiTheme="minorHAnsi"/>
          <w:rPrChange w:id="1740" w:author="Erin Stephenson" w:date="2019-03-13T19:33:00Z">
            <w:rPr/>
          </w:rPrChange>
        </w:rPr>
      </w:pPr>
      <w:del w:id="1741" w:author="Erin Stephenson" w:date="2019-03-11T15:21:00Z">
        <w:r w:rsidRPr="00ED672B" w:rsidDel="001E44FD">
          <w:rPr>
            <w:rFonts w:asciiTheme="minorHAnsi" w:hAnsiTheme="minorHAnsi"/>
            <w:rPrChange w:id="1742" w:author="Erin Stephenson" w:date="2019-03-13T19:33:00Z">
              <w:rPr/>
            </w:rPrChange>
          </w:rPr>
          <w:delText>In order t</w:delText>
        </w:r>
      </w:del>
      <w:ins w:id="1743" w:author="Erin Stephenson" w:date="2019-03-11T15:21:00Z">
        <w:r w:rsidR="001E44FD" w:rsidRPr="00ED672B">
          <w:rPr>
            <w:rFonts w:asciiTheme="minorHAnsi" w:hAnsiTheme="minorHAnsi"/>
            <w:rPrChange w:id="1744" w:author="Erin Stephenson" w:date="2019-03-13T19:33:00Z">
              <w:rPr/>
            </w:rPrChange>
          </w:rPr>
          <w:t>T</w:t>
        </w:r>
      </w:ins>
      <w:r w:rsidRPr="00ED672B">
        <w:rPr>
          <w:rFonts w:asciiTheme="minorHAnsi" w:hAnsiTheme="minorHAnsi"/>
          <w:rPrChange w:id="1745" w:author="Erin Stephenson" w:date="2019-03-13T19:33:00Z">
            <w:rPr/>
          </w:rPrChange>
        </w:rPr>
        <w:t xml:space="preserve">o gain </w:t>
      </w:r>
      <w:ins w:id="1746" w:author="Erin Stephenson" w:date="2019-03-11T15:25:00Z">
        <w:r w:rsidR="00510897" w:rsidRPr="00ED672B">
          <w:rPr>
            <w:rFonts w:asciiTheme="minorHAnsi" w:hAnsiTheme="minorHAnsi"/>
            <w:rPrChange w:id="1747" w:author="Erin Stephenson" w:date="2019-03-13T19:33:00Z">
              <w:rPr/>
            </w:rPrChange>
          </w:rPr>
          <w:t xml:space="preserve">further </w:t>
        </w:r>
      </w:ins>
      <w:del w:id="1748" w:author="Erin Stephenson" w:date="2019-03-11T15:21:00Z">
        <w:r w:rsidRPr="00ED672B" w:rsidDel="001E44FD">
          <w:rPr>
            <w:rFonts w:asciiTheme="minorHAnsi" w:hAnsiTheme="minorHAnsi"/>
            <w:rPrChange w:id="1749" w:author="Erin Stephenson" w:date="2019-03-13T19:33:00Z">
              <w:rPr/>
            </w:rPrChange>
          </w:rPr>
          <w:delText xml:space="preserve">some </w:delText>
        </w:r>
      </w:del>
      <w:r w:rsidRPr="00ED672B">
        <w:rPr>
          <w:rFonts w:asciiTheme="minorHAnsi" w:hAnsiTheme="minorHAnsi"/>
          <w:rPrChange w:id="1750" w:author="Erin Stephenson" w:date="2019-03-13T19:33:00Z">
            <w:rPr/>
          </w:rPrChange>
        </w:rPr>
        <w:t xml:space="preserve">insight into the </w:t>
      </w:r>
      <w:ins w:id="1751" w:author="Erin Stephenson" w:date="2019-03-11T15:23:00Z">
        <w:r w:rsidR="003A3449" w:rsidRPr="00ED672B">
          <w:rPr>
            <w:rFonts w:asciiTheme="minorHAnsi" w:hAnsiTheme="minorHAnsi"/>
            <w:rPrChange w:id="1752" w:author="Erin Stephenson" w:date="2019-03-13T19:33:00Z">
              <w:rPr/>
            </w:rPrChange>
          </w:rPr>
          <w:t>mTORC1 activity</w:t>
        </w:r>
      </w:ins>
      <w:ins w:id="1753" w:author="Erin Stephenson" w:date="2019-03-11T15:24:00Z">
        <w:r w:rsidR="003A3449" w:rsidRPr="00ED672B">
          <w:rPr>
            <w:rFonts w:asciiTheme="minorHAnsi" w:hAnsiTheme="minorHAnsi"/>
            <w:rPrChange w:id="1754" w:author="Erin Stephenson" w:date="2019-03-13T19:33:00Z">
              <w:rPr/>
            </w:rPrChange>
          </w:rPr>
          <w:t>-</w:t>
        </w:r>
      </w:ins>
      <w:ins w:id="1755" w:author="Erin Stephenson" w:date="2019-03-11T15:23:00Z">
        <w:r w:rsidR="003A3449" w:rsidRPr="00ED672B">
          <w:rPr>
            <w:rFonts w:asciiTheme="minorHAnsi" w:hAnsiTheme="minorHAnsi"/>
            <w:rPrChange w:id="1756" w:author="Erin Stephenson" w:date="2019-03-13T19:33:00Z">
              <w:rPr/>
            </w:rPrChange>
          </w:rPr>
          <w:t xml:space="preserve">driven </w:t>
        </w:r>
      </w:ins>
      <w:del w:id="1757" w:author="Erin Stephenson" w:date="2019-03-11T15:25:00Z">
        <w:r w:rsidRPr="00ED672B" w:rsidDel="00510897">
          <w:rPr>
            <w:rFonts w:asciiTheme="minorHAnsi" w:hAnsiTheme="minorHAnsi"/>
            <w:rPrChange w:id="1758" w:author="Erin Stephenson" w:date="2019-03-13T19:33:00Z">
              <w:rPr/>
            </w:rPrChange>
          </w:rPr>
          <w:delText xml:space="preserve">changes </w:delText>
        </w:r>
      </w:del>
      <w:ins w:id="1759" w:author="Erin Stephenson" w:date="2019-03-11T15:25:00Z">
        <w:r w:rsidR="00510897" w:rsidRPr="00ED672B">
          <w:rPr>
            <w:rFonts w:asciiTheme="minorHAnsi" w:hAnsiTheme="minorHAnsi"/>
            <w:rPrChange w:id="1760" w:author="Erin Stephenson" w:date="2019-03-13T19:33:00Z">
              <w:rPr/>
            </w:rPrChange>
          </w:rPr>
          <w:t xml:space="preserve">mechanisms </w:t>
        </w:r>
      </w:ins>
      <w:ins w:id="1761" w:author="Erin Stephenson" w:date="2019-03-11T15:24:00Z">
        <w:r w:rsidR="003A3449" w:rsidRPr="00ED672B">
          <w:rPr>
            <w:rFonts w:asciiTheme="minorHAnsi" w:hAnsiTheme="minorHAnsi"/>
            <w:rPrChange w:id="1762" w:author="Erin Stephenson" w:date="2019-03-13T19:33:00Z">
              <w:rPr/>
            </w:rPrChange>
          </w:rPr>
          <w:t xml:space="preserve">within skeletal muscle </w:t>
        </w:r>
      </w:ins>
      <w:ins w:id="1763" w:author="Erin Stephenson" w:date="2019-03-11T15:23:00Z">
        <w:r w:rsidR="003A3449" w:rsidRPr="00ED672B">
          <w:rPr>
            <w:rFonts w:asciiTheme="minorHAnsi" w:hAnsiTheme="minorHAnsi"/>
            <w:rPrChange w:id="1764" w:author="Erin Stephenson" w:date="2019-03-13T19:33:00Z">
              <w:rPr/>
            </w:rPrChange>
          </w:rPr>
          <w:t xml:space="preserve">that </w:t>
        </w:r>
      </w:ins>
      <w:ins w:id="1765" w:author="Erin Stephenson" w:date="2019-03-13T15:27:00Z">
        <w:r w:rsidR="00AD5513" w:rsidRPr="00ED672B">
          <w:rPr>
            <w:rFonts w:asciiTheme="minorHAnsi" w:hAnsiTheme="minorHAnsi"/>
            <w:rPrChange w:id="1766" w:author="Erin Stephenson" w:date="2019-03-13T19:33:00Z">
              <w:rPr/>
            </w:rPrChange>
          </w:rPr>
          <w:t>increase</w:t>
        </w:r>
      </w:ins>
      <w:ins w:id="1767" w:author="Erin Stephenson" w:date="2019-03-13T15:26:00Z">
        <w:r w:rsidR="00AD5513" w:rsidRPr="00ED672B">
          <w:rPr>
            <w:rFonts w:asciiTheme="minorHAnsi" w:hAnsiTheme="minorHAnsi"/>
            <w:rPrChange w:id="1768" w:author="Erin Stephenson" w:date="2019-03-13T19:33:00Z">
              <w:rPr/>
            </w:rPrChange>
          </w:rPr>
          <w:t xml:space="preserve"> </w:t>
        </w:r>
      </w:ins>
      <w:ins w:id="1769" w:author="Erin Stephenson" w:date="2019-03-13T15:27:00Z">
        <w:r w:rsidR="00AD5513" w:rsidRPr="00ED672B">
          <w:rPr>
            <w:rFonts w:asciiTheme="minorHAnsi" w:hAnsiTheme="minorHAnsi"/>
            <w:rPrChange w:id="1770" w:author="Erin Stephenson" w:date="2019-03-13T19:33:00Z">
              <w:rPr/>
            </w:rPrChange>
          </w:rPr>
          <w:t xml:space="preserve">energy expenditure and </w:t>
        </w:r>
      </w:ins>
      <w:ins w:id="1771" w:author="Erin Stephenson" w:date="2019-03-11T15:24:00Z">
        <w:r w:rsidR="00745B67" w:rsidRPr="00ED672B">
          <w:rPr>
            <w:rFonts w:asciiTheme="minorHAnsi" w:hAnsiTheme="minorHAnsi"/>
            <w:rPrChange w:id="1772" w:author="Erin Stephenson" w:date="2019-03-13T19:33:00Z">
              <w:rPr/>
            </w:rPrChange>
          </w:rPr>
          <w:t xml:space="preserve">help </w:t>
        </w:r>
      </w:ins>
      <w:ins w:id="1773" w:author="Erin Stephenson" w:date="2019-03-11T15:23:00Z">
        <w:r w:rsidR="003A3449" w:rsidRPr="00ED672B">
          <w:rPr>
            <w:rFonts w:asciiTheme="minorHAnsi" w:hAnsiTheme="minorHAnsi"/>
            <w:rPrChange w:id="1774" w:author="Erin Stephenson" w:date="2019-03-13T19:33:00Z">
              <w:rPr/>
            </w:rPrChange>
          </w:rPr>
          <w:t xml:space="preserve">protect </w:t>
        </w:r>
      </w:ins>
      <w:ins w:id="1775" w:author="Erin Stephenson" w:date="2019-03-11T15:24:00Z">
        <w:r w:rsidR="00745B67" w:rsidRPr="00ED672B">
          <w:rPr>
            <w:rFonts w:asciiTheme="minorHAnsi" w:hAnsiTheme="minorHAnsi"/>
            <w:i/>
            <w:rPrChange w:id="1776" w:author="Erin Stephenson" w:date="2019-03-13T19:33:00Z">
              <w:rPr/>
            </w:rPrChange>
          </w:rPr>
          <w:t xml:space="preserve">Tsc1 </w:t>
        </w:r>
        <w:r w:rsidR="00745B67" w:rsidRPr="00ED672B">
          <w:rPr>
            <w:rFonts w:asciiTheme="minorHAnsi" w:hAnsiTheme="minorHAnsi"/>
            <w:rPrChange w:id="1777" w:author="Erin Stephenson" w:date="2019-03-13T19:33:00Z">
              <w:rPr/>
            </w:rPrChange>
          </w:rPr>
          <w:t>knockout mice from</w:t>
        </w:r>
      </w:ins>
      <w:ins w:id="1778" w:author="Erin Stephenson" w:date="2019-03-11T15:23:00Z">
        <w:r w:rsidR="003A3449" w:rsidRPr="00ED672B">
          <w:rPr>
            <w:rFonts w:asciiTheme="minorHAnsi" w:hAnsiTheme="minorHAnsi"/>
            <w:rPrChange w:id="1779" w:author="Erin Stephenson" w:date="2019-03-13T19:33:00Z">
              <w:rPr/>
            </w:rPrChange>
          </w:rPr>
          <w:t xml:space="preserve"> diet-induced obesity</w:t>
        </w:r>
      </w:ins>
      <w:del w:id="1780" w:author="Erin Stephenson" w:date="2019-03-11T15:24:00Z">
        <w:r w:rsidRPr="00ED672B" w:rsidDel="003A3449">
          <w:rPr>
            <w:rFonts w:asciiTheme="minorHAnsi" w:hAnsiTheme="minorHAnsi"/>
            <w:rPrChange w:id="1781" w:author="Erin Stephenson" w:date="2019-03-13T19:33:00Z">
              <w:rPr/>
            </w:rPrChange>
          </w:rPr>
          <w:delText>that are occurring within</w:delText>
        </w:r>
      </w:del>
      <w:del w:id="1782" w:author="Erin Stephenson" w:date="2019-03-11T15:22:00Z">
        <w:r w:rsidRPr="00ED672B" w:rsidDel="003A3449">
          <w:rPr>
            <w:rFonts w:asciiTheme="minorHAnsi" w:hAnsiTheme="minorHAnsi"/>
            <w:rPrChange w:id="1783" w:author="Erin Stephenson" w:date="2019-03-13T19:33:00Z">
              <w:rPr/>
            </w:rPrChange>
          </w:rPr>
          <w:delText xml:space="preserve"> the </w:delText>
        </w:r>
      </w:del>
      <w:del w:id="1784" w:author="Erin Stephenson" w:date="2019-03-11T15:24:00Z">
        <w:r w:rsidRPr="00ED672B" w:rsidDel="003A3449">
          <w:rPr>
            <w:rFonts w:asciiTheme="minorHAnsi" w:hAnsiTheme="minorHAnsi"/>
            <w:rPrChange w:id="1785" w:author="Erin Stephenson" w:date="2019-03-13T19:33:00Z">
              <w:rPr/>
            </w:rPrChange>
          </w:rPr>
          <w:delText xml:space="preserve">muscle </w:delText>
        </w:r>
      </w:del>
      <w:del w:id="1786" w:author="Erin Stephenson" w:date="2019-03-11T15:22:00Z">
        <w:r w:rsidRPr="00ED672B" w:rsidDel="003A3449">
          <w:rPr>
            <w:rFonts w:asciiTheme="minorHAnsi" w:hAnsiTheme="minorHAnsi"/>
            <w:rPrChange w:id="1787" w:author="Erin Stephenson" w:date="2019-03-13T19:33:00Z">
              <w:rPr/>
            </w:rPrChange>
          </w:rPr>
          <w:delText xml:space="preserve">tissue </w:delText>
        </w:r>
      </w:del>
      <w:del w:id="1788" w:author="Erin Stephenson" w:date="2019-03-11T15:23:00Z">
        <w:r w:rsidRPr="00ED672B" w:rsidDel="003A3449">
          <w:rPr>
            <w:rFonts w:asciiTheme="minorHAnsi" w:hAnsiTheme="minorHAnsi"/>
            <w:rPrChange w:id="1789" w:author="Erin Stephenson" w:date="2019-03-13T19:33:00Z">
              <w:rPr/>
            </w:rPrChange>
          </w:rPr>
          <w:delText xml:space="preserve">that may </w:delText>
        </w:r>
      </w:del>
      <w:del w:id="1790" w:author="Erin Stephenson" w:date="2019-03-11T15:21:00Z">
        <w:r w:rsidRPr="00ED672B" w:rsidDel="001E44FD">
          <w:rPr>
            <w:rFonts w:asciiTheme="minorHAnsi" w:hAnsiTheme="minorHAnsi"/>
            <w:rPrChange w:id="1791" w:author="Erin Stephenson" w:date="2019-03-13T19:33:00Z">
              <w:rPr/>
            </w:rPrChange>
          </w:rPr>
          <w:delText>result in the resistance to</w:delText>
        </w:r>
      </w:del>
      <w:del w:id="1792" w:author="Erin Stephenson" w:date="2019-03-11T15:23:00Z">
        <w:r w:rsidRPr="00ED672B" w:rsidDel="003A3449">
          <w:rPr>
            <w:rFonts w:asciiTheme="minorHAnsi" w:hAnsiTheme="minorHAnsi"/>
            <w:rPrChange w:id="1793" w:author="Erin Stephenson" w:date="2019-03-13T19:33:00Z">
              <w:rPr/>
            </w:rPrChange>
          </w:rPr>
          <w:delText xml:space="preserve"> diet-induced obesity </w:delText>
        </w:r>
      </w:del>
      <w:del w:id="1794" w:author="Erin Stephenson" w:date="2019-03-11T15:24:00Z">
        <w:r w:rsidRPr="00ED672B" w:rsidDel="003A3449">
          <w:rPr>
            <w:rFonts w:asciiTheme="minorHAnsi" w:hAnsiTheme="minorHAnsi"/>
            <w:rPrChange w:id="1795" w:author="Erin Stephenson" w:date="2019-03-13T19:33:00Z">
              <w:rPr/>
            </w:rPrChange>
          </w:rPr>
          <w:delText xml:space="preserve">in response to muscle </w:delText>
        </w:r>
        <w:r w:rsidRPr="00ED672B" w:rsidDel="003A3449">
          <w:rPr>
            <w:rFonts w:asciiTheme="minorHAnsi" w:hAnsiTheme="minorHAnsi"/>
            <w:i/>
            <w:rPrChange w:id="1796" w:author="Erin Stephenson" w:date="2019-03-13T19:33:00Z">
              <w:rPr>
                <w:i/>
              </w:rPr>
            </w:rPrChange>
          </w:rPr>
          <w:delText>Tsc1</w:delText>
        </w:r>
        <w:r w:rsidRPr="00ED672B" w:rsidDel="003A3449">
          <w:rPr>
            <w:rFonts w:asciiTheme="minorHAnsi" w:hAnsiTheme="minorHAnsi"/>
            <w:rPrChange w:id="1797" w:author="Erin Stephenson" w:date="2019-03-13T19:33:00Z">
              <w:rPr/>
            </w:rPrChange>
          </w:rPr>
          <w:delText xml:space="preserve"> knockout</w:delText>
        </w:r>
      </w:del>
      <w:r w:rsidRPr="00ED672B">
        <w:rPr>
          <w:rFonts w:asciiTheme="minorHAnsi" w:hAnsiTheme="minorHAnsi"/>
          <w:rPrChange w:id="1798" w:author="Erin Stephenson" w:date="2019-03-13T19:33:00Z">
            <w:rPr/>
          </w:rPrChange>
        </w:rPr>
        <w:t>, we performed RNA sequencing studies</w:t>
      </w:r>
      <w:ins w:id="1799" w:author="Erin Stephenson" w:date="2019-03-13T15:28:00Z">
        <w:r w:rsidR="000E292D" w:rsidRPr="00ED672B">
          <w:rPr>
            <w:rFonts w:asciiTheme="minorHAnsi" w:hAnsiTheme="minorHAnsi"/>
            <w:rPrChange w:id="1800" w:author="Erin Stephenson" w:date="2019-03-13T19:33:00Z">
              <w:rPr/>
            </w:rPrChange>
          </w:rPr>
          <w:t xml:space="preserve"> in quadriceps muslce</w:t>
        </w:r>
      </w:ins>
      <w:r w:rsidRPr="00ED672B">
        <w:rPr>
          <w:rFonts w:asciiTheme="minorHAnsi" w:hAnsiTheme="minorHAnsi"/>
          <w:rPrChange w:id="1801" w:author="Erin Stephenson" w:date="2019-03-13T19:33:00Z">
            <w:rPr/>
          </w:rPrChange>
        </w:rPr>
        <w:t xml:space="preserve">.  </w:t>
      </w:r>
      <w:r w:rsidR="006E719C" w:rsidRPr="00ED672B">
        <w:rPr>
          <w:rFonts w:asciiTheme="minorHAnsi" w:hAnsiTheme="minorHAnsi"/>
          <w:rPrChange w:id="1802" w:author="Erin Stephenson" w:date="2019-03-13T19:33:00Z">
            <w:rPr/>
          </w:rPrChange>
        </w:rPr>
        <w:t>W</w:t>
      </w:r>
      <w:r w:rsidRPr="00ED672B">
        <w:rPr>
          <w:rFonts w:asciiTheme="minorHAnsi" w:hAnsiTheme="minorHAnsi"/>
          <w:rPrChange w:id="1803" w:author="Erin Stephenson" w:date="2019-03-13T19:33:00Z">
            <w:rPr/>
          </w:rPrChange>
        </w:rPr>
        <w:t xml:space="preserve">e identified </w:t>
      </w:r>
      <w:r w:rsidR="00496562" w:rsidRPr="00ED672B">
        <w:rPr>
          <w:rFonts w:asciiTheme="minorHAnsi" w:hAnsiTheme="minorHAnsi"/>
          <w:rPrChange w:id="1804" w:author="Erin Stephenson" w:date="2019-03-13T19:33:00Z">
            <w:rPr/>
          </w:rPrChange>
        </w:rPr>
        <w:t>4403</w:t>
      </w:r>
      <w:r w:rsidRPr="00ED672B">
        <w:rPr>
          <w:rFonts w:asciiTheme="minorHAnsi" w:hAnsiTheme="minorHAnsi"/>
          <w:rPrChange w:id="1805" w:author="Erin Stephenson" w:date="2019-03-13T19:33:00Z">
            <w:rPr/>
          </w:rPrChange>
        </w:rPr>
        <w:t xml:space="preserve"> significantly differentially expressed genes </w:t>
      </w:r>
      <w:commentRangeStart w:id="1806"/>
      <w:r w:rsidRPr="00ED672B">
        <w:rPr>
          <w:rFonts w:asciiTheme="minorHAnsi" w:hAnsiTheme="minorHAnsi"/>
          <w:rPrChange w:id="1807" w:author="Erin Stephenson" w:date="2019-03-13T19:33:00Z">
            <w:rPr/>
          </w:rPrChange>
        </w:rPr>
        <w:t>in these animals</w:t>
      </w:r>
      <w:commentRangeEnd w:id="1806"/>
      <w:r w:rsidR="00EA7C3E" w:rsidRPr="00ED672B">
        <w:rPr>
          <w:rStyle w:val="CommentReference"/>
          <w:rFonts w:asciiTheme="minorHAnsi" w:hAnsiTheme="minorHAnsi"/>
          <w:rPrChange w:id="1808" w:author="Erin Stephenson" w:date="2019-03-13T19:33:00Z">
            <w:rPr>
              <w:rStyle w:val="CommentReference"/>
            </w:rPr>
          </w:rPrChange>
        </w:rPr>
        <w:commentReference w:id="1806"/>
      </w:r>
      <w:r w:rsidRPr="00ED672B">
        <w:rPr>
          <w:rFonts w:asciiTheme="minorHAnsi" w:hAnsiTheme="minorHAnsi"/>
          <w:rPrChange w:id="1809" w:author="Erin Stephenson" w:date="2019-03-13T19:33:00Z">
            <w:rPr/>
          </w:rPrChange>
        </w:rPr>
        <w:t xml:space="preserve">, including </w:t>
      </w:r>
      <w:r w:rsidR="00496562" w:rsidRPr="00ED672B">
        <w:rPr>
          <w:rFonts w:asciiTheme="minorHAnsi" w:hAnsiTheme="minorHAnsi"/>
          <w:rPrChange w:id="1810" w:author="Erin Stephenson" w:date="2019-03-13T19:33:00Z">
            <w:rPr/>
          </w:rPrChange>
        </w:rPr>
        <w:t>2464</w:t>
      </w:r>
      <w:r w:rsidRPr="00ED672B">
        <w:rPr>
          <w:rFonts w:asciiTheme="minorHAnsi" w:hAnsiTheme="minorHAnsi"/>
          <w:rPrChange w:id="1811" w:author="Erin Stephenson" w:date="2019-03-13T19:33:00Z">
            <w:rPr/>
          </w:rPrChange>
        </w:rPr>
        <w:t xml:space="preserve"> upregulated genes </w:t>
      </w:r>
      <w:r w:rsidRPr="00ED672B">
        <w:rPr>
          <w:rFonts w:asciiTheme="minorHAnsi" w:hAnsiTheme="minorHAnsi"/>
          <w:rPrChange w:id="1812" w:author="Erin Stephenson" w:date="2019-03-13T19:33:00Z">
            <w:rPr/>
          </w:rPrChange>
        </w:rPr>
        <w:lastRenderedPageBreak/>
        <w:t xml:space="preserve">and </w:t>
      </w:r>
      <w:r w:rsidR="00496562" w:rsidRPr="00ED672B">
        <w:rPr>
          <w:rFonts w:asciiTheme="minorHAnsi" w:hAnsiTheme="minorHAnsi"/>
          <w:rPrChange w:id="1813" w:author="Erin Stephenson" w:date="2019-03-13T19:33:00Z">
            <w:rPr/>
          </w:rPrChange>
        </w:rPr>
        <w:t>1939</w:t>
      </w:r>
      <w:r w:rsidRPr="00ED672B">
        <w:rPr>
          <w:rFonts w:asciiTheme="minorHAnsi" w:hAnsiTheme="minorHAnsi"/>
          <w:rPrChange w:id="1814" w:author="Erin Stephenson" w:date="2019-03-13T19:33:00Z">
            <w:rPr/>
          </w:rPrChange>
        </w:rPr>
        <w:t xml:space="preserve"> downregulated genes (see Supplementary Table 1</w:t>
      </w:r>
      <w:r w:rsidR="00834945" w:rsidRPr="00ED672B">
        <w:rPr>
          <w:rFonts w:asciiTheme="minorHAnsi" w:hAnsiTheme="minorHAnsi"/>
          <w:rPrChange w:id="1815" w:author="Erin Stephenson" w:date="2019-03-13T19:33:00Z">
            <w:rPr/>
          </w:rPrChange>
        </w:rPr>
        <w:t xml:space="preserve"> for complete list</w:t>
      </w:r>
      <w:r w:rsidRPr="00ED672B">
        <w:rPr>
          <w:rFonts w:asciiTheme="minorHAnsi" w:hAnsiTheme="minorHAnsi"/>
          <w:rPrChange w:id="1816" w:author="Erin Stephenson" w:date="2019-03-13T19:33:00Z">
            <w:rPr/>
          </w:rPrChange>
        </w:rPr>
        <w:t xml:space="preserve">).  To </w:t>
      </w:r>
      <w:del w:id="1817" w:author="Erin Stephenson" w:date="2019-03-13T15:27:00Z">
        <w:r w:rsidRPr="00ED672B" w:rsidDel="00AD5513">
          <w:rPr>
            <w:rFonts w:asciiTheme="minorHAnsi" w:hAnsiTheme="minorHAnsi"/>
            <w:rPrChange w:id="1818" w:author="Erin Stephenson" w:date="2019-03-13T19:33:00Z">
              <w:rPr/>
            </w:rPrChange>
          </w:rPr>
          <w:delText xml:space="preserve">gain </w:delText>
        </w:r>
      </w:del>
      <w:del w:id="1819" w:author="Erin Stephenson" w:date="2019-03-11T15:27:00Z">
        <w:r w:rsidRPr="00ED672B" w:rsidDel="0073183A">
          <w:rPr>
            <w:rFonts w:asciiTheme="minorHAnsi" w:hAnsiTheme="minorHAnsi"/>
            <w:rPrChange w:id="1820" w:author="Erin Stephenson" w:date="2019-03-13T19:33:00Z">
              <w:rPr/>
            </w:rPrChange>
          </w:rPr>
          <w:delText xml:space="preserve">some </w:delText>
        </w:r>
      </w:del>
      <w:del w:id="1821" w:author="Erin Stephenson" w:date="2019-03-13T15:27:00Z">
        <w:r w:rsidRPr="00ED672B" w:rsidDel="00AD5513">
          <w:rPr>
            <w:rFonts w:asciiTheme="minorHAnsi" w:hAnsiTheme="minorHAnsi"/>
            <w:rPrChange w:id="1822" w:author="Erin Stephenson" w:date="2019-03-13T19:33:00Z">
              <w:rPr/>
            </w:rPrChange>
          </w:rPr>
          <w:delText>insight</w:delText>
        </w:r>
      </w:del>
      <w:del w:id="1823" w:author="Erin Stephenson" w:date="2019-03-11T15:27:00Z">
        <w:r w:rsidRPr="00ED672B" w:rsidDel="0073183A">
          <w:rPr>
            <w:rFonts w:asciiTheme="minorHAnsi" w:hAnsiTheme="minorHAnsi"/>
            <w:rPrChange w:id="1824" w:author="Erin Stephenson" w:date="2019-03-13T19:33:00Z">
              <w:rPr/>
            </w:rPrChange>
          </w:rPr>
          <w:delText>s</w:delText>
        </w:r>
      </w:del>
      <w:del w:id="1825" w:author="Erin Stephenson" w:date="2019-03-13T15:27:00Z">
        <w:r w:rsidRPr="00ED672B" w:rsidDel="00AD5513">
          <w:rPr>
            <w:rFonts w:asciiTheme="minorHAnsi" w:hAnsiTheme="minorHAnsi"/>
            <w:rPrChange w:id="1826" w:author="Erin Stephenson" w:date="2019-03-13T19:33:00Z">
              <w:rPr/>
            </w:rPrChange>
          </w:rPr>
          <w:delText xml:space="preserve"> into</w:delText>
        </w:r>
      </w:del>
      <w:ins w:id="1827" w:author="Erin Stephenson" w:date="2019-03-13T15:27:00Z">
        <w:r w:rsidR="00AD5513" w:rsidRPr="00ED672B">
          <w:rPr>
            <w:rFonts w:asciiTheme="minorHAnsi" w:hAnsiTheme="minorHAnsi"/>
            <w:rPrChange w:id="1828" w:author="Erin Stephenson" w:date="2019-03-13T19:33:00Z">
              <w:rPr/>
            </w:rPrChange>
          </w:rPr>
          <w:t>identify</w:t>
        </w:r>
      </w:ins>
      <w:r w:rsidRPr="00ED672B">
        <w:rPr>
          <w:rFonts w:asciiTheme="minorHAnsi" w:hAnsiTheme="minorHAnsi"/>
          <w:rPrChange w:id="1829" w:author="Erin Stephenson" w:date="2019-03-13T19:33:00Z">
            <w:rPr/>
          </w:rPrChange>
        </w:rPr>
        <w:t xml:space="preserve"> the pathways and networks associated with these </w:t>
      </w:r>
      <w:ins w:id="1830" w:author="Erin Stephenson" w:date="2019-03-11T15:27:00Z">
        <w:r w:rsidR="0073183A" w:rsidRPr="00ED672B">
          <w:rPr>
            <w:rFonts w:asciiTheme="minorHAnsi" w:hAnsiTheme="minorHAnsi"/>
            <w:rPrChange w:id="1831" w:author="Erin Stephenson" w:date="2019-03-13T19:33:00Z">
              <w:rPr/>
            </w:rPrChange>
          </w:rPr>
          <w:t xml:space="preserve">differentially expressed </w:t>
        </w:r>
      </w:ins>
      <w:r w:rsidRPr="00ED672B">
        <w:rPr>
          <w:rFonts w:asciiTheme="minorHAnsi" w:hAnsiTheme="minorHAnsi"/>
          <w:rPrChange w:id="1832" w:author="Erin Stephenson" w:date="2019-03-13T19:33:00Z">
            <w:rPr/>
          </w:rPrChange>
        </w:rPr>
        <w:t xml:space="preserve">genes, we performed </w:t>
      </w:r>
      <w:r w:rsidR="00C21535" w:rsidRPr="00ED672B">
        <w:rPr>
          <w:rFonts w:asciiTheme="minorHAnsi" w:hAnsiTheme="minorHAnsi"/>
          <w:rPrChange w:id="1833" w:author="Erin Stephenson" w:date="2019-03-13T19:33:00Z">
            <w:rPr/>
          </w:rPrChange>
        </w:rPr>
        <w:t>gene-set enrichment analyses</w:t>
      </w:r>
      <w:ins w:id="1834" w:author="Erin Stephenson" w:date="2019-03-11T15:27:00Z">
        <w:r w:rsidR="0073183A" w:rsidRPr="00ED672B">
          <w:rPr>
            <w:rFonts w:asciiTheme="minorHAnsi" w:hAnsiTheme="minorHAnsi"/>
            <w:rPrChange w:id="1835" w:author="Erin Stephenson" w:date="2019-03-13T19:33:00Z">
              <w:rPr/>
            </w:rPrChange>
          </w:rPr>
          <w:t>,</w:t>
        </w:r>
      </w:ins>
      <w:r w:rsidR="00C21535" w:rsidRPr="00ED672B">
        <w:rPr>
          <w:rFonts w:asciiTheme="minorHAnsi" w:hAnsiTheme="minorHAnsi"/>
          <w:rPrChange w:id="1836" w:author="Erin Stephenson" w:date="2019-03-13T19:33:00Z">
            <w:rPr/>
          </w:rPrChange>
        </w:rPr>
        <w:t xml:space="preserve"> </w:t>
      </w:r>
      <w:del w:id="1837" w:author="Erin Stephenson" w:date="2019-03-11T15:27:00Z">
        <w:r w:rsidRPr="00ED672B" w:rsidDel="0073183A">
          <w:rPr>
            <w:rFonts w:asciiTheme="minorHAnsi" w:hAnsiTheme="minorHAnsi"/>
            <w:rPrChange w:id="1838" w:author="Erin Stephenson" w:date="2019-03-13T19:33:00Z">
              <w:rPr/>
            </w:rPrChange>
          </w:rPr>
          <w:delText>on this dataset</w:delText>
        </w:r>
        <w:r w:rsidR="003F5B88" w:rsidRPr="00ED672B" w:rsidDel="0073183A">
          <w:rPr>
            <w:rFonts w:asciiTheme="minorHAnsi" w:hAnsiTheme="minorHAnsi"/>
            <w:rPrChange w:id="1839" w:author="Erin Stephenson" w:date="2019-03-13T19:33:00Z">
              <w:rPr/>
            </w:rPrChange>
          </w:rPr>
          <w:delText xml:space="preserve">, </w:delText>
        </w:r>
      </w:del>
      <w:r w:rsidR="003F5B88" w:rsidRPr="00ED672B">
        <w:rPr>
          <w:rFonts w:asciiTheme="minorHAnsi" w:hAnsiTheme="minorHAnsi"/>
          <w:rPrChange w:id="1840" w:author="Erin Stephenson" w:date="2019-03-13T19:33:00Z">
            <w:rPr/>
          </w:rPrChange>
        </w:rPr>
        <w:t>finding 674 differentially regulated gene sets</w:t>
      </w:r>
      <w:r w:rsidR="00DB5881" w:rsidRPr="00ED672B">
        <w:rPr>
          <w:rFonts w:asciiTheme="minorHAnsi" w:hAnsiTheme="minorHAnsi"/>
          <w:rPrChange w:id="1841" w:author="Erin Stephenson" w:date="2019-03-13T19:33:00Z">
            <w:rPr/>
          </w:rPrChange>
        </w:rPr>
        <w:t xml:space="preserve"> (see Supplementary Table 2)</w:t>
      </w:r>
      <w:r w:rsidRPr="00ED672B">
        <w:rPr>
          <w:rFonts w:asciiTheme="minorHAnsi" w:hAnsiTheme="minorHAnsi"/>
          <w:rPrChange w:id="1842" w:author="Erin Stephenson" w:date="2019-03-13T19:33:00Z">
            <w:rPr/>
          </w:rPrChange>
        </w:rPr>
        <w:t xml:space="preserve">. </w:t>
      </w:r>
      <w:r w:rsidR="00DB5881" w:rsidRPr="00ED672B">
        <w:rPr>
          <w:rFonts w:asciiTheme="minorHAnsi" w:hAnsiTheme="minorHAnsi"/>
          <w:rPrChange w:id="1843" w:author="Erin Stephenson" w:date="2019-03-13T19:33:00Z">
            <w:rPr/>
          </w:rPrChange>
        </w:rPr>
        <w:t xml:space="preserve">Among the significantly enriched gene sets </w:t>
      </w:r>
      <w:r w:rsidR="00863DEF" w:rsidRPr="00ED672B">
        <w:rPr>
          <w:rFonts w:asciiTheme="minorHAnsi" w:hAnsiTheme="minorHAnsi"/>
          <w:rPrChange w:id="1844" w:author="Erin Stephenson" w:date="2019-03-13T19:33:00Z">
            <w:rPr/>
          </w:rPrChange>
        </w:rPr>
        <w:t xml:space="preserve">were </w:t>
      </w:r>
      <w:r w:rsidRPr="00ED672B">
        <w:rPr>
          <w:rFonts w:asciiTheme="minorHAnsi" w:hAnsiTheme="minorHAnsi"/>
          <w:rPrChange w:id="1845" w:author="Erin Stephenson" w:date="2019-03-13T19:33:00Z">
            <w:rPr/>
          </w:rPrChange>
        </w:rPr>
        <w:t xml:space="preserve">genes </w:t>
      </w:r>
      <w:ins w:id="1846" w:author="Erin Stephenson" w:date="2019-03-11T15:28:00Z">
        <w:r w:rsidR="0073183A" w:rsidRPr="00ED672B">
          <w:rPr>
            <w:rFonts w:asciiTheme="minorHAnsi" w:hAnsiTheme="minorHAnsi"/>
            <w:rPrChange w:id="1847" w:author="Erin Stephenson" w:date="2019-03-13T19:33:00Z">
              <w:rPr/>
            </w:rPrChange>
          </w:rPr>
          <w:t xml:space="preserve">also </w:t>
        </w:r>
      </w:ins>
      <w:r w:rsidRPr="00ED672B">
        <w:rPr>
          <w:rFonts w:asciiTheme="minorHAnsi" w:hAnsiTheme="minorHAnsi"/>
          <w:rPrChange w:id="1848" w:author="Erin Stephenson" w:date="2019-03-13T19:33:00Z">
            <w:rPr/>
          </w:rPrChange>
        </w:rPr>
        <w:t xml:space="preserve">regulated by </w:t>
      </w:r>
      <w:r w:rsidRPr="00ED672B">
        <w:rPr>
          <w:rFonts w:asciiTheme="minorHAnsi" w:hAnsiTheme="minorHAnsi"/>
          <w:i/>
          <w:rPrChange w:id="1849" w:author="Erin Stephenson" w:date="2019-03-13T19:33:00Z">
            <w:rPr>
              <w:i/>
            </w:rPr>
          </w:rPrChange>
        </w:rPr>
        <w:t>Tsc2</w:t>
      </w:r>
      <w:r w:rsidRPr="00ED672B">
        <w:rPr>
          <w:rFonts w:asciiTheme="minorHAnsi" w:hAnsiTheme="minorHAnsi"/>
          <w:rPrChange w:id="1850" w:author="Erin Stephenson" w:date="2019-03-13T19:33:00Z">
            <w:rPr/>
          </w:rPrChange>
        </w:rPr>
        <w:t xml:space="preserve"> deletion in MEFs</w:t>
      </w:r>
      <w:ins w:id="1851" w:author="Erin Stephenson" w:date="2019-03-11T15:29:00Z">
        <w:r w:rsidR="00707E83" w:rsidRPr="00ED672B">
          <w:rPr>
            <w:rFonts w:asciiTheme="minorHAnsi" w:hAnsiTheme="minorHAnsi"/>
            <w:rPrChange w:id="1852" w:author="Erin Stephenson" w:date="2019-03-13T19:33:00Z">
              <w:rPr/>
            </w:rPrChange>
          </w:rPr>
          <w:t>,</w:t>
        </w:r>
      </w:ins>
      <w:r w:rsidRPr="00ED672B">
        <w:rPr>
          <w:rFonts w:asciiTheme="minorHAnsi" w:hAnsiTheme="minorHAnsi"/>
          <w:rPrChange w:id="1853" w:author="Erin Stephenson" w:date="2019-03-13T19:33:00Z">
            <w:rPr/>
          </w:rPrChange>
        </w:rPr>
        <w:t xml:space="preserve"> and by treatment with rapamycin </w:t>
      </w:r>
      <w:r w:rsidRPr="00ED672B">
        <w:rPr>
          <w:rFonts w:asciiTheme="minorHAnsi" w:hAnsiTheme="minorHAnsi"/>
          <w:rPrChange w:id="1854" w:author="Erin Stephenson" w:date="2019-03-13T19:33:00Z">
            <w:rPr/>
          </w:rPrChange>
        </w:rPr>
        <w:fldChar w:fldCharType="begin" w:fldLock="1"/>
      </w:r>
      <w:r w:rsidR="004C0A6E">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8,54]","plainTextFormattedCitation":"[48,54]","previouslyFormattedCitation":"[48,54]"},"properties":{"noteIndex":0},"schema":"https://github.com/citation-style-language/schema/raw/master/csl-citation.json"}</w:instrText>
      </w:r>
      <w:r w:rsidRPr="00ED672B">
        <w:rPr>
          <w:rFonts w:asciiTheme="minorHAnsi" w:hAnsiTheme="minorHAnsi"/>
          <w:rPrChange w:id="1855" w:author="Erin Stephenson" w:date="2019-03-13T19:33:00Z">
            <w:rPr/>
          </w:rPrChange>
        </w:rPr>
        <w:fldChar w:fldCharType="separate"/>
      </w:r>
      <w:r w:rsidR="00256914" w:rsidRPr="00256914">
        <w:rPr>
          <w:rFonts w:asciiTheme="minorHAnsi" w:hAnsiTheme="minorHAnsi"/>
          <w:noProof/>
        </w:rPr>
        <w:t>[48,54]</w:t>
      </w:r>
      <w:r w:rsidRPr="00ED672B">
        <w:rPr>
          <w:rFonts w:asciiTheme="minorHAnsi" w:hAnsiTheme="minorHAnsi"/>
          <w:rPrChange w:id="1856" w:author="Erin Stephenson" w:date="2019-03-13T19:33:00Z">
            <w:rPr/>
          </w:rPrChange>
        </w:rPr>
        <w:fldChar w:fldCharType="end"/>
      </w:r>
      <w:r w:rsidR="007E574F" w:rsidRPr="00ED672B">
        <w:rPr>
          <w:rFonts w:asciiTheme="minorHAnsi" w:hAnsiTheme="minorHAnsi"/>
          <w:rPrChange w:id="1857" w:author="Erin Stephenson" w:date="2019-03-13T19:33:00Z">
            <w:rPr/>
          </w:rPrChange>
        </w:rPr>
        <w:t xml:space="preserve">, indicating there are a core set of mTORC1 dependent genes </w:t>
      </w:r>
      <w:ins w:id="1858" w:author="Erin Stephenson" w:date="2019-03-11T15:30:00Z">
        <w:r w:rsidR="00707E83" w:rsidRPr="00ED672B">
          <w:rPr>
            <w:rFonts w:asciiTheme="minorHAnsi" w:hAnsiTheme="minorHAnsi"/>
            <w:rPrChange w:id="1859" w:author="Erin Stephenson" w:date="2019-03-13T19:33:00Z">
              <w:rPr/>
            </w:rPrChange>
          </w:rPr>
          <w:t xml:space="preserve">that are similarly </w:t>
        </w:r>
      </w:ins>
      <w:del w:id="1860" w:author="Erin Stephenson" w:date="2019-03-11T15:30:00Z">
        <w:r w:rsidR="007E574F" w:rsidRPr="00ED672B" w:rsidDel="00707E83">
          <w:rPr>
            <w:rFonts w:asciiTheme="minorHAnsi" w:hAnsiTheme="minorHAnsi"/>
            <w:rPrChange w:id="1861" w:author="Erin Stephenson" w:date="2019-03-13T19:33:00Z">
              <w:rPr/>
            </w:rPrChange>
          </w:rPr>
          <w:delText xml:space="preserve">in </w:delText>
        </w:r>
      </w:del>
      <w:ins w:id="1862" w:author="Erin Stephenson" w:date="2019-03-11T15:30:00Z">
        <w:r w:rsidR="00707E83" w:rsidRPr="00ED672B">
          <w:rPr>
            <w:rFonts w:asciiTheme="minorHAnsi" w:hAnsiTheme="minorHAnsi"/>
            <w:rPrChange w:id="1863" w:author="Erin Stephenson" w:date="2019-03-13T19:33:00Z">
              <w:rPr/>
            </w:rPrChange>
          </w:rPr>
          <w:t xml:space="preserve">regulated across </w:t>
        </w:r>
      </w:ins>
      <w:del w:id="1864" w:author="Erin Stephenson" w:date="2019-03-11T15:30:00Z">
        <w:r w:rsidR="007E574F" w:rsidRPr="00ED672B" w:rsidDel="00707E83">
          <w:rPr>
            <w:rFonts w:asciiTheme="minorHAnsi" w:hAnsiTheme="minorHAnsi"/>
            <w:rPrChange w:id="1865" w:author="Erin Stephenson" w:date="2019-03-13T19:33:00Z">
              <w:rPr/>
            </w:rPrChange>
          </w:rPr>
          <w:delText xml:space="preserve">many </w:delText>
        </w:r>
      </w:del>
      <w:ins w:id="1866" w:author="Erin Stephenson" w:date="2019-03-11T15:30:00Z">
        <w:r w:rsidR="00707E83" w:rsidRPr="00ED672B">
          <w:rPr>
            <w:rFonts w:asciiTheme="minorHAnsi" w:hAnsiTheme="minorHAnsi"/>
            <w:rPrChange w:id="1867" w:author="Erin Stephenson" w:date="2019-03-13T19:33:00Z">
              <w:rPr/>
            </w:rPrChange>
          </w:rPr>
          <w:t xml:space="preserve">different </w:t>
        </w:r>
      </w:ins>
      <w:r w:rsidR="007E574F" w:rsidRPr="00ED672B">
        <w:rPr>
          <w:rFonts w:asciiTheme="minorHAnsi" w:hAnsiTheme="minorHAnsi"/>
          <w:rPrChange w:id="1868" w:author="Erin Stephenson" w:date="2019-03-13T19:33:00Z">
            <w:rPr/>
          </w:rPrChange>
        </w:rPr>
        <w:t>tissue</w:t>
      </w:r>
      <w:ins w:id="1869" w:author="Erin Stephenson" w:date="2019-03-11T15:30:00Z">
        <w:r w:rsidR="00707E83" w:rsidRPr="00ED672B">
          <w:rPr>
            <w:rFonts w:asciiTheme="minorHAnsi" w:hAnsiTheme="minorHAnsi"/>
            <w:rPrChange w:id="1870" w:author="Erin Stephenson" w:date="2019-03-13T19:33:00Z">
              <w:rPr/>
            </w:rPrChange>
          </w:rPr>
          <w:t>s</w:t>
        </w:r>
      </w:ins>
      <w:del w:id="1871" w:author="Erin Stephenson" w:date="2019-03-11T15:30:00Z">
        <w:r w:rsidR="007E574F" w:rsidRPr="00ED672B" w:rsidDel="00707E83">
          <w:rPr>
            <w:rFonts w:asciiTheme="minorHAnsi" w:hAnsiTheme="minorHAnsi"/>
            <w:rPrChange w:id="1872" w:author="Erin Stephenson" w:date="2019-03-13T19:33:00Z">
              <w:rPr/>
            </w:rPrChange>
          </w:rPr>
          <w:delText xml:space="preserve"> types</w:delText>
        </w:r>
      </w:del>
      <w:r w:rsidR="007E574F" w:rsidRPr="00ED672B">
        <w:rPr>
          <w:rFonts w:asciiTheme="minorHAnsi" w:hAnsiTheme="minorHAnsi"/>
          <w:rPrChange w:id="1873" w:author="Erin Stephenson" w:date="2019-03-13T19:33:00Z">
            <w:rPr/>
          </w:rPrChange>
        </w:rPr>
        <w:t xml:space="preserve">.  </w:t>
      </w:r>
      <w:r w:rsidR="00CC1398" w:rsidRPr="00ED672B">
        <w:rPr>
          <w:rFonts w:asciiTheme="minorHAnsi" w:hAnsiTheme="minorHAnsi"/>
          <w:rPrChange w:id="1874" w:author="Erin Stephenson" w:date="2019-03-13T19:33:00Z">
            <w:rPr/>
          </w:rPrChange>
        </w:rPr>
        <w:t>Consistent with this</w:t>
      </w:r>
      <w:ins w:id="1875" w:author="Erin Stephenson" w:date="2019-03-11T15:30:00Z">
        <w:r w:rsidR="003116E9" w:rsidRPr="00ED672B">
          <w:rPr>
            <w:rFonts w:asciiTheme="minorHAnsi" w:hAnsiTheme="minorHAnsi"/>
            <w:rPrChange w:id="1876" w:author="Erin Stephenson" w:date="2019-03-13T19:33:00Z">
              <w:rPr/>
            </w:rPrChange>
          </w:rPr>
          <w:t xml:space="preserve"> observation</w:t>
        </w:r>
      </w:ins>
      <w:r w:rsidR="00CC1398" w:rsidRPr="00ED672B">
        <w:rPr>
          <w:rFonts w:asciiTheme="minorHAnsi" w:hAnsiTheme="minorHAnsi"/>
          <w:rPrChange w:id="1877" w:author="Erin Stephenson" w:date="2019-03-13T19:33:00Z">
            <w:rPr/>
          </w:rPrChange>
        </w:rPr>
        <w:t>, we</w:t>
      </w:r>
      <w:r w:rsidR="007E574F" w:rsidRPr="00ED672B">
        <w:rPr>
          <w:rFonts w:asciiTheme="minorHAnsi" w:hAnsiTheme="minorHAnsi"/>
          <w:rPrChange w:id="1878" w:author="Erin Stephenson" w:date="2019-03-13T19:33:00Z">
            <w:rPr/>
          </w:rPrChange>
        </w:rPr>
        <w:t xml:space="preserve"> found that 58% of the differentially expressed genes in our muscles overlapped with </w:t>
      </w:r>
      <w:r w:rsidR="00C00B6F" w:rsidRPr="00ED672B">
        <w:rPr>
          <w:rFonts w:asciiTheme="minorHAnsi" w:hAnsiTheme="minorHAnsi"/>
          <w:rPrChange w:id="1879" w:author="Erin Stephenson" w:date="2019-03-13T19:33:00Z">
            <w:rPr/>
          </w:rPrChange>
        </w:rPr>
        <w:t xml:space="preserve">previously published </w:t>
      </w:r>
      <w:r w:rsidR="007E574F" w:rsidRPr="00ED672B">
        <w:rPr>
          <w:rFonts w:asciiTheme="minorHAnsi" w:hAnsiTheme="minorHAnsi"/>
          <w:rPrChange w:id="1880" w:author="Erin Stephenson" w:date="2019-03-13T19:33:00Z">
            <w:rPr/>
          </w:rPrChange>
        </w:rPr>
        <w:t xml:space="preserve">differentially expressed genes in </w:t>
      </w:r>
      <w:r w:rsidR="007E574F" w:rsidRPr="00ED672B">
        <w:rPr>
          <w:rFonts w:asciiTheme="minorHAnsi" w:hAnsiTheme="minorHAnsi"/>
          <w:i/>
          <w:rPrChange w:id="1881" w:author="Erin Stephenson" w:date="2019-03-13T19:33:00Z">
            <w:rPr>
              <w:i/>
            </w:rPr>
          </w:rPrChange>
        </w:rPr>
        <w:t>Tsc2</w:t>
      </w:r>
      <w:r w:rsidR="007E574F" w:rsidRPr="00ED672B">
        <w:rPr>
          <w:rFonts w:asciiTheme="minorHAnsi" w:hAnsiTheme="minorHAnsi"/>
          <w:rPrChange w:id="1882" w:author="Erin Stephenson" w:date="2019-03-13T19:33:00Z">
            <w:rPr/>
          </w:rPrChange>
        </w:rPr>
        <w:t xml:space="preserve"> knockout MEFs </w:t>
      </w:r>
      <w:r w:rsidR="007E574F" w:rsidRPr="00ED672B">
        <w:rPr>
          <w:rFonts w:asciiTheme="minorHAnsi" w:hAnsiTheme="minorHAnsi"/>
          <w:rPrChange w:id="1883" w:author="Erin Stephenson" w:date="2019-03-13T19:33:00Z">
            <w:rPr/>
          </w:rPrChange>
        </w:rPr>
        <w:fldChar w:fldCharType="begin" w:fldLock="1"/>
      </w:r>
      <w:r w:rsidR="004C0A6E">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8]","plainTextFormattedCitation":"[48]","previouslyFormattedCitation":"[48]"},"properties":{"noteIndex":0},"schema":"https://github.com/citation-style-language/schema/raw/master/csl-citation.json"}</w:instrText>
      </w:r>
      <w:r w:rsidR="007E574F" w:rsidRPr="00ED672B">
        <w:rPr>
          <w:rFonts w:asciiTheme="minorHAnsi" w:hAnsiTheme="minorHAnsi"/>
          <w:rPrChange w:id="1884" w:author="Erin Stephenson" w:date="2019-03-13T19:33:00Z">
            <w:rPr/>
          </w:rPrChange>
        </w:rPr>
        <w:fldChar w:fldCharType="separate"/>
      </w:r>
      <w:r w:rsidR="00256914" w:rsidRPr="00256914">
        <w:rPr>
          <w:rFonts w:asciiTheme="minorHAnsi" w:hAnsiTheme="minorHAnsi"/>
          <w:noProof/>
        </w:rPr>
        <w:t>[48]</w:t>
      </w:r>
      <w:r w:rsidR="007E574F" w:rsidRPr="00ED672B">
        <w:rPr>
          <w:rFonts w:asciiTheme="minorHAnsi" w:hAnsiTheme="minorHAnsi"/>
          <w:rPrChange w:id="1885" w:author="Erin Stephenson" w:date="2019-03-13T19:33:00Z">
            <w:rPr/>
          </w:rPrChange>
        </w:rPr>
        <w:fldChar w:fldCharType="end"/>
      </w:r>
      <w:r w:rsidRPr="00ED672B">
        <w:rPr>
          <w:rFonts w:asciiTheme="minorHAnsi" w:hAnsiTheme="minorHAnsi"/>
          <w:rPrChange w:id="1886" w:author="Erin Stephenson" w:date="2019-03-13T19:33:00Z">
            <w:rPr/>
          </w:rPrChange>
        </w:rPr>
        <w:t>.</w:t>
      </w:r>
      <w:r w:rsidR="007E574F" w:rsidRPr="00ED672B">
        <w:rPr>
          <w:rFonts w:asciiTheme="minorHAnsi" w:hAnsiTheme="minorHAnsi"/>
          <w:rPrChange w:id="1887" w:author="Erin Stephenson" w:date="2019-03-13T19:33:00Z">
            <w:rPr/>
          </w:rPrChange>
        </w:rPr>
        <w:t xml:space="preserve"> </w:t>
      </w:r>
      <w:ins w:id="1888" w:author="Erin Stephenson" w:date="2019-03-11T15:31:00Z">
        <w:r w:rsidR="003116E9" w:rsidRPr="00ED672B">
          <w:rPr>
            <w:rFonts w:asciiTheme="minorHAnsi" w:hAnsiTheme="minorHAnsi"/>
            <w:rPrChange w:id="1889" w:author="Erin Stephenson" w:date="2019-03-13T19:33:00Z">
              <w:rPr/>
            </w:rPrChange>
          </w:rPr>
          <w:t>Additionally, w</w:t>
        </w:r>
      </w:ins>
      <w:del w:id="1890" w:author="Erin Stephenson" w:date="2019-03-11T15:31:00Z">
        <w:r w:rsidR="00C00B6F" w:rsidRPr="00ED672B" w:rsidDel="003116E9">
          <w:rPr>
            <w:rFonts w:asciiTheme="minorHAnsi" w:hAnsiTheme="minorHAnsi"/>
            <w:rPrChange w:id="1891" w:author="Erin Stephenson" w:date="2019-03-13T19:33:00Z">
              <w:rPr/>
            </w:rPrChange>
          </w:rPr>
          <w:delText>W</w:delText>
        </w:r>
      </w:del>
      <w:r w:rsidR="007E574F" w:rsidRPr="00ED672B">
        <w:rPr>
          <w:rFonts w:asciiTheme="minorHAnsi" w:hAnsiTheme="minorHAnsi"/>
          <w:rPrChange w:id="1892" w:author="Erin Stephenson" w:date="2019-03-13T19:33:00Z">
            <w:rPr/>
          </w:rPrChange>
        </w:rPr>
        <w:t xml:space="preserve">e identified several </w:t>
      </w:r>
      <w:commentRangeStart w:id="1893"/>
      <w:ins w:id="1894" w:author="Erin Stephenson" w:date="2019-03-11T15:34:00Z">
        <w:r w:rsidR="00D06530" w:rsidRPr="00ED672B">
          <w:rPr>
            <w:rFonts w:asciiTheme="minorHAnsi" w:hAnsiTheme="minorHAnsi"/>
            <w:rPrChange w:id="1895" w:author="Erin Stephenson" w:date="2019-03-13T19:33:00Z">
              <w:rPr/>
            </w:rPrChange>
          </w:rPr>
          <w:t>other</w:t>
        </w:r>
        <w:commentRangeEnd w:id="1893"/>
        <w:r w:rsidR="00D06530" w:rsidRPr="00ED672B">
          <w:rPr>
            <w:rStyle w:val="CommentReference"/>
            <w:rFonts w:asciiTheme="minorHAnsi" w:hAnsiTheme="minorHAnsi"/>
            <w:rPrChange w:id="1896" w:author="Erin Stephenson" w:date="2019-03-13T19:33:00Z">
              <w:rPr>
                <w:rStyle w:val="CommentReference"/>
              </w:rPr>
            </w:rPrChange>
          </w:rPr>
          <w:commentReference w:id="1893"/>
        </w:r>
        <w:r w:rsidR="00D06530" w:rsidRPr="00ED672B">
          <w:rPr>
            <w:rFonts w:asciiTheme="minorHAnsi" w:hAnsiTheme="minorHAnsi"/>
            <w:rPrChange w:id="1897" w:author="Erin Stephenson" w:date="2019-03-13T19:33:00Z">
              <w:rPr/>
            </w:rPrChange>
          </w:rPr>
          <w:t xml:space="preserve"> </w:t>
        </w:r>
      </w:ins>
      <w:r w:rsidR="007E574F" w:rsidRPr="00ED672B">
        <w:rPr>
          <w:rFonts w:asciiTheme="minorHAnsi" w:hAnsiTheme="minorHAnsi"/>
          <w:rPrChange w:id="1898" w:author="Erin Stephenson" w:date="2019-03-13T19:33:00Z">
            <w:rPr/>
          </w:rPrChange>
        </w:rPr>
        <w:t>gene sets that were upregulated</w:t>
      </w:r>
      <w:ins w:id="1899" w:author="Erin Stephenson" w:date="2019-03-13T15:28:00Z">
        <w:r w:rsidR="000E292D" w:rsidRPr="00ED672B">
          <w:rPr>
            <w:rFonts w:asciiTheme="minorHAnsi" w:hAnsiTheme="minorHAnsi"/>
            <w:rPrChange w:id="1900" w:author="Erin Stephenson" w:date="2019-03-13T19:33:00Z">
              <w:rPr/>
            </w:rPrChange>
          </w:rPr>
          <w:t xml:space="preserve"> in muscle</w:t>
        </w:r>
      </w:ins>
      <w:ins w:id="1901" w:author="Erin Stephenson" w:date="2019-03-11T15:31:00Z">
        <w:r w:rsidR="003116E9" w:rsidRPr="00ED672B">
          <w:rPr>
            <w:rFonts w:asciiTheme="minorHAnsi" w:hAnsiTheme="minorHAnsi"/>
            <w:rPrChange w:id="1902" w:author="Erin Stephenson" w:date="2019-03-13T19:33:00Z">
              <w:rPr/>
            </w:rPrChange>
          </w:rPr>
          <w:t>,</w:t>
        </w:r>
      </w:ins>
      <w:r w:rsidR="007E574F" w:rsidRPr="00ED672B">
        <w:rPr>
          <w:rFonts w:asciiTheme="minorHAnsi" w:hAnsiTheme="minorHAnsi"/>
          <w:rPrChange w:id="1903" w:author="Erin Stephenson" w:date="2019-03-13T19:33:00Z">
            <w:rPr/>
          </w:rPrChange>
        </w:rPr>
        <w:t xml:space="preserve"> including IGF1 targets in MCF-7 cells </w:t>
      </w:r>
      <w:r w:rsidR="007E574F" w:rsidRPr="00ED672B">
        <w:rPr>
          <w:rFonts w:asciiTheme="minorHAnsi" w:hAnsiTheme="minorHAnsi"/>
          <w:rPrChange w:id="1904" w:author="Erin Stephenson" w:date="2019-03-13T19:33:00Z">
            <w:rPr/>
          </w:rPrChange>
        </w:rPr>
        <w:fldChar w:fldCharType="begin" w:fldLock="1"/>
      </w:r>
      <w:r w:rsidR="004C0A6E">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5]","plainTextFormattedCitation":"[55]","previouslyFormattedCitation":"[55]"},"properties":{"noteIndex":0},"schema":"https://github.com/citation-style-language/schema/raw/master/csl-citation.json"}</w:instrText>
      </w:r>
      <w:r w:rsidR="007E574F" w:rsidRPr="00ED672B">
        <w:rPr>
          <w:rFonts w:asciiTheme="minorHAnsi" w:hAnsiTheme="minorHAnsi"/>
          <w:rPrChange w:id="1905" w:author="Erin Stephenson" w:date="2019-03-13T19:33:00Z">
            <w:rPr/>
          </w:rPrChange>
        </w:rPr>
        <w:fldChar w:fldCharType="separate"/>
      </w:r>
      <w:r w:rsidR="00256914" w:rsidRPr="00256914">
        <w:rPr>
          <w:rFonts w:asciiTheme="minorHAnsi" w:hAnsiTheme="minorHAnsi"/>
          <w:noProof/>
        </w:rPr>
        <w:t>[55]</w:t>
      </w:r>
      <w:r w:rsidR="007E574F" w:rsidRPr="00ED672B">
        <w:rPr>
          <w:rFonts w:asciiTheme="minorHAnsi" w:hAnsiTheme="minorHAnsi"/>
          <w:rPrChange w:id="1906" w:author="Erin Stephenson" w:date="2019-03-13T19:33:00Z">
            <w:rPr/>
          </w:rPrChange>
        </w:rPr>
        <w:fldChar w:fldCharType="end"/>
      </w:r>
      <w:r w:rsidR="007E574F" w:rsidRPr="00ED672B">
        <w:rPr>
          <w:rFonts w:asciiTheme="minorHAnsi" w:hAnsiTheme="minorHAnsi"/>
          <w:rPrChange w:id="1907" w:author="Erin Stephenson" w:date="2019-03-13T19:33:00Z">
            <w:rPr/>
          </w:rPrChange>
        </w:rPr>
        <w:t xml:space="preserve">, </w:t>
      </w:r>
      <w:del w:id="1908" w:author="Erin Stephenson" w:date="2019-03-11T15:31:00Z">
        <w:r w:rsidR="007E574F" w:rsidRPr="00ED672B" w:rsidDel="003116E9">
          <w:rPr>
            <w:rFonts w:asciiTheme="minorHAnsi" w:hAnsiTheme="minorHAnsi"/>
            <w:rPrChange w:id="1909" w:author="Erin Stephenson" w:date="2019-03-13T19:33:00Z">
              <w:rPr/>
            </w:rPrChange>
          </w:rPr>
          <w:delText xml:space="preserve">those </w:delText>
        </w:r>
      </w:del>
      <w:ins w:id="1910" w:author="Erin Stephenson" w:date="2019-03-11T15:31:00Z">
        <w:r w:rsidR="003116E9" w:rsidRPr="00ED672B">
          <w:rPr>
            <w:rFonts w:asciiTheme="minorHAnsi" w:hAnsiTheme="minorHAnsi"/>
            <w:rPrChange w:id="1911" w:author="Erin Stephenson" w:date="2019-03-13T19:33:00Z">
              <w:rPr/>
            </w:rPrChange>
          </w:rPr>
          <w:t xml:space="preserve">genes </w:t>
        </w:r>
      </w:ins>
      <w:r w:rsidR="007E574F" w:rsidRPr="00ED672B">
        <w:rPr>
          <w:rFonts w:asciiTheme="minorHAnsi" w:hAnsiTheme="minorHAnsi"/>
          <w:rPrChange w:id="1912" w:author="Erin Stephenson" w:date="2019-03-13T19:33:00Z">
            <w:rPr/>
          </w:rPrChange>
        </w:rPr>
        <w:t xml:space="preserve">involved in </w:t>
      </w:r>
      <w:r w:rsidR="00574315" w:rsidRPr="00ED672B">
        <w:rPr>
          <w:rFonts w:asciiTheme="minorHAnsi" w:hAnsiTheme="minorHAnsi"/>
          <w:rPrChange w:id="1913" w:author="Erin Stephenson" w:date="2019-03-13T19:33:00Z">
            <w:rPr/>
          </w:rPrChange>
        </w:rPr>
        <w:t xml:space="preserve">calcium trafficking, protein synthesis, and </w:t>
      </w:r>
      <w:r w:rsidR="007E574F" w:rsidRPr="00ED672B">
        <w:rPr>
          <w:rFonts w:asciiTheme="minorHAnsi" w:hAnsiTheme="minorHAnsi"/>
          <w:rPrChange w:id="1914" w:author="Erin Stephenson" w:date="2019-03-13T19:33:00Z">
            <w:rPr/>
          </w:rPrChange>
        </w:rPr>
        <w:t xml:space="preserve">amino acid and fatty acid transport.  </w:t>
      </w:r>
      <w:r w:rsidR="00574315" w:rsidRPr="00ED672B">
        <w:rPr>
          <w:rFonts w:asciiTheme="minorHAnsi" w:hAnsiTheme="minorHAnsi"/>
          <w:rPrChange w:id="1915" w:author="Erin Stephenson" w:date="2019-03-13T19:33:00Z">
            <w:rPr/>
          </w:rPrChange>
        </w:rPr>
        <w:t xml:space="preserve">Most amino acid transporters were increased at the </w:t>
      </w:r>
      <w:r w:rsidR="00D5799A" w:rsidRPr="00ED672B">
        <w:rPr>
          <w:rFonts w:asciiTheme="minorHAnsi" w:hAnsiTheme="minorHAnsi"/>
          <w:rPrChange w:id="1916" w:author="Erin Stephenson" w:date="2019-03-13T19:33:00Z">
            <w:rPr/>
          </w:rPrChange>
        </w:rPr>
        <w:t xml:space="preserve">mRNA level </w:t>
      </w:r>
      <w:commentRangeStart w:id="1917"/>
      <w:r w:rsidR="00D5799A" w:rsidRPr="00ED672B">
        <w:rPr>
          <w:rFonts w:asciiTheme="minorHAnsi" w:hAnsiTheme="minorHAnsi"/>
          <w:rPrChange w:id="1918" w:author="Erin Stephenson" w:date="2019-03-13T19:33:00Z">
            <w:rPr/>
          </w:rPrChange>
        </w:rPr>
        <w:t xml:space="preserve">(Figure </w:t>
      </w:r>
      <w:r w:rsidR="000A6497" w:rsidRPr="00ED672B">
        <w:rPr>
          <w:rFonts w:asciiTheme="minorHAnsi" w:hAnsiTheme="minorHAnsi"/>
          <w:rPrChange w:id="1919" w:author="Erin Stephenson" w:date="2019-03-13T19:33:00Z">
            <w:rPr/>
          </w:rPrChange>
        </w:rPr>
        <w:t>4</w:t>
      </w:r>
      <w:r w:rsidR="006E719C" w:rsidRPr="00ED672B">
        <w:rPr>
          <w:rFonts w:asciiTheme="minorHAnsi" w:hAnsiTheme="minorHAnsi"/>
          <w:rPrChange w:id="1920" w:author="Erin Stephenson" w:date="2019-03-13T19:33:00Z">
            <w:rPr/>
          </w:rPrChange>
        </w:rPr>
        <w:t>A</w:t>
      </w:r>
      <w:r w:rsidR="00D5799A" w:rsidRPr="00ED672B">
        <w:rPr>
          <w:rFonts w:asciiTheme="minorHAnsi" w:hAnsiTheme="minorHAnsi"/>
          <w:rPrChange w:id="1921" w:author="Erin Stephenson" w:date="2019-03-13T19:33:00Z">
            <w:rPr/>
          </w:rPrChange>
        </w:rPr>
        <w:t xml:space="preserve">), </w:t>
      </w:r>
      <w:commentRangeEnd w:id="1917"/>
      <w:r w:rsidR="008B409A" w:rsidRPr="00ED672B">
        <w:rPr>
          <w:rStyle w:val="CommentReference"/>
          <w:rFonts w:asciiTheme="minorHAnsi" w:hAnsiTheme="minorHAnsi"/>
          <w:rPrChange w:id="1922" w:author="Erin Stephenson" w:date="2019-03-13T19:33:00Z">
            <w:rPr>
              <w:rStyle w:val="CommentReference"/>
            </w:rPr>
          </w:rPrChange>
        </w:rPr>
        <w:commentReference w:id="1917"/>
      </w:r>
      <w:r w:rsidR="00D5799A" w:rsidRPr="00ED672B">
        <w:rPr>
          <w:rFonts w:asciiTheme="minorHAnsi" w:hAnsiTheme="minorHAnsi"/>
          <w:rPrChange w:id="1923" w:author="Erin Stephenson" w:date="2019-03-13T19:33:00Z">
            <w:rPr/>
          </w:rPrChange>
        </w:rPr>
        <w:t xml:space="preserve">while both the fatty acid transporter </w:t>
      </w:r>
      <w:r w:rsidR="00CF2D53" w:rsidRPr="00ED672B">
        <w:rPr>
          <w:rFonts w:asciiTheme="minorHAnsi" w:hAnsiTheme="minorHAnsi"/>
          <w:i/>
          <w:rPrChange w:id="1924" w:author="Erin Stephenson" w:date="2019-03-13T19:33:00Z">
            <w:rPr>
              <w:i/>
            </w:rPr>
          </w:rPrChange>
        </w:rPr>
        <w:t>Cd</w:t>
      </w:r>
      <w:r w:rsidR="00D5799A" w:rsidRPr="00ED672B">
        <w:rPr>
          <w:rFonts w:asciiTheme="minorHAnsi" w:hAnsiTheme="minorHAnsi"/>
          <w:i/>
          <w:rPrChange w:id="1925" w:author="Erin Stephenson" w:date="2019-03-13T19:33:00Z">
            <w:rPr>
              <w:i/>
            </w:rPr>
          </w:rPrChange>
        </w:rPr>
        <w:t>36</w:t>
      </w:r>
      <w:r w:rsidR="00D5799A" w:rsidRPr="00ED672B">
        <w:rPr>
          <w:rFonts w:asciiTheme="minorHAnsi" w:hAnsiTheme="minorHAnsi"/>
          <w:rPrChange w:id="1926" w:author="Erin Stephenson" w:date="2019-03-13T19:33:00Z">
            <w:rPr/>
          </w:rPrChange>
        </w:rPr>
        <w:t xml:space="preserve"> and binding protein </w:t>
      </w:r>
      <w:r w:rsidR="00CF2D53" w:rsidRPr="00ED672B">
        <w:rPr>
          <w:rFonts w:asciiTheme="minorHAnsi" w:hAnsiTheme="minorHAnsi"/>
          <w:i/>
          <w:rPrChange w:id="1927" w:author="Erin Stephenson" w:date="2019-03-13T19:33:00Z">
            <w:rPr>
              <w:i/>
            </w:rPr>
          </w:rPrChange>
        </w:rPr>
        <w:t>Fabp</w:t>
      </w:r>
      <w:r w:rsidR="00D5799A" w:rsidRPr="00ED672B">
        <w:rPr>
          <w:rFonts w:asciiTheme="minorHAnsi" w:hAnsiTheme="minorHAnsi"/>
          <w:i/>
          <w:rPrChange w:id="1928" w:author="Erin Stephenson" w:date="2019-03-13T19:33:00Z">
            <w:rPr>
              <w:i/>
            </w:rPr>
          </w:rPrChange>
        </w:rPr>
        <w:t>3</w:t>
      </w:r>
      <w:r w:rsidR="00D5799A" w:rsidRPr="00ED672B">
        <w:rPr>
          <w:rFonts w:asciiTheme="minorHAnsi" w:hAnsiTheme="minorHAnsi"/>
          <w:rPrChange w:id="1929" w:author="Erin Stephenson" w:date="2019-03-13T19:33:00Z">
            <w:rPr/>
          </w:rPrChange>
        </w:rPr>
        <w:t xml:space="preserve"> were </w:t>
      </w:r>
      <w:ins w:id="1930" w:author="Erin Stephenson" w:date="2019-03-13T15:29:00Z">
        <w:r w:rsidR="009E2D44" w:rsidRPr="00ED672B">
          <w:rPr>
            <w:rFonts w:asciiTheme="minorHAnsi" w:hAnsiTheme="minorHAnsi"/>
            <w:rPrChange w:id="1931" w:author="Erin Stephenson" w:date="2019-03-13T19:33:00Z">
              <w:rPr/>
            </w:rPrChange>
          </w:rPr>
          <w:t xml:space="preserve">also </w:t>
        </w:r>
      </w:ins>
      <w:r w:rsidR="00D5799A" w:rsidRPr="00ED672B">
        <w:rPr>
          <w:rFonts w:asciiTheme="minorHAnsi" w:hAnsiTheme="minorHAnsi"/>
          <w:rPrChange w:id="1932" w:author="Erin Stephenson" w:date="2019-03-13T19:33:00Z">
            <w:rPr/>
          </w:rPrChange>
        </w:rPr>
        <w:t>increased at the transcriptional level (</w:t>
      </w:r>
      <w:commentRangeStart w:id="1933"/>
      <w:r w:rsidR="00D5799A" w:rsidRPr="00ED672B">
        <w:rPr>
          <w:rFonts w:asciiTheme="minorHAnsi" w:hAnsiTheme="minorHAnsi"/>
          <w:rPrChange w:id="1934" w:author="Erin Stephenson" w:date="2019-03-13T19:33:00Z">
            <w:rPr/>
          </w:rPrChange>
        </w:rPr>
        <w:t xml:space="preserve">Figure </w:t>
      </w:r>
      <w:r w:rsidR="000A6497" w:rsidRPr="00ED672B">
        <w:rPr>
          <w:rFonts w:asciiTheme="minorHAnsi" w:hAnsiTheme="minorHAnsi"/>
          <w:rPrChange w:id="1935" w:author="Erin Stephenson" w:date="2019-03-13T19:33:00Z">
            <w:rPr/>
          </w:rPrChange>
        </w:rPr>
        <w:t>4</w:t>
      </w:r>
      <w:r w:rsidR="006E719C" w:rsidRPr="00ED672B">
        <w:rPr>
          <w:rFonts w:asciiTheme="minorHAnsi" w:hAnsiTheme="minorHAnsi"/>
          <w:rPrChange w:id="1936" w:author="Erin Stephenson" w:date="2019-03-13T19:33:00Z">
            <w:rPr/>
          </w:rPrChange>
        </w:rPr>
        <w:t>B</w:t>
      </w:r>
      <w:commentRangeEnd w:id="1933"/>
      <w:r w:rsidR="00A31CA8" w:rsidRPr="00ED672B">
        <w:rPr>
          <w:rStyle w:val="CommentReference"/>
          <w:rFonts w:asciiTheme="minorHAnsi" w:hAnsiTheme="minorHAnsi"/>
          <w:rPrChange w:id="1937" w:author="Erin Stephenson" w:date="2019-03-13T19:33:00Z">
            <w:rPr>
              <w:rStyle w:val="CommentReference"/>
            </w:rPr>
          </w:rPrChange>
        </w:rPr>
        <w:commentReference w:id="1933"/>
      </w:r>
      <w:r w:rsidR="00B04B43" w:rsidRPr="00ED672B">
        <w:rPr>
          <w:rFonts w:asciiTheme="minorHAnsi" w:hAnsiTheme="minorHAnsi"/>
          <w:rPrChange w:id="1938" w:author="Erin Stephenson" w:date="2019-03-13T19:33:00Z">
            <w:rPr/>
          </w:rPrChange>
        </w:rPr>
        <w:t>).</w:t>
      </w:r>
    </w:p>
    <w:p w14:paraId="59D0B110" w14:textId="77777777" w:rsidR="00F82FCB" w:rsidRPr="00ED672B" w:rsidRDefault="00F82FCB" w:rsidP="003669B1">
      <w:pPr>
        <w:rPr>
          <w:rFonts w:asciiTheme="minorHAnsi" w:hAnsiTheme="minorHAnsi"/>
          <w:rPrChange w:id="1939" w:author="Erin Stephenson" w:date="2019-03-13T19:33:00Z">
            <w:rPr/>
          </w:rPrChange>
        </w:rPr>
      </w:pPr>
    </w:p>
    <w:p w14:paraId="110F4F58" w14:textId="427B237C" w:rsidR="00B0472F" w:rsidRPr="00ED672B" w:rsidRDefault="007E574F" w:rsidP="003669B1">
      <w:pPr>
        <w:rPr>
          <w:ins w:id="1940" w:author="Erin Stephenson" w:date="2019-03-11T15:51:00Z"/>
          <w:rFonts w:asciiTheme="minorHAnsi" w:hAnsiTheme="minorHAnsi"/>
          <w:rPrChange w:id="1941" w:author="Erin Stephenson" w:date="2019-03-13T19:33:00Z">
            <w:rPr>
              <w:ins w:id="1942" w:author="Erin Stephenson" w:date="2019-03-11T15:51:00Z"/>
            </w:rPr>
          </w:rPrChange>
        </w:rPr>
      </w:pPr>
      <w:r w:rsidRPr="00ED672B">
        <w:rPr>
          <w:rFonts w:asciiTheme="minorHAnsi" w:hAnsiTheme="minorHAnsi"/>
          <w:rPrChange w:id="1943" w:author="Erin Stephenson" w:date="2019-03-13T19:33:00Z">
            <w:rPr/>
          </w:rPrChange>
        </w:rPr>
        <w:t xml:space="preserve">We </w:t>
      </w:r>
      <w:del w:id="1944" w:author="Erin Stephenson" w:date="2019-03-11T15:36:00Z">
        <w:r w:rsidR="00F82FCB" w:rsidRPr="00ED672B" w:rsidDel="00D06530">
          <w:rPr>
            <w:rFonts w:asciiTheme="minorHAnsi" w:hAnsiTheme="minorHAnsi"/>
            <w:rPrChange w:id="1945" w:author="Erin Stephenson" w:date="2019-03-13T19:33:00Z">
              <w:rPr/>
            </w:rPrChange>
          </w:rPr>
          <w:delText xml:space="preserve">next </w:delText>
        </w:r>
      </w:del>
      <w:ins w:id="1946" w:author="Erin Stephenson" w:date="2019-03-11T15:36:00Z">
        <w:r w:rsidR="00D06530" w:rsidRPr="00ED672B">
          <w:rPr>
            <w:rFonts w:asciiTheme="minorHAnsi" w:hAnsiTheme="minorHAnsi"/>
            <w:rPrChange w:id="1947" w:author="Erin Stephenson" w:date="2019-03-13T19:33:00Z">
              <w:rPr/>
            </w:rPrChange>
          </w:rPr>
          <w:t xml:space="preserve">also </w:t>
        </w:r>
      </w:ins>
      <w:r w:rsidRPr="00ED672B">
        <w:rPr>
          <w:rFonts w:asciiTheme="minorHAnsi" w:hAnsiTheme="minorHAnsi"/>
          <w:rPrChange w:id="1948" w:author="Erin Stephenson" w:date="2019-03-13T19:33:00Z">
            <w:rPr/>
          </w:rPrChange>
        </w:rPr>
        <w:t xml:space="preserve">evaluated </w:t>
      </w:r>
      <w:ins w:id="1949" w:author="Erin Stephenson" w:date="2019-03-11T15:47:00Z">
        <w:r w:rsidR="00063E75" w:rsidRPr="00ED672B">
          <w:rPr>
            <w:rFonts w:asciiTheme="minorHAnsi" w:hAnsiTheme="minorHAnsi"/>
            <w:rPrChange w:id="1950" w:author="Erin Stephenson" w:date="2019-03-13T19:33:00Z">
              <w:rPr/>
            </w:rPrChange>
          </w:rPr>
          <w:t xml:space="preserve">transcriptional </w:t>
        </w:r>
      </w:ins>
      <w:r w:rsidRPr="00ED672B">
        <w:rPr>
          <w:rFonts w:asciiTheme="minorHAnsi" w:hAnsiTheme="minorHAnsi"/>
          <w:rPrChange w:id="1951" w:author="Erin Stephenson" w:date="2019-03-13T19:33:00Z">
            <w:rPr/>
          </w:rPrChange>
        </w:rPr>
        <w:t>markers of muscle fiber type</w:t>
      </w:r>
      <w:del w:id="1952" w:author="Erin Stephenson" w:date="2019-03-11T15:36:00Z">
        <w:r w:rsidRPr="00ED672B" w:rsidDel="00D06530">
          <w:rPr>
            <w:rFonts w:asciiTheme="minorHAnsi" w:hAnsiTheme="minorHAnsi"/>
            <w:rPrChange w:id="1953" w:author="Erin Stephenson" w:date="2019-03-13T19:33:00Z">
              <w:rPr/>
            </w:rPrChange>
          </w:rPr>
          <w:delText>s</w:delText>
        </w:r>
      </w:del>
      <w:r w:rsidRPr="00ED672B">
        <w:rPr>
          <w:rFonts w:asciiTheme="minorHAnsi" w:hAnsiTheme="minorHAnsi"/>
          <w:rPrChange w:id="1954" w:author="Erin Stephenson" w:date="2019-03-13T19:33:00Z">
            <w:rPr/>
          </w:rPrChange>
        </w:rPr>
        <w:t xml:space="preserve"> and observed increases in Type I</w:t>
      </w:r>
      <w:r w:rsidR="00F82FCB" w:rsidRPr="00ED672B">
        <w:rPr>
          <w:rFonts w:asciiTheme="minorHAnsi" w:hAnsiTheme="minorHAnsi"/>
          <w:rPrChange w:id="1955" w:author="Erin Stephenson" w:date="2019-03-13T19:33:00Z">
            <w:rPr/>
          </w:rPrChange>
        </w:rPr>
        <w:t xml:space="preserve"> oxidative</w:t>
      </w:r>
      <w:r w:rsidRPr="00ED672B">
        <w:rPr>
          <w:rFonts w:asciiTheme="minorHAnsi" w:hAnsiTheme="minorHAnsi"/>
          <w:rPrChange w:id="1956" w:author="Erin Stephenson" w:date="2019-03-13T19:33:00Z">
            <w:rPr/>
          </w:rPrChange>
        </w:rPr>
        <w:t xml:space="preserve"> fiber markers</w:t>
      </w:r>
      <w:ins w:id="1957" w:author="Erin Stephenson" w:date="2019-03-11T15:37:00Z">
        <w:r w:rsidR="00D06530" w:rsidRPr="00ED672B">
          <w:rPr>
            <w:rFonts w:asciiTheme="minorHAnsi" w:hAnsiTheme="minorHAnsi"/>
            <w:rPrChange w:id="1958" w:author="Erin Stephenson" w:date="2019-03-13T19:33:00Z">
              <w:rPr/>
            </w:rPrChange>
          </w:rPr>
          <w:t>,</w:t>
        </w:r>
      </w:ins>
      <w:r w:rsidRPr="00ED672B">
        <w:rPr>
          <w:rFonts w:asciiTheme="minorHAnsi" w:hAnsiTheme="minorHAnsi"/>
          <w:rPrChange w:id="1959" w:author="Erin Stephenson" w:date="2019-03-13T19:33:00Z">
            <w:rPr/>
          </w:rPrChange>
        </w:rPr>
        <w:t xml:space="preserve"> including </w:t>
      </w:r>
      <w:r w:rsidRPr="00ED672B">
        <w:rPr>
          <w:rFonts w:asciiTheme="minorHAnsi" w:hAnsiTheme="minorHAnsi"/>
          <w:i/>
          <w:rPrChange w:id="1960" w:author="Erin Stephenson" w:date="2019-03-13T19:33:00Z">
            <w:rPr>
              <w:i/>
            </w:rPr>
          </w:rPrChange>
        </w:rPr>
        <w:t>Myh7</w:t>
      </w:r>
      <w:r w:rsidRPr="00ED672B">
        <w:rPr>
          <w:rFonts w:asciiTheme="minorHAnsi" w:hAnsiTheme="minorHAnsi"/>
          <w:rPrChange w:id="1961" w:author="Erin Stephenson" w:date="2019-03-13T19:33:00Z">
            <w:rPr/>
          </w:rPrChange>
        </w:rPr>
        <w:t xml:space="preserve"> and </w:t>
      </w:r>
      <w:r w:rsidRPr="00ED672B">
        <w:rPr>
          <w:rFonts w:asciiTheme="minorHAnsi" w:hAnsiTheme="minorHAnsi"/>
          <w:i/>
          <w:rPrChange w:id="1962" w:author="Erin Stephenson" w:date="2019-03-13T19:33:00Z">
            <w:rPr>
              <w:i/>
            </w:rPr>
          </w:rPrChange>
        </w:rPr>
        <w:t>Atp2a2</w:t>
      </w:r>
      <w:del w:id="1963" w:author="Erin Stephenson" w:date="2019-03-11T15:37:00Z">
        <w:r w:rsidRPr="00ED672B" w:rsidDel="00D06530">
          <w:rPr>
            <w:rFonts w:asciiTheme="minorHAnsi" w:hAnsiTheme="minorHAnsi"/>
            <w:rPrChange w:id="1964" w:author="Erin Stephenson" w:date="2019-03-13T19:33:00Z">
              <w:rPr/>
            </w:rPrChange>
          </w:rPr>
          <w:delText xml:space="preserve"> </w:delText>
        </w:r>
      </w:del>
      <w:ins w:id="1965" w:author="Erin Stephenson" w:date="2019-03-11T15:37:00Z">
        <w:r w:rsidR="00D06530" w:rsidRPr="00ED672B">
          <w:rPr>
            <w:rFonts w:asciiTheme="minorHAnsi" w:hAnsiTheme="minorHAnsi"/>
            <w:rPrChange w:id="1966" w:author="Erin Stephenson" w:date="2019-03-13T19:33:00Z">
              <w:rPr/>
            </w:rPrChange>
          </w:rPr>
          <w:t xml:space="preserve">, </w:t>
        </w:r>
      </w:ins>
      <w:r w:rsidR="00F82FCB" w:rsidRPr="00ED672B">
        <w:rPr>
          <w:rFonts w:asciiTheme="minorHAnsi" w:hAnsiTheme="minorHAnsi"/>
          <w:rPrChange w:id="1967" w:author="Erin Stephenson" w:date="2019-03-13T19:33:00Z">
            <w:rPr/>
          </w:rPrChange>
        </w:rPr>
        <w:t>along with a downregulation of glycolytic fiber type markers</w:t>
      </w:r>
      <w:ins w:id="1968" w:author="Erin Stephenson" w:date="2019-03-11T15:37:00Z">
        <w:r w:rsidR="00D06530" w:rsidRPr="00ED672B">
          <w:rPr>
            <w:rFonts w:asciiTheme="minorHAnsi" w:hAnsiTheme="minorHAnsi"/>
            <w:rPrChange w:id="1969" w:author="Erin Stephenson" w:date="2019-03-13T19:33:00Z">
              <w:rPr/>
            </w:rPrChange>
          </w:rPr>
          <w:t>,</w:t>
        </w:r>
      </w:ins>
      <w:r w:rsidR="00F82FCB" w:rsidRPr="00ED672B">
        <w:rPr>
          <w:rFonts w:asciiTheme="minorHAnsi" w:hAnsiTheme="minorHAnsi"/>
          <w:rPrChange w:id="1970" w:author="Erin Stephenson" w:date="2019-03-13T19:33:00Z">
            <w:rPr/>
          </w:rPrChange>
        </w:rPr>
        <w:t xml:space="preserve"> including </w:t>
      </w:r>
      <w:r w:rsidR="00F82FCB" w:rsidRPr="00ED672B">
        <w:rPr>
          <w:rFonts w:asciiTheme="minorHAnsi" w:hAnsiTheme="minorHAnsi"/>
          <w:i/>
          <w:rPrChange w:id="1971" w:author="Erin Stephenson" w:date="2019-03-13T19:33:00Z">
            <w:rPr>
              <w:i/>
            </w:rPr>
          </w:rPrChange>
        </w:rPr>
        <w:t>Myh4</w:t>
      </w:r>
      <w:r w:rsidR="00F82FCB" w:rsidRPr="00ED672B">
        <w:rPr>
          <w:rFonts w:asciiTheme="minorHAnsi" w:hAnsiTheme="minorHAnsi"/>
          <w:rPrChange w:id="1972" w:author="Erin Stephenson" w:date="2019-03-13T19:33:00Z">
            <w:rPr/>
          </w:rPrChange>
        </w:rPr>
        <w:t xml:space="preserve"> and </w:t>
      </w:r>
      <w:r w:rsidR="00F82FCB" w:rsidRPr="00ED672B">
        <w:rPr>
          <w:rFonts w:asciiTheme="minorHAnsi" w:hAnsiTheme="minorHAnsi"/>
          <w:i/>
          <w:rPrChange w:id="1973" w:author="Erin Stephenson" w:date="2019-03-13T19:33:00Z">
            <w:rPr>
              <w:i/>
            </w:rPr>
          </w:rPrChange>
        </w:rPr>
        <w:t>Atp2a1</w:t>
      </w:r>
      <w:r w:rsidR="00F82FCB" w:rsidRPr="00ED672B">
        <w:rPr>
          <w:rFonts w:asciiTheme="minorHAnsi" w:hAnsiTheme="minorHAnsi"/>
          <w:rPrChange w:id="1974" w:author="Erin Stephenson" w:date="2019-03-13T19:33:00Z">
            <w:rPr/>
          </w:rPrChange>
        </w:rPr>
        <w:t xml:space="preserve"> (Figure</w:t>
      </w:r>
      <w:r w:rsidR="00B04B43" w:rsidRPr="00ED672B">
        <w:rPr>
          <w:rFonts w:asciiTheme="minorHAnsi" w:hAnsiTheme="minorHAnsi"/>
          <w:rPrChange w:id="1975" w:author="Erin Stephenson" w:date="2019-03-13T19:33:00Z">
            <w:rPr/>
          </w:rPrChange>
        </w:rPr>
        <w:t xml:space="preserve"> </w:t>
      </w:r>
      <w:r w:rsidR="00776D93" w:rsidRPr="00ED672B">
        <w:rPr>
          <w:rFonts w:asciiTheme="minorHAnsi" w:hAnsiTheme="minorHAnsi"/>
          <w:rPrChange w:id="1976" w:author="Erin Stephenson" w:date="2019-03-13T19:33:00Z">
            <w:rPr/>
          </w:rPrChange>
        </w:rPr>
        <w:t>4C</w:t>
      </w:r>
      <w:r w:rsidR="00F82FCB" w:rsidRPr="00ED672B">
        <w:rPr>
          <w:rFonts w:asciiTheme="minorHAnsi" w:hAnsiTheme="minorHAnsi"/>
          <w:rPrChange w:id="1977" w:author="Erin Stephenson" w:date="2019-03-13T19:33:00Z">
            <w:rPr/>
          </w:rPrChange>
        </w:rPr>
        <w:t xml:space="preserve">). </w:t>
      </w:r>
      <w:del w:id="1978" w:author="Erin Stephenson" w:date="2019-03-11T15:38:00Z">
        <w:r w:rsidR="00F82FCB" w:rsidRPr="00ED672B" w:rsidDel="004C5453">
          <w:rPr>
            <w:rFonts w:asciiTheme="minorHAnsi" w:hAnsiTheme="minorHAnsi"/>
            <w:rPrChange w:id="1979" w:author="Erin Stephenson" w:date="2019-03-13T19:33:00Z">
              <w:rPr/>
            </w:rPrChange>
          </w:rPr>
          <w:delText xml:space="preserve">  </w:delText>
        </w:r>
      </w:del>
      <w:ins w:id="1980" w:author="Erin Stephenson" w:date="2019-03-11T15:38:00Z">
        <w:r w:rsidR="004C5453" w:rsidRPr="00ED672B">
          <w:rPr>
            <w:rFonts w:asciiTheme="minorHAnsi" w:hAnsiTheme="minorHAnsi"/>
            <w:rPrChange w:id="1981" w:author="Erin Stephenson" w:date="2019-03-13T19:33:00Z">
              <w:rPr/>
            </w:rPrChange>
          </w:rPr>
          <w:t>Th</w:t>
        </w:r>
      </w:ins>
      <w:ins w:id="1982" w:author="Erin Stephenson" w:date="2019-03-11T15:39:00Z">
        <w:r w:rsidR="004C5453" w:rsidRPr="00ED672B">
          <w:rPr>
            <w:rFonts w:asciiTheme="minorHAnsi" w:hAnsiTheme="minorHAnsi"/>
            <w:rPrChange w:id="1983" w:author="Erin Stephenson" w:date="2019-03-13T19:33:00Z">
              <w:rPr/>
            </w:rPrChange>
          </w:rPr>
          <w:t>ese data</w:t>
        </w:r>
      </w:ins>
      <w:ins w:id="1984" w:author="Erin Stephenson" w:date="2019-03-11T15:49:00Z">
        <w:r w:rsidR="00912A98" w:rsidRPr="00ED672B">
          <w:rPr>
            <w:rFonts w:asciiTheme="minorHAnsi" w:hAnsiTheme="minorHAnsi"/>
            <w:rPrChange w:id="1985" w:author="Erin Stephenson" w:date="2019-03-13T19:33:00Z">
              <w:rPr/>
            </w:rPrChange>
          </w:rPr>
          <w:t xml:space="preserve"> </w:t>
        </w:r>
      </w:ins>
      <w:ins w:id="1986" w:author="Erin Stephenson" w:date="2019-03-11T15:39:00Z">
        <w:r w:rsidR="004C5453" w:rsidRPr="00ED672B">
          <w:rPr>
            <w:rFonts w:asciiTheme="minorHAnsi" w:hAnsiTheme="minorHAnsi"/>
            <w:rPrChange w:id="1987" w:author="Erin Stephenson" w:date="2019-03-13T19:33:00Z">
              <w:rPr/>
            </w:rPrChange>
          </w:rPr>
          <w:t>suggest that skeletal muscle mTORC1 activation increases the oxidative profile of skeletal muscle</w:t>
        </w:r>
      </w:ins>
      <w:ins w:id="1988" w:author="Erin Stephenson" w:date="2019-03-13T15:30:00Z">
        <w:r w:rsidR="00CD1FF4" w:rsidRPr="00ED672B">
          <w:rPr>
            <w:rFonts w:asciiTheme="minorHAnsi" w:hAnsiTheme="minorHAnsi"/>
            <w:rPrChange w:id="1989" w:author="Erin Stephenson" w:date="2019-03-13T19:33:00Z">
              <w:rPr/>
            </w:rPrChange>
          </w:rPr>
          <w:t xml:space="preserve"> at the transcriptional level</w:t>
        </w:r>
      </w:ins>
      <w:ins w:id="1990" w:author="Erin Stephenson" w:date="2019-03-11T15:39:00Z">
        <w:r w:rsidR="00063E75" w:rsidRPr="00ED672B">
          <w:rPr>
            <w:rFonts w:asciiTheme="minorHAnsi" w:hAnsiTheme="minorHAnsi"/>
            <w:rPrChange w:id="1991" w:author="Erin Stephenson" w:date="2019-03-13T19:33:00Z">
              <w:rPr/>
            </w:rPrChange>
          </w:rPr>
          <w:t xml:space="preserve">. These findings are </w:t>
        </w:r>
      </w:ins>
      <w:ins w:id="1992" w:author="Erin Stephenson" w:date="2019-03-13T15:31:00Z">
        <w:r w:rsidR="00CD1FF4" w:rsidRPr="00ED672B">
          <w:rPr>
            <w:rFonts w:asciiTheme="minorHAnsi" w:hAnsiTheme="minorHAnsi"/>
            <w:rPrChange w:id="1993" w:author="Erin Stephenson" w:date="2019-03-13T19:33:00Z">
              <w:rPr/>
            </w:rPrChange>
          </w:rPr>
          <w:t xml:space="preserve">supported by </w:t>
        </w:r>
      </w:ins>
      <w:del w:id="1994" w:author="Erin Stephenson" w:date="2019-03-11T15:40:00Z">
        <w:r w:rsidR="00F82FCB" w:rsidRPr="00ED672B" w:rsidDel="004C5453">
          <w:rPr>
            <w:rFonts w:asciiTheme="minorHAnsi" w:hAnsiTheme="minorHAnsi"/>
            <w:rPrChange w:id="1995" w:author="Erin Stephenson" w:date="2019-03-13T19:33:00Z">
              <w:rPr/>
            </w:rPrChange>
          </w:rPr>
          <w:delText>C</w:delText>
        </w:r>
      </w:del>
      <w:del w:id="1996" w:author="Erin Stephenson" w:date="2019-03-13T15:31:00Z">
        <w:r w:rsidR="00F82FCB" w:rsidRPr="00ED672B" w:rsidDel="00CD1FF4">
          <w:rPr>
            <w:rFonts w:asciiTheme="minorHAnsi" w:hAnsiTheme="minorHAnsi"/>
            <w:rPrChange w:id="1997" w:author="Erin Stephenson" w:date="2019-03-13T19:33:00Z">
              <w:rPr/>
            </w:rPrChange>
          </w:rPr>
          <w:delText>onsistent with</w:delText>
        </w:r>
      </w:del>
      <w:del w:id="1998" w:author="Erin Stephenson" w:date="2019-03-11T15:42:00Z">
        <w:r w:rsidR="00F82FCB" w:rsidRPr="00ED672B" w:rsidDel="004F3617">
          <w:rPr>
            <w:rFonts w:asciiTheme="minorHAnsi" w:hAnsiTheme="minorHAnsi"/>
            <w:rPrChange w:id="1999" w:author="Erin Stephenson" w:date="2019-03-13T19:33:00Z">
              <w:rPr/>
            </w:rPrChange>
          </w:rPr>
          <w:delText xml:space="preserve"> </w:delText>
        </w:r>
      </w:del>
      <w:del w:id="2000" w:author="Erin Stephenson" w:date="2019-03-11T15:40:00Z">
        <w:r w:rsidR="00F82FCB" w:rsidRPr="00ED672B" w:rsidDel="004C5453">
          <w:rPr>
            <w:rFonts w:asciiTheme="minorHAnsi" w:hAnsiTheme="minorHAnsi"/>
            <w:rPrChange w:id="2001" w:author="Erin Stephenson" w:date="2019-03-13T19:33:00Z">
              <w:rPr/>
            </w:rPrChange>
          </w:rPr>
          <w:delText xml:space="preserve">this and previous studies on </w:delText>
        </w:r>
        <w:r w:rsidR="00F82FCB" w:rsidRPr="00ED672B" w:rsidDel="004C5453">
          <w:rPr>
            <w:rFonts w:asciiTheme="minorHAnsi" w:hAnsiTheme="minorHAnsi"/>
            <w:i/>
            <w:rPrChange w:id="2002" w:author="Erin Stephenson" w:date="2019-03-13T19:33:00Z">
              <w:rPr>
                <w:i/>
              </w:rPr>
            </w:rPrChange>
          </w:rPr>
          <w:delText>Tsc1</w:delText>
        </w:r>
        <w:r w:rsidR="00F82FCB" w:rsidRPr="00ED672B" w:rsidDel="004C5453">
          <w:rPr>
            <w:rFonts w:asciiTheme="minorHAnsi" w:hAnsiTheme="minorHAnsi"/>
            <w:rPrChange w:id="2003" w:author="Erin Stephenson" w:date="2019-03-13T19:33:00Z">
              <w:rPr/>
            </w:rPrChange>
          </w:rPr>
          <w:delText xml:space="preserve"> knockout muscles we </w:delText>
        </w:r>
      </w:del>
      <w:ins w:id="2004" w:author="Erin Stephenson" w:date="2019-03-11T15:42:00Z">
        <w:r w:rsidR="004F3617" w:rsidRPr="00ED672B">
          <w:rPr>
            <w:rFonts w:asciiTheme="minorHAnsi" w:hAnsiTheme="minorHAnsi"/>
            <w:rPrChange w:id="2005" w:author="Erin Stephenson" w:date="2019-03-13T19:33:00Z">
              <w:rPr/>
            </w:rPrChange>
          </w:rPr>
          <w:t>our</w:t>
        </w:r>
      </w:ins>
      <w:ins w:id="2006" w:author="Erin Stephenson" w:date="2019-03-11T15:40:00Z">
        <w:r w:rsidR="004C5453" w:rsidRPr="00ED672B">
          <w:rPr>
            <w:rFonts w:asciiTheme="minorHAnsi" w:hAnsiTheme="minorHAnsi"/>
            <w:rPrChange w:id="2007" w:author="Erin Stephenson" w:date="2019-03-13T19:33:00Z">
              <w:rPr/>
            </w:rPrChange>
          </w:rPr>
          <w:t xml:space="preserve"> </w:t>
        </w:r>
      </w:ins>
      <w:r w:rsidR="00F82FCB" w:rsidRPr="00ED672B">
        <w:rPr>
          <w:rFonts w:asciiTheme="minorHAnsi" w:hAnsiTheme="minorHAnsi"/>
          <w:rPrChange w:id="2008" w:author="Erin Stephenson" w:date="2019-03-13T19:33:00Z">
            <w:rPr/>
          </w:rPrChange>
        </w:rPr>
        <w:t>observ</w:t>
      </w:r>
      <w:ins w:id="2009" w:author="Erin Stephenson" w:date="2019-03-11T15:41:00Z">
        <w:r w:rsidR="004C5453" w:rsidRPr="00ED672B">
          <w:rPr>
            <w:rFonts w:asciiTheme="minorHAnsi" w:hAnsiTheme="minorHAnsi"/>
            <w:rPrChange w:id="2010" w:author="Erin Stephenson" w:date="2019-03-13T19:33:00Z">
              <w:rPr/>
            </w:rPrChange>
          </w:rPr>
          <w:t xml:space="preserve">ation that skeletal muscle from </w:t>
        </w:r>
        <w:r w:rsidR="004C5453" w:rsidRPr="00ED672B">
          <w:rPr>
            <w:rFonts w:asciiTheme="minorHAnsi" w:hAnsiTheme="minorHAnsi"/>
            <w:i/>
            <w:rPrChange w:id="2011" w:author="Erin Stephenson" w:date="2019-03-13T19:33:00Z">
              <w:rPr/>
            </w:rPrChange>
          </w:rPr>
          <w:t>Tsc1</w:t>
        </w:r>
        <w:r w:rsidR="004C5453" w:rsidRPr="00ED672B">
          <w:rPr>
            <w:rFonts w:asciiTheme="minorHAnsi" w:hAnsiTheme="minorHAnsi"/>
            <w:rPrChange w:id="2012" w:author="Erin Stephenson" w:date="2019-03-13T19:33:00Z">
              <w:rPr/>
            </w:rPrChange>
          </w:rPr>
          <w:t xml:space="preserve"> ablated mice has</w:t>
        </w:r>
      </w:ins>
      <w:del w:id="2013" w:author="Erin Stephenson" w:date="2019-03-11T15:41:00Z">
        <w:r w:rsidR="00F82FCB" w:rsidRPr="00ED672B" w:rsidDel="004C5453">
          <w:rPr>
            <w:rFonts w:asciiTheme="minorHAnsi" w:hAnsiTheme="minorHAnsi"/>
            <w:rPrChange w:id="2014" w:author="Erin Stephenson" w:date="2019-03-13T19:33:00Z">
              <w:rPr/>
            </w:rPrChange>
          </w:rPr>
          <w:delText>ed</w:delText>
        </w:r>
      </w:del>
      <w:r w:rsidR="00F82FCB" w:rsidRPr="00ED672B">
        <w:rPr>
          <w:rFonts w:asciiTheme="minorHAnsi" w:hAnsiTheme="minorHAnsi"/>
          <w:rPrChange w:id="2015" w:author="Erin Stephenson" w:date="2019-03-13T19:33:00Z">
            <w:rPr/>
          </w:rPrChange>
        </w:rPr>
        <w:t xml:space="preserve"> substantially more NADH </w:t>
      </w:r>
      <w:ins w:id="2016" w:author="Erin Stephenson" w:date="2019-03-11T15:42:00Z">
        <w:r w:rsidR="005731CE" w:rsidRPr="00ED672B">
          <w:rPr>
            <w:rFonts w:asciiTheme="minorHAnsi" w:hAnsiTheme="minorHAnsi"/>
            <w:rPrChange w:id="2017" w:author="Erin Stephenson" w:date="2019-03-13T19:33:00Z">
              <w:rPr/>
            </w:rPrChange>
          </w:rPr>
          <w:t>activity</w:t>
        </w:r>
      </w:ins>
      <w:ins w:id="2018" w:author="Erin Stephenson" w:date="2019-03-11T15:47:00Z">
        <w:r w:rsidR="00063E75" w:rsidRPr="00ED672B">
          <w:rPr>
            <w:rFonts w:asciiTheme="minorHAnsi" w:hAnsiTheme="minorHAnsi"/>
            <w:rPrChange w:id="2019" w:author="Erin Stephenson" w:date="2019-03-13T19:33:00Z">
              <w:rPr/>
            </w:rPrChange>
          </w:rPr>
          <w:t xml:space="preserve"> </w:t>
        </w:r>
      </w:ins>
      <w:del w:id="2020" w:author="Erin Stephenson" w:date="2019-03-11T15:42:00Z">
        <w:r w:rsidR="00F82FCB" w:rsidRPr="00ED672B" w:rsidDel="004F3617">
          <w:rPr>
            <w:rFonts w:asciiTheme="minorHAnsi" w:hAnsiTheme="minorHAnsi"/>
            <w:rPrChange w:id="2021" w:author="Erin Stephenson" w:date="2019-03-13T19:33:00Z">
              <w:rPr/>
            </w:rPrChange>
          </w:rPr>
          <w:delText xml:space="preserve">staining of cryopreserved muscle sections </w:delText>
        </w:r>
      </w:del>
      <w:r w:rsidR="00F82FCB" w:rsidRPr="00ED672B">
        <w:rPr>
          <w:rFonts w:asciiTheme="minorHAnsi" w:hAnsiTheme="minorHAnsi"/>
          <w:rPrChange w:id="2022" w:author="Erin Stephenson" w:date="2019-03-13T19:33:00Z">
            <w:rPr/>
          </w:rPrChange>
        </w:rPr>
        <w:t xml:space="preserve">(Figure </w:t>
      </w:r>
      <w:r w:rsidR="00396722" w:rsidRPr="00ED672B">
        <w:rPr>
          <w:rFonts w:asciiTheme="minorHAnsi" w:hAnsiTheme="minorHAnsi"/>
          <w:rPrChange w:id="2023" w:author="Erin Stephenson" w:date="2019-03-13T19:33:00Z">
            <w:rPr/>
          </w:rPrChange>
        </w:rPr>
        <w:t>4D</w:t>
      </w:r>
      <w:r w:rsidR="00F82FCB" w:rsidRPr="00ED672B">
        <w:rPr>
          <w:rFonts w:asciiTheme="minorHAnsi" w:hAnsiTheme="minorHAnsi"/>
          <w:rPrChange w:id="2024" w:author="Erin Stephenson" w:date="2019-03-13T19:33:00Z">
            <w:rPr/>
          </w:rPrChange>
        </w:rPr>
        <w:t>)</w:t>
      </w:r>
      <w:ins w:id="2025" w:author="Erin Stephenson" w:date="2019-03-11T15:49:00Z">
        <w:r w:rsidR="00912A98" w:rsidRPr="00ED672B">
          <w:rPr>
            <w:rFonts w:asciiTheme="minorHAnsi" w:hAnsiTheme="minorHAnsi"/>
            <w:rPrChange w:id="2026" w:author="Erin Stephenson" w:date="2019-03-13T19:33:00Z">
              <w:rPr/>
            </w:rPrChange>
          </w:rPr>
          <w:t>,</w:t>
        </w:r>
      </w:ins>
      <w:ins w:id="2027" w:author="Erin Stephenson" w:date="2019-03-13T15:31:00Z">
        <w:r w:rsidR="00CD1FF4" w:rsidRPr="00ED672B">
          <w:rPr>
            <w:rFonts w:asciiTheme="minorHAnsi" w:hAnsiTheme="minorHAnsi"/>
            <w:rPrChange w:id="2028" w:author="Erin Stephenson" w:date="2019-03-13T19:33:00Z">
              <w:rPr/>
            </w:rPrChange>
          </w:rPr>
          <w:t xml:space="preserve"> and are consistent with</w:t>
        </w:r>
      </w:ins>
      <w:ins w:id="2029" w:author="Erin Stephenson" w:date="2019-03-11T15:50:00Z">
        <w:r w:rsidR="00912A98" w:rsidRPr="00ED672B">
          <w:rPr>
            <w:rFonts w:asciiTheme="minorHAnsi" w:hAnsiTheme="minorHAnsi"/>
            <w:rPrChange w:id="2030" w:author="Erin Stephenson" w:date="2019-03-13T19:33:00Z">
              <w:rPr/>
            </w:rPrChange>
          </w:rPr>
          <w:t xml:space="preserve"> findings from</w:t>
        </w:r>
      </w:ins>
      <w:ins w:id="2031" w:author="Erin Stephenson" w:date="2019-03-11T15:49:00Z">
        <w:r w:rsidR="00912A98" w:rsidRPr="00ED672B">
          <w:rPr>
            <w:rFonts w:asciiTheme="minorHAnsi" w:hAnsiTheme="minorHAnsi"/>
            <w:rPrChange w:id="2032" w:author="Erin Stephenson" w:date="2019-03-13T19:33:00Z">
              <w:rPr/>
            </w:rPrChange>
          </w:rPr>
          <w:t xml:space="preserve"> previous studies on </w:t>
        </w:r>
      </w:ins>
      <w:ins w:id="2033" w:author="Erin Stephenson" w:date="2019-03-13T15:31:00Z">
        <w:r w:rsidR="00CD1FF4" w:rsidRPr="00ED672B">
          <w:rPr>
            <w:rFonts w:asciiTheme="minorHAnsi" w:hAnsiTheme="minorHAnsi"/>
            <w:i/>
            <w:rPrChange w:id="2034" w:author="Erin Stephenson" w:date="2019-03-13T19:33:00Z">
              <w:rPr>
                <w:i/>
              </w:rPr>
            </w:rPrChange>
          </w:rPr>
          <w:t>ACTA1-</w:t>
        </w:r>
      </w:ins>
      <w:ins w:id="2035" w:author="Erin Stephenson" w:date="2019-03-11T15:49:00Z">
        <w:r w:rsidR="00912A98" w:rsidRPr="00ED672B">
          <w:rPr>
            <w:rFonts w:asciiTheme="minorHAnsi" w:hAnsiTheme="minorHAnsi"/>
            <w:i/>
            <w:rPrChange w:id="2036" w:author="Erin Stephenson" w:date="2019-03-13T19:33:00Z">
              <w:rPr>
                <w:i/>
              </w:rPr>
            </w:rPrChange>
          </w:rPr>
          <w:t>Tsc1</w:t>
        </w:r>
        <w:r w:rsidR="00912A98" w:rsidRPr="00ED672B">
          <w:rPr>
            <w:rFonts w:asciiTheme="minorHAnsi" w:hAnsiTheme="minorHAnsi"/>
            <w:rPrChange w:id="2037" w:author="Erin Stephenson" w:date="2019-03-13T19:33:00Z">
              <w:rPr/>
            </w:rPrChange>
          </w:rPr>
          <w:t xml:space="preserve"> knockout muscles</w:t>
        </w:r>
      </w:ins>
      <w:ins w:id="2038" w:author="Erin Stephenson" w:date="2019-03-13T15:30:00Z">
        <w:r w:rsidR="00CD1FF4" w:rsidRPr="00ED672B">
          <w:rPr>
            <w:rFonts w:asciiTheme="minorHAnsi" w:hAnsiTheme="minorHAnsi"/>
            <w:rPrChange w:id="2039" w:author="Erin Stephenson" w:date="2019-03-13T19:33:00Z">
              <w:rPr/>
            </w:rPrChange>
          </w:rPr>
          <w:t xml:space="preserve"> that </w:t>
        </w:r>
      </w:ins>
      <w:ins w:id="2040" w:author="Erin Stephenson" w:date="2019-03-13T15:33:00Z">
        <w:r w:rsidR="00803AC3" w:rsidRPr="00ED672B">
          <w:rPr>
            <w:rFonts w:asciiTheme="minorHAnsi" w:hAnsiTheme="minorHAnsi"/>
            <w:rPrChange w:id="2041" w:author="Erin Stephenson" w:date="2019-03-13T19:33:00Z">
              <w:rPr/>
            </w:rPrChange>
          </w:rPr>
          <w:t>report the accumulation of mitochondrial enzymes</w:t>
        </w:r>
      </w:ins>
      <w:ins w:id="2042" w:author="Erin Stephenson" w:date="2019-03-13T15:30:00Z">
        <w:r w:rsidR="00CD1FF4" w:rsidRPr="00ED672B">
          <w:rPr>
            <w:rFonts w:asciiTheme="minorHAnsi" w:hAnsiTheme="minorHAnsi"/>
            <w:rPrChange w:id="2043" w:author="Erin Stephenson" w:date="2019-03-13T19:33:00Z">
              <w:rPr/>
            </w:rPrChange>
          </w:rPr>
          <w:t xml:space="preserve"> </w:t>
        </w:r>
      </w:ins>
      <w:ins w:id="2044" w:author="Erin Stephenson" w:date="2019-03-13T15:33:00Z">
        <w:r w:rsidR="00803AC3" w:rsidRPr="00ED672B">
          <w:rPr>
            <w:rFonts w:asciiTheme="minorHAnsi" w:hAnsiTheme="minorHAnsi"/>
            <w:rPrChange w:id="2045" w:author="Erin Stephenson" w:date="2019-03-13T19:33:00Z">
              <w:rPr/>
            </w:rPrChange>
          </w:rPr>
          <w:t xml:space="preserve">and </w:t>
        </w:r>
      </w:ins>
      <w:ins w:id="2046" w:author="Erin Stephenson" w:date="2019-03-13T15:30:00Z">
        <w:r w:rsidR="00CD1FF4" w:rsidRPr="00ED672B">
          <w:rPr>
            <w:rFonts w:asciiTheme="minorHAnsi" w:hAnsiTheme="minorHAnsi"/>
            <w:rPrChange w:id="2047" w:author="Erin Stephenson" w:date="2019-03-13T19:33:00Z">
              <w:rPr/>
            </w:rPrChange>
          </w:rPr>
          <w:t xml:space="preserve">changes in </w:t>
        </w:r>
      </w:ins>
      <w:ins w:id="2048" w:author="Erin Stephenson" w:date="2019-03-13T15:33:00Z">
        <w:r w:rsidR="00803AC3" w:rsidRPr="00ED672B">
          <w:rPr>
            <w:rFonts w:asciiTheme="minorHAnsi" w:hAnsiTheme="minorHAnsi"/>
            <w:rPrChange w:id="2049" w:author="Erin Stephenson" w:date="2019-03-13T19:33:00Z">
              <w:rPr/>
            </w:rPrChange>
          </w:rPr>
          <w:t xml:space="preserve">muscle </w:t>
        </w:r>
      </w:ins>
      <w:ins w:id="2050" w:author="Erin Stephenson" w:date="2019-03-13T15:30:00Z">
        <w:r w:rsidR="00CD1FF4" w:rsidRPr="00ED672B">
          <w:rPr>
            <w:rFonts w:asciiTheme="minorHAnsi" w:hAnsiTheme="minorHAnsi"/>
            <w:rPrChange w:id="2051" w:author="Erin Stephenson" w:date="2019-03-13T19:33:00Z">
              <w:rPr/>
            </w:rPrChange>
          </w:rPr>
          <w:t>fiber size</w:t>
        </w:r>
      </w:ins>
      <w:ins w:id="2052" w:author="Erin Stephenson" w:date="2019-03-13T15:34:00Z">
        <w:r w:rsidR="007C41D9" w:rsidRPr="00ED672B">
          <w:rPr>
            <w:rFonts w:asciiTheme="minorHAnsi" w:hAnsiTheme="minorHAnsi"/>
            <w:rPrChange w:id="2053" w:author="Erin Stephenson" w:date="2019-03-13T19:33:00Z">
              <w:rPr/>
            </w:rPrChange>
          </w:rPr>
          <w:t xml:space="preserve"> [</w:t>
        </w:r>
        <w:commentRangeStart w:id="2054"/>
        <w:r w:rsidR="007C41D9" w:rsidRPr="00ED672B">
          <w:rPr>
            <w:rFonts w:asciiTheme="minorHAnsi" w:hAnsiTheme="minorHAnsi"/>
            <w:rPrChange w:id="2055" w:author="Erin Stephenson" w:date="2019-03-13T19:33:00Z">
              <w:rPr/>
            </w:rPrChange>
          </w:rPr>
          <w:t>REFS</w:t>
        </w:r>
        <w:commentRangeEnd w:id="2054"/>
        <w:r w:rsidR="007C41D9" w:rsidRPr="00ED672B">
          <w:rPr>
            <w:rStyle w:val="CommentReference"/>
            <w:rFonts w:asciiTheme="minorHAnsi" w:hAnsiTheme="minorHAnsi"/>
            <w:rPrChange w:id="2056" w:author="Erin Stephenson" w:date="2019-03-13T19:33:00Z">
              <w:rPr>
                <w:rStyle w:val="CommentReference"/>
              </w:rPr>
            </w:rPrChange>
          </w:rPr>
          <w:commentReference w:id="2054"/>
        </w:r>
        <w:r w:rsidR="007C41D9" w:rsidRPr="00ED672B">
          <w:rPr>
            <w:rFonts w:asciiTheme="minorHAnsi" w:hAnsiTheme="minorHAnsi"/>
            <w:rPrChange w:id="2057" w:author="Erin Stephenson" w:date="2019-03-13T19:33:00Z">
              <w:rPr/>
            </w:rPrChange>
          </w:rPr>
          <w:t>]</w:t>
        </w:r>
      </w:ins>
      <w:r w:rsidR="00F82FCB" w:rsidRPr="00ED672B">
        <w:rPr>
          <w:rFonts w:asciiTheme="minorHAnsi" w:hAnsiTheme="minorHAnsi"/>
          <w:rPrChange w:id="2058" w:author="Erin Stephenson" w:date="2019-03-13T19:33:00Z">
            <w:rPr/>
          </w:rPrChange>
        </w:rPr>
        <w:t>.</w:t>
      </w:r>
      <w:r w:rsidR="004905D8" w:rsidRPr="00ED672B">
        <w:rPr>
          <w:rFonts w:asciiTheme="minorHAnsi" w:hAnsiTheme="minorHAnsi"/>
          <w:rPrChange w:id="2059" w:author="Erin Stephenson" w:date="2019-03-13T19:33:00Z">
            <w:rPr/>
          </w:rPrChange>
        </w:rPr>
        <w:t xml:space="preserve">  </w:t>
      </w:r>
    </w:p>
    <w:p w14:paraId="6DBD8E86" w14:textId="77777777" w:rsidR="00B0472F" w:rsidRPr="00ED672B" w:rsidRDefault="00B0472F" w:rsidP="003669B1">
      <w:pPr>
        <w:rPr>
          <w:ins w:id="2060" w:author="Erin Stephenson" w:date="2019-03-11T15:51:00Z"/>
          <w:rFonts w:asciiTheme="minorHAnsi" w:hAnsiTheme="minorHAnsi"/>
          <w:rPrChange w:id="2061" w:author="Erin Stephenson" w:date="2019-03-13T19:33:00Z">
            <w:rPr>
              <w:ins w:id="2062" w:author="Erin Stephenson" w:date="2019-03-11T15:51:00Z"/>
            </w:rPr>
          </w:rPrChange>
        </w:rPr>
      </w:pPr>
    </w:p>
    <w:p w14:paraId="7AA0CBBF" w14:textId="541CE744" w:rsidR="00F82FCB" w:rsidRPr="00ED672B" w:rsidRDefault="003F7532" w:rsidP="003669B1">
      <w:pPr>
        <w:rPr>
          <w:rFonts w:asciiTheme="minorHAnsi" w:hAnsiTheme="minorHAnsi"/>
          <w:rPrChange w:id="2063" w:author="Erin Stephenson" w:date="2019-03-13T19:33:00Z">
            <w:rPr/>
          </w:rPrChange>
        </w:rPr>
      </w:pPr>
      <w:commentRangeStart w:id="2064"/>
      <w:del w:id="2065" w:author="Erin Stephenson" w:date="2019-03-11T15:56:00Z">
        <w:r w:rsidRPr="00ED672B" w:rsidDel="00B0472F">
          <w:rPr>
            <w:rFonts w:asciiTheme="minorHAnsi" w:hAnsiTheme="minorHAnsi"/>
            <w:rPrChange w:id="2066" w:author="Erin Stephenson" w:date="2019-03-13T19:33:00Z">
              <w:rPr/>
            </w:rPrChange>
          </w:rPr>
          <w:delText xml:space="preserve">In </w:delText>
        </w:r>
      </w:del>
      <w:ins w:id="2067" w:author="Erin Stephenson" w:date="2019-03-11T15:56:00Z">
        <w:r w:rsidR="00B0472F" w:rsidRPr="00ED672B">
          <w:rPr>
            <w:rFonts w:asciiTheme="minorHAnsi" w:hAnsiTheme="minorHAnsi"/>
            <w:rPrChange w:id="2068" w:author="Erin Stephenson" w:date="2019-03-13T19:33:00Z">
              <w:rPr/>
            </w:rPrChange>
          </w:rPr>
          <w:t>To</w:t>
        </w:r>
      </w:ins>
      <w:ins w:id="2069" w:author="Erin Stephenson" w:date="2019-03-11T15:52:00Z">
        <w:r w:rsidR="00B0472F" w:rsidRPr="00ED672B">
          <w:rPr>
            <w:rFonts w:asciiTheme="minorHAnsi" w:hAnsiTheme="minorHAnsi"/>
            <w:rPrChange w:id="2070" w:author="Erin Stephenson" w:date="2019-03-13T19:33:00Z">
              <w:rPr/>
            </w:rPrChange>
          </w:rPr>
          <w:t xml:space="preserve"> identify the </w:t>
        </w:r>
      </w:ins>
      <w:del w:id="2071" w:author="Erin Stephenson" w:date="2019-03-11T15:52:00Z">
        <w:r w:rsidRPr="00ED672B" w:rsidDel="00B0472F">
          <w:rPr>
            <w:rFonts w:asciiTheme="minorHAnsi" w:hAnsiTheme="minorHAnsi"/>
            <w:rPrChange w:id="2072" w:author="Erin Stephenson" w:date="2019-03-13T19:33:00Z">
              <w:rPr/>
            </w:rPrChange>
          </w:rPr>
          <w:delText xml:space="preserve">terms of the </w:delText>
        </w:r>
      </w:del>
      <w:r w:rsidR="00654F70" w:rsidRPr="00ED672B">
        <w:rPr>
          <w:rFonts w:asciiTheme="minorHAnsi" w:hAnsiTheme="minorHAnsi"/>
          <w:rPrChange w:id="2073" w:author="Erin Stephenson" w:date="2019-03-13T19:33:00Z">
            <w:rPr/>
          </w:rPrChange>
        </w:rPr>
        <w:t xml:space="preserve">molecular </w:t>
      </w:r>
      <w:del w:id="2074" w:author="Erin Stephenson" w:date="2019-03-11T15:52:00Z">
        <w:r w:rsidRPr="00ED672B" w:rsidDel="00B0472F">
          <w:rPr>
            <w:rFonts w:asciiTheme="minorHAnsi" w:hAnsiTheme="minorHAnsi"/>
            <w:rPrChange w:id="2075" w:author="Erin Stephenson" w:date="2019-03-13T19:33:00Z">
              <w:rPr/>
            </w:rPrChange>
          </w:rPr>
          <w:delText xml:space="preserve">source </w:delText>
        </w:r>
      </w:del>
      <w:ins w:id="2076" w:author="Erin Stephenson" w:date="2019-03-11T15:52:00Z">
        <w:r w:rsidR="00B0472F" w:rsidRPr="00ED672B">
          <w:rPr>
            <w:rFonts w:asciiTheme="minorHAnsi" w:hAnsiTheme="minorHAnsi"/>
            <w:rPrChange w:id="2077" w:author="Erin Stephenson" w:date="2019-03-13T19:33:00Z">
              <w:rPr/>
            </w:rPrChange>
          </w:rPr>
          <w:t xml:space="preserve">mechanisms </w:t>
        </w:r>
      </w:ins>
      <w:ins w:id="2078" w:author="Erin Stephenson" w:date="2019-03-11T15:56:00Z">
        <w:r w:rsidR="00B0472F" w:rsidRPr="00ED672B">
          <w:rPr>
            <w:rFonts w:asciiTheme="minorHAnsi" w:hAnsiTheme="minorHAnsi"/>
            <w:rPrChange w:id="2079" w:author="Erin Stephenson" w:date="2019-03-13T19:33:00Z">
              <w:rPr/>
            </w:rPrChange>
          </w:rPr>
          <w:t>causing</w:t>
        </w:r>
      </w:ins>
      <w:ins w:id="2080" w:author="Erin Stephenson" w:date="2019-03-11T15:52:00Z">
        <w:r w:rsidR="00B0472F" w:rsidRPr="00ED672B">
          <w:rPr>
            <w:rFonts w:asciiTheme="minorHAnsi" w:hAnsiTheme="minorHAnsi"/>
            <w:rPrChange w:id="2081" w:author="Erin Stephenson" w:date="2019-03-13T19:33:00Z">
              <w:rPr/>
            </w:rPrChange>
          </w:rPr>
          <w:t xml:space="preserve"> increased energy </w:t>
        </w:r>
      </w:ins>
      <w:ins w:id="2082" w:author="Erin Stephenson" w:date="2019-03-11T15:54:00Z">
        <w:r w:rsidR="00B0472F" w:rsidRPr="00ED672B">
          <w:rPr>
            <w:rFonts w:asciiTheme="minorHAnsi" w:hAnsiTheme="minorHAnsi"/>
            <w:rPrChange w:id="2083" w:author="Erin Stephenson" w:date="2019-03-13T19:33:00Z">
              <w:rPr/>
            </w:rPrChange>
          </w:rPr>
          <w:t>expenditure</w:t>
        </w:r>
      </w:ins>
      <w:ins w:id="2084" w:author="Erin Stephenson" w:date="2019-03-11T15:52:00Z">
        <w:r w:rsidR="00B0472F" w:rsidRPr="00ED672B">
          <w:rPr>
            <w:rFonts w:asciiTheme="minorHAnsi" w:hAnsiTheme="minorHAnsi"/>
            <w:rPrChange w:id="2085" w:author="Erin Stephenson" w:date="2019-03-13T19:33:00Z">
              <w:rPr/>
            </w:rPrChange>
          </w:rPr>
          <w:t xml:space="preserve"> in </w:t>
        </w:r>
      </w:ins>
      <w:ins w:id="2086" w:author="Erin Stephenson" w:date="2019-03-11T15:53:00Z">
        <w:r w:rsidR="00B0472F" w:rsidRPr="00ED672B">
          <w:rPr>
            <w:rFonts w:asciiTheme="minorHAnsi" w:hAnsiTheme="minorHAnsi"/>
            <w:rPrChange w:id="2087" w:author="Erin Stephenson" w:date="2019-03-13T19:33:00Z">
              <w:rPr/>
            </w:rPrChange>
          </w:rPr>
          <w:t xml:space="preserve">skeletal muscle </w:t>
        </w:r>
      </w:ins>
      <w:ins w:id="2088" w:author="Erin Stephenson" w:date="2019-03-11T15:52:00Z">
        <w:r w:rsidR="00B0472F" w:rsidRPr="00ED672B">
          <w:rPr>
            <w:rFonts w:asciiTheme="minorHAnsi" w:hAnsiTheme="minorHAnsi"/>
            <w:i/>
            <w:rPrChange w:id="2089" w:author="Erin Stephenson" w:date="2019-03-13T19:33:00Z">
              <w:rPr/>
            </w:rPrChange>
          </w:rPr>
          <w:t>Tsc1</w:t>
        </w:r>
        <w:r w:rsidR="00B0472F" w:rsidRPr="00ED672B">
          <w:rPr>
            <w:rFonts w:asciiTheme="minorHAnsi" w:hAnsiTheme="minorHAnsi"/>
            <w:rPrChange w:id="2090" w:author="Erin Stephenson" w:date="2019-03-13T19:33:00Z">
              <w:rPr/>
            </w:rPrChange>
          </w:rPr>
          <w:t xml:space="preserve"> knockout mice, </w:t>
        </w:r>
      </w:ins>
      <w:del w:id="2091" w:author="Erin Stephenson" w:date="2019-03-11T15:52:00Z">
        <w:r w:rsidRPr="00ED672B" w:rsidDel="00B0472F">
          <w:rPr>
            <w:rFonts w:asciiTheme="minorHAnsi" w:hAnsiTheme="minorHAnsi"/>
            <w:rPrChange w:id="2092" w:author="Erin Stephenson" w:date="2019-03-13T19:33:00Z">
              <w:rPr/>
            </w:rPrChange>
          </w:rPr>
          <w:delText xml:space="preserve">of </w:delText>
        </w:r>
        <w:r w:rsidR="00311779" w:rsidRPr="00ED672B" w:rsidDel="00B0472F">
          <w:rPr>
            <w:rFonts w:asciiTheme="minorHAnsi" w:hAnsiTheme="minorHAnsi"/>
            <w:rPrChange w:id="2093" w:author="Erin Stephenson" w:date="2019-03-13T19:33:00Z">
              <w:rPr/>
            </w:rPrChange>
          </w:rPr>
          <w:delText>the</w:delText>
        </w:r>
      </w:del>
      <w:del w:id="2094" w:author="Erin Stephenson" w:date="2019-03-11T15:53:00Z">
        <w:r w:rsidR="00311779" w:rsidRPr="00ED672B" w:rsidDel="00B0472F">
          <w:rPr>
            <w:rFonts w:asciiTheme="minorHAnsi" w:hAnsiTheme="minorHAnsi"/>
            <w:rPrChange w:id="2095" w:author="Erin Stephenson" w:date="2019-03-13T19:33:00Z">
              <w:rPr/>
            </w:rPrChange>
          </w:rPr>
          <w:delText>rmogenesis</w:delText>
        </w:r>
        <w:r w:rsidR="00412036" w:rsidRPr="00ED672B" w:rsidDel="00B0472F">
          <w:rPr>
            <w:rFonts w:asciiTheme="minorHAnsi" w:hAnsiTheme="minorHAnsi"/>
            <w:rPrChange w:id="2096" w:author="Erin Stephenson" w:date="2019-03-13T19:33:00Z">
              <w:rPr/>
            </w:rPrChange>
          </w:rPr>
          <w:delText>,</w:delText>
        </w:r>
        <w:r w:rsidR="006374B4" w:rsidRPr="00ED672B" w:rsidDel="00B0472F">
          <w:rPr>
            <w:rFonts w:asciiTheme="minorHAnsi" w:hAnsiTheme="minorHAnsi"/>
            <w:rPrChange w:id="2097" w:author="Erin Stephenson" w:date="2019-03-13T19:33:00Z">
              <w:rPr/>
            </w:rPrChange>
          </w:rPr>
          <w:delText xml:space="preserve"> </w:delText>
        </w:r>
      </w:del>
      <w:r w:rsidR="00412036" w:rsidRPr="00ED672B">
        <w:rPr>
          <w:rFonts w:asciiTheme="minorHAnsi" w:hAnsiTheme="minorHAnsi"/>
          <w:rPrChange w:id="2098" w:author="Erin Stephenson" w:date="2019-03-13T19:33:00Z">
            <w:rPr/>
          </w:rPrChange>
        </w:rPr>
        <w:t>we</w:t>
      </w:r>
      <w:r w:rsidR="004905D8" w:rsidRPr="00ED672B">
        <w:rPr>
          <w:rFonts w:asciiTheme="minorHAnsi" w:hAnsiTheme="minorHAnsi"/>
          <w:rPrChange w:id="2099" w:author="Erin Stephenson" w:date="2019-03-13T19:33:00Z">
            <w:rPr/>
          </w:rPrChange>
        </w:rPr>
        <w:t xml:space="preserve"> </w:t>
      </w:r>
      <w:del w:id="2100" w:author="Erin Stephenson" w:date="2019-03-11T15:53:00Z">
        <w:r w:rsidR="00311779" w:rsidRPr="00ED672B" w:rsidDel="00B0472F">
          <w:rPr>
            <w:rFonts w:asciiTheme="minorHAnsi" w:hAnsiTheme="minorHAnsi"/>
            <w:rPrChange w:id="2101" w:author="Erin Stephenson" w:date="2019-03-13T19:33:00Z">
              <w:rPr/>
            </w:rPrChange>
          </w:rPr>
          <w:delText xml:space="preserve">first </w:delText>
        </w:r>
      </w:del>
      <w:r w:rsidR="00311779" w:rsidRPr="00ED672B">
        <w:rPr>
          <w:rFonts w:asciiTheme="minorHAnsi" w:hAnsiTheme="minorHAnsi"/>
          <w:rPrChange w:id="2102" w:author="Erin Stephenson" w:date="2019-03-13T19:33:00Z">
            <w:rPr/>
          </w:rPrChange>
        </w:rPr>
        <w:t xml:space="preserve">evaluated the expression of </w:t>
      </w:r>
      <w:ins w:id="2103" w:author="Erin Stephenson" w:date="2019-03-11T15:54:00Z">
        <w:r w:rsidR="00B0472F" w:rsidRPr="00ED672B">
          <w:rPr>
            <w:rFonts w:asciiTheme="minorHAnsi" w:hAnsiTheme="minorHAnsi"/>
            <w:rPrChange w:id="2104" w:author="Erin Stephenson" w:date="2019-03-13T19:33:00Z">
              <w:rPr/>
            </w:rPrChange>
          </w:rPr>
          <w:t>transcripts</w:t>
        </w:r>
      </w:ins>
      <w:ins w:id="2105" w:author="Erin Stephenson" w:date="2019-03-11T15:55:00Z">
        <w:r w:rsidR="00B0472F" w:rsidRPr="00ED672B">
          <w:rPr>
            <w:rFonts w:asciiTheme="minorHAnsi" w:hAnsiTheme="minorHAnsi"/>
            <w:rPrChange w:id="2106" w:author="Erin Stephenson" w:date="2019-03-13T19:33:00Z">
              <w:rPr/>
            </w:rPrChange>
          </w:rPr>
          <w:t xml:space="preserve"> </w:t>
        </w:r>
      </w:ins>
      <w:ins w:id="2107" w:author="Erin Stephenson" w:date="2019-03-13T15:36:00Z">
        <w:r w:rsidR="003B6AA2" w:rsidRPr="00ED672B">
          <w:rPr>
            <w:rFonts w:asciiTheme="minorHAnsi" w:hAnsiTheme="minorHAnsi"/>
            <w:rPrChange w:id="2108" w:author="Erin Stephenson" w:date="2019-03-13T19:33:00Z">
              <w:rPr/>
            </w:rPrChange>
          </w:rPr>
          <w:t xml:space="preserve">known to </w:t>
        </w:r>
      </w:ins>
      <w:ins w:id="2109" w:author="Erin Stephenson" w:date="2019-03-11T15:54:00Z">
        <w:r w:rsidR="003B6AA2" w:rsidRPr="00ED672B">
          <w:rPr>
            <w:rFonts w:asciiTheme="minorHAnsi" w:hAnsiTheme="minorHAnsi"/>
            <w:rPrChange w:id="2110" w:author="Erin Stephenson" w:date="2019-03-13T19:33:00Z">
              <w:rPr/>
            </w:rPrChange>
          </w:rPr>
          <w:t>be</w:t>
        </w:r>
        <w:r w:rsidR="00B0472F" w:rsidRPr="00ED672B">
          <w:rPr>
            <w:rFonts w:asciiTheme="minorHAnsi" w:hAnsiTheme="minorHAnsi"/>
            <w:rPrChange w:id="2111" w:author="Erin Stephenson" w:date="2019-03-13T19:33:00Z">
              <w:rPr/>
            </w:rPrChange>
          </w:rPr>
          <w:t xml:space="preserve"> important </w:t>
        </w:r>
      </w:ins>
      <w:ins w:id="2112" w:author="Erin Stephenson" w:date="2019-03-13T15:36:00Z">
        <w:r w:rsidR="003B6AA2" w:rsidRPr="00ED672B">
          <w:rPr>
            <w:rFonts w:asciiTheme="minorHAnsi" w:hAnsiTheme="minorHAnsi"/>
            <w:rPrChange w:id="2113" w:author="Erin Stephenson" w:date="2019-03-13T19:33:00Z">
              <w:rPr/>
            </w:rPrChange>
          </w:rPr>
          <w:t>contributors to</w:t>
        </w:r>
      </w:ins>
      <w:ins w:id="2114" w:author="Erin Stephenson" w:date="2019-03-11T15:54:00Z">
        <w:r w:rsidR="00B0472F" w:rsidRPr="00ED672B">
          <w:rPr>
            <w:rFonts w:asciiTheme="minorHAnsi" w:hAnsiTheme="minorHAnsi"/>
            <w:rPrChange w:id="2115" w:author="Erin Stephenson" w:date="2019-03-13T19:33:00Z">
              <w:rPr/>
            </w:rPrChange>
          </w:rPr>
          <w:t xml:space="preserve"> </w:t>
        </w:r>
      </w:ins>
      <w:ins w:id="2116" w:author="Erin Stephenson" w:date="2019-03-11T15:55:00Z">
        <w:r w:rsidR="00B0472F" w:rsidRPr="00ED672B">
          <w:rPr>
            <w:rFonts w:asciiTheme="minorHAnsi" w:hAnsiTheme="minorHAnsi"/>
            <w:rPrChange w:id="2117" w:author="Erin Stephenson" w:date="2019-03-13T19:33:00Z">
              <w:rPr/>
            </w:rPrChange>
          </w:rPr>
          <w:t>skeletal</w:t>
        </w:r>
      </w:ins>
      <w:ins w:id="2118" w:author="Erin Stephenson" w:date="2019-03-11T15:54:00Z">
        <w:r w:rsidR="00B0472F" w:rsidRPr="00ED672B">
          <w:rPr>
            <w:rFonts w:asciiTheme="minorHAnsi" w:hAnsiTheme="minorHAnsi"/>
            <w:rPrChange w:id="2119" w:author="Erin Stephenson" w:date="2019-03-13T19:33:00Z">
              <w:rPr/>
            </w:rPrChange>
          </w:rPr>
          <w:t xml:space="preserve"> </w:t>
        </w:r>
      </w:ins>
      <w:ins w:id="2120" w:author="Erin Stephenson" w:date="2019-03-11T16:03:00Z">
        <w:r w:rsidR="00415E95" w:rsidRPr="00ED672B">
          <w:rPr>
            <w:rFonts w:asciiTheme="minorHAnsi" w:hAnsiTheme="minorHAnsi"/>
            <w:rPrChange w:id="2121" w:author="Erin Stephenson" w:date="2019-03-13T19:33:00Z">
              <w:rPr/>
            </w:rPrChange>
          </w:rPr>
          <w:t xml:space="preserve">muscle </w:t>
        </w:r>
      </w:ins>
      <w:ins w:id="2122" w:author="Erin Stephenson" w:date="2019-03-11T15:54:00Z">
        <w:r w:rsidR="00B0472F" w:rsidRPr="00ED672B">
          <w:rPr>
            <w:rFonts w:asciiTheme="minorHAnsi" w:hAnsiTheme="minorHAnsi"/>
            <w:rPrChange w:id="2123" w:author="Erin Stephenson" w:date="2019-03-13T19:33:00Z">
              <w:rPr/>
            </w:rPrChange>
          </w:rPr>
          <w:t xml:space="preserve">thermogenesis. </w:t>
        </w:r>
      </w:ins>
      <w:del w:id="2124" w:author="Erin Stephenson" w:date="2019-03-11T16:03:00Z">
        <w:r w:rsidR="00311779" w:rsidRPr="00ED672B" w:rsidDel="00415E95">
          <w:rPr>
            <w:rFonts w:asciiTheme="minorHAnsi" w:hAnsiTheme="minorHAnsi"/>
            <w:rPrChange w:id="2125" w:author="Erin Stephenson" w:date="2019-03-13T19:33:00Z">
              <w:rPr/>
            </w:rPrChange>
          </w:rPr>
          <w:delText xml:space="preserve">the uncoupling proteins UCP1-3 </w:delText>
        </w:r>
      </w:del>
      <w:del w:id="2126" w:author="Erin Stephenson" w:date="2019-03-11T15:55:00Z">
        <w:r w:rsidR="00311779" w:rsidRPr="00ED672B" w:rsidDel="00B0472F">
          <w:rPr>
            <w:rFonts w:asciiTheme="minorHAnsi" w:hAnsiTheme="minorHAnsi"/>
            <w:rPrChange w:id="2127" w:author="Erin Stephenson" w:date="2019-03-13T19:33:00Z">
              <w:rPr/>
            </w:rPrChange>
          </w:rPr>
          <w:delText xml:space="preserve">and noted no significant elevations in these transcripts </w:delText>
        </w:r>
      </w:del>
      <w:del w:id="2128" w:author="Erin Stephenson" w:date="2019-03-11T16:03:00Z">
        <w:r w:rsidR="00311779" w:rsidRPr="00ED672B" w:rsidDel="00415E95">
          <w:rPr>
            <w:rFonts w:asciiTheme="minorHAnsi" w:hAnsiTheme="minorHAnsi"/>
            <w:rPrChange w:id="2129" w:author="Erin Stephenson" w:date="2019-03-13T19:33:00Z">
              <w:rPr/>
            </w:rPrChange>
          </w:rPr>
          <w:delText>(not shown).  However, w</w:delText>
        </w:r>
      </w:del>
      <w:ins w:id="2130" w:author="Erin Stephenson" w:date="2019-03-11T16:03:00Z">
        <w:r w:rsidR="00415E95" w:rsidRPr="00ED672B">
          <w:rPr>
            <w:rFonts w:asciiTheme="minorHAnsi" w:hAnsiTheme="minorHAnsi"/>
            <w:rPrChange w:id="2131" w:author="Erin Stephenson" w:date="2019-03-13T19:33:00Z">
              <w:rPr/>
            </w:rPrChange>
          </w:rPr>
          <w:t>W</w:t>
        </w:r>
      </w:ins>
      <w:r w:rsidR="00311779" w:rsidRPr="00ED672B">
        <w:rPr>
          <w:rFonts w:asciiTheme="minorHAnsi" w:hAnsiTheme="minorHAnsi"/>
          <w:rPrChange w:id="2132" w:author="Erin Stephenson" w:date="2019-03-13T19:33:00Z">
            <w:rPr/>
          </w:rPrChange>
        </w:rPr>
        <w:t xml:space="preserve">e </w:t>
      </w:r>
      <w:del w:id="2133" w:author="Erin Stephenson" w:date="2019-03-11T15:59:00Z">
        <w:r w:rsidR="004905D8" w:rsidRPr="00ED672B" w:rsidDel="00AB7544">
          <w:rPr>
            <w:rFonts w:asciiTheme="minorHAnsi" w:hAnsiTheme="minorHAnsi"/>
            <w:rPrChange w:id="2134" w:author="Erin Stephenson" w:date="2019-03-13T19:33:00Z">
              <w:rPr/>
            </w:rPrChange>
          </w:rPr>
          <w:delText xml:space="preserve">noted </w:delText>
        </w:r>
      </w:del>
      <w:ins w:id="2135" w:author="Erin Stephenson" w:date="2019-03-11T15:59:00Z">
        <w:r w:rsidR="00AB7544" w:rsidRPr="00ED672B">
          <w:rPr>
            <w:rFonts w:asciiTheme="minorHAnsi" w:hAnsiTheme="minorHAnsi"/>
            <w:rPrChange w:id="2136" w:author="Erin Stephenson" w:date="2019-03-13T19:33:00Z">
              <w:rPr/>
            </w:rPrChange>
          </w:rPr>
          <w:t xml:space="preserve">observed </w:t>
        </w:r>
      </w:ins>
      <w:del w:id="2137" w:author="Erin Stephenson" w:date="2019-03-11T15:59:00Z">
        <w:r w:rsidR="004905D8" w:rsidRPr="00ED672B" w:rsidDel="00AB7544">
          <w:rPr>
            <w:rFonts w:asciiTheme="minorHAnsi" w:hAnsiTheme="minorHAnsi"/>
            <w:rPrChange w:id="2138" w:author="Erin Stephenson" w:date="2019-03-13T19:33:00Z">
              <w:rPr/>
            </w:rPrChange>
          </w:rPr>
          <w:delText xml:space="preserve">that there were </w:delText>
        </w:r>
      </w:del>
      <w:r w:rsidR="004905D8" w:rsidRPr="00ED672B">
        <w:rPr>
          <w:rFonts w:asciiTheme="minorHAnsi" w:hAnsiTheme="minorHAnsi"/>
          <w:rPrChange w:id="2139" w:author="Erin Stephenson" w:date="2019-03-13T19:33:00Z">
            <w:rPr/>
          </w:rPrChange>
        </w:rPr>
        <w:t xml:space="preserve">dramatic increases in the </w:t>
      </w:r>
      <w:ins w:id="2140" w:author="Erin Stephenson" w:date="2019-03-11T16:08:00Z">
        <w:r w:rsidR="00ED5210" w:rsidRPr="00ED672B">
          <w:rPr>
            <w:rFonts w:asciiTheme="minorHAnsi" w:hAnsiTheme="minorHAnsi"/>
            <w:rPrChange w:id="2141" w:author="Erin Stephenson" w:date="2019-03-13T19:33:00Z">
              <w:rPr/>
            </w:rPrChange>
          </w:rPr>
          <w:t xml:space="preserve">ATP-dependent </w:t>
        </w:r>
      </w:ins>
      <w:ins w:id="2142" w:author="Erin Stephenson" w:date="2019-03-13T18:57:00Z">
        <w:r w:rsidR="0020060B" w:rsidRPr="00ED672B">
          <w:rPr>
            <w:rFonts w:asciiTheme="minorHAnsi" w:hAnsiTheme="minorHAnsi"/>
            <w:rPrChange w:id="2143" w:author="Erin Stephenson" w:date="2019-03-13T19:33:00Z">
              <w:rPr/>
            </w:rPrChange>
          </w:rPr>
          <w:t>SR/</w:t>
        </w:r>
      </w:ins>
      <w:r w:rsidR="004905D8" w:rsidRPr="00ED672B">
        <w:rPr>
          <w:rFonts w:asciiTheme="minorHAnsi" w:hAnsiTheme="minorHAnsi"/>
          <w:rPrChange w:id="2144" w:author="Erin Stephenson" w:date="2019-03-13T19:33:00Z">
            <w:rPr/>
          </w:rPrChange>
        </w:rPr>
        <w:t xml:space="preserve">ER Calcuim pump SERCA2 (encoded by </w:t>
      </w:r>
      <w:r w:rsidR="004905D8" w:rsidRPr="00ED672B">
        <w:rPr>
          <w:rFonts w:asciiTheme="minorHAnsi" w:hAnsiTheme="minorHAnsi"/>
          <w:i/>
          <w:rPrChange w:id="2145" w:author="Erin Stephenson" w:date="2019-03-13T19:33:00Z">
            <w:rPr>
              <w:i/>
            </w:rPr>
          </w:rPrChange>
        </w:rPr>
        <w:t>Atp2a2</w:t>
      </w:r>
      <w:r w:rsidR="00396722" w:rsidRPr="00ED672B">
        <w:rPr>
          <w:rFonts w:asciiTheme="minorHAnsi" w:hAnsiTheme="minorHAnsi"/>
          <w:rPrChange w:id="2146" w:author="Erin Stephenson" w:date="2019-03-13T19:33:00Z">
            <w:rPr/>
          </w:rPrChange>
        </w:rPr>
        <w:t>, see Figure 4C</w:t>
      </w:r>
      <w:r w:rsidR="004905D8" w:rsidRPr="00ED672B">
        <w:rPr>
          <w:rFonts w:asciiTheme="minorHAnsi" w:hAnsiTheme="minorHAnsi"/>
          <w:rPrChange w:id="2147" w:author="Erin Stephenson" w:date="2019-03-13T19:33:00Z">
            <w:rPr/>
          </w:rPrChange>
        </w:rPr>
        <w:t>), and its un</w:t>
      </w:r>
      <w:r w:rsidR="00C64A2D" w:rsidRPr="00ED672B">
        <w:rPr>
          <w:rFonts w:asciiTheme="minorHAnsi" w:hAnsiTheme="minorHAnsi"/>
          <w:rPrChange w:id="2148" w:author="Erin Stephenson" w:date="2019-03-13T19:33:00Z">
            <w:rPr/>
          </w:rPrChange>
        </w:rPr>
        <w:t>-</w:t>
      </w:r>
      <w:r w:rsidR="004905D8" w:rsidRPr="00ED672B">
        <w:rPr>
          <w:rFonts w:asciiTheme="minorHAnsi" w:hAnsiTheme="minorHAnsi"/>
          <w:rPrChange w:id="2149" w:author="Erin Stephenson" w:date="2019-03-13T19:33:00Z">
            <w:rPr/>
          </w:rPrChange>
        </w:rPr>
        <w:t xml:space="preserve">coupler Sarcolipin (encoded by </w:t>
      </w:r>
      <w:r w:rsidR="004905D8" w:rsidRPr="00ED672B">
        <w:rPr>
          <w:rFonts w:asciiTheme="minorHAnsi" w:hAnsiTheme="minorHAnsi"/>
          <w:i/>
          <w:rPrChange w:id="2150" w:author="Erin Stephenson" w:date="2019-03-13T19:33:00Z">
            <w:rPr>
              <w:i/>
            </w:rPr>
          </w:rPrChange>
        </w:rPr>
        <w:t>Sln</w:t>
      </w:r>
      <w:r w:rsidR="00B04B43" w:rsidRPr="00ED672B">
        <w:rPr>
          <w:rFonts w:asciiTheme="minorHAnsi" w:hAnsiTheme="minorHAnsi"/>
          <w:rPrChange w:id="2151" w:author="Erin Stephenson" w:date="2019-03-13T19:33:00Z">
            <w:rPr/>
          </w:rPrChange>
        </w:rPr>
        <w:t xml:space="preserve">; Figure </w:t>
      </w:r>
      <w:r w:rsidR="00044765" w:rsidRPr="00ED672B">
        <w:rPr>
          <w:rFonts w:asciiTheme="minorHAnsi" w:hAnsiTheme="minorHAnsi"/>
          <w:rPrChange w:id="2152" w:author="Erin Stephenson" w:date="2019-03-13T19:33:00Z">
            <w:rPr/>
          </w:rPrChange>
        </w:rPr>
        <w:t>4E</w:t>
      </w:r>
      <w:r w:rsidR="004905D8" w:rsidRPr="00ED672B">
        <w:rPr>
          <w:rFonts w:asciiTheme="minorHAnsi" w:hAnsiTheme="minorHAnsi"/>
          <w:rPrChange w:id="2153" w:author="Erin Stephenson" w:date="2019-03-13T19:33:00Z">
            <w:rPr/>
          </w:rPrChange>
        </w:rPr>
        <w:t>)</w:t>
      </w:r>
      <w:del w:id="2154" w:author="Erin Stephenson" w:date="2019-03-11T15:57:00Z">
        <w:r w:rsidR="004905D8" w:rsidRPr="00ED672B" w:rsidDel="00B0472F">
          <w:rPr>
            <w:rFonts w:asciiTheme="minorHAnsi" w:hAnsiTheme="minorHAnsi"/>
            <w:rPrChange w:id="2155" w:author="Erin Stephenson" w:date="2019-03-13T19:33:00Z">
              <w:rPr/>
            </w:rPrChange>
          </w:rPr>
          <w:delText xml:space="preserve">.  </w:delText>
        </w:r>
        <w:r w:rsidR="00412036" w:rsidRPr="00ED672B" w:rsidDel="00B0472F">
          <w:rPr>
            <w:rFonts w:asciiTheme="minorHAnsi" w:hAnsiTheme="minorHAnsi"/>
            <w:rPrChange w:id="2156" w:author="Erin Stephenson" w:date="2019-03-13T19:33:00Z">
              <w:rPr/>
            </w:rPrChange>
          </w:rPr>
          <w:delText xml:space="preserve">Sarcolipin has </w:delText>
        </w:r>
      </w:del>
      <w:ins w:id="2157" w:author="Erin Stephenson" w:date="2019-03-11T15:57:00Z">
        <w:r w:rsidR="00B0472F" w:rsidRPr="00ED672B">
          <w:rPr>
            <w:rFonts w:asciiTheme="minorHAnsi" w:hAnsiTheme="minorHAnsi"/>
            <w:rPrChange w:id="2158" w:author="Erin Stephenson" w:date="2019-03-13T19:33:00Z">
              <w:rPr/>
            </w:rPrChange>
          </w:rPr>
          <w:t>, proteins previously</w:t>
        </w:r>
      </w:ins>
      <w:del w:id="2159" w:author="Erin Stephenson" w:date="2019-03-11T15:57:00Z">
        <w:r w:rsidR="00412036" w:rsidRPr="00ED672B" w:rsidDel="00B0472F">
          <w:rPr>
            <w:rFonts w:asciiTheme="minorHAnsi" w:hAnsiTheme="minorHAnsi"/>
            <w:rPrChange w:id="2160" w:author="Erin Stephenson" w:date="2019-03-13T19:33:00Z">
              <w:rPr/>
            </w:rPrChange>
          </w:rPr>
          <w:delText>been</w:delText>
        </w:r>
      </w:del>
      <w:r w:rsidR="00412036" w:rsidRPr="00ED672B">
        <w:rPr>
          <w:rFonts w:asciiTheme="minorHAnsi" w:hAnsiTheme="minorHAnsi"/>
          <w:rPrChange w:id="2161" w:author="Erin Stephenson" w:date="2019-03-13T19:33:00Z">
            <w:rPr/>
          </w:rPrChange>
        </w:rPr>
        <w:t xml:space="preserve"> reported </w:t>
      </w:r>
      <w:del w:id="2162" w:author="Erin Stephenson" w:date="2019-03-11T15:57:00Z">
        <w:r w:rsidR="00412036" w:rsidRPr="00ED672B" w:rsidDel="00B0472F">
          <w:rPr>
            <w:rFonts w:asciiTheme="minorHAnsi" w:hAnsiTheme="minorHAnsi"/>
            <w:rPrChange w:id="2163" w:author="Erin Stephenson" w:date="2019-03-13T19:33:00Z">
              <w:rPr/>
            </w:rPrChange>
          </w:rPr>
          <w:delText>to pla</w:delText>
        </w:r>
      </w:del>
      <w:ins w:id="2164" w:author="Erin Stephenson" w:date="2019-03-11T15:57:00Z">
        <w:r w:rsidR="00B0472F" w:rsidRPr="00ED672B">
          <w:rPr>
            <w:rFonts w:asciiTheme="minorHAnsi" w:hAnsiTheme="minorHAnsi"/>
            <w:rPrChange w:id="2165" w:author="Erin Stephenson" w:date="2019-03-13T19:33:00Z">
              <w:rPr/>
            </w:rPrChange>
          </w:rPr>
          <w:t>as playing</w:t>
        </w:r>
      </w:ins>
      <w:del w:id="2166" w:author="Erin Stephenson" w:date="2019-03-11T15:57:00Z">
        <w:r w:rsidR="00412036" w:rsidRPr="00ED672B" w:rsidDel="00B0472F">
          <w:rPr>
            <w:rFonts w:asciiTheme="minorHAnsi" w:hAnsiTheme="minorHAnsi"/>
            <w:rPrChange w:id="2167" w:author="Erin Stephenson" w:date="2019-03-13T19:33:00Z">
              <w:rPr/>
            </w:rPrChange>
          </w:rPr>
          <w:delText>y</w:delText>
        </w:r>
      </w:del>
      <w:r w:rsidR="00412036" w:rsidRPr="00ED672B">
        <w:rPr>
          <w:rFonts w:asciiTheme="minorHAnsi" w:hAnsiTheme="minorHAnsi"/>
          <w:rPrChange w:id="2168" w:author="Erin Stephenson" w:date="2019-03-13T19:33:00Z">
            <w:rPr/>
          </w:rPrChange>
        </w:rPr>
        <w:t xml:space="preserve"> a</w:t>
      </w:r>
      <w:ins w:id="2169" w:author="Erin Stephenson" w:date="2019-03-11T15:56:00Z">
        <w:r w:rsidR="00B0472F" w:rsidRPr="00ED672B">
          <w:rPr>
            <w:rFonts w:asciiTheme="minorHAnsi" w:hAnsiTheme="minorHAnsi"/>
            <w:rPrChange w:id="2170" w:author="Erin Stephenson" w:date="2019-03-13T19:33:00Z">
              <w:rPr/>
            </w:rPrChange>
          </w:rPr>
          <w:t>n integral</w:t>
        </w:r>
      </w:ins>
      <w:r w:rsidR="00412036" w:rsidRPr="00ED672B">
        <w:rPr>
          <w:rFonts w:asciiTheme="minorHAnsi" w:hAnsiTheme="minorHAnsi"/>
          <w:rPrChange w:id="2171" w:author="Erin Stephenson" w:date="2019-03-13T19:33:00Z">
            <w:rPr/>
          </w:rPrChange>
        </w:rPr>
        <w:t xml:space="preserve"> role in muscle-specific thermogenesis </w:t>
      </w:r>
      <w:r w:rsidR="00412036" w:rsidRPr="00ED672B">
        <w:rPr>
          <w:rFonts w:asciiTheme="minorHAnsi" w:hAnsiTheme="minorHAnsi"/>
          <w:rPrChange w:id="2172" w:author="Erin Stephenson" w:date="2019-03-13T19:33:00Z">
            <w:rPr/>
          </w:rPrChange>
        </w:rPr>
        <w:fldChar w:fldCharType="begin" w:fldLock="1"/>
      </w:r>
      <w:r w:rsidR="004C0A6E">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C0A6E">
        <w:rPr>
          <w:rFonts w:ascii="Cambria Math" w:hAnsi="Cambria Math" w:cs="Cambria Math"/>
        </w:rPr>
        <w:instrText>∼</w:instrText>
      </w:r>
      <w:r w:rsidR="004C0A6E">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6–59]","plainTextFormattedCitation":"[56–59]","previouslyFormattedCitation":"[56–59]"},"properties":{"noteIndex":0},"schema":"https://github.com/citation-style-language/schema/raw/master/csl-citation.json"}</w:instrText>
      </w:r>
      <w:r w:rsidR="00412036" w:rsidRPr="00ED672B">
        <w:rPr>
          <w:rFonts w:asciiTheme="minorHAnsi" w:hAnsiTheme="minorHAnsi"/>
          <w:rPrChange w:id="2173" w:author="Erin Stephenson" w:date="2019-03-13T19:33:00Z">
            <w:rPr/>
          </w:rPrChange>
        </w:rPr>
        <w:fldChar w:fldCharType="separate"/>
      </w:r>
      <w:r w:rsidR="00256914" w:rsidRPr="00256914">
        <w:rPr>
          <w:rFonts w:asciiTheme="minorHAnsi" w:hAnsiTheme="minorHAnsi"/>
          <w:noProof/>
        </w:rPr>
        <w:t>[56–59]</w:t>
      </w:r>
      <w:r w:rsidR="00412036" w:rsidRPr="00ED672B">
        <w:rPr>
          <w:rFonts w:asciiTheme="minorHAnsi" w:hAnsiTheme="minorHAnsi"/>
          <w:rPrChange w:id="2174" w:author="Erin Stephenson" w:date="2019-03-13T19:33:00Z">
            <w:rPr/>
          </w:rPrChange>
        </w:rPr>
        <w:fldChar w:fldCharType="end"/>
      </w:r>
      <w:r w:rsidR="00412036" w:rsidRPr="00ED672B">
        <w:rPr>
          <w:rFonts w:asciiTheme="minorHAnsi" w:hAnsiTheme="minorHAnsi"/>
          <w:rPrChange w:id="2175" w:author="Erin Stephenson" w:date="2019-03-13T19:33:00Z">
            <w:rPr/>
          </w:rPrChange>
        </w:rPr>
        <w:t xml:space="preserve">. </w:t>
      </w:r>
      <w:del w:id="2176" w:author="Erin Stephenson" w:date="2019-03-11T15:58:00Z">
        <w:r w:rsidR="004905D8" w:rsidRPr="00ED672B" w:rsidDel="003D7B6E">
          <w:rPr>
            <w:rFonts w:asciiTheme="minorHAnsi" w:hAnsiTheme="minorHAnsi"/>
            <w:rPrChange w:id="2177" w:author="Erin Stephenson" w:date="2019-03-13T19:33:00Z">
              <w:rPr/>
            </w:rPrChange>
          </w:rPr>
          <w:delText xml:space="preserve">To </w:delText>
        </w:r>
        <w:r w:rsidR="00412036" w:rsidRPr="00ED672B" w:rsidDel="003D7B6E">
          <w:rPr>
            <w:rFonts w:asciiTheme="minorHAnsi" w:hAnsiTheme="minorHAnsi"/>
            <w:rPrChange w:id="2178" w:author="Erin Stephenson" w:date="2019-03-13T19:33:00Z">
              <w:rPr/>
            </w:rPrChange>
          </w:rPr>
          <w:delText>evaluate</w:delText>
        </w:r>
      </w:del>
      <w:ins w:id="2179" w:author="Erin Stephenson" w:date="2019-03-11T15:58:00Z">
        <w:r w:rsidR="003D7B6E" w:rsidRPr="00ED672B">
          <w:rPr>
            <w:rFonts w:asciiTheme="minorHAnsi" w:hAnsiTheme="minorHAnsi"/>
            <w:rPrChange w:id="2180" w:author="Erin Stephenson" w:date="2019-03-13T19:33:00Z">
              <w:rPr/>
            </w:rPrChange>
          </w:rPr>
          <w:t>At the protein level,</w:t>
        </w:r>
      </w:ins>
      <w:r w:rsidR="00412036" w:rsidRPr="00ED672B">
        <w:rPr>
          <w:rFonts w:asciiTheme="minorHAnsi" w:hAnsiTheme="minorHAnsi"/>
          <w:rPrChange w:id="2181" w:author="Erin Stephenson" w:date="2019-03-13T19:33:00Z">
            <w:rPr/>
          </w:rPrChange>
        </w:rPr>
        <w:t xml:space="preserve"> Sarcolipin </w:t>
      </w:r>
      <w:del w:id="2182" w:author="Erin Stephenson" w:date="2019-03-11T15:58:00Z">
        <w:r w:rsidR="00412036" w:rsidRPr="00ED672B" w:rsidDel="003D7B6E">
          <w:rPr>
            <w:rFonts w:asciiTheme="minorHAnsi" w:hAnsiTheme="minorHAnsi"/>
            <w:rPrChange w:id="2183" w:author="Erin Stephenson" w:date="2019-03-13T19:33:00Z">
              <w:rPr/>
            </w:rPrChange>
          </w:rPr>
          <w:delText>protein levels</w:delText>
        </w:r>
        <w:r w:rsidR="004905D8" w:rsidRPr="00ED672B" w:rsidDel="003D7B6E">
          <w:rPr>
            <w:rFonts w:asciiTheme="minorHAnsi" w:hAnsiTheme="minorHAnsi"/>
            <w:rPrChange w:id="2184" w:author="Erin Stephenson" w:date="2019-03-13T19:33:00Z">
              <w:rPr/>
            </w:rPrChange>
          </w:rPr>
          <w:delText xml:space="preserve">, we performed western blotting </w:delText>
        </w:r>
        <w:r w:rsidR="00917778" w:rsidRPr="00ED672B" w:rsidDel="003D7B6E">
          <w:rPr>
            <w:rFonts w:asciiTheme="minorHAnsi" w:hAnsiTheme="minorHAnsi"/>
            <w:rPrChange w:id="2185" w:author="Erin Stephenson" w:date="2019-03-13T19:33:00Z">
              <w:rPr/>
            </w:rPrChange>
          </w:rPr>
          <w:delText>on</w:delText>
        </w:r>
        <w:r w:rsidR="004905D8" w:rsidRPr="00ED672B" w:rsidDel="003D7B6E">
          <w:rPr>
            <w:rFonts w:asciiTheme="minorHAnsi" w:hAnsiTheme="minorHAnsi"/>
            <w:rPrChange w:id="2186" w:author="Erin Stephenson" w:date="2019-03-13T19:33:00Z">
              <w:rPr/>
            </w:rPrChange>
          </w:rPr>
          <w:delText xml:space="preserve"> these lysates </w:delText>
        </w:r>
        <w:r w:rsidR="00917778" w:rsidRPr="00ED672B" w:rsidDel="003D7B6E">
          <w:rPr>
            <w:rFonts w:asciiTheme="minorHAnsi" w:hAnsiTheme="minorHAnsi"/>
            <w:rPrChange w:id="2187" w:author="Erin Stephenson" w:date="2019-03-13T19:33:00Z">
              <w:rPr/>
            </w:rPrChange>
          </w:rPr>
          <w:delText>and found a</w:delText>
        </w:r>
      </w:del>
      <w:ins w:id="2188" w:author="Erin Stephenson" w:date="2019-03-11T15:58:00Z">
        <w:r w:rsidR="003D7B6E" w:rsidRPr="00ED672B">
          <w:rPr>
            <w:rFonts w:asciiTheme="minorHAnsi" w:hAnsiTheme="minorHAnsi"/>
            <w:rPrChange w:id="2189" w:author="Erin Stephenson" w:date="2019-03-13T19:33:00Z">
              <w:rPr/>
            </w:rPrChange>
          </w:rPr>
          <w:t>was increased</w:t>
        </w:r>
      </w:ins>
      <w:r w:rsidR="00917778" w:rsidRPr="00ED672B">
        <w:rPr>
          <w:rFonts w:asciiTheme="minorHAnsi" w:hAnsiTheme="minorHAnsi"/>
          <w:rPrChange w:id="2190" w:author="Erin Stephenson" w:date="2019-03-13T19:33:00Z">
            <w:rPr/>
          </w:rPrChange>
        </w:rPr>
        <w:t xml:space="preserve"> 4.1 fold </w:t>
      </w:r>
      <w:del w:id="2191" w:author="Erin Stephenson" w:date="2019-03-11T15:58:00Z">
        <w:r w:rsidR="00917778" w:rsidRPr="00ED672B" w:rsidDel="003D7B6E">
          <w:rPr>
            <w:rFonts w:asciiTheme="minorHAnsi" w:hAnsiTheme="minorHAnsi"/>
            <w:rPrChange w:id="2192" w:author="Erin Stephenson" w:date="2019-03-13T19:33:00Z">
              <w:rPr/>
            </w:rPrChange>
          </w:rPr>
          <w:delText>increase in Sarcolipin protein</w:delText>
        </w:r>
        <w:r w:rsidR="00B04B43" w:rsidRPr="00ED672B" w:rsidDel="003D7B6E">
          <w:rPr>
            <w:rFonts w:asciiTheme="minorHAnsi" w:hAnsiTheme="minorHAnsi"/>
            <w:rPrChange w:id="2193" w:author="Erin Stephenson" w:date="2019-03-13T19:33:00Z">
              <w:rPr/>
            </w:rPrChange>
          </w:rPr>
          <w:delText xml:space="preserve"> </w:delText>
        </w:r>
      </w:del>
      <w:r w:rsidR="00B04B43" w:rsidRPr="00ED672B">
        <w:rPr>
          <w:rFonts w:asciiTheme="minorHAnsi" w:hAnsiTheme="minorHAnsi"/>
          <w:rPrChange w:id="2194" w:author="Erin Stephenson" w:date="2019-03-13T19:33:00Z">
            <w:rPr/>
          </w:rPrChange>
        </w:rPr>
        <w:t>(</w:t>
      </w:r>
      <w:r w:rsidR="00917778" w:rsidRPr="00ED672B">
        <w:rPr>
          <w:rFonts w:asciiTheme="minorHAnsi" w:hAnsiTheme="minorHAnsi"/>
          <w:rPrChange w:id="2195" w:author="Erin Stephenson" w:date="2019-03-13T19:33:00Z">
            <w:rPr/>
          </w:rPrChange>
        </w:rPr>
        <w:t>p</w:t>
      </w:r>
      <w:r w:rsidR="00224477" w:rsidRPr="00ED672B">
        <w:rPr>
          <w:rFonts w:asciiTheme="minorHAnsi" w:hAnsiTheme="minorHAnsi"/>
          <w:rPrChange w:id="2196" w:author="Erin Stephenson" w:date="2019-03-13T19:33:00Z">
            <w:rPr/>
          </w:rPrChange>
        </w:rPr>
        <w:t>=4.5 x 10</w:t>
      </w:r>
      <w:r w:rsidR="00224477" w:rsidRPr="00ED672B">
        <w:rPr>
          <w:rFonts w:asciiTheme="minorHAnsi" w:hAnsiTheme="minorHAnsi"/>
          <w:vertAlign w:val="superscript"/>
          <w:rPrChange w:id="2197" w:author="Erin Stephenson" w:date="2019-03-13T19:33:00Z">
            <w:rPr>
              <w:vertAlign w:val="superscript"/>
            </w:rPr>
          </w:rPrChange>
        </w:rPr>
        <w:t>-6</w:t>
      </w:r>
      <w:r w:rsidR="00224477" w:rsidRPr="00ED672B">
        <w:rPr>
          <w:rFonts w:asciiTheme="minorHAnsi" w:hAnsiTheme="minorHAnsi"/>
          <w:rPrChange w:id="2198" w:author="Erin Stephenson" w:date="2019-03-13T19:33:00Z">
            <w:rPr/>
          </w:rPrChange>
        </w:rPr>
        <w:t xml:space="preserve">; </w:t>
      </w:r>
      <w:r w:rsidR="00B04B43" w:rsidRPr="00ED672B">
        <w:rPr>
          <w:rFonts w:asciiTheme="minorHAnsi" w:hAnsiTheme="minorHAnsi"/>
          <w:rPrChange w:id="2199" w:author="Erin Stephenson" w:date="2019-03-13T19:33:00Z">
            <w:rPr/>
          </w:rPrChange>
        </w:rPr>
        <w:t xml:space="preserve">Figure </w:t>
      </w:r>
      <w:r w:rsidR="00AF076F" w:rsidRPr="00ED672B">
        <w:rPr>
          <w:rFonts w:asciiTheme="minorHAnsi" w:hAnsiTheme="minorHAnsi"/>
          <w:rPrChange w:id="2200" w:author="Erin Stephenson" w:date="2019-03-13T19:33:00Z">
            <w:rPr/>
          </w:rPrChange>
        </w:rPr>
        <w:t>4F</w:t>
      </w:r>
      <w:r w:rsidR="00934670" w:rsidRPr="00ED672B">
        <w:rPr>
          <w:rFonts w:asciiTheme="minorHAnsi" w:hAnsiTheme="minorHAnsi"/>
          <w:rPrChange w:id="2201" w:author="Erin Stephenson" w:date="2019-03-13T19:33:00Z">
            <w:rPr/>
          </w:rPrChange>
        </w:rPr>
        <w:t>, pS6 is shown as a positive control</w:t>
      </w:r>
      <w:r w:rsidR="00B04B43" w:rsidRPr="00ED672B">
        <w:rPr>
          <w:rFonts w:asciiTheme="minorHAnsi" w:hAnsiTheme="minorHAnsi"/>
          <w:rPrChange w:id="2202" w:author="Erin Stephenson" w:date="2019-03-13T19:33:00Z">
            <w:rPr/>
          </w:rPrChange>
        </w:rPr>
        <w:t>)</w:t>
      </w:r>
      <w:r w:rsidR="004905D8" w:rsidRPr="00ED672B">
        <w:rPr>
          <w:rFonts w:asciiTheme="minorHAnsi" w:hAnsiTheme="minorHAnsi"/>
          <w:rPrChange w:id="2203" w:author="Erin Stephenson" w:date="2019-03-13T19:33:00Z">
            <w:rPr/>
          </w:rPrChange>
        </w:rPr>
        <w:t xml:space="preserve">.  </w:t>
      </w:r>
      <w:ins w:id="2204" w:author="Erin Stephenson" w:date="2019-03-13T15:37:00Z">
        <w:r w:rsidR="00F91E6A" w:rsidRPr="00ED672B">
          <w:rPr>
            <w:rFonts w:asciiTheme="minorHAnsi" w:hAnsiTheme="minorHAnsi"/>
            <w:rPrChange w:id="2205" w:author="Erin Stephenson" w:date="2019-03-13T19:33:00Z">
              <w:rPr/>
            </w:rPrChange>
          </w:rPr>
          <w:t xml:space="preserve">Unlike previous reports that show increased </w:t>
        </w:r>
        <w:r w:rsidR="00F91E6A" w:rsidRPr="00ED672B">
          <w:rPr>
            <w:rFonts w:asciiTheme="minorHAnsi" w:hAnsiTheme="minorHAnsi"/>
            <w:i/>
            <w:rPrChange w:id="2206" w:author="Erin Stephenson" w:date="2019-03-13T19:33:00Z">
              <w:rPr/>
            </w:rPrChange>
          </w:rPr>
          <w:t>Ucp2</w:t>
        </w:r>
        <w:r w:rsidR="00F91E6A" w:rsidRPr="00ED672B">
          <w:rPr>
            <w:rFonts w:asciiTheme="minorHAnsi" w:hAnsiTheme="minorHAnsi"/>
            <w:rPrChange w:id="2207" w:author="Erin Stephenson" w:date="2019-03-13T19:33:00Z">
              <w:rPr/>
            </w:rPrChange>
          </w:rPr>
          <w:t xml:space="preserve"> mRNA in </w:t>
        </w:r>
      </w:ins>
      <w:ins w:id="2208" w:author="Erin Stephenson" w:date="2019-03-13T15:38:00Z">
        <w:r w:rsidR="00F91E6A" w:rsidRPr="00ED672B">
          <w:rPr>
            <w:rFonts w:asciiTheme="minorHAnsi" w:hAnsiTheme="minorHAnsi"/>
            <w:i/>
            <w:rPrChange w:id="2209" w:author="Erin Stephenson" w:date="2019-03-13T19:33:00Z">
              <w:rPr>
                <w:i/>
              </w:rPr>
            </w:rPrChange>
          </w:rPr>
          <w:t>ACTA1-Tsc1</w:t>
        </w:r>
        <w:r w:rsidR="00F91E6A" w:rsidRPr="00ED672B">
          <w:rPr>
            <w:rFonts w:asciiTheme="minorHAnsi" w:hAnsiTheme="minorHAnsi"/>
            <w:rPrChange w:id="2210" w:author="Erin Stephenson" w:date="2019-03-13T19:33:00Z">
              <w:rPr/>
            </w:rPrChange>
          </w:rPr>
          <w:t xml:space="preserve"> knockout muscles</w:t>
        </w:r>
        <w:r w:rsidR="00F91E6A" w:rsidRPr="00ED672B">
          <w:rPr>
            <w:rStyle w:val="CommentReference"/>
            <w:rFonts w:asciiTheme="minorHAnsi" w:hAnsiTheme="minorHAnsi"/>
            <w:rPrChange w:id="2211" w:author="Erin Stephenson" w:date="2019-03-13T19:33:00Z">
              <w:rPr>
                <w:rStyle w:val="CommentReference"/>
              </w:rPr>
            </w:rPrChange>
          </w:rPr>
          <w:commentReference w:id="2212"/>
        </w:r>
      </w:ins>
      <w:ins w:id="2213" w:author="Erin Stephenson" w:date="2019-03-13T15:37:00Z">
        <w:r w:rsidR="00F91E6A" w:rsidRPr="00ED672B">
          <w:rPr>
            <w:rFonts w:asciiTheme="minorHAnsi" w:hAnsiTheme="minorHAnsi"/>
            <w:rPrChange w:id="2214" w:author="Erin Stephenson" w:date="2019-03-13T19:33:00Z">
              <w:rPr/>
            </w:rPrChange>
          </w:rPr>
          <w:t>, w</w:t>
        </w:r>
      </w:ins>
      <w:ins w:id="2215" w:author="Erin Stephenson" w:date="2019-03-11T16:04:00Z">
        <w:r w:rsidR="00415E95" w:rsidRPr="00ED672B">
          <w:rPr>
            <w:rFonts w:asciiTheme="minorHAnsi" w:hAnsiTheme="minorHAnsi"/>
            <w:rPrChange w:id="2216" w:author="Erin Stephenson" w:date="2019-03-13T19:33:00Z">
              <w:rPr/>
            </w:rPrChange>
          </w:rPr>
          <w:t xml:space="preserve">e noted no significant differences in the </w:t>
        </w:r>
      </w:ins>
      <w:ins w:id="2217" w:author="Erin Stephenson" w:date="2019-03-13T15:39:00Z">
        <w:r w:rsidR="00F91E6A" w:rsidRPr="00ED672B">
          <w:rPr>
            <w:rFonts w:asciiTheme="minorHAnsi" w:hAnsiTheme="minorHAnsi"/>
            <w:rPrChange w:id="2218" w:author="Erin Stephenson" w:date="2019-03-13T19:33:00Z">
              <w:rPr/>
            </w:rPrChange>
          </w:rPr>
          <w:t xml:space="preserve">expression of </w:t>
        </w:r>
      </w:ins>
      <w:ins w:id="2219" w:author="Erin Stephenson" w:date="2019-03-13T15:38:00Z">
        <w:r w:rsidR="00F91E6A" w:rsidRPr="00ED672B">
          <w:rPr>
            <w:rFonts w:asciiTheme="minorHAnsi" w:hAnsiTheme="minorHAnsi"/>
            <w:rPrChange w:id="2220" w:author="Erin Stephenson" w:date="2019-03-13T19:33:00Z">
              <w:rPr/>
            </w:rPrChange>
          </w:rPr>
          <w:t xml:space="preserve">transcripts for </w:t>
        </w:r>
        <w:r w:rsidR="00F91E6A" w:rsidRPr="00ED672B">
          <w:rPr>
            <w:rFonts w:asciiTheme="minorHAnsi" w:hAnsiTheme="minorHAnsi"/>
            <w:i/>
            <w:rPrChange w:id="2221" w:author="Erin Stephenson" w:date="2019-03-13T19:33:00Z">
              <w:rPr/>
            </w:rPrChange>
          </w:rPr>
          <w:t>Ucp1</w:t>
        </w:r>
        <w:r w:rsidR="00F91E6A" w:rsidRPr="00ED672B">
          <w:rPr>
            <w:rFonts w:asciiTheme="minorHAnsi" w:hAnsiTheme="minorHAnsi"/>
            <w:rPrChange w:id="2222" w:author="Erin Stephenson" w:date="2019-03-13T19:33:00Z">
              <w:rPr/>
            </w:rPrChange>
          </w:rPr>
          <w:t>, -</w:t>
        </w:r>
        <w:r w:rsidR="00F91E6A" w:rsidRPr="00ED672B">
          <w:rPr>
            <w:rFonts w:asciiTheme="minorHAnsi" w:hAnsiTheme="minorHAnsi"/>
            <w:i/>
            <w:rPrChange w:id="2223" w:author="Erin Stephenson" w:date="2019-03-13T19:33:00Z">
              <w:rPr/>
            </w:rPrChange>
          </w:rPr>
          <w:t>2</w:t>
        </w:r>
        <w:r w:rsidR="00F91E6A" w:rsidRPr="00ED672B">
          <w:rPr>
            <w:rFonts w:asciiTheme="minorHAnsi" w:hAnsiTheme="minorHAnsi"/>
            <w:rPrChange w:id="2224" w:author="Erin Stephenson" w:date="2019-03-13T19:33:00Z">
              <w:rPr/>
            </w:rPrChange>
          </w:rPr>
          <w:t xml:space="preserve"> or </w:t>
        </w:r>
      </w:ins>
      <w:ins w:id="2225" w:author="Erin Stephenson" w:date="2019-03-11T16:04:00Z">
        <w:r w:rsidR="00415E95" w:rsidRPr="00ED672B">
          <w:rPr>
            <w:rFonts w:asciiTheme="minorHAnsi" w:hAnsiTheme="minorHAnsi"/>
            <w:rPrChange w:id="2226" w:author="Erin Stephenson" w:date="2019-03-13T19:33:00Z">
              <w:rPr/>
            </w:rPrChange>
          </w:rPr>
          <w:t>-</w:t>
        </w:r>
        <w:r w:rsidR="00415E95" w:rsidRPr="00ED672B">
          <w:rPr>
            <w:rFonts w:asciiTheme="minorHAnsi" w:hAnsiTheme="minorHAnsi"/>
            <w:i/>
            <w:rPrChange w:id="2227" w:author="Erin Stephenson" w:date="2019-03-13T19:33:00Z">
              <w:rPr/>
            </w:rPrChange>
          </w:rPr>
          <w:t>3</w:t>
        </w:r>
        <w:r w:rsidR="00415E95" w:rsidRPr="00ED672B">
          <w:rPr>
            <w:rFonts w:asciiTheme="minorHAnsi" w:hAnsiTheme="minorHAnsi"/>
            <w:rPrChange w:id="2228" w:author="Erin Stephenson" w:date="2019-03-13T19:33:00Z">
              <w:rPr/>
            </w:rPrChange>
          </w:rPr>
          <w:t xml:space="preserve"> (not shown). </w:t>
        </w:r>
      </w:ins>
      <w:del w:id="2229" w:author="Erin Stephenson" w:date="2019-03-11T16:00:00Z">
        <w:r w:rsidR="004905D8" w:rsidRPr="00ED672B" w:rsidDel="00AB7544">
          <w:rPr>
            <w:rFonts w:asciiTheme="minorHAnsi" w:hAnsiTheme="minorHAnsi"/>
            <w:rPrChange w:id="2230" w:author="Erin Stephenson" w:date="2019-03-13T19:33:00Z">
              <w:rPr/>
            </w:rPrChange>
          </w:rPr>
          <w:delText>We therefore</w:delText>
        </w:r>
      </w:del>
      <w:ins w:id="2231" w:author="Erin Stephenson" w:date="2019-03-11T16:00:00Z">
        <w:r w:rsidR="00AB7544" w:rsidRPr="00ED672B">
          <w:rPr>
            <w:rFonts w:asciiTheme="minorHAnsi" w:hAnsiTheme="minorHAnsi"/>
            <w:rPrChange w:id="2232" w:author="Erin Stephenson" w:date="2019-03-13T19:33:00Z">
              <w:rPr/>
            </w:rPrChange>
          </w:rPr>
          <w:t>Thus, we</w:t>
        </w:r>
      </w:ins>
      <w:r w:rsidR="004905D8" w:rsidRPr="00ED672B">
        <w:rPr>
          <w:rFonts w:asciiTheme="minorHAnsi" w:hAnsiTheme="minorHAnsi"/>
          <w:rPrChange w:id="2233" w:author="Erin Stephenson" w:date="2019-03-13T19:33:00Z">
            <w:rPr/>
          </w:rPrChange>
        </w:rPr>
        <w:t xml:space="preserve"> propose that the increased oxidative </w:t>
      </w:r>
      <w:r w:rsidR="00BF2F76" w:rsidRPr="00ED672B">
        <w:rPr>
          <w:rFonts w:asciiTheme="minorHAnsi" w:hAnsiTheme="minorHAnsi"/>
          <w:rPrChange w:id="2234" w:author="Erin Stephenson" w:date="2019-03-13T19:33:00Z">
            <w:rPr/>
          </w:rPrChange>
        </w:rPr>
        <w:t>activity</w:t>
      </w:r>
      <w:r w:rsidR="004905D8" w:rsidRPr="00ED672B">
        <w:rPr>
          <w:rFonts w:asciiTheme="minorHAnsi" w:hAnsiTheme="minorHAnsi"/>
          <w:rPrChange w:id="2235" w:author="Erin Stephenson" w:date="2019-03-13T19:33:00Z">
            <w:rPr/>
          </w:rPrChange>
        </w:rPr>
        <w:t xml:space="preserve"> in </w:t>
      </w:r>
      <w:del w:id="2236" w:author="Erin Stephenson" w:date="2019-03-11T16:00:00Z">
        <w:r w:rsidR="004905D8" w:rsidRPr="00ED672B" w:rsidDel="00AB7544">
          <w:rPr>
            <w:rFonts w:asciiTheme="minorHAnsi" w:hAnsiTheme="minorHAnsi"/>
            <w:rPrChange w:id="2237" w:author="Erin Stephenson" w:date="2019-03-13T19:33:00Z">
              <w:rPr/>
            </w:rPrChange>
          </w:rPr>
          <w:delText xml:space="preserve">these </w:delText>
        </w:r>
      </w:del>
      <w:r w:rsidR="004905D8" w:rsidRPr="00ED672B">
        <w:rPr>
          <w:rFonts w:asciiTheme="minorHAnsi" w:hAnsiTheme="minorHAnsi"/>
          <w:rPrChange w:id="2238" w:author="Erin Stephenson" w:date="2019-03-13T19:33:00Z">
            <w:rPr/>
          </w:rPrChange>
        </w:rPr>
        <w:t xml:space="preserve">muscles </w:t>
      </w:r>
      <w:ins w:id="2239" w:author="Erin Stephenson" w:date="2019-03-11T16:00:00Z">
        <w:r w:rsidR="00AB7544" w:rsidRPr="00ED672B">
          <w:rPr>
            <w:rFonts w:asciiTheme="minorHAnsi" w:hAnsiTheme="minorHAnsi"/>
            <w:rPrChange w:id="2240" w:author="Erin Stephenson" w:date="2019-03-13T19:33:00Z">
              <w:rPr/>
            </w:rPrChange>
          </w:rPr>
          <w:t xml:space="preserve">from mice with </w:t>
        </w:r>
        <w:r w:rsidR="00AB7544" w:rsidRPr="00ED672B">
          <w:rPr>
            <w:rFonts w:asciiTheme="minorHAnsi" w:hAnsiTheme="minorHAnsi"/>
            <w:i/>
            <w:rPrChange w:id="2241" w:author="Erin Stephenson" w:date="2019-03-13T19:33:00Z">
              <w:rPr/>
            </w:rPrChange>
          </w:rPr>
          <w:t>Tsc1</w:t>
        </w:r>
        <w:r w:rsidR="00AB7544" w:rsidRPr="00ED672B">
          <w:rPr>
            <w:rFonts w:asciiTheme="minorHAnsi" w:hAnsiTheme="minorHAnsi"/>
            <w:rPrChange w:id="2242" w:author="Erin Stephenson" w:date="2019-03-13T19:33:00Z">
              <w:rPr/>
            </w:rPrChange>
          </w:rPr>
          <w:t xml:space="preserve"> ablation </w:t>
        </w:r>
      </w:ins>
      <w:ins w:id="2243" w:author="Erin Stephenson" w:date="2019-03-13T15:39:00Z">
        <w:r w:rsidR="005358DD" w:rsidRPr="00ED672B">
          <w:rPr>
            <w:rFonts w:asciiTheme="minorHAnsi" w:hAnsiTheme="minorHAnsi"/>
            <w:rPrChange w:id="2244" w:author="Erin Stephenson" w:date="2019-03-13T19:33:00Z">
              <w:rPr/>
            </w:rPrChange>
          </w:rPr>
          <w:t xml:space="preserve">via the </w:t>
        </w:r>
        <w:r w:rsidR="005358DD" w:rsidRPr="00ED672B">
          <w:rPr>
            <w:rFonts w:asciiTheme="minorHAnsi" w:hAnsiTheme="minorHAnsi"/>
            <w:i/>
            <w:rPrChange w:id="2245" w:author="Erin Stephenson" w:date="2019-03-13T19:33:00Z">
              <w:rPr/>
            </w:rPrChange>
          </w:rPr>
          <w:t>Ckm-Cre</w:t>
        </w:r>
        <w:r w:rsidR="005358DD" w:rsidRPr="00ED672B">
          <w:rPr>
            <w:rFonts w:asciiTheme="minorHAnsi" w:hAnsiTheme="minorHAnsi"/>
            <w:rPrChange w:id="2246" w:author="Erin Stephenson" w:date="2019-03-13T19:33:00Z">
              <w:rPr/>
            </w:rPrChange>
          </w:rPr>
          <w:t xml:space="preserve"> promotor </w:t>
        </w:r>
      </w:ins>
      <w:r w:rsidR="004905D8" w:rsidRPr="00ED672B">
        <w:rPr>
          <w:rFonts w:asciiTheme="minorHAnsi" w:hAnsiTheme="minorHAnsi"/>
          <w:rPrChange w:id="2247" w:author="Erin Stephenson" w:date="2019-03-13T19:33:00Z">
            <w:rPr/>
          </w:rPrChange>
        </w:rPr>
        <w:t xml:space="preserve">may be </w:t>
      </w:r>
      <w:del w:id="2248" w:author="Erin Stephenson" w:date="2019-03-11T16:00:00Z">
        <w:r w:rsidR="004905D8" w:rsidRPr="00ED672B" w:rsidDel="00AB7544">
          <w:rPr>
            <w:rFonts w:asciiTheme="minorHAnsi" w:hAnsiTheme="minorHAnsi"/>
            <w:rPrChange w:id="2249" w:author="Erin Stephenson" w:date="2019-03-13T19:33:00Z">
              <w:rPr/>
            </w:rPrChange>
          </w:rPr>
          <w:delText xml:space="preserve">related </w:delText>
        </w:r>
      </w:del>
      <w:ins w:id="2250" w:author="Erin Stephenson" w:date="2019-03-11T16:00:00Z">
        <w:r w:rsidR="00AB7544" w:rsidRPr="00ED672B">
          <w:rPr>
            <w:rFonts w:asciiTheme="minorHAnsi" w:hAnsiTheme="minorHAnsi"/>
            <w:rPrChange w:id="2251" w:author="Erin Stephenson" w:date="2019-03-13T19:33:00Z">
              <w:rPr/>
            </w:rPrChange>
          </w:rPr>
          <w:t>caused by</w:t>
        </w:r>
      </w:ins>
      <w:del w:id="2252" w:author="Erin Stephenson" w:date="2019-03-11T16:00:00Z">
        <w:r w:rsidR="004905D8" w:rsidRPr="00ED672B" w:rsidDel="00AB7544">
          <w:rPr>
            <w:rFonts w:asciiTheme="minorHAnsi" w:hAnsiTheme="minorHAnsi"/>
            <w:rPrChange w:id="2253" w:author="Erin Stephenson" w:date="2019-03-13T19:33:00Z">
              <w:rPr/>
            </w:rPrChange>
          </w:rPr>
          <w:delText>to</w:delText>
        </w:r>
      </w:del>
      <w:r w:rsidR="004905D8" w:rsidRPr="00ED672B">
        <w:rPr>
          <w:rFonts w:asciiTheme="minorHAnsi" w:hAnsiTheme="minorHAnsi"/>
          <w:rPrChange w:id="2254" w:author="Erin Stephenson" w:date="2019-03-13T19:33:00Z">
            <w:rPr/>
          </w:rPrChange>
        </w:rPr>
        <w:t xml:space="preserve"> increased futile cycling of </w:t>
      </w:r>
      <w:del w:id="2255" w:author="Erin Stephenson" w:date="2019-03-11T16:00:00Z">
        <w:r w:rsidR="004905D8" w:rsidRPr="00ED672B" w:rsidDel="00AB7544">
          <w:rPr>
            <w:rFonts w:asciiTheme="minorHAnsi" w:hAnsiTheme="minorHAnsi"/>
            <w:rPrChange w:id="2256" w:author="Erin Stephenson" w:date="2019-03-13T19:33:00Z">
              <w:rPr/>
            </w:rPrChange>
          </w:rPr>
          <w:delText xml:space="preserve">ATP </w:delText>
        </w:r>
      </w:del>
      <w:ins w:id="2257" w:author="Erin Stephenson" w:date="2019-03-11T16:00:00Z">
        <w:r w:rsidR="00AB7544" w:rsidRPr="00ED672B">
          <w:rPr>
            <w:rFonts w:asciiTheme="minorHAnsi" w:hAnsiTheme="minorHAnsi"/>
            <w:rPrChange w:id="2258" w:author="Erin Stephenson" w:date="2019-03-13T19:33:00Z">
              <w:rPr/>
            </w:rPrChange>
          </w:rPr>
          <w:t>Ca</w:t>
        </w:r>
        <w:r w:rsidR="00AB7544" w:rsidRPr="00ED672B">
          <w:rPr>
            <w:rFonts w:asciiTheme="minorHAnsi" w:hAnsiTheme="minorHAnsi"/>
            <w:vertAlign w:val="superscript"/>
            <w:rPrChange w:id="2259" w:author="Erin Stephenson" w:date="2019-03-13T19:33:00Z">
              <w:rPr/>
            </w:rPrChange>
          </w:rPr>
          <w:t>2+</w:t>
        </w:r>
      </w:ins>
      <w:ins w:id="2260" w:author="Erin Stephenson" w:date="2019-03-11T16:02:00Z">
        <w:r w:rsidR="006A4F02" w:rsidRPr="00ED672B">
          <w:rPr>
            <w:rFonts w:asciiTheme="minorHAnsi" w:hAnsiTheme="minorHAnsi"/>
            <w:rPrChange w:id="2261" w:author="Erin Stephenson" w:date="2019-03-13T19:33:00Z">
              <w:rPr/>
            </w:rPrChange>
          </w:rPr>
          <w:t xml:space="preserve"> </w:t>
        </w:r>
      </w:ins>
      <w:r w:rsidR="004905D8" w:rsidRPr="00ED672B">
        <w:rPr>
          <w:rFonts w:asciiTheme="minorHAnsi" w:hAnsiTheme="minorHAnsi"/>
          <w:rPrChange w:id="2262" w:author="Erin Stephenson" w:date="2019-03-13T19:33:00Z">
            <w:rPr/>
          </w:rPrChange>
        </w:rPr>
        <w:t xml:space="preserve">by uncoupled SERCA2 </w:t>
      </w:r>
      <w:ins w:id="2263" w:author="Erin Stephenson" w:date="2019-03-11T16:05:00Z">
        <w:r w:rsidR="00827BEF" w:rsidRPr="00ED672B">
          <w:rPr>
            <w:rFonts w:asciiTheme="minorHAnsi" w:hAnsiTheme="minorHAnsi"/>
            <w:rPrChange w:id="2264" w:author="Erin Stephenson" w:date="2019-03-13T19:33:00Z">
              <w:rPr/>
            </w:rPrChange>
          </w:rPr>
          <w:t xml:space="preserve">(therefore increasing ATP hydrolysis) </w:t>
        </w:r>
      </w:ins>
      <w:r w:rsidR="004905D8" w:rsidRPr="00ED672B">
        <w:rPr>
          <w:rFonts w:asciiTheme="minorHAnsi" w:hAnsiTheme="minorHAnsi"/>
          <w:rPrChange w:id="2265" w:author="Erin Stephenson" w:date="2019-03-13T19:33:00Z">
            <w:rPr/>
          </w:rPrChange>
        </w:rPr>
        <w:t xml:space="preserve">at the </w:t>
      </w:r>
      <w:del w:id="2266" w:author="Erin Stephenson" w:date="2019-03-13T18:57:00Z">
        <w:r w:rsidR="004905D8" w:rsidRPr="00ED672B" w:rsidDel="0020060B">
          <w:rPr>
            <w:rFonts w:asciiTheme="minorHAnsi" w:hAnsiTheme="minorHAnsi"/>
            <w:rPrChange w:id="2267" w:author="Erin Stephenson" w:date="2019-03-13T19:33:00Z">
              <w:rPr/>
            </w:rPrChange>
          </w:rPr>
          <w:delText>ER</w:delText>
        </w:r>
      </w:del>
      <w:ins w:id="2268" w:author="Erin Stephenson" w:date="2019-03-13T18:57:00Z">
        <w:r w:rsidR="0020060B" w:rsidRPr="00ED672B">
          <w:rPr>
            <w:rFonts w:asciiTheme="minorHAnsi" w:hAnsiTheme="minorHAnsi"/>
            <w:rPrChange w:id="2269" w:author="Erin Stephenson" w:date="2019-03-13T19:33:00Z">
              <w:rPr/>
            </w:rPrChange>
          </w:rPr>
          <w:t>SR</w:t>
        </w:r>
      </w:ins>
      <w:r w:rsidR="004905D8" w:rsidRPr="00ED672B">
        <w:rPr>
          <w:rFonts w:asciiTheme="minorHAnsi" w:hAnsiTheme="minorHAnsi"/>
          <w:rPrChange w:id="2270" w:author="Erin Stephenson" w:date="2019-03-13T19:33:00Z">
            <w:rPr/>
          </w:rPrChange>
        </w:rPr>
        <w:t>.</w:t>
      </w:r>
      <w:r w:rsidR="00784182" w:rsidRPr="00ED672B">
        <w:rPr>
          <w:rFonts w:asciiTheme="minorHAnsi" w:hAnsiTheme="minorHAnsi"/>
          <w:rPrChange w:id="2271" w:author="Erin Stephenson" w:date="2019-03-13T19:33:00Z">
            <w:rPr/>
          </w:rPrChange>
        </w:rPr>
        <w:t xml:space="preserve">  Consistent with this hypothesis</w:t>
      </w:r>
      <w:ins w:id="2272" w:author="Erin Stephenson" w:date="2019-03-11T16:01:00Z">
        <w:r w:rsidR="004B4882" w:rsidRPr="00ED672B">
          <w:rPr>
            <w:rFonts w:asciiTheme="minorHAnsi" w:hAnsiTheme="minorHAnsi"/>
            <w:rPrChange w:id="2273" w:author="Erin Stephenson" w:date="2019-03-13T19:33:00Z">
              <w:rPr/>
            </w:rPrChange>
          </w:rPr>
          <w:t>,</w:t>
        </w:r>
      </w:ins>
      <w:r w:rsidR="00784182" w:rsidRPr="00ED672B">
        <w:rPr>
          <w:rFonts w:asciiTheme="minorHAnsi" w:hAnsiTheme="minorHAnsi"/>
          <w:rPrChange w:id="2274" w:author="Erin Stephenson" w:date="2019-03-13T19:33:00Z">
            <w:rPr/>
          </w:rPrChange>
        </w:rPr>
        <w:t xml:space="preserve"> we observe increases in the expression of </w:t>
      </w:r>
      <w:r w:rsidR="00784182" w:rsidRPr="00ED672B">
        <w:rPr>
          <w:rFonts w:asciiTheme="minorHAnsi" w:hAnsiTheme="minorHAnsi"/>
          <w:i/>
          <w:rPrChange w:id="2275" w:author="Erin Stephenson" w:date="2019-03-13T19:33:00Z">
            <w:rPr>
              <w:i/>
            </w:rPr>
          </w:rPrChange>
        </w:rPr>
        <w:t>Stim1</w:t>
      </w:r>
      <w:r w:rsidR="00784182" w:rsidRPr="00ED672B">
        <w:rPr>
          <w:rFonts w:asciiTheme="minorHAnsi" w:hAnsiTheme="minorHAnsi"/>
          <w:rPrChange w:id="2276" w:author="Erin Stephenson" w:date="2019-03-13T19:33:00Z">
            <w:rPr/>
          </w:rPrChange>
        </w:rPr>
        <w:t xml:space="preserve">, </w:t>
      </w:r>
      <w:r w:rsidR="00784182" w:rsidRPr="00ED672B">
        <w:rPr>
          <w:rFonts w:asciiTheme="minorHAnsi" w:hAnsiTheme="minorHAnsi"/>
          <w:i/>
          <w:rPrChange w:id="2277" w:author="Erin Stephenson" w:date="2019-03-13T19:33:00Z">
            <w:rPr>
              <w:i/>
            </w:rPr>
          </w:rPrChange>
        </w:rPr>
        <w:t>Mfn1-2</w:t>
      </w:r>
      <w:r w:rsidR="00784182" w:rsidRPr="00ED672B">
        <w:rPr>
          <w:rFonts w:asciiTheme="minorHAnsi" w:hAnsiTheme="minorHAnsi"/>
          <w:rPrChange w:id="2278" w:author="Erin Stephenson" w:date="2019-03-13T19:33:00Z">
            <w:rPr/>
          </w:rPrChange>
        </w:rPr>
        <w:t xml:space="preserve"> and the subunits of the mitochondrial calcium importer (</w:t>
      </w:r>
      <w:r w:rsidR="00784182" w:rsidRPr="00ED672B">
        <w:rPr>
          <w:rFonts w:asciiTheme="minorHAnsi" w:hAnsiTheme="minorHAnsi"/>
          <w:i/>
          <w:rPrChange w:id="2279" w:author="Erin Stephenson" w:date="2019-03-13T19:33:00Z">
            <w:rPr>
              <w:i/>
            </w:rPr>
          </w:rPrChange>
        </w:rPr>
        <w:t>Mcu, Micu1</w:t>
      </w:r>
      <w:r w:rsidR="00784182" w:rsidRPr="00ED672B">
        <w:rPr>
          <w:rFonts w:asciiTheme="minorHAnsi" w:hAnsiTheme="minorHAnsi"/>
          <w:rPrChange w:id="2280" w:author="Erin Stephenson" w:date="2019-03-13T19:33:00Z">
            <w:rPr/>
          </w:rPrChange>
        </w:rPr>
        <w:t xml:space="preserve"> and </w:t>
      </w:r>
      <w:r w:rsidR="00784182" w:rsidRPr="00ED672B">
        <w:rPr>
          <w:rFonts w:asciiTheme="minorHAnsi" w:hAnsiTheme="minorHAnsi"/>
          <w:i/>
          <w:rPrChange w:id="2281" w:author="Erin Stephenson" w:date="2019-03-13T19:33:00Z">
            <w:rPr>
              <w:i/>
            </w:rPr>
          </w:rPrChange>
        </w:rPr>
        <w:t>Micu2</w:t>
      </w:r>
      <w:r w:rsidR="00784182" w:rsidRPr="00ED672B">
        <w:rPr>
          <w:rFonts w:asciiTheme="minorHAnsi" w:hAnsiTheme="minorHAnsi"/>
          <w:rPrChange w:id="2282" w:author="Erin Stephenson" w:date="2019-03-13T19:33:00Z">
            <w:rPr/>
          </w:rPrChange>
        </w:rPr>
        <w:t xml:space="preserve">).  We also observed reductions in </w:t>
      </w:r>
      <w:r w:rsidR="00784182" w:rsidRPr="00ED672B">
        <w:rPr>
          <w:rFonts w:asciiTheme="minorHAnsi" w:hAnsiTheme="minorHAnsi"/>
          <w:i/>
          <w:rPrChange w:id="2283" w:author="Erin Stephenson" w:date="2019-03-13T19:33:00Z">
            <w:rPr>
              <w:i/>
            </w:rPr>
          </w:rPrChange>
        </w:rPr>
        <w:t>Ryr1</w:t>
      </w:r>
      <w:r w:rsidR="00784182" w:rsidRPr="00ED672B">
        <w:rPr>
          <w:rFonts w:asciiTheme="minorHAnsi" w:hAnsiTheme="minorHAnsi"/>
          <w:rPrChange w:id="2284" w:author="Erin Stephenson" w:date="2019-03-13T19:33:00Z">
            <w:rPr/>
          </w:rPrChange>
        </w:rPr>
        <w:t xml:space="preserve"> expression and reductions several plasma membrane Ca</w:t>
      </w:r>
      <w:r w:rsidR="00784182" w:rsidRPr="00ED672B">
        <w:rPr>
          <w:rFonts w:asciiTheme="minorHAnsi" w:hAnsiTheme="minorHAnsi"/>
          <w:vertAlign w:val="superscript"/>
          <w:rPrChange w:id="2285" w:author="Erin Stephenson" w:date="2019-03-13T19:33:00Z">
            <w:rPr>
              <w:vertAlign w:val="superscript"/>
            </w:rPr>
          </w:rPrChange>
        </w:rPr>
        <w:t>2+</w:t>
      </w:r>
      <w:r w:rsidR="00784182" w:rsidRPr="00ED672B">
        <w:rPr>
          <w:rFonts w:asciiTheme="minorHAnsi" w:hAnsiTheme="minorHAnsi"/>
          <w:rPrChange w:id="2286" w:author="Erin Stephenson" w:date="2019-03-13T19:33:00Z">
            <w:rPr/>
          </w:rPrChange>
        </w:rPr>
        <w:t xml:space="preserve"> transporters (</w:t>
      </w:r>
      <w:commentRangeStart w:id="2287"/>
      <w:r w:rsidR="00784182" w:rsidRPr="00ED672B">
        <w:rPr>
          <w:rFonts w:asciiTheme="minorHAnsi" w:hAnsiTheme="minorHAnsi"/>
          <w:rPrChange w:id="2288" w:author="Erin Stephenson" w:date="2019-03-13T19:33:00Z">
            <w:rPr/>
          </w:rPrChange>
        </w:rPr>
        <w:t xml:space="preserve">see Supplementary </w:t>
      </w:r>
      <w:r w:rsidR="00311779" w:rsidRPr="00ED672B">
        <w:rPr>
          <w:rFonts w:asciiTheme="minorHAnsi" w:hAnsiTheme="minorHAnsi"/>
          <w:rPrChange w:id="2289" w:author="Erin Stephenson" w:date="2019-03-13T19:33:00Z">
            <w:rPr/>
          </w:rPrChange>
        </w:rPr>
        <w:t>Table 1</w:t>
      </w:r>
      <w:commentRangeEnd w:id="2287"/>
      <w:r w:rsidR="0020060B" w:rsidRPr="00ED672B">
        <w:rPr>
          <w:rStyle w:val="CommentReference"/>
          <w:rFonts w:asciiTheme="minorHAnsi" w:hAnsiTheme="minorHAnsi"/>
          <w:rPrChange w:id="2290" w:author="Erin Stephenson" w:date="2019-03-13T19:33:00Z">
            <w:rPr>
              <w:rStyle w:val="CommentReference"/>
            </w:rPr>
          </w:rPrChange>
        </w:rPr>
        <w:commentReference w:id="2287"/>
      </w:r>
      <w:r w:rsidR="00784182" w:rsidRPr="00ED672B">
        <w:rPr>
          <w:rFonts w:asciiTheme="minorHAnsi" w:hAnsiTheme="minorHAnsi"/>
          <w:rPrChange w:id="2291" w:author="Erin Stephenson" w:date="2019-03-13T19:33:00Z">
            <w:rPr/>
          </w:rPrChange>
        </w:rPr>
        <w:t>)</w:t>
      </w:r>
      <w:ins w:id="2292" w:author="Erin Stephenson" w:date="2019-03-11T16:09:00Z">
        <w:r w:rsidR="00B803FE" w:rsidRPr="00ED672B">
          <w:rPr>
            <w:rFonts w:asciiTheme="minorHAnsi" w:hAnsiTheme="minorHAnsi"/>
            <w:rPrChange w:id="2293" w:author="Erin Stephenson" w:date="2019-03-13T19:33:00Z">
              <w:rPr/>
            </w:rPrChange>
          </w:rPr>
          <w:t xml:space="preserve">, </w:t>
        </w:r>
      </w:ins>
      <w:del w:id="2294" w:author="Erin Stephenson" w:date="2019-03-11T16:09:00Z">
        <w:r w:rsidR="00784182" w:rsidRPr="00ED672B" w:rsidDel="00B803FE">
          <w:rPr>
            <w:rFonts w:asciiTheme="minorHAnsi" w:hAnsiTheme="minorHAnsi"/>
            <w:rPrChange w:id="2295" w:author="Erin Stephenson" w:date="2019-03-13T19:33:00Z">
              <w:rPr/>
            </w:rPrChange>
          </w:rPr>
          <w:delText xml:space="preserve">.  These </w:delText>
        </w:r>
      </w:del>
      <w:r w:rsidR="00784182" w:rsidRPr="00ED672B">
        <w:rPr>
          <w:rFonts w:asciiTheme="minorHAnsi" w:hAnsiTheme="minorHAnsi"/>
          <w:rPrChange w:id="2296" w:author="Erin Stephenson" w:date="2019-03-13T19:33:00Z">
            <w:rPr/>
          </w:rPrChange>
        </w:rPr>
        <w:t>changes</w:t>
      </w:r>
      <w:ins w:id="2297" w:author="Erin Stephenson" w:date="2019-03-11T16:09:00Z">
        <w:r w:rsidR="00B803FE" w:rsidRPr="00ED672B">
          <w:rPr>
            <w:rFonts w:asciiTheme="minorHAnsi" w:hAnsiTheme="minorHAnsi"/>
            <w:rPrChange w:id="2298" w:author="Erin Stephenson" w:date="2019-03-13T19:33:00Z">
              <w:rPr/>
            </w:rPrChange>
          </w:rPr>
          <w:t xml:space="preserve"> that</w:t>
        </w:r>
      </w:ins>
      <w:r w:rsidR="00784182" w:rsidRPr="00ED672B">
        <w:rPr>
          <w:rFonts w:asciiTheme="minorHAnsi" w:hAnsiTheme="minorHAnsi"/>
          <w:rPrChange w:id="2299" w:author="Erin Stephenson" w:date="2019-03-13T19:33:00Z">
            <w:rPr/>
          </w:rPrChange>
        </w:rPr>
        <w:t xml:space="preserve"> </w:t>
      </w:r>
      <w:r w:rsidR="009914DA" w:rsidRPr="00ED672B">
        <w:rPr>
          <w:rFonts w:asciiTheme="minorHAnsi" w:hAnsiTheme="minorHAnsi"/>
          <w:rPrChange w:id="2300" w:author="Erin Stephenson" w:date="2019-03-13T19:33:00Z">
            <w:rPr/>
          </w:rPrChange>
        </w:rPr>
        <w:t>are likely</w:t>
      </w:r>
      <w:r w:rsidR="00784182" w:rsidRPr="00ED672B">
        <w:rPr>
          <w:rFonts w:asciiTheme="minorHAnsi" w:hAnsiTheme="minorHAnsi"/>
          <w:rPrChange w:id="2301" w:author="Erin Stephenson" w:date="2019-03-13T19:33:00Z">
            <w:rPr/>
          </w:rPrChange>
        </w:rPr>
        <w:t xml:space="preserve"> adaptive mechanisms to </w:t>
      </w:r>
      <w:r w:rsidR="009914DA" w:rsidRPr="00ED672B">
        <w:rPr>
          <w:rFonts w:asciiTheme="minorHAnsi" w:hAnsiTheme="minorHAnsi"/>
          <w:rPrChange w:id="2302" w:author="Erin Stephenson" w:date="2019-03-13T19:33:00Z">
            <w:rPr/>
          </w:rPrChange>
        </w:rPr>
        <w:t>manage</w:t>
      </w:r>
      <w:r w:rsidR="00784182" w:rsidRPr="00ED672B">
        <w:rPr>
          <w:rFonts w:asciiTheme="minorHAnsi" w:hAnsiTheme="minorHAnsi"/>
          <w:rPrChange w:id="2303" w:author="Erin Stephenson" w:date="2019-03-13T19:33:00Z">
            <w:rPr/>
          </w:rPrChange>
        </w:rPr>
        <w:t xml:space="preserve"> increased intracellular Ca</w:t>
      </w:r>
      <w:r w:rsidR="00784182" w:rsidRPr="00ED672B">
        <w:rPr>
          <w:rFonts w:asciiTheme="minorHAnsi" w:hAnsiTheme="minorHAnsi"/>
          <w:vertAlign w:val="superscript"/>
          <w:rPrChange w:id="2304" w:author="Erin Stephenson" w:date="2019-03-13T19:33:00Z">
            <w:rPr>
              <w:vertAlign w:val="superscript"/>
            </w:rPr>
          </w:rPrChange>
        </w:rPr>
        <w:t xml:space="preserve">2+ </w:t>
      </w:r>
      <w:r w:rsidR="00784182" w:rsidRPr="00ED672B">
        <w:rPr>
          <w:rFonts w:asciiTheme="minorHAnsi" w:hAnsiTheme="minorHAnsi"/>
          <w:rPrChange w:id="2305" w:author="Erin Stephenson" w:date="2019-03-13T19:33:00Z">
            <w:rPr/>
          </w:rPrChange>
        </w:rPr>
        <w:t xml:space="preserve">levels </w:t>
      </w:r>
      <w:r w:rsidR="009914DA" w:rsidRPr="00ED672B">
        <w:rPr>
          <w:rFonts w:asciiTheme="minorHAnsi" w:hAnsiTheme="minorHAnsi"/>
          <w:rPrChange w:id="2306" w:author="Erin Stephenson" w:date="2019-03-13T19:33:00Z">
            <w:rPr/>
          </w:rPrChange>
        </w:rPr>
        <w:t>caused by SERCA2 uncoupling</w:t>
      </w:r>
      <w:r w:rsidR="00784182" w:rsidRPr="00ED672B">
        <w:rPr>
          <w:rFonts w:asciiTheme="minorHAnsi" w:hAnsiTheme="minorHAnsi"/>
          <w:rPrChange w:id="2307" w:author="Erin Stephenson" w:date="2019-03-13T19:33:00Z">
            <w:rPr/>
          </w:rPrChange>
        </w:rPr>
        <w:t>.</w:t>
      </w:r>
      <w:commentRangeEnd w:id="2064"/>
      <w:r w:rsidR="00451667" w:rsidRPr="00ED672B">
        <w:rPr>
          <w:rStyle w:val="CommentReference"/>
          <w:rFonts w:asciiTheme="minorHAnsi" w:hAnsiTheme="minorHAnsi"/>
          <w:rPrChange w:id="2308" w:author="Erin Stephenson" w:date="2019-03-13T19:33:00Z">
            <w:rPr>
              <w:rStyle w:val="CommentReference"/>
            </w:rPr>
          </w:rPrChange>
        </w:rPr>
        <w:commentReference w:id="2064"/>
      </w:r>
    </w:p>
    <w:p w14:paraId="691BFF81" w14:textId="77777777" w:rsidR="00D86AFE" w:rsidRPr="00ED672B" w:rsidRDefault="00D86AFE" w:rsidP="003669B1">
      <w:pPr>
        <w:rPr>
          <w:rFonts w:asciiTheme="minorHAnsi" w:hAnsiTheme="minorHAnsi"/>
          <w:rPrChange w:id="2309" w:author="Erin Stephenson" w:date="2019-03-13T19:33:00Z">
            <w:rPr/>
          </w:rPrChange>
        </w:rPr>
      </w:pPr>
    </w:p>
    <w:p w14:paraId="1F27174D" w14:textId="13536B3C" w:rsidR="00D86AFE" w:rsidRPr="00ED672B" w:rsidRDefault="00D86AFE" w:rsidP="00D86AFE">
      <w:pPr>
        <w:pStyle w:val="Heading2"/>
        <w:rPr>
          <w:rFonts w:asciiTheme="minorHAnsi" w:hAnsiTheme="minorHAnsi"/>
          <w:rPrChange w:id="2310" w:author="Erin Stephenson" w:date="2019-03-13T19:33:00Z">
            <w:rPr/>
          </w:rPrChange>
        </w:rPr>
      </w:pPr>
      <w:r w:rsidRPr="00ED672B">
        <w:rPr>
          <w:rFonts w:asciiTheme="minorHAnsi" w:hAnsiTheme="minorHAnsi"/>
          <w:rPrChange w:id="2311" w:author="Erin Stephenson" w:date="2019-03-13T19:33:00Z">
            <w:rPr/>
          </w:rPrChange>
        </w:rPr>
        <w:t xml:space="preserve">Deletion of </w:t>
      </w:r>
      <w:r w:rsidRPr="00ED672B">
        <w:rPr>
          <w:rFonts w:asciiTheme="minorHAnsi" w:hAnsiTheme="minorHAnsi"/>
          <w:i/>
          <w:rPrChange w:id="2312" w:author="Erin Stephenson" w:date="2019-03-13T19:33:00Z">
            <w:rPr>
              <w:i/>
            </w:rPr>
          </w:rPrChange>
        </w:rPr>
        <w:t>Tsc1</w:t>
      </w:r>
      <w:r w:rsidRPr="00ED672B">
        <w:rPr>
          <w:rFonts w:asciiTheme="minorHAnsi" w:hAnsiTheme="minorHAnsi"/>
          <w:rPrChange w:id="2313" w:author="Erin Stephenson" w:date="2019-03-13T19:33:00Z">
            <w:rPr/>
          </w:rPrChange>
        </w:rPr>
        <w:t xml:space="preserve"> in Muscle Tissues Reduces Life</w:t>
      </w:r>
      <w:r w:rsidR="005A04FA" w:rsidRPr="00ED672B">
        <w:rPr>
          <w:rFonts w:asciiTheme="minorHAnsi" w:hAnsiTheme="minorHAnsi"/>
          <w:rPrChange w:id="2314" w:author="Erin Stephenson" w:date="2019-03-13T19:33:00Z">
            <w:rPr/>
          </w:rPrChange>
        </w:rPr>
        <w:t>s</w:t>
      </w:r>
      <w:r w:rsidRPr="00ED672B">
        <w:rPr>
          <w:rFonts w:asciiTheme="minorHAnsi" w:hAnsiTheme="minorHAnsi"/>
          <w:rPrChange w:id="2315" w:author="Erin Stephenson" w:date="2019-03-13T19:33:00Z">
            <w:rPr/>
          </w:rPrChange>
        </w:rPr>
        <w:t>pan.</w:t>
      </w:r>
    </w:p>
    <w:p w14:paraId="32631B9D" w14:textId="603F0CCA" w:rsidR="00D86AFE" w:rsidRPr="00ED672B" w:rsidRDefault="00A22660" w:rsidP="00D86AFE">
      <w:pPr>
        <w:rPr>
          <w:rFonts w:asciiTheme="minorHAnsi" w:hAnsiTheme="minorHAnsi"/>
          <w:rPrChange w:id="2316" w:author="Erin Stephenson" w:date="2019-03-13T19:33:00Z">
            <w:rPr/>
          </w:rPrChange>
        </w:rPr>
      </w:pPr>
      <w:ins w:id="2317" w:author="Erin Stephenson" w:date="2019-03-11T16:14:00Z">
        <w:r w:rsidRPr="00ED672B">
          <w:rPr>
            <w:rFonts w:asciiTheme="minorHAnsi" w:hAnsiTheme="minorHAnsi"/>
            <w:rPrChange w:id="2318" w:author="Erin Stephenson" w:date="2019-03-13T19:33:00Z">
              <w:rPr/>
            </w:rPrChange>
          </w:rPr>
          <w:t xml:space="preserve">To determine whether skeletal muscle mTORC1 activation-induced increases in energy expenditure affected lifespan, we </w:t>
        </w:r>
      </w:ins>
      <w:del w:id="2319" w:author="Erin Stephenson" w:date="2019-03-11T16:14:00Z">
        <w:r w:rsidR="00D86AFE" w:rsidRPr="00ED672B" w:rsidDel="00A22660">
          <w:rPr>
            <w:rFonts w:asciiTheme="minorHAnsi" w:hAnsiTheme="minorHAnsi"/>
            <w:rPrChange w:id="2320" w:author="Erin Stephenson" w:date="2019-03-13T19:33:00Z">
              <w:rPr/>
            </w:rPrChange>
          </w:rPr>
          <w:delText>We next</w:delText>
        </w:r>
      </w:del>
      <w:del w:id="2321" w:author="Erin Stephenson" w:date="2019-03-11T16:15:00Z">
        <w:r w:rsidR="00D86AFE" w:rsidRPr="00ED672B" w:rsidDel="00A22660">
          <w:rPr>
            <w:rFonts w:asciiTheme="minorHAnsi" w:hAnsiTheme="minorHAnsi"/>
            <w:rPrChange w:id="2322" w:author="Erin Stephenson" w:date="2019-03-13T19:33:00Z">
              <w:rPr/>
            </w:rPrChange>
          </w:rPr>
          <w:delText xml:space="preserve"> </w:delText>
        </w:r>
      </w:del>
      <w:ins w:id="2323" w:author="Erin Stephenson" w:date="2019-03-11T16:15:00Z">
        <w:r w:rsidR="001E676F" w:rsidRPr="00ED672B">
          <w:rPr>
            <w:rFonts w:asciiTheme="minorHAnsi" w:hAnsiTheme="minorHAnsi"/>
            <w:rPrChange w:id="2324" w:author="Erin Stephenson" w:date="2019-03-13T19:33:00Z">
              <w:rPr/>
            </w:rPrChange>
          </w:rPr>
          <w:t>monitored</w:t>
        </w:r>
      </w:ins>
      <w:del w:id="2325" w:author="Erin Stephenson" w:date="2019-03-11T16:15:00Z">
        <w:r w:rsidR="00D86AFE" w:rsidRPr="00ED672B" w:rsidDel="001E676F">
          <w:rPr>
            <w:rFonts w:asciiTheme="minorHAnsi" w:hAnsiTheme="minorHAnsi"/>
            <w:rPrChange w:id="2326" w:author="Erin Stephenson" w:date="2019-03-13T19:33:00Z">
              <w:rPr/>
            </w:rPrChange>
          </w:rPr>
          <w:delText>observed</w:delText>
        </w:r>
      </w:del>
      <w:r w:rsidR="00D86AFE" w:rsidRPr="00ED672B">
        <w:rPr>
          <w:rFonts w:asciiTheme="minorHAnsi" w:hAnsiTheme="minorHAnsi"/>
          <w:rPrChange w:id="2327" w:author="Erin Stephenson" w:date="2019-03-13T19:33:00Z">
            <w:rPr/>
          </w:rPrChange>
        </w:rPr>
        <w:t xml:space="preserve"> </w:t>
      </w:r>
      <w:ins w:id="2328" w:author="Erin Stephenson" w:date="2019-03-11T16:15:00Z">
        <w:r w:rsidRPr="00ED672B">
          <w:rPr>
            <w:rFonts w:asciiTheme="minorHAnsi" w:hAnsiTheme="minorHAnsi"/>
            <w:rPrChange w:id="2329" w:author="Erin Stephenson" w:date="2019-03-13T19:33:00Z">
              <w:rPr/>
            </w:rPrChange>
          </w:rPr>
          <w:t xml:space="preserve">muscle </w:t>
        </w:r>
        <w:r w:rsidRPr="00ED672B">
          <w:rPr>
            <w:rFonts w:asciiTheme="minorHAnsi" w:hAnsiTheme="minorHAnsi"/>
            <w:i/>
            <w:rPrChange w:id="2330" w:author="Erin Stephenson" w:date="2019-03-13T19:33:00Z">
              <w:rPr/>
            </w:rPrChange>
          </w:rPr>
          <w:t>Tsc1</w:t>
        </w:r>
        <w:r w:rsidRPr="00ED672B">
          <w:rPr>
            <w:rFonts w:asciiTheme="minorHAnsi" w:hAnsiTheme="minorHAnsi"/>
            <w:rPrChange w:id="2331" w:author="Erin Stephenson" w:date="2019-03-13T19:33:00Z">
              <w:rPr/>
            </w:rPrChange>
          </w:rPr>
          <w:t xml:space="preserve"> knockout </w:t>
        </w:r>
      </w:ins>
      <w:del w:id="2332" w:author="Erin Stephenson" w:date="2019-03-11T16:15:00Z">
        <w:r w:rsidR="00D86AFE" w:rsidRPr="00ED672B" w:rsidDel="00A22660">
          <w:rPr>
            <w:rFonts w:asciiTheme="minorHAnsi" w:hAnsiTheme="minorHAnsi"/>
            <w:rPrChange w:id="2333" w:author="Erin Stephenson" w:date="2019-03-13T19:33:00Z">
              <w:rPr/>
            </w:rPrChange>
          </w:rPr>
          <w:delText xml:space="preserve">these </w:delText>
        </w:r>
      </w:del>
      <w:r w:rsidR="00D86AFE" w:rsidRPr="00ED672B">
        <w:rPr>
          <w:rFonts w:asciiTheme="minorHAnsi" w:hAnsiTheme="minorHAnsi"/>
          <w:rPrChange w:id="2334" w:author="Erin Stephenson" w:date="2019-03-13T19:33:00Z">
            <w:rPr/>
          </w:rPrChange>
        </w:rPr>
        <w:t>animals without manipulation as they aged</w:t>
      </w:r>
      <w:del w:id="2335" w:author="Erin Stephenson" w:date="2019-03-11T16:15:00Z">
        <w:r w:rsidR="00D86AFE" w:rsidRPr="00ED672B" w:rsidDel="00A22660">
          <w:rPr>
            <w:rFonts w:asciiTheme="minorHAnsi" w:hAnsiTheme="minorHAnsi"/>
            <w:rPrChange w:id="2336" w:author="Erin Stephenson" w:date="2019-03-13T19:33:00Z">
              <w:rPr/>
            </w:rPrChange>
          </w:rPr>
          <w:delText>, asking whether the elevated metabolic rate had any effects on the lifespan of these mice</w:delText>
        </w:r>
      </w:del>
      <w:r w:rsidR="00D86AFE" w:rsidRPr="00ED672B">
        <w:rPr>
          <w:rFonts w:asciiTheme="minorHAnsi" w:hAnsiTheme="minorHAnsi"/>
          <w:rPrChange w:id="2337" w:author="Erin Stephenson" w:date="2019-03-13T19:33:00Z">
            <w:rPr/>
          </w:rPrChange>
        </w:rPr>
        <w:t xml:space="preserve">.  </w:t>
      </w:r>
      <w:del w:id="2338" w:author="Erin Stephenson" w:date="2019-03-11T16:16:00Z">
        <w:r w:rsidR="00D86AFE" w:rsidRPr="00ED672B" w:rsidDel="001E676F">
          <w:rPr>
            <w:rFonts w:asciiTheme="minorHAnsi" w:hAnsiTheme="minorHAnsi"/>
            <w:rPrChange w:id="2339" w:author="Erin Stephenson" w:date="2019-03-13T19:33:00Z">
              <w:rPr/>
            </w:rPrChange>
          </w:rPr>
          <w:delText>We observed i</w:delText>
        </w:r>
      </w:del>
      <w:ins w:id="2340" w:author="Erin Stephenson" w:date="2019-03-11T16:16:00Z">
        <w:r w:rsidR="001E676F" w:rsidRPr="00ED672B">
          <w:rPr>
            <w:rFonts w:asciiTheme="minorHAnsi" w:hAnsiTheme="minorHAnsi"/>
            <w:rPrChange w:id="2341" w:author="Erin Stephenson" w:date="2019-03-13T19:33:00Z">
              <w:rPr/>
            </w:rPrChange>
          </w:rPr>
          <w:t>I</w:t>
        </w:r>
      </w:ins>
      <w:r w:rsidR="00D86AFE" w:rsidRPr="00ED672B">
        <w:rPr>
          <w:rFonts w:asciiTheme="minorHAnsi" w:hAnsiTheme="minorHAnsi"/>
          <w:rPrChange w:id="2342" w:author="Erin Stephenson" w:date="2019-03-13T19:33:00Z">
            <w:rPr/>
          </w:rPrChange>
        </w:rPr>
        <w:t>ncreased signs of aging, including hunched and scruffy appearances at an earlier age</w:t>
      </w:r>
      <w:ins w:id="2343" w:author="Erin Stephenson" w:date="2019-03-11T16:16:00Z">
        <w:r w:rsidR="001E676F" w:rsidRPr="00ED672B">
          <w:rPr>
            <w:rFonts w:asciiTheme="minorHAnsi" w:hAnsiTheme="minorHAnsi"/>
            <w:rPrChange w:id="2344" w:author="Erin Stephenson" w:date="2019-03-13T19:33:00Z">
              <w:rPr/>
            </w:rPrChange>
          </w:rPr>
          <w:t xml:space="preserve">, were observed </w:t>
        </w:r>
      </w:ins>
      <w:ins w:id="2345" w:author="Erin Stephenson" w:date="2019-03-11T16:17:00Z">
        <w:r w:rsidR="001E676F" w:rsidRPr="00ED672B">
          <w:rPr>
            <w:rFonts w:asciiTheme="minorHAnsi" w:hAnsiTheme="minorHAnsi"/>
            <w:rPrChange w:id="2346" w:author="Erin Stephenson" w:date="2019-03-13T19:33:00Z">
              <w:rPr/>
            </w:rPrChange>
          </w:rPr>
          <w:t>in</w:t>
        </w:r>
      </w:ins>
      <w:ins w:id="2347" w:author="Erin Stephenson" w:date="2019-03-11T16:16:00Z">
        <w:r w:rsidR="001E676F" w:rsidRPr="00ED672B">
          <w:rPr>
            <w:rFonts w:asciiTheme="minorHAnsi" w:hAnsiTheme="minorHAnsi"/>
            <w:rPrChange w:id="2348" w:author="Erin Stephenson" w:date="2019-03-13T19:33:00Z">
              <w:rPr/>
            </w:rPrChange>
          </w:rPr>
          <w:t xml:space="preserve"> knockout mice compared to </w:t>
        </w:r>
      </w:ins>
      <w:ins w:id="2349" w:author="Erin Stephenson" w:date="2019-03-11T16:17:00Z">
        <w:r w:rsidR="001E676F" w:rsidRPr="00ED672B">
          <w:rPr>
            <w:rFonts w:asciiTheme="minorHAnsi" w:hAnsiTheme="minorHAnsi"/>
            <w:rPrChange w:id="2350" w:author="Erin Stephenson" w:date="2019-03-13T19:33:00Z">
              <w:rPr/>
            </w:rPrChange>
          </w:rPr>
          <w:t xml:space="preserve">their </w:t>
        </w:r>
      </w:ins>
      <w:ins w:id="2351" w:author="Erin Stephenson" w:date="2019-03-11T16:16:00Z">
        <w:r w:rsidR="001E676F" w:rsidRPr="00ED672B">
          <w:rPr>
            <w:rFonts w:asciiTheme="minorHAnsi" w:hAnsiTheme="minorHAnsi"/>
            <w:rPrChange w:id="2352" w:author="Erin Stephenson" w:date="2019-03-13T19:33:00Z">
              <w:rPr/>
            </w:rPrChange>
          </w:rPr>
          <w:t xml:space="preserve">wild-type </w:t>
        </w:r>
        <w:r w:rsidR="001E676F" w:rsidRPr="00ED672B">
          <w:rPr>
            <w:rFonts w:asciiTheme="minorHAnsi" w:hAnsiTheme="minorHAnsi"/>
            <w:rPrChange w:id="2353" w:author="Erin Stephenson" w:date="2019-03-13T19:33:00Z">
              <w:rPr/>
            </w:rPrChange>
          </w:rPr>
          <w:lastRenderedPageBreak/>
          <w:t>littermates</w:t>
        </w:r>
      </w:ins>
      <w:ins w:id="2354" w:author="Erin Stephenson" w:date="2019-03-11T16:17:00Z">
        <w:r w:rsidR="008C576E" w:rsidRPr="00ED672B">
          <w:rPr>
            <w:rFonts w:asciiTheme="minorHAnsi" w:hAnsiTheme="minorHAnsi"/>
            <w:rPrChange w:id="2355" w:author="Erin Stephenson" w:date="2019-03-13T19:33:00Z">
              <w:rPr/>
            </w:rPrChange>
          </w:rPr>
          <w:t xml:space="preserve"> </w:t>
        </w:r>
        <w:commentRangeStart w:id="2356"/>
        <w:r w:rsidR="008C576E" w:rsidRPr="00ED672B">
          <w:rPr>
            <w:rFonts w:asciiTheme="minorHAnsi" w:hAnsiTheme="minorHAnsi"/>
            <w:rPrChange w:id="2357" w:author="Erin Stephenson" w:date="2019-03-13T19:33:00Z">
              <w:rPr/>
            </w:rPrChange>
          </w:rPr>
          <w:t>(anecdotal</w:t>
        </w:r>
      </w:ins>
      <w:ins w:id="2358" w:author="Erin Stephenson" w:date="2019-03-13T15:42:00Z">
        <w:r w:rsidR="008D469A" w:rsidRPr="00ED672B">
          <w:rPr>
            <w:rFonts w:asciiTheme="minorHAnsi" w:hAnsiTheme="minorHAnsi"/>
            <w:rPrChange w:id="2359" w:author="Erin Stephenson" w:date="2019-03-13T19:33:00Z">
              <w:rPr/>
            </w:rPrChange>
          </w:rPr>
          <w:t>/not shown</w:t>
        </w:r>
      </w:ins>
      <w:ins w:id="2360" w:author="Erin Stephenson" w:date="2019-03-11T16:17:00Z">
        <w:r w:rsidR="008C576E" w:rsidRPr="00ED672B">
          <w:rPr>
            <w:rFonts w:asciiTheme="minorHAnsi" w:hAnsiTheme="minorHAnsi"/>
            <w:rPrChange w:id="2361" w:author="Erin Stephenson" w:date="2019-03-13T19:33:00Z">
              <w:rPr/>
            </w:rPrChange>
          </w:rPr>
          <w:t>)</w:t>
        </w:r>
        <w:commentRangeEnd w:id="2356"/>
        <w:r w:rsidR="008C576E" w:rsidRPr="00ED672B">
          <w:rPr>
            <w:rStyle w:val="CommentReference"/>
            <w:rFonts w:asciiTheme="minorHAnsi" w:hAnsiTheme="minorHAnsi"/>
            <w:rPrChange w:id="2362" w:author="Erin Stephenson" w:date="2019-03-13T19:33:00Z">
              <w:rPr>
                <w:rStyle w:val="CommentReference"/>
              </w:rPr>
            </w:rPrChange>
          </w:rPr>
          <w:commentReference w:id="2356"/>
        </w:r>
      </w:ins>
      <w:del w:id="2363" w:author="Erin Stephenson" w:date="2019-03-11T16:17:00Z">
        <w:r w:rsidR="00D86AFE" w:rsidRPr="00ED672B" w:rsidDel="001E676F">
          <w:rPr>
            <w:rFonts w:asciiTheme="minorHAnsi" w:hAnsiTheme="minorHAnsi"/>
            <w:rPrChange w:id="2364" w:author="Erin Stephenson" w:date="2019-03-13T19:33:00Z">
              <w:rPr/>
            </w:rPrChange>
          </w:rPr>
          <w:delText xml:space="preserve"> in the knockout animals but not any of the control littermates</w:delText>
        </w:r>
      </w:del>
      <w:r w:rsidR="00D86AFE" w:rsidRPr="00ED672B">
        <w:rPr>
          <w:rFonts w:asciiTheme="minorHAnsi" w:hAnsiTheme="minorHAnsi"/>
          <w:rPrChange w:id="2365" w:author="Erin Stephenson" w:date="2019-03-13T19:33:00Z">
            <w:rPr/>
          </w:rPrChange>
        </w:rPr>
        <w:t xml:space="preserve">.  As shown in Figure </w:t>
      </w:r>
      <w:r w:rsidR="00E0148A" w:rsidRPr="00ED672B">
        <w:rPr>
          <w:rFonts w:asciiTheme="minorHAnsi" w:hAnsiTheme="minorHAnsi"/>
          <w:rPrChange w:id="2366" w:author="Erin Stephenson" w:date="2019-03-13T19:33:00Z">
            <w:rPr/>
          </w:rPrChange>
        </w:rPr>
        <w:t>5</w:t>
      </w:r>
      <w:r w:rsidR="00D86AFE" w:rsidRPr="00ED672B">
        <w:rPr>
          <w:rFonts w:asciiTheme="minorHAnsi" w:hAnsiTheme="minorHAnsi"/>
          <w:rPrChange w:id="2367" w:author="Erin Stephenson" w:date="2019-03-13T19:33:00Z">
            <w:rPr/>
          </w:rPrChange>
        </w:rPr>
        <w:t xml:space="preserve">, muscle-specific </w:t>
      </w:r>
      <w:r w:rsidR="00D86AFE" w:rsidRPr="00ED672B">
        <w:rPr>
          <w:rFonts w:asciiTheme="minorHAnsi" w:hAnsiTheme="minorHAnsi"/>
          <w:i/>
          <w:rPrChange w:id="2368" w:author="Erin Stephenson" w:date="2019-03-13T19:33:00Z">
            <w:rPr>
              <w:i/>
            </w:rPr>
          </w:rPrChange>
        </w:rPr>
        <w:t>Tsc1</w:t>
      </w:r>
      <w:r w:rsidR="00D86AFE" w:rsidRPr="00ED672B">
        <w:rPr>
          <w:rFonts w:asciiTheme="minorHAnsi" w:hAnsiTheme="minorHAnsi"/>
          <w:rPrChange w:id="2369" w:author="Erin Stephenson" w:date="2019-03-13T19:33:00Z">
            <w:rPr/>
          </w:rPrChange>
        </w:rPr>
        <w:t xml:space="preserve"> knockout mice died of natural causes </w:t>
      </w:r>
      <w:del w:id="2370" w:author="Erin Stephenson" w:date="2019-03-11T16:18:00Z">
        <w:r w:rsidR="00D86AFE" w:rsidRPr="00ED672B" w:rsidDel="008C576E">
          <w:rPr>
            <w:rFonts w:asciiTheme="minorHAnsi" w:hAnsiTheme="minorHAnsi"/>
            <w:rPrChange w:id="2371" w:author="Erin Stephenson" w:date="2019-03-13T19:33:00Z">
              <w:rPr/>
            </w:rPrChange>
          </w:rPr>
          <w:delText>at a higher rate</w:delText>
        </w:r>
      </w:del>
      <w:ins w:id="2372" w:author="Erin Stephenson" w:date="2019-03-11T16:18:00Z">
        <w:r w:rsidR="008C576E" w:rsidRPr="00ED672B">
          <w:rPr>
            <w:rFonts w:asciiTheme="minorHAnsi" w:hAnsiTheme="minorHAnsi"/>
            <w:rPrChange w:id="2373" w:author="Erin Stephenson" w:date="2019-03-13T19:33:00Z">
              <w:rPr/>
            </w:rPrChange>
          </w:rPr>
          <w:t>earlier than wild-type mice</w:t>
        </w:r>
      </w:ins>
      <w:r w:rsidR="00D86AFE" w:rsidRPr="00ED672B">
        <w:rPr>
          <w:rFonts w:asciiTheme="minorHAnsi" w:hAnsiTheme="minorHAnsi"/>
          <w:rPrChange w:id="2374" w:author="Erin Stephenson" w:date="2019-03-13T19:33:00Z">
            <w:rPr/>
          </w:rPrChange>
        </w:rPr>
        <w:t>.  Based on a Cox-proportional hazard model the hazard ratio was 4.17</w:t>
      </w:r>
      <w:r w:rsidR="00F64D91" w:rsidRPr="00ED672B">
        <w:rPr>
          <w:rFonts w:asciiTheme="minorHAnsi" w:hAnsiTheme="minorHAnsi"/>
          <w:rPrChange w:id="2375" w:author="Erin Stephenson" w:date="2019-03-13T19:33:00Z">
            <w:rPr/>
          </w:rPrChange>
        </w:rPr>
        <w:t>-</w:t>
      </w:r>
      <w:r w:rsidR="00FD5D91" w:rsidRPr="00ED672B">
        <w:rPr>
          <w:rFonts w:asciiTheme="minorHAnsi" w:hAnsiTheme="minorHAnsi"/>
          <w:rPrChange w:id="2376" w:author="Erin Stephenson" w:date="2019-03-13T19:33:00Z">
            <w:rPr/>
          </w:rPrChange>
        </w:rPr>
        <w:t xml:space="preserve">fold higher </w:t>
      </w:r>
      <w:r w:rsidR="00D86AFE" w:rsidRPr="00ED672B">
        <w:rPr>
          <w:rFonts w:asciiTheme="minorHAnsi" w:hAnsiTheme="minorHAnsi"/>
          <w:rPrChange w:id="2377" w:author="Erin Stephenson" w:date="2019-03-13T19:33:00Z">
            <w:rPr/>
          </w:rPrChange>
        </w:rPr>
        <w:t>compared to non-knockout littermates (p=2.0 x 10</w:t>
      </w:r>
      <w:r w:rsidR="00D86AFE" w:rsidRPr="00ED672B">
        <w:rPr>
          <w:rFonts w:asciiTheme="minorHAnsi" w:hAnsiTheme="minorHAnsi"/>
          <w:vertAlign w:val="superscript"/>
          <w:rPrChange w:id="2378" w:author="Erin Stephenson" w:date="2019-03-13T19:33:00Z">
            <w:rPr>
              <w:vertAlign w:val="superscript"/>
            </w:rPr>
          </w:rPrChange>
        </w:rPr>
        <w:t>-5</w:t>
      </w:r>
      <w:r w:rsidR="00D86AFE" w:rsidRPr="00ED672B">
        <w:rPr>
          <w:rFonts w:asciiTheme="minorHAnsi" w:hAnsiTheme="minorHAnsi"/>
          <w:rPrChange w:id="2379" w:author="Erin Stephenson" w:date="2019-03-13T19:33:00Z">
            <w:rPr/>
          </w:rPrChange>
        </w:rPr>
        <w:t xml:space="preserve">).  </w:t>
      </w:r>
    </w:p>
    <w:p w14:paraId="5FE71D67" w14:textId="77777777" w:rsidR="00D86AFE" w:rsidRPr="00ED672B" w:rsidRDefault="00D86AFE" w:rsidP="00D86AFE">
      <w:pPr>
        <w:rPr>
          <w:rFonts w:asciiTheme="minorHAnsi" w:hAnsiTheme="minorHAnsi"/>
          <w:rPrChange w:id="2380" w:author="Erin Stephenson" w:date="2019-03-13T19:33:00Z">
            <w:rPr/>
          </w:rPrChange>
        </w:rPr>
      </w:pPr>
    </w:p>
    <w:p w14:paraId="7225E22F" w14:textId="04241A0D" w:rsidR="00D86AFE" w:rsidRPr="00ED672B" w:rsidRDefault="00425B32" w:rsidP="003669B1">
      <w:pPr>
        <w:rPr>
          <w:rFonts w:asciiTheme="minorHAnsi" w:hAnsiTheme="minorHAnsi"/>
          <w:rPrChange w:id="2381" w:author="Erin Stephenson" w:date="2019-03-13T19:33:00Z">
            <w:rPr/>
          </w:rPrChange>
        </w:rPr>
      </w:pPr>
      <w:ins w:id="2382" w:author="Erin Stephenson" w:date="2019-03-11T16:19:00Z">
        <w:r w:rsidRPr="00ED672B">
          <w:rPr>
            <w:rFonts w:asciiTheme="minorHAnsi" w:hAnsiTheme="minorHAnsi"/>
            <w:rPrChange w:id="2383" w:author="Erin Stephenson" w:date="2019-03-13T19:33:00Z">
              <w:rPr/>
            </w:rPrChange>
          </w:rPr>
          <w:t xml:space="preserve">To determine </w:t>
        </w:r>
      </w:ins>
      <w:ins w:id="2384" w:author="Erin Stephenson" w:date="2019-03-11T16:20:00Z">
        <w:r w:rsidR="00177695" w:rsidRPr="00ED672B">
          <w:rPr>
            <w:rFonts w:asciiTheme="minorHAnsi" w:hAnsiTheme="minorHAnsi"/>
            <w:rPrChange w:id="2385" w:author="Erin Stephenson" w:date="2019-03-13T19:33:00Z">
              <w:rPr/>
            </w:rPrChange>
          </w:rPr>
          <w:t xml:space="preserve">how muscle </w:t>
        </w:r>
        <w:r w:rsidR="00177695" w:rsidRPr="00ED672B">
          <w:rPr>
            <w:rFonts w:asciiTheme="minorHAnsi" w:hAnsiTheme="minorHAnsi"/>
            <w:i/>
            <w:rPrChange w:id="2386" w:author="Erin Stephenson" w:date="2019-03-13T19:33:00Z">
              <w:rPr/>
            </w:rPrChange>
          </w:rPr>
          <w:t>Tsc1</w:t>
        </w:r>
        <w:r w:rsidR="00177695" w:rsidRPr="00ED672B">
          <w:rPr>
            <w:rFonts w:asciiTheme="minorHAnsi" w:hAnsiTheme="minorHAnsi"/>
            <w:rPrChange w:id="2387" w:author="Erin Stephenson" w:date="2019-03-13T19:33:00Z">
              <w:rPr/>
            </w:rPrChange>
          </w:rPr>
          <w:t xml:space="preserve"> ablation reduces lifespan</w:t>
        </w:r>
      </w:ins>
      <w:ins w:id="2388" w:author="Erin Stephenson" w:date="2019-03-11T16:19:00Z">
        <w:r w:rsidRPr="00ED672B">
          <w:rPr>
            <w:rFonts w:asciiTheme="minorHAnsi" w:hAnsiTheme="minorHAnsi"/>
            <w:rPrChange w:id="2389" w:author="Erin Stephenson" w:date="2019-03-13T19:33:00Z">
              <w:rPr/>
            </w:rPrChange>
          </w:rPr>
          <w:t>, a</w:t>
        </w:r>
      </w:ins>
      <w:del w:id="2390" w:author="Erin Stephenson" w:date="2019-03-11T16:19:00Z">
        <w:r w:rsidR="00D86AFE" w:rsidRPr="00ED672B" w:rsidDel="00425B32">
          <w:rPr>
            <w:rFonts w:asciiTheme="minorHAnsi" w:hAnsiTheme="minorHAnsi"/>
            <w:rPrChange w:id="2391" w:author="Erin Stephenson" w:date="2019-03-13T19:33:00Z">
              <w:rPr/>
            </w:rPrChange>
          </w:rPr>
          <w:delText>A</w:delText>
        </w:r>
      </w:del>
      <w:r w:rsidR="00D86AFE" w:rsidRPr="00ED672B">
        <w:rPr>
          <w:rFonts w:asciiTheme="minorHAnsi" w:hAnsiTheme="minorHAnsi"/>
          <w:rPrChange w:id="2392" w:author="Erin Stephenson" w:date="2019-03-13T19:33:00Z">
            <w:rPr/>
          </w:rPrChange>
        </w:rPr>
        <w:t xml:space="preserve"> subset of mice were </w:t>
      </w:r>
      <w:del w:id="2393" w:author="Erin Stephenson" w:date="2019-03-11T16:20:00Z">
        <w:r w:rsidR="00D86AFE" w:rsidRPr="00ED672B" w:rsidDel="00177695">
          <w:rPr>
            <w:rFonts w:asciiTheme="minorHAnsi" w:hAnsiTheme="minorHAnsi"/>
            <w:rPrChange w:id="2394" w:author="Erin Stephenson" w:date="2019-03-13T19:33:00Z">
              <w:rPr/>
            </w:rPrChange>
          </w:rPr>
          <w:delText xml:space="preserve">stored </w:delText>
        </w:r>
      </w:del>
      <w:ins w:id="2395" w:author="Erin Stephenson" w:date="2019-03-11T16:20:00Z">
        <w:r w:rsidR="00177695" w:rsidRPr="00ED672B">
          <w:rPr>
            <w:rFonts w:asciiTheme="minorHAnsi" w:hAnsiTheme="minorHAnsi"/>
            <w:rPrChange w:id="2396" w:author="Erin Stephenson" w:date="2019-03-13T19:33:00Z">
              <w:rPr/>
            </w:rPrChange>
          </w:rPr>
          <w:t xml:space="preserve">fixed </w:t>
        </w:r>
      </w:ins>
      <w:r w:rsidR="00D86AFE" w:rsidRPr="00ED672B">
        <w:rPr>
          <w:rFonts w:asciiTheme="minorHAnsi" w:hAnsiTheme="minorHAnsi"/>
          <w:rPrChange w:id="2397" w:author="Erin Stephenson" w:date="2019-03-13T19:33:00Z">
            <w:rPr/>
          </w:rPrChange>
        </w:rPr>
        <w:t xml:space="preserve">in formalin </w:t>
      </w:r>
      <w:ins w:id="2398" w:author="Erin Stephenson" w:date="2019-03-11T16:20:00Z">
        <w:r w:rsidR="00177695" w:rsidRPr="00ED672B">
          <w:rPr>
            <w:rFonts w:asciiTheme="minorHAnsi" w:hAnsiTheme="minorHAnsi"/>
            <w:rPrChange w:id="2399" w:author="Erin Stephenson" w:date="2019-03-13T19:33:00Z">
              <w:rPr/>
            </w:rPrChange>
          </w:rPr>
          <w:t xml:space="preserve">upon death </w:t>
        </w:r>
      </w:ins>
      <w:r w:rsidR="00D86AFE" w:rsidRPr="00ED672B">
        <w:rPr>
          <w:rFonts w:asciiTheme="minorHAnsi" w:hAnsiTheme="minorHAnsi"/>
          <w:rPrChange w:id="2400" w:author="Erin Stephenson" w:date="2019-03-13T19:33:00Z">
            <w:rPr/>
          </w:rPrChange>
        </w:rPr>
        <w:t>and sent for veterinary pathology</w:t>
      </w:r>
      <w:del w:id="2401" w:author="Erin Stephenson" w:date="2019-03-11T16:21:00Z">
        <w:r w:rsidR="00D86AFE" w:rsidRPr="00ED672B" w:rsidDel="00177695">
          <w:rPr>
            <w:rFonts w:asciiTheme="minorHAnsi" w:hAnsiTheme="minorHAnsi"/>
            <w:rPrChange w:id="2402" w:author="Erin Stephenson" w:date="2019-03-13T19:33:00Z">
              <w:rPr/>
            </w:rPrChange>
          </w:rPr>
          <w:delText xml:space="preserve">, but </w:delText>
        </w:r>
      </w:del>
      <w:ins w:id="2403" w:author="Erin Stephenson" w:date="2019-03-11T16:21:00Z">
        <w:r w:rsidR="00177695" w:rsidRPr="00ED672B">
          <w:rPr>
            <w:rFonts w:asciiTheme="minorHAnsi" w:hAnsiTheme="minorHAnsi"/>
            <w:rPrChange w:id="2404" w:author="Erin Stephenson" w:date="2019-03-13T19:33:00Z">
              <w:rPr/>
            </w:rPrChange>
          </w:rPr>
          <w:t>. However, we</w:t>
        </w:r>
      </w:ins>
      <w:ins w:id="2405" w:author="Erin Stephenson" w:date="2019-03-11T16:19:00Z">
        <w:r w:rsidRPr="00ED672B">
          <w:rPr>
            <w:rFonts w:asciiTheme="minorHAnsi" w:hAnsiTheme="minorHAnsi"/>
            <w:rPrChange w:id="2406" w:author="Erin Stephenson" w:date="2019-03-13T19:33:00Z">
              <w:rPr/>
            </w:rPrChange>
          </w:rPr>
          <w:t xml:space="preserve"> were unable to identify a </w:t>
        </w:r>
      </w:ins>
      <w:del w:id="2407" w:author="Erin Stephenson" w:date="2019-03-11T16:19:00Z">
        <w:r w:rsidR="00D86AFE" w:rsidRPr="00ED672B" w:rsidDel="00425B32">
          <w:rPr>
            <w:rFonts w:asciiTheme="minorHAnsi" w:hAnsiTheme="minorHAnsi"/>
            <w:rPrChange w:id="2408" w:author="Erin Stephenson" w:date="2019-03-13T19:33:00Z">
              <w:rPr/>
            </w:rPrChange>
          </w:rPr>
          <w:delText xml:space="preserve">no </w:delText>
        </w:r>
      </w:del>
      <w:r w:rsidR="00D86AFE" w:rsidRPr="00ED672B">
        <w:rPr>
          <w:rFonts w:asciiTheme="minorHAnsi" w:hAnsiTheme="minorHAnsi"/>
          <w:rPrChange w:id="2409" w:author="Erin Stephenson" w:date="2019-03-13T19:33:00Z">
            <w:rPr/>
          </w:rPrChange>
        </w:rPr>
        <w:t>consistent cause of death</w:t>
      </w:r>
      <w:ins w:id="2410" w:author="Erin Stephenson" w:date="2019-03-11T16:21:00Z">
        <w:r w:rsidR="00C80D58" w:rsidRPr="00ED672B">
          <w:rPr>
            <w:rFonts w:asciiTheme="minorHAnsi" w:hAnsiTheme="minorHAnsi"/>
            <w:rPrChange w:id="2411" w:author="Erin Stephenson" w:date="2019-03-13T19:33:00Z">
              <w:rPr/>
            </w:rPrChange>
          </w:rPr>
          <w:t xml:space="preserve"> in these mice</w:t>
        </w:r>
      </w:ins>
      <w:del w:id="2412" w:author="Erin Stephenson" w:date="2019-03-11T16:20:00Z">
        <w:r w:rsidR="00D86AFE" w:rsidRPr="00ED672B" w:rsidDel="00425B32">
          <w:rPr>
            <w:rFonts w:asciiTheme="minorHAnsi" w:hAnsiTheme="minorHAnsi"/>
            <w:rPrChange w:id="2413" w:author="Erin Stephenson" w:date="2019-03-13T19:33:00Z">
              <w:rPr/>
            </w:rPrChange>
          </w:rPr>
          <w:delText xml:space="preserve"> was identified</w:delText>
        </w:r>
      </w:del>
      <w:r w:rsidR="00D86AFE" w:rsidRPr="00ED672B">
        <w:rPr>
          <w:rFonts w:asciiTheme="minorHAnsi" w:hAnsiTheme="minorHAnsi"/>
          <w:rPrChange w:id="2414" w:author="Erin Stephenson" w:date="2019-03-13T19:33:00Z">
            <w:rPr/>
          </w:rPrChange>
        </w:rPr>
        <w:t xml:space="preserve">. In </w:t>
      </w:r>
      <w:del w:id="2415" w:author="Erin Stephenson" w:date="2019-03-11T16:21:00Z">
        <w:r w:rsidR="00D86AFE" w:rsidRPr="00ED672B" w:rsidDel="00C80D58">
          <w:rPr>
            <w:rFonts w:asciiTheme="minorHAnsi" w:hAnsiTheme="minorHAnsi"/>
            <w:rPrChange w:id="2416" w:author="Erin Stephenson" w:date="2019-03-13T19:33:00Z">
              <w:rPr/>
            </w:rPrChange>
          </w:rPr>
          <w:delText xml:space="preserve">animals </w:delText>
        </w:r>
      </w:del>
      <w:ins w:id="2417" w:author="Erin Stephenson" w:date="2019-03-11T16:21:00Z">
        <w:r w:rsidR="00C80D58" w:rsidRPr="00ED672B">
          <w:rPr>
            <w:rFonts w:asciiTheme="minorHAnsi" w:hAnsiTheme="minorHAnsi"/>
            <w:rPrChange w:id="2418" w:author="Erin Stephenson" w:date="2019-03-13T19:33:00Z">
              <w:rPr/>
            </w:rPrChange>
          </w:rPr>
          <w:t xml:space="preserve">mice </w:t>
        </w:r>
      </w:ins>
      <w:r w:rsidR="00D86AFE" w:rsidRPr="00ED672B">
        <w:rPr>
          <w:rFonts w:asciiTheme="minorHAnsi" w:hAnsiTheme="minorHAnsi"/>
          <w:rPrChange w:id="2419" w:author="Erin Stephenson" w:date="2019-03-13T19:33:00Z">
            <w:rPr/>
          </w:rPrChange>
        </w:rPr>
        <w:t>with histologic evidence of lesions, the predominant process was neoplasia, and the specific etiology was lymphoma/lymphosarcoma affecting multiple organs, though this was only true for wild</w:t>
      </w:r>
      <w:ins w:id="2420" w:author="Erin Stephenson" w:date="2019-03-11T16:23:00Z">
        <w:r w:rsidR="003F2A67" w:rsidRPr="00ED672B">
          <w:rPr>
            <w:rFonts w:asciiTheme="minorHAnsi" w:hAnsiTheme="minorHAnsi"/>
            <w:rPrChange w:id="2421" w:author="Erin Stephenson" w:date="2019-03-13T19:33:00Z">
              <w:rPr/>
            </w:rPrChange>
          </w:rPr>
          <w:t>-</w:t>
        </w:r>
      </w:ins>
      <w:del w:id="2422" w:author="Erin Stephenson" w:date="2019-03-11T16:23:00Z">
        <w:r w:rsidR="00D86AFE" w:rsidRPr="00ED672B" w:rsidDel="003F2A67">
          <w:rPr>
            <w:rFonts w:asciiTheme="minorHAnsi" w:hAnsiTheme="minorHAnsi"/>
            <w:rPrChange w:id="2423" w:author="Erin Stephenson" w:date="2019-03-13T19:33:00Z">
              <w:rPr/>
            </w:rPrChange>
          </w:rPr>
          <w:delText xml:space="preserve"> </w:delText>
        </w:r>
      </w:del>
      <w:r w:rsidR="00D86AFE" w:rsidRPr="00ED672B">
        <w:rPr>
          <w:rFonts w:asciiTheme="minorHAnsi" w:hAnsiTheme="minorHAnsi"/>
          <w:rPrChange w:id="2424" w:author="Erin Stephenson" w:date="2019-03-13T19:33:00Z">
            <w:rPr/>
          </w:rPrChange>
        </w:rPr>
        <w:t xml:space="preserve">type </w:t>
      </w:r>
      <w:ins w:id="2425" w:author="Erin Stephenson" w:date="2019-03-11T16:23:00Z">
        <w:r w:rsidR="003F2A67" w:rsidRPr="00ED672B">
          <w:rPr>
            <w:rFonts w:asciiTheme="minorHAnsi" w:hAnsiTheme="minorHAnsi"/>
            <w:rPrChange w:id="2426" w:author="Erin Stephenson" w:date="2019-03-13T19:33:00Z">
              <w:rPr/>
            </w:rPrChange>
          </w:rPr>
          <w:t xml:space="preserve">mice </w:t>
        </w:r>
      </w:ins>
      <w:r w:rsidR="00D86AFE" w:rsidRPr="00ED672B">
        <w:rPr>
          <w:rFonts w:asciiTheme="minorHAnsi" w:hAnsiTheme="minorHAnsi"/>
          <w:rPrChange w:id="2427" w:author="Erin Stephenson" w:date="2019-03-13T19:33:00Z">
            <w:rPr/>
          </w:rPrChange>
        </w:rPr>
        <w:t xml:space="preserve">(two out of four) but not knockout animals (none out of three). </w:t>
      </w:r>
      <w:ins w:id="2428" w:author="Erin Stephenson" w:date="2019-03-11T16:22:00Z">
        <w:r w:rsidR="00C80D58" w:rsidRPr="00ED672B">
          <w:rPr>
            <w:rFonts w:asciiTheme="minorHAnsi" w:hAnsiTheme="minorHAnsi"/>
            <w:rPrChange w:id="2429" w:author="Erin Stephenson" w:date="2019-03-13T19:33:00Z">
              <w:rPr/>
            </w:rPrChange>
          </w:rPr>
          <w:t>It is important to note that l</w:t>
        </w:r>
      </w:ins>
      <w:del w:id="2430" w:author="Erin Stephenson" w:date="2019-03-11T16:22:00Z">
        <w:r w:rsidR="00D86AFE" w:rsidRPr="00ED672B" w:rsidDel="00C80D58">
          <w:rPr>
            <w:rFonts w:asciiTheme="minorHAnsi" w:hAnsiTheme="minorHAnsi"/>
            <w:rPrChange w:id="2431" w:author="Erin Stephenson" w:date="2019-03-13T19:33:00Z">
              <w:rPr/>
            </w:rPrChange>
          </w:rPr>
          <w:delText>The lack</w:delText>
        </w:r>
      </w:del>
      <w:ins w:id="2432" w:author="Erin Stephenson" w:date="2019-03-11T16:22:00Z">
        <w:r w:rsidR="00C80D58" w:rsidRPr="00ED672B">
          <w:rPr>
            <w:rFonts w:asciiTheme="minorHAnsi" w:hAnsiTheme="minorHAnsi"/>
            <w:rPrChange w:id="2433" w:author="Erin Stephenson" w:date="2019-03-13T19:33:00Z">
              <w:rPr/>
            </w:rPrChange>
          </w:rPr>
          <w:t>ack</w:t>
        </w:r>
      </w:ins>
      <w:r w:rsidR="00D86AFE" w:rsidRPr="00ED672B">
        <w:rPr>
          <w:rFonts w:asciiTheme="minorHAnsi" w:hAnsiTheme="minorHAnsi"/>
          <w:rPrChange w:id="2434" w:author="Erin Stephenson" w:date="2019-03-13T19:33:00Z">
            <w:rPr/>
          </w:rPrChange>
        </w:rPr>
        <w:t xml:space="preserve"> of a specific diagnosis does not necessarily confirm the lack of lesions in examined animals; rather, </w:t>
      </w:r>
      <w:ins w:id="2435" w:author="Erin Stephenson" w:date="2019-03-11T16:22:00Z">
        <w:r w:rsidR="00C80D58" w:rsidRPr="00ED672B">
          <w:rPr>
            <w:rFonts w:asciiTheme="minorHAnsi" w:hAnsiTheme="minorHAnsi"/>
            <w:rPrChange w:id="2436" w:author="Erin Stephenson" w:date="2019-03-13T19:33:00Z">
              <w:rPr/>
            </w:rPrChange>
          </w:rPr>
          <w:t xml:space="preserve">that </w:t>
        </w:r>
      </w:ins>
      <w:r w:rsidR="00D86AFE" w:rsidRPr="00ED672B">
        <w:rPr>
          <w:rFonts w:asciiTheme="minorHAnsi" w:hAnsiTheme="minorHAnsi"/>
          <w:rPrChange w:id="2437" w:author="Erin Stephenson" w:date="2019-03-13T19:33:00Z">
            <w:rPr/>
          </w:rPrChange>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2438" w:author="Erin Stephenson" w:date="2019-03-13T19:33:00Z">
            <w:rPr/>
          </w:rPrChange>
        </w:rPr>
      </w:pPr>
      <w:r w:rsidRPr="00ED672B">
        <w:rPr>
          <w:rFonts w:asciiTheme="minorHAnsi" w:hAnsiTheme="minorHAnsi"/>
          <w:rPrChange w:id="2439" w:author="Erin Stephenson" w:date="2019-03-13T19:33:00Z">
            <w:rPr/>
          </w:rPrChange>
        </w:rPr>
        <w:t>D</w:t>
      </w:r>
      <w:r w:rsidR="007B624A" w:rsidRPr="00ED672B">
        <w:rPr>
          <w:rFonts w:asciiTheme="minorHAnsi" w:hAnsiTheme="minorHAnsi"/>
          <w:rPrChange w:id="2440" w:author="Erin Stephenson" w:date="2019-03-13T19:33:00Z">
            <w:rPr/>
          </w:rPrChange>
        </w:rPr>
        <w:t>iscussion</w:t>
      </w:r>
    </w:p>
    <w:p w14:paraId="0CDEB5A7" w14:textId="77777777" w:rsidR="00A922D2" w:rsidRPr="00ED672B" w:rsidRDefault="00A922D2" w:rsidP="00A922D2">
      <w:pPr>
        <w:rPr>
          <w:rFonts w:asciiTheme="minorHAnsi" w:hAnsiTheme="minorHAnsi"/>
          <w:rPrChange w:id="2441" w:author="Erin Stephenson" w:date="2019-03-13T19:33:00Z">
            <w:rPr/>
          </w:rPrChange>
        </w:rPr>
      </w:pPr>
    </w:p>
    <w:p w14:paraId="2ACC73E2" w14:textId="5176949C" w:rsidR="00063666" w:rsidRPr="00ED672B" w:rsidRDefault="001D7AC7" w:rsidP="00475EC8">
      <w:pPr>
        <w:rPr>
          <w:ins w:id="2442" w:author="Erin Stephenson" w:date="2019-03-13T16:01:00Z"/>
          <w:rFonts w:asciiTheme="minorHAnsi" w:hAnsiTheme="minorHAnsi"/>
          <w:rPrChange w:id="2443" w:author="Erin Stephenson" w:date="2019-03-13T19:33:00Z">
            <w:rPr>
              <w:ins w:id="2444" w:author="Erin Stephenson" w:date="2019-03-13T16:01:00Z"/>
            </w:rPr>
          </w:rPrChange>
        </w:rPr>
      </w:pPr>
      <w:ins w:id="2445" w:author="Erin Stephenson" w:date="2019-03-11T17:17:00Z">
        <w:r w:rsidRPr="00ED672B">
          <w:rPr>
            <w:rFonts w:asciiTheme="minorHAnsi" w:hAnsiTheme="minorHAnsi"/>
            <w:rPrChange w:id="2446" w:author="Erin Stephenson" w:date="2019-03-13T19:33:00Z">
              <w:rPr/>
            </w:rPrChange>
          </w:rPr>
          <w:t xml:space="preserve">Here, we show that </w:t>
        </w:r>
      </w:ins>
      <w:ins w:id="2447" w:author="Erin Stephenson" w:date="2019-03-13T16:02:00Z">
        <w:r w:rsidRPr="00ED672B">
          <w:rPr>
            <w:rFonts w:asciiTheme="minorHAnsi" w:hAnsiTheme="minorHAnsi"/>
            <w:rPrChange w:id="2448" w:author="Erin Stephenson" w:date="2019-03-13T19:33:00Z">
              <w:rPr/>
            </w:rPrChange>
          </w:rPr>
          <w:t xml:space="preserve">high fat diet-induced </w:t>
        </w:r>
      </w:ins>
      <w:ins w:id="2449" w:author="Erin Stephenson" w:date="2019-03-11T17:17:00Z">
        <w:r w:rsidRPr="00ED672B">
          <w:rPr>
            <w:rFonts w:asciiTheme="minorHAnsi" w:hAnsiTheme="minorHAnsi"/>
            <w:rPrChange w:id="2450" w:author="Erin Stephenson" w:date="2019-03-13T19:33:00Z">
              <w:rPr/>
            </w:rPrChange>
          </w:rPr>
          <w:t xml:space="preserve">increases in energy expenditure </w:t>
        </w:r>
      </w:ins>
      <w:ins w:id="2451" w:author="Erin Stephenson" w:date="2019-03-13T16:02:00Z">
        <w:r w:rsidRPr="00ED672B">
          <w:rPr>
            <w:rFonts w:asciiTheme="minorHAnsi" w:hAnsiTheme="minorHAnsi"/>
            <w:rPrChange w:id="2452" w:author="Erin Stephenson" w:date="2019-03-13T19:33:00Z">
              <w:rPr/>
            </w:rPrChange>
          </w:rPr>
          <w:t>are mTORC1</w:t>
        </w:r>
      </w:ins>
      <w:ins w:id="2453" w:author="Erin Stephenson" w:date="2019-03-13T16:05:00Z">
        <w:r w:rsidR="00B16D14" w:rsidRPr="00ED672B">
          <w:rPr>
            <w:rFonts w:asciiTheme="minorHAnsi" w:hAnsiTheme="minorHAnsi"/>
            <w:rPrChange w:id="2454" w:author="Erin Stephenson" w:date="2019-03-13T19:33:00Z">
              <w:rPr/>
            </w:rPrChange>
          </w:rPr>
          <w:t>-</w:t>
        </w:r>
      </w:ins>
      <w:ins w:id="2455" w:author="Erin Stephenson" w:date="2019-03-13T16:02:00Z">
        <w:r w:rsidRPr="00ED672B">
          <w:rPr>
            <w:rFonts w:asciiTheme="minorHAnsi" w:hAnsiTheme="minorHAnsi"/>
            <w:rPrChange w:id="2456" w:author="Erin Stephenson" w:date="2019-03-13T19:33:00Z">
              <w:rPr/>
            </w:rPrChange>
          </w:rPr>
          <w:t xml:space="preserve">dependent </w:t>
        </w:r>
      </w:ins>
      <w:ins w:id="2457" w:author="Erin Stephenson" w:date="2019-03-13T16:11:00Z">
        <w:r w:rsidR="00D513F3" w:rsidRPr="00ED672B">
          <w:rPr>
            <w:rFonts w:asciiTheme="minorHAnsi" w:hAnsiTheme="minorHAnsi"/>
            <w:rPrChange w:id="2458" w:author="Erin Stephenson" w:date="2019-03-13T19:33:00Z">
              <w:rPr/>
            </w:rPrChange>
          </w:rPr>
          <w:t>[</w:t>
        </w:r>
        <w:r w:rsidR="00D513F3" w:rsidRPr="00ED672B">
          <w:rPr>
            <w:rFonts w:asciiTheme="minorHAnsi" w:hAnsiTheme="minorHAnsi"/>
            <w:b/>
            <w:rPrChange w:id="2459" w:author="Erin Stephenson" w:date="2019-03-13T19:33:00Z">
              <w:rPr/>
            </w:rPrChange>
          </w:rPr>
          <w:t xml:space="preserve">Fig. </w:t>
        </w:r>
        <w:r w:rsidR="00C17614" w:rsidRPr="00ED672B">
          <w:rPr>
            <w:rFonts w:asciiTheme="minorHAnsi" w:hAnsiTheme="minorHAnsi"/>
            <w:b/>
            <w:rPrChange w:id="2460" w:author="Erin Stephenson" w:date="2019-03-13T19:33:00Z">
              <w:rPr/>
            </w:rPrChange>
          </w:rPr>
          <w:t>1B</w:t>
        </w:r>
        <w:r w:rsidR="00D513F3" w:rsidRPr="00ED672B">
          <w:rPr>
            <w:rFonts w:asciiTheme="minorHAnsi" w:hAnsiTheme="minorHAnsi"/>
            <w:rPrChange w:id="2461" w:author="Erin Stephenson" w:date="2019-03-13T19:33:00Z">
              <w:rPr/>
            </w:rPrChange>
          </w:rPr>
          <w:t xml:space="preserve">] </w:t>
        </w:r>
      </w:ins>
      <w:ins w:id="2462" w:author="Erin Stephenson" w:date="2019-03-13T16:02:00Z">
        <w:r w:rsidRPr="00ED672B">
          <w:rPr>
            <w:rFonts w:asciiTheme="minorHAnsi" w:hAnsiTheme="minorHAnsi"/>
            <w:rPrChange w:id="2463" w:author="Erin Stephenson" w:date="2019-03-13T19:33:00Z">
              <w:rPr/>
            </w:rPrChange>
          </w:rPr>
          <w:t xml:space="preserve">and that </w:t>
        </w:r>
      </w:ins>
      <w:ins w:id="2464" w:author="Erin Stephenson" w:date="2019-03-13T16:03:00Z">
        <w:r w:rsidRPr="00ED672B">
          <w:rPr>
            <w:rFonts w:asciiTheme="minorHAnsi" w:hAnsiTheme="minorHAnsi"/>
            <w:rPrChange w:id="2465" w:author="Erin Stephenson" w:date="2019-03-13T19:33:00Z">
              <w:rPr/>
            </w:rPrChange>
          </w:rPr>
          <w:t xml:space="preserve">elevated </w:t>
        </w:r>
      </w:ins>
      <w:ins w:id="2466" w:author="Erin Stephenson" w:date="2019-03-13T15:59:00Z">
        <w:r w:rsidR="00FA5CC0" w:rsidRPr="00ED672B">
          <w:rPr>
            <w:rFonts w:asciiTheme="minorHAnsi" w:hAnsiTheme="minorHAnsi"/>
            <w:rPrChange w:id="2467" w:author="Erin Stephenson" w:date="2019-03-13T19:33:00Z">
              <w:rPr/>
            </w:rPrChange>
          </w:rPr>
          <w:t xml:space="preserve">energy expenditure </w:t>
        </w:r>
      </w:ins>
      <w:ins w:id="2468" w:author="Erin Stephenson" w:date="2019-03-13T16:03:00Z">
        <w:r w:rsidRPr="00ED672B">
          <w:rPr>
            <w:rFonts w:asciiTheme="minorHAnsi" w:hAnsiTheme="minorHAnsi"/>
            <w:rPrChange w:id="2469" w:author="Erin Stephenson" w:date="2019-03-13T19:33:00Z">
              <w:rPr/>
            </w:rPrChange>
          </w:rPr>
          <w:t>caused by</w:t>
        </w:r>
      </w:ins>
      <w:ins w:id="2470" w:author="Erin Stephenson" w:date="2019-03-13T15:59:00Z">
        <w:r w:rsidR="00FA5CC0" w:rsidRPr="00ED672B">
          <w:rPr>
            <w:rFonts w:asciiTheme="minorHAnsi" w:hAnsiTheme="minorHAnsi"/>
            <w:rPrChange w:id="2471" w:author="Erin Stephenson" w:date="2019-03-13T19:33:00Z">
              <w:rPr/>
            </w:rPrChange>
          </w:rPr>
          <w:t xml:space="preserve"> </w:t>
        </w:r>
      </w:ins>
      <w:ins w:id="2472" w:author="Erin Stephenson" w:date="2019-03-11T17:17:00Z">
        <w:r w:rsidR="00490637" w:rsidRPr="00ED672B">
          <w:rPr>
            <w:rFonts w:asciiTheme="minorHAnsi" w:hAnsiTheme="minorHAnsi"/>
            <w:rPrChange w:id="2473" w:author="Erin Stephenson" w:date="2019-03-13T19:33:00Z">
              <w:rPr/>
            </w:rPrChange>
          </w:rPr>
          <w:t>constitutive activation of skeletal muscle mTOR</w:t>
        </w:r>
        <w:r w:rsidR="00543A43" w:rsidRPr="00ED672B">
          <w:rPr>
            <w:rFonts w:asciiTheme="minorHAnsi" w:hAnsiTheme="minorHAnsi"/>
            <w:rPrChange w:id="2474" w:author="Erin Stephenson" w:date="2019-03-13T19:33:00Z">
              <w:rPr/>
            </w:rPrChange>
          </w:rPr>
          <w:t xml:space="preserve">C1 </w:t>
        </w:r>
      </w:ins>
      <w:ins w:id="2475" w:author="Erin Stephenson" w:date="2019-03-13T15:46:00Z">
        <w:r w:rsidR="00063666" w:rsidRPr="00ED672B">
          <w:rPr>
            <w:rFonts w:asciiTheme="minorHAnsi" w:hAnsiTheme="minorHAnsi"/>
            <w:rPrChange w:id="2476" w:author="Erin Stephenson" w:date="2019-03-13T19:33:00Z">
              <w:rPr/>
            </w:rPrChange>
          </w:rPr>
          <w:t xml:space="preserve">coincides with the upregulation of </w:t>
        </w:r>
      </w:ins>
      <w:ins w:id="2477" w:author="Erin Stephenson" w:date="2019-03-13T15:47:00Z">
        <w:r w:rsidR="00063666" w:rsidRPr="00ED672B">
          <w:rPr>
            <w:rFonts w:asciiTheme="minorHAnsi" w:hAnsiTheme="minorHAnsi"/>
            <w:rPrChange w:id="2478" w:author="Erin Stephenson" w:date="2019-03-13T19:33:00Z">
              <w:rPr/>
            </w:rPrChange>
          </w:rPr>
          <w:t xml:space="preserve">skeletal muscle-specific thermogenic </w:t>
        </w:r>
      </w:ins>
      <w:ins w:id="2479" w:author="Erin Stephenson" w:date="2019-03-13T16:01:00Z">
        <w:r w:rsidR="00FA5CC0" w:rsidRPr="00ED672B">
          <w:rPr>
            <w:rFonts w:asciiTheme="minorHAnsi" w:hAnsiTheme="minorHAnsi"/>
            <w:rPrChange w:id="2480" w:author="Erin Stephenson" w:date="2019-03-13T19:33:00Z">
              <w:rPr/>
            </w:rPrChange>
          </w:rPr>
          <w:t>mechanisms that</w:t>
        </w:r>
      </w:ins>
      <w:ins w:id="2481" w:author="Erin Stephenson" w:date="2019-03-13T15:47:00Z">
        <w:r w:rsidR="00063666" w:rsidRPr="00ED672B">
          <w:rPr>
            <w:rFonts w:asciiTheme="minorHAnsi" w:hAnsiTheme="minorHAnsi"/>
            <w:rPrChange w:id="2482" w:author="Erin Stephenson" w:date="2019-03-13T19:33:00Z">
              <w:rPr/>
            </w:rPrChange>
          </w:rPr>
          <w:t xml:space="preserve"> involv</w:t>
        </w:r>
      </w:ins>
      <w:ins w:id="2483" w:author="Erin Stephenson" w:date="2019-03-13T16:01:00Z">
        <w:r w:rsidR="00FA5CC0" w:rsidRPr="00ED672B">
          <w:rPr>
            <w:rFonts w:asciiTheme="minorHAnsi" w:hAnsiTheme="minorHAnsi"/>
            <w:rPrChange w:id="2484" w:author="Erin Stephenson" w:date="2019-03-13T19:33:00Z">
              <w:rPr/>
            </w:rPrChange>
          </w:rPr>
          <w:t>e</w:t>
        </w:r>
      </w:ins>
      <w:ins w:id="2485" w:author="Erin Stephenson" w:date="2019-03-13T15:47:00Z">
        <w:r w:rsidR="00063666" w:rsidRPr="00ED672B">
          <w:rPr>
            <w:rFonts w:asciiTheme="minorHAnsi" w:hAnsiTheme="minorHAnsi"/>
            <w:rPrChange w:id="2486" w:author="Erin Stephenson" w:date="2019-03-13T19:33:00Z">
              <w:rPr/>
            </w:rPrChange>
          </w:rPr>
          <w:t xml:space="preserve"> the futile cycling of Ca</w:t>
        </w:r>
        <w:r w:rsidR="00063666" w:rsidRPr="00ED672B">
          <w:rPr>
            <w:rFonts w:asciiTheme="minorHAnsi" w:hAnsiTheme="minorHAnsi"/>
            <w:vertAlign w:val="superscript"/>
            <w:rPrChange w:id="2487" w:author="Erin Stephenson" w:date="2019-03-13T19:33:00Z">
              <w:rPr/>
            </w:rPrChange>
          </w:rPr>
          <w:t>2+</w:t>
        </w:r>
      </w:ins>
      <w:ins w:id="2488" w:author="Erin Stephenson" w:date="2019-03-13T16:13:00Z">
        <w:r w:rsidR="00C17614" w:rsidRPr="00ED672B">
          <w:rPr>
            <w:rFonts w:asciiTheme="minorHAnsi" w:hAnsiTheme="minorHAnsi"/>
            <w:rPrChange w:id="2489" w:author="Erin Stephenson" w:date="2019-03-13T19:33:00Z">
              <w:rPr/>
            </w:rPrChange>
          </w:rPr>
          <w:t>[</w:t>
        </w:r>
        <w:r w:rsidR="00C17614" w:rsidRPr="00ED672B">
          <w:rPr>
            <w:rFonts w:asciiTheme="minorHAnsi" w:hAnsiTheme="minorHAnsi"/>
            <w:b/>
            <w:rPrChange w:id="2490" w:author="Erin Stephenson" w:date="2019-03-13T19:33:00Z">
              <w:rPr/>
            </w:rPrChange>
          </w:rPr>
          <w:t xml:space="preserve">Fig. </w:t>
        </w:r>
      </w:ins>
      <w:ins w:id="2491" w:author="Erin Stephenson" w:date="2019-03-13T16:14:00Z">
        <w:r w:rsidR="00C40853" w:rsidRPr="00ED672B">
          <w:rPr>
            <w:rFonts w:asciiTheme="minorHAnsi" w:hAnsiTheme="minorHAnsi"/>
            <w:b/>
            <w:rPrChange w:id="2492" w:author="Erin Stephenson" w:date="2019-03-13T19:33:00Z">
              <w:rPr/>
            </w:rPrChange>
          </w:rPr>
          <w:t>4</w:t>
        </w:r>
      </w:ins>
      <w:ins w:id="2493" w:author="Erin Stephenson" w:date="2019-03-13T16:15:00Z">
        <w:r w:rsidR="00C40853" w:rsidRPr="00ED672B">
          <w:rPr>
            <w:rFonts w:asciiTheme="minorHAnsi" w:hAnsiTheme="minorHAnsi"/>
            <w:b/>
            <w:rPrChange w:id="2494" w:author="Erin Stephenson" w:date="2019-03-13T19:33:00Z">
              <w:rPr/>
            </w:rPrChange>
          </w:rPr>
          <w:t>E-F</w:t>
        </w:r>
      </w:ins>
      <w:ins w:id="2495" w:author="Erin Stephenson" w:date="2019-03-13T16:13:00Z">
        <w:r w:rsidR="00C17614" w:rsidRPr="00ED672B">
          <w:rPr>
            <w:rFonts w:asciiTheme="minorHAnsi" w:hAnsiTheme="minorHAnsi"/>
            <w:rPrChange w:id="2496" w:author="Erin Stephenson" w:date="2019-03-13T19:33:00Z">
              <w:rPr/>
            </w:rPrChange>
          </w:rPr>
          <w:t>].</w:t>
        </w:r>
      </w:ins>
      <w:ins w:id="2497" w:author="Erin Stephenson" w:date="2019-03-13T16:01:00Z">
        <w:r w:rsidRPr="00ED672B">
          <w:rPr>
            <w:rFonts w:asciiTheme="minorHAnsi" w:hAnsiTheme="minorHAnsi"/>
            <w:rPrChange w:id="2498" w:author="Erin Stephenson" w:date="2019-03-13T19:33:00Z">
              <w:rPr/>
            </w:rPrChange>
          </w:rPr>
          <w:t xml:space="preserve"> </w:t>
        </w:r>
      </w:ins>
      <w:ins w:id="2499" w:author="Erin Stephenson" w:date="2019-03-13T16:04:00Z">
        <w:r w:rsidR="001358F8" w:rsidRPr="00ED672B">
          <w:rPr>
            <w:rFonts w:asciiTheme="minorHAnsi" w:hAnsiTheme="minorHAnsi"/>
            <w:rPrChange w:id="2500" w:author="Erin Stephenson" w:date="2019-03-13T19:33:00Z">
              <w:rPr/>
            </w:rPrChange>
          </w:rPr>
          <w:t>Consistent with prior work [</w:t>
        </w:r>
      </w:ins>
      <w:commentRangeStart w:id="2501"/>
      <w:ins w:id="2502" w:author="Erin Stephenson" w:date="2019-03-13T16:05:00Z">
        <w:r w:rsidR="001358F8" w:rsidRPr="00ED672B">
          <w:rPr>
            <w:rFonts w:asciiTheme="minorHAnsi" w:hAnsiTheme="minorHAnsi"/>
            <w:rPrChange w:id="2503" w:author="Erin Stephenson" w:date="2019-03-13T19:33:00Z">
              <w:rPr/>
            </w:rPrChange>
          </w:rPr>
          <w:t>REFS</w:t>
        </w:r>
        <w:commentRangeEnd w:id="2501"/>
        <w:r w:rsidR="001358F8" w:rsidRPr="00ED672B">
          <w:rPr>
            <w:rStyle w:val="CommentReference"/>
            <w:rFonts w:asciiTheme="minorHAnsi" w:hAnsiTheme="minorHAnsi"/>
            <w:rPrChange w:id="2504" w:author="Erin Stephenson" w:date="2019-03-13T19:33:00Z">
              <w:rPr>
                <w:rStyle w:val="CommentReference"/>
              </w:rPr>
            </w:rPrChange>
          </w:rPr>
          <w:commentReference w:id="2501"/>
        </w:r>
      </w:ins>
      <w:ins w:id="2505" w:author="Erin Stephenson" w:date="2019-03-13T16:04:00Z">
        <w:r w:rsidR="001358F8" w:rsidRPr="00ED672B">
          <w:rPr>
            <w:rFonts w:asciiTheme="minorHAnsi" w:hAnsiTheme="minorHAnsi"/>
            <w:rPrChange w:id="2506" w:author="Erin Stephenson" w:date="2019-03-13T19:33:00Z">
              <w:rPr/>
            </w:rPrChange>
          </w:rPr>
          <w:t>], we also show</w:t>
        </w:r>
      </w:ins>
      <w:ins w:id="2507" w:author="Erin Stephenson" w:date="2019-03-13T16:07:00Z">
        <w:r w:rsidR="00B16D14" w:rsidRPr="00ED672B">
          <w:rPr>
            <w:rFonts w:asciiTheme="minorHAnsi" w:hAnsiTheme="minorHAnsi"/>
            <w:rPrChange w:id="2508" w:author="Erin Stephenson" w:date="2019-03-13T19:33:00Z">
              <w:rPr/>
            </w:rPrChange>
          </w:rPr>
          <w:t xml:space="preserve"> transcriptional evidence for</w:t>
        </w:r>
      </w:ins>
      <w:ins w:id="2509" w:author="Erin Stephenson" w:date="2019-03-13T16:04:00Z">
        <w:r w:rsidR="001358F8" w:rsidRPr="00ED672B">
          <w:rPr>
            <w:rFonts w:asciiTheme="minorHAnsi" w:hAnsiTheme="minorHAnsi"/>
            <w:rPrChange w:id="2510" w:author="Erin Stephenson" w:date="2019-03-13T19:33:00Z">
              <w:rPr/>
            </w:rPrChange>
          </w:rPr>
          <w:t xml:space="preserve"> </w:t>
        </w:r>
      </w:ins>
      <w:ins w:id="2511" w:author="Erin Stephenson" w:date="2019-03-13T16:06:00Z">
        <w:r w:rsidR="00B16D14" w:rsidRPr="00ED672B">
          <w:rPr>
            <w:rFonts w:asciiTheme="minorHAnsi" w:hAnsiTheme="minorHAnsi"/>
            <w:rPrChange w:id="2512" w:author="Erin Stephenson" w:date="2019-03-13T19:33:00Z">
              <w:rPr/>
            </w:rPrChange>
          </w:rPr>
          <w:t>a</w:t>
        </w:r>
      </w:ins>
      <w:ins w:id="2513" w:author="Erin Stephenson" w:date="2019-03-13T16:46:00Z">
        <w:r w:rsidR="00EA20EF" w:rsidRPr="00ED672B">
          <w:rPr>
            <w:rFonts w:asciiTheme="minorHAnsi" w:hAnsiTheme="minorHAnsi"/>
            <w:rPrChange w:id="2514" w:author="Erin Stephenson" w:date="2019-03-13T19:33:00Z">
              <w:rPr/>
            </w:rPrChange>
          </w:rPr>
          <w:t>n mTORC1-driven</w:t>
        </w:r>
      </w:ins>
      <w:ins w:id="2515" w:author="Erin Stephenson" w:date="2019-03-13T16:06:00Z">
        <w:r w:rsidR="00B16D14" w:rsidRPr="00ED672B">
          <w:rPr>
            <w:rFonts w:asciiTheme="minorHAnsi" w:hAnsiTheme="minorHAnsi"/>
            <w:rPrChange w:id="2516" w:author="Erin Stephenson" w:date="2019-03-13T19:33:00Z">
              <w:rPr/>
            </w:rPrChange>
          </w:rPr>
          <w:t xml:space="preserve"> fiber type transition</w:t>
        </w:r>
      </w:ins>
      <w:ins w:id="2517" w:author="Erin Stephenson" w:date="2019-03-13T16:07:00Z">
        <w:r w:rsidR="00B16D14" w:rsidRPr="00ED672B">
          <w:rPr>
            <w:rFonts w:asciiTheme="minorHAnsi" w:hAnsiTheme="minorHAnsi"/>
            <w:rPrChange w:id="2518" w:author="Erin Stephenson" w:date="2019-03-13T19:33:00Z">
              <w:rPr/>
            </w:rPrChange>
          </w:rPr>
          <w:t xml:space="preserve"> to a more oxidative phenotype</w:t>
        </w:r>
      </w:ins>
      <w:ins w:id="2519" w:author="Erin Stephenson" w:date="2019-03-13T16:16:00Z">
        <w:r w:rsidR="009B4702" w:rsidRPr="00ED672B">
          <w:rPr>
            <w:rFonts w:asciiTheme="minorHAnsi" w:hAnsiTheme="minorHAnsi"/>
            <w:rPrChange w:id="2520" w:author="Erin Stephenson" w:date="2019-03-13T19:33:00Z">
              <w:rPr/>
            </w:rPrChange>
          </w:rPr>
          <w:t xml:space="preserve"> [</w:t>
        </w:r>
        <w:r w:rsidR="009B4702" w:rsidRPr="00ED672B">
          <w:rPr>
            <w:rFonts w:asciiTheme="minorHAnsi" w:hAnsiTheme="minorHAnsi"/>
            <w:b/>
            <w:rPrChange w:id="2521" w:author="Erin Stephenson" w:date="2019-03-13T19:33:00Z">
              <w:rPr/>
            </w:rPrChange>
          </w:rPr>
          <w:t>Fig. 4C</w:t>
        </w:r>
        <w:r w:rsidR="009B4702" w:rsidRPr="00ED672B">
          <w:rPr>
            <w:rFonts w:asciiTheme="minorHAnsi" w:hAnsiTheme="minorHAnsi"/>
            <w:rPrChange w:id="2522" w:author="Erin Stephenson" w:date="2019-03-13T19:33:00Z">
              <w:rPr/>
            </w:rPrChange>
          </w:rPr>
          <w:t>]</w:t>
        </w:r>
      </w:ins>
      <w:ins w:id="2523" w:author="Erin Stephenson" w:date="2019-03-13T16:07:00Z">
        <w:r w:rsidR="00B16D14" w:rsidRPr="00ED672B">
          <w:rPr>
            <w:rFonts w:asciiTheme="minorHAnsi" w:hAnsiTheme="minorHAnsi"/>
            <w:rPrChange w:id="2524" w:author="Erin Stephenson" w:date="2019-03-13T19:33:00Z">
              <w:rPr/>
            </w:rPrChange>
          </w:rPr>
          <w:t xml:space="preserve">, along with </w:t>
        </w:r>
      </w:ins>
      <w:ins w:id="2525" w:author="Erin Stephenson" w:date="2019-03-13T16:09:00Z">
        <w:r w:rsidR="00F92207" w:rsidRPr="00ED672B">
          <w:rPr>
            <w:rFonts w:asciiTheme="minorHAnsi" w:hAnsiTheme="minorHAnsi"/>
            <w:rPrChange w:id="2526" w:author="Erin Stephenson" w:date="2019-03-13T19:33:00Z">
              <w:rPr/>
            </w:rPrChange>
          </w:rPr>
          <w:t>other markers of altered substrate oxidation</w:t>
        </w:r>
      </w:ins>
      <w:ins w:id="2527" w:author="Erin Stephenson" w:date="2019-03-13T16:10:00Z">
        <w:r w:rsidR="00FB3462" w:rsidRPr="00ED672B">
          <w:rPr>
            <w:rFonts w:asciiTheme="minorHAnsi" w:hAnsiTheme="minorHAnsi"/>
            <w:rPrChange w:id="2528" w:author="Erin Stephenson" w:date="2019-03-13T19:33:00Z">
              <w:rPr/>
            </w:rPrChange>
          </w:rPr>
          <w:t xml:space="preserve"> and energy transformation</w:t>
        </w:r>
      </w:ins>
      <w:ins w:id="2529" w:author="Erin Stephenson" w:date="2019-03-13T16:11:00Z">
        <w:r w:rsidR="0076034B" w:rsidRPr="00ED672B">
          <w:rPr>
            <w:rFonts w:asciiTheme="minorHAnsi" w:hAnsiTheme="minorHAnsi"/>
            <w:rPrChange w:id="2530" w:author="Erin Stephenson" w:date="2019-03-13T19:33:00Z">
              <w:rPr/>
            </w:rPrChange>
          </w:rPr>
          <w:t xml:space="preserve"> </w:t>
        </w:r>
      </w:ins>
      <w:ins w:id="2531" w:author="Erin Stephenson" w:date="2019-03-13T16:18:00Z">
        <w:r w:rsidR="00362E86" w:rsidRPr="00ED672B">
          <w:rPr>
            <w:rFonts w:asciiTheme="minorHAnsi" w:hAnsiTheme="minorHAnsi"/>
            <w:rPrChange w:id="2532" w:author="Erin Stephenson" w:date="2019-03-13T19:33:00Z">
              <w:rPr/>
            </w:rPrChange>
          </w:rPr>
          <w:t>in skeletal muscle</w:t>
        </w:r>
      </w:ins>
      <w:ins w:id="2533" w:author="Erin Stephenson" w:date="2019-03-13T17:03:00Z">
        <w:r w:rsidR="006F77FE" w:rsidRPr="00ED672B">
          <w:rPr>
            <w:rFonts w:asciiTheme="minorHAnsi" w:hAnsiTheme="minorHAnsi"/>
            <w:rPrChange w:id="2534" w:author="Erin Stephenson" w:date="2019-03-13T19:33:00Z">
              <w:rPr/>
            </w:rPrChange>
          </w:rPr>
          <w:t xml:space="preserve"> </w:t>
        </w:r>
      </w:ins>
      <w:ins w:id="2535" w:author="Erin Stephenson" w:date="2019-03-13T16:22:00Z">
        <w:r w:rsidR="0081035D" w:rsidRPr="00ED672B">
          <w:rPr>
            <w:rFonts w:asciiTheme="minorHAnsi" w:hAnsiTheme="minorHAnsi"/>
            <w:rPrChange w:id="2536" w:author="Erin Stephenson" w:date="2019-03-13T19:33:00Z">
              <w:rPr/>
            </w:rPrChange>
          </w:rPr>
          <w:t>[</w:t>
        </w:r>
        <w:r w:rsidR="0081035D" w:rsidRPr="00ED672B">
          <w:rPr>
            <w:rFonts w:asciiTheme="minorHAnsi" w:hAnsiTheme="minorHAnsi"/>
            <w:b/>
            <w:rPrChange w:id="2537" w:author="Erin Stephenson" w:date="2019-03-13T19:33:00Z">
              <w:rPr>
                <w:b/>
              </w:rPr>
            </w:rPrChange>
          </w:rPr>
          <w:t>Fig’s. 1F, 4D</w:t>
        </w:r>
        <w:r w:rsidR="0081035D" w:rsidRPr="00ED672B">
          <w:rPr>
            <w:rFonts w:asciiTheme="minorHAnsi" w:hAnsiTheme="minorHAnsi"/>
            <w:rPrChange w:id="2538" w:author="Erin Stephenson" w:date="2019-03-13T19:33:00Z">
              <w:rPr/>
            </w:rPrChange>
          </w:rPr>
          <w:t>]</w:t>
        </w:r>
      </w:ins>
      <w:ins w:id="2539" w:author="Erin Stephenson" w:date="2019-03-13T16:10:00Z">
        <w:r w:rsidR="00FB3462" w:rsidRPr="00ED672B">
          <w:rPr>
            <w:rFonts w:asciiTheme="minorHAnsi" w:hAnsiTheme="minorHAnsi"/>
            <w:rPrChange w:id="2540" w:author="Erin Stephenson" w:date="2019-03-13T19:33:00Z">
              <w:rPr/>
            </w:rPrChange>
          </w:rPr>
          <w:t>.</w:t>
        </w:r>
      </w:ins>
    </w:p>
    <w:p w14:paraId="0798D98C" w14:textId="77777777" w:rsidR="00FA5CC0" w:rsidRPr="00ED672B" w:rsidRDefault="00FA5CC0" w:rsidP="00475EC8">
      <w:pPr>
        <w:rPr>
          <w:ins w:id="2541" w:author="Erin Stephenson" w:date="2019-03-13T15:47:00Z"/>
          <w:rFonts w:asciiTheme="minorHAnsi" w:hAnsiTheme="minorHAnsi"/>
          <w:rPrChange w:id="2542" w:author="Erin Stephenson" w:date="2019-03-13T19:33:00Z">
            <w:rPr>
              <w:ins w:id="2543" w:author="Erin Stephenson" w:date="2019-03-13T15:47:00Z"/>
            </w:rPr>
          </w:rPrChange>
        </w:rPr>
      </w:pPr>
    </w:p>
    <w:p w14:paraId="744D5694" w14:textId="605D7F61" w:rsidR="00636AD6" w:rsidRPr="00ED672B" w:rsidRDefault="00D86AFE" w:rsidP="00475EC8">
      <w:pPr>
        <w:rPr>
          <w:ins w:id="2544" w:author="Erin Stephenson" w:date="2019-03-12T11:42:00Z"/>
          <w:rFonts w:asciiTheme="minorHAnsi" w:hAnsiTheme="minorHAnsi"/>
          <w:rPrChange w:id="2545" w:author="Erin Stephenson" w:date="2019-03-13T19:33:00Z">
            <w:rPr>
              <w:ins w:id="2546" w:author="Erin Stephenson" w:date="2019-03-12T11:42:00Z"/>
            </w:rPr>
          </w:rPrChange>
        </w:rPr>
      </w:pPr>
      <w:r w:rsidRPr="00ED672B">
        <w:rPr>
          <w:rFonts w:asciiTheme="minorHAnsi" w:hAnsiTheme="minorHAnsi"/>
          <w:rPrChange w:id="2547" w:author="Erin Stephenson" w:date="2019-03-13T19:33:00Z">
            <w:rPr/>
          </w:rPrChange>
        </w:rPr>
        <w:t>Skeletal muscle is an</w:t>
      </w:r>
      <w:del w:id="2548" w:author="Erin Stephenson" w:date="2019-03-11T17:29:00Z">
        <w:r w:rsidRPr="00ED672B" w:rsidDel="00264C84">
          <w:rPr>
            <w:rFonts w:asciiTheme="minorHAnsi" w:hAnsiTheme="minorHAnsi"/>
            <w:rPrChange w:id="2549" w:author="Erin Stephenson" w:date="2019-03-13T19:33:00Z">
              <w:rPr/>
            </w:rPrChange>
          </w:rPr>
          <w:delText xml:space="preserve"> extremely</w:delText>
        </w:r>
      </w:del>
      <w:r w:rsidRPr="00ED672B">
        <w:rPr>
          <w:rFonts w:asciiTheme="minorHAnsi" w:hAnsiTheme="minorHAnsi"/>
          <w:rPrChange w:id="2550" w:author="Erin Stephenson" w:date="2019-03-13T19:33:00Z">
            <w:rPr/>
          </w:rPrChange>
        </w:rPr>
        <w:t xml:space="preserve"> important </w:t>
      </w:r>
      <w:del w:id="2551" w:author="Erin Stephenson" w:date="2019-03-11T17:29:00Z">
        <w:r w:rsidRPr="00ED672B" w:rsidDel="00264C84">
          <w:rPr>
            <w:rFonts w:asciiTheme="minorHAnsi" w:hAnsiTheme="minorHAnsi"/>
            <w:rPrChange w:id="2552" w:author="Erin Stephenson" w:date="2019-03-13T19:33:00Z">
              <w:rPr/>
            </w:rPrChange>
          </w:rPr>
          <w:delText>organ for</w:delText>
        </w:r>
      </w:del>
      <w:ins w:id="2553" w:author="Erin Stephenson" w:date="2019-03-11T17:29:00Z">
        <w:r w:rsidR="00264C84" w:rsidRPr="00ED672B">
          <w:rPr>
            <w:rFonts w:asciiTheme="minorHAnsi" w:hAnsiTheme="minorHAnsi"/>
            <w:rPrChange w:id="2554" w:author="Erin Stephenson" w:date="2019-03-13T19:33:00Z">
              <w:rPr/>
            </w:rPrChange>
          </w:rPr>
          <w:t>determinant of</w:t>
        </w:r>
      </w:ins>
      <w:r w:rsidR="005F1335" w:rsidRPr="00ED672B">
        <w:rPr>
          <w:rFonts w:asciiTheme="minorHAnsi" w:hAnsiTheme="minorHAnsi"/>
          <w:rPrChange w:id="2555" w:author="Erin Stephenson" w:date="2019-03-13T19:33:00Z">
            <w:rPr/>
          </w:rPrChange>
        </w:rPr>
        <w:t xml:space="preserve"> both energy balance and</w:t>
      </w:r>
      <w:ins w:id="2556" w:author="Erin Stephenson" w:date="2019-03-11T17:29:00Z">
        <w:r w:rsidR="00264C84" w:rsidRPr="00ED672B">
          <w:rPr>
            <w:rFonts w:asciiTheme="minorHAnsi" w:hAnsiTheme="minorHAnsi"/>
            <w:rPrChange w:id="2557" w:author="Erin Stephenson" w:date="2019-03-13T19:33:00Z">
              <w:rPr/>
            </w:rPrChange>
          </w:rPr>
          <w:t xml:space="preserve"> healthy</w:t>
        </w:r>
      </w:ins>
      <w:r w:rsidRPr="00ED672B">
        <w:rPr>
          <w:rFonts w:asciiTheme="minorHAnsi" w:hAnsiTheme="minorHAnsi"/>
          <w:rPrChange w:id="2558" w:author="Erin Stephenson" w:date="2019-03-13T19:33:00Z">
            <w:rPr/>
          </w:rPrChange>
        </w:rPr>
        <w:t xml:space="preserve"> aging</w:t>
      </w:r>
      <w:ins w:id="2559" w:author="Erin Stephenson" w:date="2019-03-11T17:29:00Z">
        <w:r w:rsidR="00A07D43" w:rsidRPr="00ED672B">
          <w:rPr>
            <w:rFonts w:asciiTheme="minorHAnsi" w:hAnsiTheme="minorHAnsi"/>
            <w:rPrChange w:id="2560" w:author="Erin Stephenson" w:date="2019-03-13T19:33:00Z">
              <w:rPr/>
            </w:rPrChange>
          </w:rPr>
          <w:t xml:space="preserve">. </w:t>
        </w:r>
      </w:ins>
      <w:del w:id="2561" w:author="Erin Stephenson" w:date="2019-03-11T17:29:00Z">
        <w:r w:rsidRPr="00ED672B" w:rsidDel="00A07D43">
          <w:rPr>
            <w:rFonts w:asciiTheme="minorHAnsi" w:hAnsiTheme="minorHAnsi"/>
            <w:rPrChange w:id="2562" w:author="Erin Stephenson" w:date="2019-03-13T19:33:00Z">
              <w:rPr/>
            </w:rPrChange>
          </w:rPr>
          <w:delText>, as h</w:delText>
        </w:r>
      </w:del>
      <w:ins w:id="2563" w:author="Erin Stephenson" w:date="2019-03-11T17:29:00Z">
        <w:r w:rsidR="00A07D43" w:rsidRPr="00ED672B">
          <w:rPr>
            <w:rFonts w:asciiTheme="minorHAnsi" w:hAnsiTheme="minorHAnsi"/>
            <w:rPrChange w:id="2564" w:author="Erin Stephenson" w:date="2019-03-13T19:33:00Z">
              <w:rPr/>
            </w:rPrChange>
          </w:rPr>
          <w:t>H</w:t>
        </w:r>
      </w:ins>
      <w:r w:rsidRPr="00ED672B">
        <w:rPr>
          <w:rFonts w:asciiTheme="minorHAnsi" w:hAnsiTheme="minorHAnsi"/>
          <w:rPrChange w:id="2565" w:author="Erin Stephenson" w:date="2019-03-13T19:33:00Z">
            <w:rPr/>
          </w:rPrChange>
        </w:rPr>
        <w:t xml:space="preserve">umans with high baseline grip strength have 20-217% decreased risk of all-cause mortality, irrespective of </w:t>
      </w:r>
      <w:del w:id="2566" w:author="Erin Stephenson" w:date="2019-03-12T09:50:00Z">
        <w:r w:rsidRPr="00ED672B" w:rsidDel="008A0221">
          <w:rPr>
            <w:rFonts w:asciiTheme="minorHAnsi" w:hAnsiTheme="minorHAnsi"/>
            <w:rPrChange w:id="2567" w:author="Erin Stephenson" w:date="2019-03-13T19:33:00Z">
              <w:rPr/>
            </w:rPrChange>
          </w:rPr>
          <w:delText xml:space="preserve">gender </w:delText>
        </w:r>
      </w:del>
      <w:ins w:id="2568" w:author="Erin Stephenson" w:date="2019-03-12T09:50:00Z">
        <w:r w:rsidR="008A0221" w:rsidRPr="00ED672B">
          <w:rPr>
            <w:rFonts w:asciiTheme="minorHAnsi" w:hAnsiTheme="minorHAnsi"/>
            <w:rPrChange w:id="2569" w:author="Erin Stephenson" w:date="2019-03-13T19:33:00Z">
              <w:rPr/>
            </w:rPrChange>
          </w:rPr>
          <w:t xml:space="preserve">sex </w:t>
        </w:r>
      </w:ins>
      <w:r w:rsidRPr="00ED672B">
        <w:rPr>
          <w:rFonts w:asciiTheme="minorHAnsi" w:hAnsiTheme="minorHAnsi"/>
          <w:rPrChange w:id="2570" w:author="Erin Stephenson" w:date="2019-03-13T19:33:00Z">
            <w:rPr/>
          </w:rPrChange>
        </w:rPr>
        <w:t xml:space="preserve">or body mass index </w:t>
      </w:r>
      <w:r w:rsidRPr="00ED672B">
        <w:rPr>
          <w:rFonts w:asciiTheme="minorHAnsi" w:hAnsiTheme="minorHAnsi"/>
          <w:rPrChange w:id="2571" w:author="Erin Stephenson" w:date="2019-03-13T19:33:00Z">
            <w:rPr/>
          </w:rPrChange>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ED672B">
        <w:rPr>
          <w:rFonts w:asciiTheme="minorHAnsi" w:hAnsiTheme="minorHAnsi"/>
          <w:rPrChange w:id="2572" w:author="Erin Stephenson" w:date="2019-03-13T19:33:00Z">
            <w:rPr/>
          </w:rPrChange>
        </w:rPr>
        <w:fldChar w:fldCharType="separate"/>
      </w:r>
      <w:r w:rsidR="00256914" w:rsidRPr="00256914">
        <w:rPr>
          <w:rFonts w:asciiTheme="minorHAnsi" w:hAnsiTheme="minorHAnsi"/>
          <w:noProof/>
        </w:rPr>
        <w:t>[31–36]</w:t>
      </w:r>
      <w:r w:rsidRPr="00ED672B">
        <w:rPr>
          <w:rFonts w:asciiTheme="minorHAnsi" w:hAnsiTheme="minorHAnsi"/>
          <w:rPrChange w:id="2573" w:author="Erin Stephenson" w:date="2019-03-13T19:33:00Z">
            <w:rPr/>
          </w:rPrChange>
        </w:rPr>
        <w:fldChar w:fldCharType="end"/>
      </w:r>
      <w:ins w:id="2574" w:author="Erin Stephenson" w:date="2019-03-12T11:26:00Z">
        <w:r w:rsidR="000B1D82" w:rsidRPr="00ED672B">
          <w:rPr>
            <w:rFonts w:asciiTheme="minorHAnsi" w:hAnsiTheme="minorHAnsi"/>
            <w:rPrChange w:id="2575" w:author="Erin Stephenson" w:date="2019-03-13T19:33:00Z">
              <w:rPr/>
            </w:rPrChange>
          </w:rPr>
          <w:t>, whereas</w:t>
        </w:r>
      </w:ins>
      <w:del w:id="2576" w:author="Erin Stephenson" w:date="2019-03-12T11:26:00Z">
        <w:r w:rsidRPr="00ED672B" w:rsidDel="000B1D82">
          <w:rPr>
            <w:rFonts w:asciiTheme="minorHAnsi" w:hAnsiTheme="minorHAnsi"/>
            <w:rPrChange w:id="2577" w:author="Erin Stephenson" w:date="2019-03-13T19:33:00Z">
              <w:rPr/>
            </w:rPrChange>
          </w:rPr>
          <w:delText xml:space="preserve">. </w:delText>
        </w:r>
      </w:del>
      <w:ins w:id="2578" w:author="Erin Stephenson" w:date="2019-03-12T11:07:00Z">
        <w:r w:rsidR="00E17859" w:rsidRPr="00ED672B">
          <w:rPr>
            <w:rFonts w:asciiTheme="minorHAnsi" w:hAnsiTheme="minorHAnsi"/>
            <w:rPrChange w:id="2579" w:author="Erin Stephenson" w:date="2019-03-13T19:33:00Z">
              <w:rPr/>
            </w:rPrChange>
          </w:rPr>
          <w:t xml:space="preserve"> interventions that increase muscle mass and strength are associated with improved </w:t>
        </w:r>
      </w:ins>
      <w:ins w:id="2580" w:author="Erin Stephenson" w:date="2019-03-12T11:11:00Z">
        <w:r w:rsidR="00E1466D" w:rsidRPr="00ED672B">
          <w:rPr>
            <w:rFonts w:asciiTheme="minorHAnsi" w:hAnsiTheme="minorHAnsi"/>
            <w:rPrChange w:id="2581" w:author="Erin Stephenson" w:date="2019-03-13T19:33:00Z">
              <w:rPr/>
            </w:rPrChange>
          </w:rPr>
          <w:t xml:space="preserve">health outcomes in </w:t>
        </w:r>
      </w:ins>
      <w:ins w:id="2582" w:author="Erin Stephenson" w:date="2019-03-12T11:19:00Z">
        <w:r w:rsidR="00C85108" w:rsidRPr="00ED672B">
          <w:rPr>
            <w:rFonts w:asciiTheme="minorHAnsi" w:hAnsiTheme="minorHAnsi"/>
            <w:rPrChange w:id="2583" w:author="Erin Stephenson" w:date="2019-03-13T19:33:00Z">
              <w:rPr/>
            </w:rPrChange>
          </w:rPr>
          <w:t xml:space="preserve">both young and </w:t>
        </w:r>
      </w:ins>
      <w:ins w:id="2584" w:author="Erin Stephenson" w:date="2019-03-12T11:11:00Z">
        <w:r w:rsidR="00E1466D" w:rsidRPr="00ED672B">
          <w:rPr>
            <w:rFonts w:asciiTheme="minorHAnsi" w:hAnsiTheme="minorHAnsi"/>
            <w:rPrChange w:id="2585" w:author="Erin Stephenson" w:date="2019-03-13T19:33:00Z">
              <w:rPr/>
            </w:rPrChange>
          </w:rPr>
          <w:t>older populations</w:t>
        </w:r>
      </w:ins>
      <w:ins w:id="2586" w:author="Erin Stephenson" w:date="2019-03-12T11:19:00Z">
        <w:r w:rsidR="00C85108" w:rsidRPr="00ED672B">
          <w:rPr>
            <w:rFonts w:asciiTheme="minorHAnsi" w:hAnsiTheme="minorHAnsi"/>
            <w:rPrChange w:id="2587" w:author="Erin Stephenson" w:date="2019-03-13T19:33:00Z">
              <w:rPr/>
            </w:rPrChange>
          </w:rPr>
          <w:t xml:space="preserve"> [</w:t>
        </w:r>
      </w:ins>
      <w:commentRangeStart w:id="2588"/>
      <w:ins w:id="2589" w:author="Erin Stephenson" w:date="2019-03-12T11:23:00Z">
        <w:r w:rsidR="00E520C1" w:rsidRPr="00ED672B">
          <w:rPr>
            <w:rFonts w:asciiTheme="minorHAnsi" w:hAnsiTheme="minorHAnsi"/>
            <w:rPrChange w:id="2590" w:author="Erin Stephenson" w:date="2019-03-13T19:33:00Z">
              <w:rPr/>
            </w:rPrChange>
          </w:rPr>
          <w:t xml:space="preserve">Ashton 2018 Br J Sports Med </w:t>
        </w:r>
      </w:ins>
      <w:ins w:id="2591" w:author="Erin Stephenson" w:date="2019-03-12T11:25:00Z">
        <w:r w:rsidR="00475EC8" w:rsidRPr="00ED672B">
          <w:rPr>
            <w:rStyle w:val="label"/>
            <w:rFonts w:asciiTheme="minorHAnsi" w:eastAsia="Times New Roman" w:hAnsiTheme="minorHAnsi"/>
            <w:color w:val="333333"/>
            <w:shd w:val="clear" w:color="auto" w:fill="FFFFFF"/>
            <w:rPrChange w:id="2592" w:author="Erin Stephenson" w:date="2019-03-13T19:33:00Z">
              <w:rPr>
                <w:rStyle w:val="label"/>
                <w:rFonts w:ascii="Helvetica Neue" w:eastAsia="Times New Roman" w:hAnsi="Helvetica Neue"/>
                <w:color w:val="333333"/>
                <w:sz w:val="26"/>
                <w:szCs w:val="26"/>
                <w:shd w:val="clear" w:color="auto" w:fill="FFFFFF"/>
              </w:rPr>
            </w:rPrChange>
          </w:rPr>
          <w:t>doi:</w:t>
        </w:r>
        <w:r w:rsidR="00475EC8" w:rsidRPr="00ED672B">
          <w:rPr>
            <w:rFonts w:asciiTheme="minorHAnsi" w:eastAsia="Times New Roman" w:hAnsiTheme="minorHAnsi"/>
            <w:color w:val="333333"/>
            <w:shd w:val="clear" w:color="auto" w:fill="FFFFFF"/>
            <w:rPrChange w:id="2593" w:author="Erin Stephenson" w:date="2019-03-13T19:33:00Z">
              <w:rPr>
                <w:rFonts w:ascii="Helvetica Neue" w:eastAsia="Times New Roman" w:hAnsi="Helvetica Neue"/>
                <w:color w:val="333333"/>
                <w:sz w:val="26"/>
                <w:szCs w:val="26"/>
                <w:shd w:val="clear" w:color="auto" w:fill="FFFFFF"/>
              </w:rPr>
            </w:rPrChange>
          </w:rPr>
          <w:t> 10.1136/bjsports-2017-098970</w:t>
        </w:r>
        <w:r w:rsidR="00475EC8" w:rsidRPr="00ED672B">
          <w:rPr>
            <w:rFonts w:asciiTheme="minorHAnsi" w:hAnsiTheme="minorHAnsi"/>
            <w:rPrChange w:id="2594" w:author="Erin Stephenson" w:date="2019-03-13T19:33:00Z">
              <w:rPr/>
            </w:rPrChange>
          </w:rPr>
          <w:t xml:space="preserve"> ; </w:t>
        </w:r>
      </w:ins>
      <w:ins w:id="2595" w:author="Erin Stephenson" w:date="2019-03-12T11:22:00Z">
        <w:r w:rsidR="00E520C1" w:rsidRPr="00ED672B">
          <w:rPr>
            <w:rFonts w:asciiTheme="minorHAnsi" w:hAnsiTheme="minorHAnsi"/>
            <w:rPrChange w:id="2596" w:author="Erin Stephenson" w:date="2019-03-13T19:33:00Z">
              <w:rPr/>
            </w:rPrChange>
          </w:rPr>
          <w:t>Fiatarone 1990 JAMA 263(22):3029-34</w:t>
        </w:r>
      </w:ins>
      <w:commentRangeEnd w:id="2588"/>
      <w:ins w:id="2597" w:author="Erin Stephenson" w:date="2019-03-13T18:39:00Z">
        <w:r w:rsidR="00AF4725" w:rsidRPr="00ED672B">
          <w:rPr>
            <w:rStyle w:val="CommentReference"/>
            <w:rFonts w:asciiTheme="minorHAnsi" w:hAnsiTheme="minorHAnsi"/>
            <w:rPrChange w:id="2598" w:author="Erin Stephenson" w:date="2019-03-13T19:33:00Z">
              <w:rPr>
                <w:rStyle w:val="CommentReference"/>
              </w:rPr>
            </w:rPrChange>
          </w:rPr>
          <w:commentReference w:id="2588"/>
        </w:r>
      </w:ins>
      <w:ins w:id="2599" w:author="Erin Stephenson" w:date="2019-03-12T11:22:00Z">
        <w:r w:rsidR="00E520C1" w:rsidRPr="00ED672B">
          <w:rPr>
            <w:rFonts w:asciiTheme="minorHAnsi" w:hAnsiTheme="minorHAnsi"/>
            <w:rPrChange w:id="2600" w:author="Erin Stephenson" w:date="2019-03-13T19:33:00Z">
              <w:rPr/>
            </w:rPrChange>
          </w:rPr>
          <w:t>].</w:t>
        </w:r>
      </w:ins>
      <w:ins w:id="2601" w:author="Erin Stephenson" w:date="2019-03-12T11:19:00Z">
        <w:r w:rsidR="00C85108" w:rsidRPr="00ED672B">
          <w:rPr>
            <w:rFonts w:asciiTheme="minorHAnsi" w:hAnsiTheme="minorHAnsi"/>
            <w:rPrChange w:id="2602" w:author="Erin Stephenson" w:date="2019-03-13T19:33:00Z">
              <w:rPr/>
            </w:rPrChange>
          </w:rPr>
          <w:t xml:space="preserve"> </w:t>
        </w:r>
      </w:ins>
      <w:ins w:id="2603" w:author="Erin Stephenson" w:date="2019-03-12T15:48:00Z">
        <w:r w:rsidR="003425ED" w:rsidRPr="00ED672B">
          <w:rPr>
            <w:rFonts w:asciiTheme="minorHAnsi" w:hAnsiTheme="minorHAnsi"/>
            <w:rPrChange w:id="2604" w:author="Erin Stephenson" w:date="2019-03-13T19:33:00Z">
              <w:rPr/>
            </w:rPrChange>
          </w:rPr>
          <w:t xml:space="preserve">Given </w:t>
        </w:r>
      </w:ins>
      <w:ins w:id="2605" w:author="Erin Stephenson" w:date="2019-03-13T16:27:00Z">
        <w:r w:rsidR="00E26E2F" w:rsidRPr="00ED672B">
          <w:rPr>
            <w:rFonts w:asciiTheme="minorHAnsi" w:hAnsiTheme="minorHAnsi"/>
            <w:rPrChange w:id="2606" w:author="Erin Stephenson" w:date="2019-03-13T19:33:00Z">
              <w:rPr/>
            </w:rPrChange>
          </w:rPr>
          <w:t xml:space="preserve">the important role of skeletal </w:t>
        </w:r>
        <w:r w:rsidR="004E278F" w:rsidRPr="00ED672B">
          <w:rPr>
            <w:rFonts w:asciiTheme="minorHAnsi" w:hAnsiTheme="minorHAnsi"/>
            <w:rPrChange w:id="2607" w:author="Erin Stephenson" w:date="2019-03-13T19:33:00Z">
              <w:rPr/>
            </w:rPrChange>
          </w:rPr>
          <w:t xml:space="preserve">muscle in healthy aging and </w:t>
        </w:r>
      </w:ins>
      <w:ins w:id="2608" w:author="Erin Stephenson" w:date="2019-03-12T15:48:00Z">
        <w:r w:rsidR="003425ED" w:rsidRPr="00ED672B">
          <w:rPr>
            <w:rFonts w:asciiTheme="minorHAnsi" w:hAnsiTheme="minorHAnsi"/>
            <w:rPrChange w:id="2609" w:author="Erin Stephenson" w:date="2019-03-13T19:33:00Z">
              <w:rPr/>
            </w:rPrChange>
          </w:rPr>
          <w:t>that skeletal muscle is the primary determinant of resting energy expenditure</w:t>
        </w:r>
      </w:ins>
      <w:ins w:id="2610" w:author="Erin Stephenson" w:date="2019-03-13T16:21:00Z">
        <w:r w:rsidR="005D36D3" w:rsidRPr="00ED672B">
          <w:rPr>
            <w:rFonts w:asciiTheme="minorHAnsi" w:hAnsiTheme="minorHAnsi"/>
            <w:rPrChange w:id="2611" w:author="Erin Stephenson" w:date="2019-03-13T19:33:00Z">
              <w:rPr/>
            </w:rPrChange>
          </w:rPr>
          <w:t xml:space="preserve"> [</w:t>
        </w:r>
        <w:commentRangeStart w:id="2612"/>
        <w:r w:rsidR="005D36D3" w:rsidRPr="00ED672B">
          <w:rPr>
            <w:rFonts w:asciiTheme="minorHAnsi" w:hAnsiTheme="minorHAnsi"/>
            <w:rPrChange w:id="2613" w:author="Erin Stephenson" w:date="2019-03-13T19:33:00Z">
              <w:rPr/>
            </w:rPrChange>
          </w:rPr>
          <w:t>REF</w:t>
        </w:r>
        <w:commentRangeEnd w:id="2612"/>
        <w:r w:rsidR="00FC7A9D" w:rsidRPr="00ED672B">
          <w:rPr>
            <w:rStyle w:val="CommentReference"/>
            <w:rFonts w:asciiTheme="minorHAnsi" w:hAnsiTheme="minorHAnsi"/>
            <w:rPrChange w:id="2614" w:author="Erin Stephenson" w:date="2019-03-13T19:33:00Z">
              <w:rPr>
                <w:rStyle w:val="CommentReference"/>
              </w:rPr>
            </w:rPrChange>
          </w:rPr>
          <w:commentReference w:id="2612"/>
        </w:r>
        <w:r w:rsidR="005D36D3" w:rsidRPr="00ED672B">
          <w:rPr>
            <w:rFonts w:asciiTheme="minorHAnsi" w:hAnsiTheme="minorHAnsi"/>
            <w:rPrChange w:id="2615" w:author="Erin Stephenson" w:date="2019-03-13T19:33:00Z">
              <w:rPr/>
            </w:rPrChange>
          </w:rPr>
          <w:t>]</w:t>
        </w:r>
      </w:ins>
      <w:ins w:id="2616" w:author="Erin Stephenson" w:date="2019-03-12T15:48:00Z">
        <w:r w:rsidR="003425ED" w:rsidRPr="00ED672B">
          <w:rPr>
            <w:rFonts w:asciiTheme="minorHAnsi" w:hAnsiTheme="minorHAnsi"/>
            <w:rPrChange w:id="2617" w:author="Erin Stephenson" w:date="2019-03-13T19:33:00Z">
              <w:rPr/>
            </w:rPrChange>
          </w:rPr>
          <w:t>, u</w:t>
        </w:r>
      </w:ins>
      <w:ins w:id="2618" w:author="Erin Stephenson" w:date="2019-03-12T15:47:00Z">
        <w:r w:rsidR="003425ED" w:rsidRPr="00ED672B">
          <w:rPr>
            <w:rFonts w:asciiTheme="minorHAnsi" w:hAnsiTheme="minorHAnsi"/>
            <w:rPrChange w:id="2619" w:author="Erin Stephenson" w:date="2019-03-13T19:33:00Z">
              <w:rPr/>
            </w:rPrChange>
          </w:rPr>
          <w:t xml:space="preserve">nderstanding the </w:t>
        </w:r>
      </w:ins>
      <w:ins w:id="2620" w:author="Erin Stephenson" w:date="2019-03-12T15:51:00Z">
        <w:r w:rsidR="00545FBC" w:rsidRPr="00ED672B">
          <w:rPr>
            <w:rFonts w:asciiTheme="minorHAnsi" w:hAnsiTheme="minorHAnsi"/>
            <w:rPrChange w:id="2621" w:author="Erin Stephenson" w:date="2019-03-13T19:33:00Z">
              <w:rPr/>
            </w:rPrChange>
          </w:rPr>
          <w:t xml:space="preserve">molecular </w:t>
        </w:r>
      </w:ins>
      <w:ins w:id="2622" w:author="Erin Stephenson" w:date="2019-03-12T15:48:00Z">
        <w:r w:rsidR="003425ED" w:rsidRPr="00ED672B">
          <w:rPr>
            <w:rFonts w:asciiTheme="minorHAnsi" w:hAnsiTheme="minorHAnsi"/>
            <w:rPrChange w:id="2623" w:author="Erin Stephenson" w:date="2019-03-13T19:33:00Z">
              <w:rPr/>
            </w:rPrChange>
          </w:rPr>
          <w:t xml:space="preserve">mechanisms </w:t>
        </w:r>
      </w:ins>
      <w:ins w:id="2624" w:author="Erin Stephenson" w:date="2019-03-12T15:49:00Z">
        <w:r w:rsidR="003425ED" w:rsidRPr="00ED672B">
          <w:rPr>
            <w:rFonts w:asciiTheme="minorHAnsi" w:hAnsiTheme="minorHAnsi"/>
            <w:rPrChange w:id="2625" w:author="Erin Stephenson" w:date="2019-03-13T19:33:00Z">
              <w:rPr/>
            </w:rPrChange>
          </w:rPr>
          <w:t xml:space="preserve">that </w:t>
        </w:r>
      </w:ins>
      <w:ins w:id="2626" w:author="Erin Stephenson" w:date="2019-03-13T16:20:00Z">
        <w:r w:rsidR="005D36D3" w:rsidRPr="00ED672B">
          <w:rPr>
            <w:rFonts w:asciiTheme="minorHAnsi" w:hAnsiTheme="minorHAnsi"/>
            <w:rPrChange w:id="2627" w:author="Erin Stephenson" w:date="2019-03-13T19:33:00Z">
              <w:rPr/>
            </w:rPrChange>
          </w:rPr>
          <w:t xml:space="preserve">influence skeletal muscle health </w:t>
        </w:r>
      </w:ins>
      <w:ins w:id="2628" w:author="Erin Stephenson" w:date="2019-03-12T15:50:00Z">
        <w:r w:rsidR="00994636" w:rsidRPr="00ED672B">
          <w:rPr>
            <w:rFonts w:asciiTheme="minorHAnsi" w:hAnsiTheme="minorHAnsi"/>
            <w:rPrChange w:id="2629" w:author="Erin Stephenson" w:date="2019-03-13T19:33:00Z">
              <w:rPr/>
            </w:rPrChange>
          </w:rPr>
          <w:t>c</w:t>
        </w:r>
      </w:ins>
      <w:ins w:id="2630" w:author="Erin Stephenson" w:date="2019-03-12T15:49:00Z">
        <w:r w:rsidR="003425ED" w:rsidRPr="00ED672B">
          <w:rPr>
            <w:rFonts w:asciiTheme="minorHAnsi" w:hAnsiTheme="minorHAnsi"/>
            <w:rPrChange w:id="2631" w:author="Erin Stephenson" w:date="2019-03-13T19:33:00Z">
              <w:rPr/>
            </w:rPrChange>
          </w:rPr>
          <w:t xml:space="preserve">ould have huge ramifications for </w:t>
        </w:r>
      </w:ins>
      <w:ins w:id="2632" w:author="Erin Stephenson" w:date="2019-03-12T15:50:00Z">
        <w:r w:rsidR="0003756B" w:rsidRPr="00ED672B">
          <w:rPr>
            <w:rFonts w:asciiTheme="minorHAnsi" w:hAnsiTheme="minorHAnsi"/>
            <w:rPrChange w:id="2633" w:author="Erin Stephenson" w:date="2019-03-13T19:33:00Z">
              <w:rPr/>
            </w:rPrChange>
          </w:rPr>
          <w:t xml:space="preserve">the way we treat </w:t>
        </w:r>
      </w:ins>
      <w:ins w:id="2634" w:author="Erin Stephenson" w:date="2019-03-13T16:21:00Z">
        <w:r w:rsidR="00816909" w:rsidRPr="00ED672B">
          <w:rPr>
            <w:rFonts w:asciiTheme="minorHAnsi" w:hAnsiTheme="minorHAnsi"/>
            <w:rPrChange w:id="2635" w:author="Erin Stephenson" w:date="2019-03-13T19:33:00Z">
              <w:rPr/>
            </w:rPrChange>
          </w:rPr>
          <w:t xml:space="preserve">diseases associated with </w:t>
        </w:r>
      </w:ins>
      <w:ins w:id="2636" w:author="Erin Stephenson" w:date="2019-03-12T15:52:00Z">
        <w:r w:rsidR="00545FBC" w:rsidRPr="00ED672B">
          <w:rPr>
            <w:rFonts w:asciiTheme="minorHAnsi" w:hAnsiTheme="minorHAnsi"/>
            <w:rPrChange w:id="2637" w:author="Erin Stephenson" w:date="2019-03-13T19:33:00Z">
              <w:rPr/>
            </w:rPrChange>
          </w:rPr>
          <w:t xml:space="preserve">both </w:t>
        </w:r>
      </w:ins>
      <w:ins w:id="2638" w:author="Erin Stephenson" w:date="2019-03-12T15:49:00Z">
        <w:r w:rsidR="00816909" w:rsidRPr="00ED672B">
          <w:rPr>
            <w:rFonts w:asciiTheme="minorHAnsi" w:hAnsiTheme="minorHAnsi"/>
            <w:rPrChange w:id="2639" w:author="Erin Stephenson" w:date="2019-03-13T19:33:00Z">
              <w:rPr/>
            </w:rPrChange>
          </w:rPr>
          <w:t>obesity</w:t>
        </w:r>
      </w:ins>
      <w:ins w:id="2640" w:author="Erin Stephenson" w:date="2019-03-13T16:21:00Z">
        <w:r w:rsidR="00816909" w:rsidRPr="00ED672B">
          <w:rPr>
            <w:rFonts w:asciiTheme="minorHAnsi" w:hAnsiTheme="minorHAnsi"/>
            <w:rPrChange w:id="2641" w:author="Erin Stephenson" w:date="2019-03-13T19:33:00Z">
              <w:rPr/>
            </w:rPrChange>
          </w:rPr>
          <w:t xml:space="preserve"> and </w:t>
        </w:r>
      </w:ins>
      <w:ins w:id="2642" w:author="Erin Stephenson" w:date="2019-03-12T15:51:00Z">
        <w:r w:rsidR="0003756B" w:rsidRPr="00ED672B">
          <w:rPr>
            <w:rFonts w:asciiTheme="minorHAnsi" w:hAnsiTheme="minorHAnsi"/>
            <w:rPrChange w:id="2643" w:author="Erin Stephenson" w:date="2019-03-13T19:33:00Z">
              <w:rPr/>
            </w:rPrChange>
          </w:rPr>
          <w:t>aging.</w:t>
        </w:r>
      </w:ins>
    </w:p>
    <w:p w14:paraId="410E172E" w14:textId="77777777" w:rsidR="000F21C9" w:rsidRPr="00ED672B" w:rsidRDefault="000F21C9" w:rsidP="00475EC8">
      <w:pPr>
        <w:rPr>
          <w:ins w:id="2644" w:author="Erin Stephenson" w:date="2019-03-12T11:42:00Z"/>
          <w:rFonts w:asciiTheme="minorHAnsi" w:hAnsiTheme="minorHAnsi"/>
          <w:rPrChange w:id="2645" w:author="Erin Stephenson" w:date="2019-03-13T19:33:00Z">
            <w:rPr>
              <w:ins w:id="2646" w:author="Erin Stephenson" w:date="2019-03-12T11:42:00Z"/>
            </w:rPr>
          </w:rPrChange>
        </w:rPr>
      </w:pPr>
    </w:p>
    <w:p w14:paraId="49A3E61D" w14:textId="3DA676C1" w:rsidR="00A009A9" w:rsidRPr="00ED672B" w:rsidRDefault="003A5097" w:rsidP="00475EC8">
      <w:pPr>
        <w:rPr>
          <w:ins w:id="2647" w:author="Erin Stephenson" w:date="2019-03-13T16:30:00Z"/>
          <w:rFonts w:asciiTheme="minorHAnsi" w:hAnsiTheme="minorHAnsi"/>
          <w:rPrChange w:id="2648" w:author="Erin Stephenson" w:date="2019-03-13T19:33:00Z">
            <w:rPr>
              <w:ins w:id="2649" w:author="Erin Stephenson" w:date="2019-03-13T16:30:00Z"/>
            </w:rPr>
          </w:rPrChange>
        </w:rPr>
      </w:pPr>
      <w:ins w:id="2650" w:author="Erin Stephenson" w:date="2019-03-12T11:40:00Z">
        <w:r w:rsidRPr="00ED672B">
          <w:rPr>
            <w:rFonts w:asciiTheme="minorHAnsi" w:hAnsiTheme="minorHAnsi"/>
            <w:rPrChange w:id="2651" w:author="Erin Stephenson" w:date="2019-03-13T19:33:00Z">
              <w:rPr/>
            </w:rPrChange>
          </w:rPr>
          <w:t>Our understanding of how</w:t>
        </w:r>
      </w:ins>
      <w:ins w:id="2652" w:author="Erin Stephenson" w:date="2019-03-12T11:33:00Z">
        <w:r w:rsidR="00200B41" w:rsidRPr="00ED672B">
          <w:rPr>
            <w:rFonts w:asciiTheme="minorHAnsi" w:hAnsiTheme="minorHAnsi"/>
            <w:rPrChange w:id="2653" w:author="Erin Stephenson" w:date="2019-03-13T19:33:00Z">
              <w:rPr/>
            </w:rPrChange>
          </w:rPr>
          <w:t xml:space="preserve"> mTOR</w:t>
        </w:r>
      </w:ins>
      <w:ins w:id="2654" w:author="Erin Stephenson" w:date="2019-03-12T12:02:00Z">
        <w:r w:rsidR="00DF1925" w:rsidRPr="00ED672B">
          <w:rPr>
            <w:rFonts w:asciiTheme="minorHAnsi" w:hAnsiTheme="minorHAnsi"/>
            <w:rPrChange w:id="2655" w:author="Erin Stephenson" w:date="2019-03-13T19:33:00Z">
              <w:rPr/>
            </w:rPrChange>
          </w:rPr>
          <w:t>C1</w:t>
        </w:r>
      </w:ins>
      <w:ins w:id="2656" w:author="Erin Stephenson" w:date="2019-03-12T11:33:00Z">
        <w:r w:rsidR="00E8494E" w:rsidRPr="00ED672B">
          <w:rPr>
            <w:rFonts w:asciiTheme="minorHAnsi" w:hAnsiTheme="minorHAnsi"/>
            <w:rPrChange w:id="2657" w:author="Erin Stephenson" w:date="2019-03-13T19:33:00Z">
              <w:rPr/>
            </w:rPrChange>
          </w:rPr>
          <w:t xml:space="preserve"> </w:t>
        </w:r>
      </w:ins>
      <w:ins w:id="2658" w:author="Erin Stephenson" w:date="2019-03-12T11:40:00Z">
        <w:r w:rsidRPr="00ED672B">
          <w:rPr>
            <w:rFonts w:asciiTheme="minorHAnsi" w:hAnsiTheme="minorHAnsi"/>
            <w:rPrChange w:id="2659" w:author="Erin Stephenson" w:date="2019-03-13T19:33:00Z">
              <w:rPr/>
            </w:rPrChange>
          </w:rPr>
          <w:t>regulates</w:t>
        </w:r>
      </w:ins>
      <w:ins w:id="2660" w:author="Erin Stephenson" w:date="2019-03-12T11:35:00Z">
        <w:r w:rsidR="00012967" w:rsidRPr="00ED672B">
          <w:rPr>
            <w:rFonts w:asciiTheme="minorHAnsi" w:hAnsiTheme="minorHAnsi"/>
            <w:rPrChange w:id="2661" w:author="Erin Stephenson" w:date="2019-03-13T19:33:00Z">
              <w:rPr/>
            </w:rPrChange>
          </w:rPr>
          <w:t xml:space="preserve"> </w:t>
        </w:r>
      </w:ins>
      <w:ins w:id="2662" w:author="Erin Stephenson" w:date="2019-03-12T11:36:00Z">
        <w:r w:rsidR="00012967" w:rsidRPr="00ED672B">
          <w:rPr>
            <w:rFonts w:asciiTheme="minorHAnsi" w:hAnsiTheme="minorHAnsi"/>
            <w:rPrChange w:id="2663" w:author="Erin Stephenson" w:date="2019-03-13T19:33:00Z">
              <w:rPr/>
            </w:rPrChange>
          </w:rPr>
          <w:t xml:space="preserve">skeletal </w:t>
        </w:r>
      </w:ins>
      <w:ins w:id="2664" w:author="Erin Stephenson" w:date="2019-03-12T11:35:00Z">
        <w:r w:rsidR="00012967" w:rsidRPr="00ED672B">
          <w:rPr>
            <w:rFonts w:asciiTheme="minorHAnsi" w:hAnsiTheme="minorHAnsi"/>
            <w:rPrChange w:id="2665" w:author="Erin Stephenson" w:date="2019-03-13T19:33:00Z">
              <w:rPr/>
            </w:rPrChange>
          </w:rPr>
          <w:t xml:space="preserve">muscle </w:t>
        </w:r>
      </w:ins>
      <w:ins w:id="2666" w:author="Erin Stephenson" w:date="2019-03-12T13:48:00Z">
        <w:r w:rsidR="00FC5CB0" w:rsidRPr="00ED672B">
          <w:rPr>
            <w:rFonts w:asciiTheme="minorHAnsi" w:hAnsiTheme="minorHAnsi"/>
            <w:rPrChange w:id="2667" w:author="Erin Stephenson" w:date="2019-03-13T19:33:00Z">
              <w:rPr/>
            </w:rPrChange>
          </w:rPr>
          <w:t>physiology</w:t>
        </w:r>
      </w:ins>
      <w:ins w:id="2668" w:author="Erin Stephenson" w:date="2019-03-12T11:35:00Z">
        <w:r w:rsidR="00012967" w:rsidRPr="00ED672B">
          <w:rPr>
            <w:rFonts w:asciiTheme="minorHAnsi" w:hAnsiTheme="minorHAnsi"/>
            <w:rPrChange w:id="2669" w:author="Erin Stephenson" w:date="2019-03-13T19:33:00Z">
              <w:rPr/>
            </w:rPrChange>
          </w:rPr>
          <w:t xml:space="preserve"> </w:t>
        </w:r>
      </w:ins>
      <w:ins w:id="2670" w:author="Erin Stephenson" w:date="2019-03-12T11:40:00Z">
        <w:r w:rsidRPr="00ED672B">
          <w:rPr>
            <w:rFonts w:asciiTheme="minorHAnsi" w:hAnsiTheme="minorHAnsi"/>
            <w:rPrChange w:id="2671" w:author="Erin Stephenson" w:date="2019-03-13T19:33:00Z">
              <w:rPr/>
            </w:rPrChange>
          </w:rPr>
          <w:t xml:space="preserve">largely </w:t>
        </w:r>
      </w:ins>
      <w:ins w:id="2672" w:author="Erin Stephenson" w:date="2019-03-12T11:49:00Z">
        <w:r w:rsidR="002961A1" w:rsidRPr="00ED672B">
          <w:rPr>
            <w:rFonts w:asciiTheme="minorHAnsi" w:hAnsiTheme="minorHAnsi"/>
            <w:rPrChange w:id="2673" w:author="Erin Stephenson" w:date="2019-03-13T19:33:00Z">
              <w:rPr/>
            </w:rPrChange>
          </w:rPr>
          <w:t>consists of</w:t>
        </w:r>
      </w:ins>
      <w:ins w:id="2674" w:author="Erin Stephenson" w:date="2019-03-12T11:46:00Z">
        <w:r w:rsidR="000A7FDA" w:rsidRPr="00ED672B">
          <w:rPr>
            <w:rFonts w:asciiTheme="minorHAnsi" w:hAnsiTheme="minorHAnsi"/>
            <w:rPrChange w:id="2675" w:author="Erin Stephenson" w:date="2019-03-13T19:33:00Z">
              <w:rPr/>
            </w:rPrChange>
          </w:rPr>
          <w:t xml:space="preserve"> the </w:t>
        </w:r>
      </w:ins>
      <w:ins w:id="2676" w:author="Erin Stephenson" w:date="2019-03-12T11:48:00Z">
        <w:r w:rsidR="000A7FDA" w:rsidRPr="00ED672B">
          <w:rPr>
            <w:rFonts w:asciiTheme="minorHAnsi" w:hAnsiTheme="minorHAnsi"/>
            <w:rPrChange w:id="2677" w:author="Erin Stephenson" w:date="2019-03-13T19:33:00Z">
              <w:rPr/>
            </w:rPrChange>
          </w:rPr>
          <w:t>translation-initiation</w:t>
        </w:r>
        <w:r w:rsidR="002961A1" w:rsidRPr="00ED672B">
          <w:rPr>
            <w:rFonts w:asciiTheme="minorHAnsi" w:hAnsiTheme="minorHAnsi"/>
            <w:rPrChange w:id="2678" w:author="Erin Stephenson" w:date="2019-03-13T19:33:00Z">
              <w:rPr/>
            </w:rPrChange>
          </w:rPr>
          <w:t xml:space="preserve"> and post-translational </w:t>
        </w:r>
      </w:ins>
      <w:ins w:id="2679" w:author="Erin Stephenson" w:date="2019-03-12T11:46:00Z">
        <w:r w:rsidR="005453D7" w:rsidRPr="00ED672B">
          <w:rPr>
            <w:rFonts w:asciiTheme="minorHAnsi" w:hAnsiTheme="minorHAnsi"/>
            <w:rPrChange w:id="2680" w:author="Erin Stephenson" w:date="2019-03-13T19:33:00Z">
              <w:rPr/>
            </w:rPrChange>
          </w:rPr>
          <w:t>role of mTORC1</w:t>
        </w:r>
      </w:ins>
      <w:ins w:id="2681" w:author="Erin Stephenson" w:date="2019-03-12T11:48:00Z">
        <w:r w:rsidR="002961A1" w:rsidRPr="00ED672B">
          <w:rPr>
            <w:rFonts w:asciiTheme="minorHAnsi" w:hAnsiTheme="minorHAnsi"/>
            <w:rPrChange w:id="2682" w:author="Erin Stephenson" w:date="2019-03-13T19:33:00Z">
              <w:rPr/>
            </w:rPrChange>
          </w:rPr>
          <w:t xml:space="preserve"> and its </w:t>
        </w:r>
      </w:ins>
      <w:ins w:id="2683" w:author="Erin Stephenson" w:date="2019-03-12T14:04:00Z">
        <w:r w:rsidR="00DF66EE" w:rsidRPr="00ED672B">
          <w:rPr>
            <w:rFonts w:asciiTheme="minorHAnsi" w:hAnsiTheme="minorHAnsi"/>
            <w:rPrChange w:id="2684" w:author="Erin Stephenson" w:date="2019-03-13T19:33:00Z">
              <w:rPr/>
            </w:rPrChange>
          </w:rPr>
          <w:t>response to</w:t>
        </w:r>
      </w:ins>
      <w:ins w:id="2685" w:author="Erin Stephenson" w:date="2019-03-12T14:03:00Z">
        <w:r w:rsidR="009F6531" w:rsidRPr="00ED672B">
          <w:rPr>
            <w:rFonts w:asciiTheme="minorHAnsi" w:hAnsiTheme="minorHAnsi"/>
            <w:rPrChange w:id="2686" w:author="Erin Stephenson" w:date="2019-03-13T19:33:00Z">
              <w:rPr/>
            </w:rPrChange>
          </w:rPr>
          <w:t xml:space="preserve"> </w:t>
        </w:r>
        <w:r w:rsidR="00566260" w:rsidRPr="00ED672B">
          <w:rPr>
            <w:rFonts w:asciiTheme="minorHAnsi" w:hAnsiTheme="minorHAnsi"/>
            <w:rPrChange w:id="2687" w:author="Erin Stephenson" w:date="2019-03-13T19:33:00Z">
              <w:rPr/>
            </w:rPrChange>
          </w:rPr>
          <w:t xml:space="preserve">growth factors, </w:t>
        </w:r>
      </w:ins>
      <w:ins w:id="2688" w:author="Erin Stephenson" w:date="2019-03-12T14:04:00Z">
        <w:r w:rsidR="009F6531" w:rsidRPr="00ED672B">
          <w:rPr>
            <w:rFonts w:asciiTheme="minorHAnsi" w:hAnsiTheme="minorHAnsi"/>
            <w:rPrChange w:id="2689" w:author="Erin Stephenson" w:date="2019-03-13T19:33:00Z">
              <w:rPr/>
            </w:rPrChange>
          </w:rPr>
          <w:t>nutrients</w:t>
        </w:r>
      </w:ins>
      <w:ins w:id="2690" w:author="Erin Stephenson" w:date="2019-03-12T14:29:00Z">
        <w:r w:rsidR="00566260" w:rsidRPr="00ED672B">
          <w:rPr>
            <w:rFonts w:asciiTheme="minorHAnsi" w:hAnsiTheme="minorHAnsi"/>
            <w:rPrChange w:id="2691" w:author="Erin Stephenson" w:date="2019-03-13T19:33:00Z">
              <w:rPr/>
            </w:rPrChange>
          </w:rPr>
          <w:t xml:space="preserve"> and mechanical loading</w:t>
        </w:r>
      </w:ins>
      <w:ins w:id="2692" w:author="Erin Stephenson" w:date="2019-03-12T14:04:00Z">
        <w:r w:rsidR="009F6531" w:rsidRPr="00ED672B">
          <w:rPr>
            <w:rFonts w:asciiTheme="minorHAnsi" w:hAnsiTheme="minorHAnsi"/>
            <w:rPrChange w:id="2693" w:author="Erin Stephenson" w:date="2019-03-13T19:33:00Z">
              <w:rPr/>
            </w:rPrChange>
          </w:rPr>
          <w:t xml:space="preserve"> </w:t>
        </w:r>
      </w:ins>
      <w:commentRangeStart w:id="2694"/>
      <w:ins w:id="2695" w:author="Erin Stephenson" w:date="2019-03-12T14:44:00Z">
        <w:r w:rsidR="00D82D32" w:rsidRPr="00ED672B">
          <w:rPr>
            <w:rFonts w:asciiTheme="minorHAnsi" w:hAnsiTheme="minorHAnsi"/>
            <w:rPrChange w:id="2696" w:author="Erin Stephenson" w:date="2019-03-13T19:33:00Z">
              <w:rPr/>
            </w:rPrChange>
          </w:rPr>
          <w:t>[</w:t>
        </w:r>
        <w:r w:rsidR="00D82D32" w:rsidRPr="00ED672B">
          <w:rPr>
            <w:rFonts w:asciiTheme="minorHAnsi" w:hAnsiTheme="minorHAnsi"/>
            <w:noProof/>
            <w:rPrChange w:id="2697" w:author="Erin Stephenson" w:date="2019-03-13T19:33:00Z">
              <w:rPr>
                <w:rFonts w:ascii="Garamond" w:hAnsi="Garamond"/>
                <w:noProof/>
              </w:rPr>
            </w:rPrChange>
          </w:rPr>
          <w:t>Efeyan</w:t>
        </w:r>
      </w:ins>
      <w:ins w:id="2698" w:author="Erin Stephenson" w:date="2019-03-12T14:45:00Z">
        <w:r w:rsidR="00D82D32" w:rsidRPr="00ED672B">
          <w:rPr>
            <w:rFonts w:asciiTheme="minorHAnsi" w:hAnsiTheme="minorHAnsi"/>
            <w:noProof/>
            <w:rPrChange w:id="2699" w:author="Erin Stephenson" w:date="2019-03-13T19:33:00Z">
              <w:rPr>
                <w:rFonts w:ascii="Garamond" w:hAnsi="Garamond"/>
                <w:noProof/>
              </w:rPr>
            </w:rPrChange>
          </w:rPr>
          <w:t>,</w:t>
        </w:r>
      </w:ins>
      <w:ins w:id="2700" w:author="Erin Stephenson" w:date="2019-03-12T14:44:00Z">
        <w:r w:rsidR="00D82D32" w:rsidRPr="00ED672B">
          <w:rPr>
            <w:rFonts w:asciiTheme="minorHAnsi" w:hAnsiTheme="minorHAnsi"/>
            <w:noProof/>
            <w:rPrChange w:id="2701" w:author="Erin Stephenson" w:date="2019-03-13T19:33:00Z">
              <w:rPr>
                <w:rFonts w:ascii="Garamond" w:hAnsi="Garamond"/>
                <w:noProof/>
              </w:rPr>
            </w:rPrChange>
          </w:rPr>
          <w:t xml:space="preserve"> 2015</w:t>
        </w:r>
      </w:ins>
      <w:ins w:id="2702" w:author="Erin Stephenson" w:date="2019-03-12T14:45:00Z">
        <w:r w:rsidR="00D82D32" w:rsidRPr="00ED672B">
          <w:rPr>
            <w:rFonts w:asciiTheme="minorHAnsi" w:hAnsiTheme="minorHAnsi"/>
            <w:noProof/>
            <w:rPrChange w:id="2703" w:author="Erin Stephenson" w:date="2019-03-13T19:33:00Z">
              <w:rPr>
                <w:rFonts w:ascii="Garamond" w:hAnsi="Garamond"/>
                <w:noProof/>
              </w:rPr>
            </w:rPrChange>
          </w:rPr>
          <w:t>,</w:t>
        </w:r>
      </w:ins>
      <w:ins w:id="2704" w:author="Erin Stephenson" w:date="2019-03-12T14:44:00Z">
        <w:r w:rsidR="00D82D32" w:rsidRPr="00ED672B">
          <w:rPr>
            <w:rFonts w:asciiTheme="minorHAnsi" w:hAnsiTheme="minorHAnsi"/>
            <w:noProof/>
            <w:rPrChange w:id="2705" w:author="Erin Stephenson" w:date="2019-03-13T19:33:00Z">
              <w:rPr>
                <w:rFonts w:ascii="Garamond" w:hAnsi="Garamond"/>
                <w:noProof/>
              </w:rPr>
            </w:rPrChange>
          </w:rPr>
          <w:t xml:space="preserve"> Nature 517(7534): 302–10</w:t>
        </w:r>
      </w:ins>
      <w:ins w:id="2706" w:author="Erin Stephenson" w:date="2019-03-12T11:49:00Z">
        <w:r w:rsidR="002961A1" w:rsidRPr="00ED672B">
          <w:rPr>
            <w:rFonts w:asciiTheme="minorHAnsi" w:hAnsiTheme="minorHAnsi"/>
            <w:rPrChange w:id="2707" w:author="Erin Stephenson" w:date="2019-03-13T19:33:00Z">
              <w:rPr/>
            </w:rPrChange>
          </w:rPr>
          <w:t>]</w:t>
        </w:r>
      </w:ins>
      <w:commentRangeEnd w:id="2694"/>
      <w:ins w:id="2708" w:author="Erin Stephenson" w:date="2019-03-12T14:45:00Z">
        <w:r w:rsidR="00D82D32" w:rsidRPr="00ED672B">
          <w:rPr>
            <w:rStyle w:val="CommentReference"/>
            <w:rFonts w:asciiTheme="minorHAnsi" w:hAnsiTheme="minorHAnsi"/>
            <w:rPrChange w:id="2709" w:author="Erin Stephenson" w:date="2019-03-13T19:33:00Z">
              <w:rPr>
                <w:rStyle w:val="CommentReference"/>
              </w:rPr>
            </w:rPrChange>
          </w:rPr>
          <w:commentReference w:id="2694"/>
        </w:r>
      </w:ins>
      <w:ins w:id="2710" w:author="Erin Stephenson" w:date="2019-03-12T11:48:00Z">
        <w:r w:rsidR="002961A1" w:rsidRPr="00ED672B">
          <w:rPr>
            <w:rFonts w:asciiTheme="minorHAnsi" w:hAnsiTheme="minorHAnsi"/>
            <w:rPrChange w:id="2711" w:author="Erin Stephenson" w:date="2019-03-13T19:33:00Z">
              <w:rPr/>
            </w:rPrChange>
          </w:rPr>
          <w:t xml:space="preserve">. </w:t>
        </w:r>
      </w:ins>
      <w:ins w:id="2712" w:author="Erin Stephenson" w:date="2019-03-12T11:53:00Z">
        <w:r w:rsidR="00A82233" w:rsidRPr="00ED672B">
          <w:rPr>
            <w:rFonts w:asciiTheme="minorHAnsi" w:hAnsiTheme="minorHAnsi"/>
            <w:rPrChange w:id="2713" w:author="Erin Stephenson" w:date="2019-03-13T19:33:00Z">
              <w:rPr/>
            </w:rPrChange>
          </w:rPr>
          <w:t xml:space="preserve">Less is known regarding </w:t>
        </w:r>
      </w:ins>
      <w:ins w:id="2714" w:author="Erin Stephenson" w:date="2019-03-12T12:02:00Z">
        <w:r w:rsidR="00DF1925" w:rsidRPr="00ED672B">
          <w:rPr>
            <w:rFonts w:asciiTheme="minorHAnsi" w:hAnsiTheme="minorHAnsi"/>
            <w:rPrChange w:id="2715" w:author="Erin Stephenson" w:date="2019-03-13T19:33:00Z">
              <w:rPr/>
            </w:rPrChange>
          </w:rPr>
          <w:t>the transcriptional role of mTORC1</w:t>
        </w:r>
      </w:ins>
      <w:ins w:id="2716" w:author="Erin Stephenson" w:date="2019-03-13T16:23:00Z">
        <w:r w:rsidR="0081035D" w:rsidRPr="00ED672B">
          <w:rPr>
            <w:rFonts w:asciiTheme="minorHAnsi" w:hAnsiTheme="minorHAnsi"/>
            <w:rPrChange w:id="2717" w:author="Erin Stephenson" w:date="2019-03-13T19:33:00Z">
              <w:rPr/>
            </w:rPrChange>
          </w:rPr>
          <w:t xml:space="preserve"> </w:t>
        </w:r>
      </w:ins>
      <w:ins w:id="2718" w:author="Erin Stephenson" w:date="2019-03-13T16:24:00Z">
        <w:r w:rsidR="00EC660F" w:rsidRPr="00ED672B">
          <w:rPr>
            <w:rFonts w:asciiTheme="minorHAnsi" w:hAnsiTheme="minorHAnsi"/>
            <w:rPrChange w:id="2719" w:author="Erin Stephenson" w:date="2019-03-13T19:33:00Z">
              <w:rPr/>
            </w:rPrChange>
          </w:rPr>
          <w:t>in the regulation of</w:t>
        </w:r>
      </w:ins>
      <w:ins w:id="2720" w:author="Erin Stephenson" w:date="2019-03-13T16:23:00Z">
        <w:r w:rsidR="0081035D" w:rsidRPr="00ED672B">
          <w:rPr>
            <w:rFonts w:asciiTheme="minorHAnsi" w:hAnsiTheme="minorHAnsi"/>
            <w:rPrChange w:id="2721" w:author="Erin Stephenson" w:date="2019-03-13T19:33:00Z">
              <w:rPr/>
            </w:rPrChange>
          </w:rPr>
          <w:t xml:space="preserve"> </w:t>
        </w:r>
      </w:ins>
      <w:ins w:id="2722" w:author="Erin Stephenson" w:date="2019-03-13T17:04:00Z">
        <w:r w:rsidR="006F77FE" w:rsidRPr="00ED672B">
          <w:rPr>
            <w:rFonts w:asciiTheme="minorHAnsi" w:hAnsiTheme="minorHAnsi"/>
            <w:rPrChange w:id="2723" w:author="Erin Stephenson" w:date="2019-03-13T19:33:00Z">
              <w:rPr/>
            </w:rPrChange>
          </w:rPr>
          <w:t xml:space="preserve">skeletal muscle </w:t>
        </w:r>
      </w:ins>
      <w:ins w:id="2724" w:author="Erin Stephenson" w:date="2019-03-13T16:23:00Z">
        <w:r w:rsidR="0081035D" w:rsidRPr="00ED672B">
          <w:rPr>
            <w:rFonts w:asciiTheme="minorHAnsi" w:hAnsiTheme="minorHAnsi"/>
            <w:rPrChange w:id="2725" w:author="Erin Stephenson" w:date="2019-03-13T19:33:00Z">
              <w:rPr/>
            </w:rPrChange>
          </w:rPr>
          <w:t>substrate oxidation and energy expenditure</w:t>
        </w:r>
      </w:ins>
      <w:ins w:id="2726" w:author="Erin Stephenson" w:date="2019-03-12T12:02:00Z">
        <w:r w:rsidR="00DF1925" w:rsidRPr="00ED672B">
          <w:rPr>
            <w:rFonts w:asciiTheme="minorHAnsi" w:hAnsiTheme="minorHAnsi"/>
            <w:rPrChange w:id="2727" w:author="Erin Stephenson" w:date="2019-03-13T19:33:00Z">
              <w:rPr/>
            </w:rPrChange>
          </w:rPr>
          <w:t>; however, it has been shown that</w:t>
        </w:r>
      </w:ins>
      <w:ins w:id="2728" w:author="Erin Stephenson" w:date="2019-03-12T14:05:00Z">
        <w:r w:rsidR="00DF66EE" w:rsidRPr="00ED672B">
          <w:rPr>
            <w:rFonts w:asciiTheme="minorHAnsi" w:hAnsiTheme="minorHAnsi"/>
            <w:rPrChange w:id="2729" w:author="Erin Stephenson" w:date="2019-03-13T19:33:00Z">
              <w:rPr/>
            </w:rPrChange>
          </w:rPr>
          <w:t xml:space="preserve"> </w:t>
        </w:r>
      </w:ins>
      <w:ins w:id="2730" w:author="Erin Stephenson" w:date="2019-03-12T14:49:00Z">
        <w:r w:rsidR="00F55F9A" w:rsidRPr="00ED672B">
          <w:rPr>
            <w:rFonts w:asciiTheme="minorHAnsi" w:hAnsiTheme="minorHAnsi"/>
            <w:rPrChange w:id="2731" w:author="Erin Stephenson" w:date="2019-03-13T19:33:00Z">
              <w:rPr/>
            </w:rPrChange>
          </w:rPr>
          <w:t xml:space="preserve">gene </w:t>
        </w:r>
      </w:ins>
      <w:ins w:id="2732" w:author="Erin Stephenson" w:date="2019-03-12T13:49:00Z">
        <w:r w:rsidR="00B57AFA" w:rsidRPr="00ED672B">
          <w:rPr>
            <w:rFonts w:asciiTheme="minorHAnsi" w:hAnsiTheme="minorHAnsi"/>
            <w:rPrChange w:id="2733" w:author="Erin Stephenson" w:date="2019-03-13T19:33:00Z">
              <w:rPr/>
            </w:rPrChange>
          </w:rPr>
          <w:t xml:space="preserve">silencing of mTORC1 </w:t>
        </w:r>
        <w:r w:rsidR="00A2298E" w:rsidRPr="00ED672B">
          <w:rPr>
            <w:rFonts w:asciiTheme="minorHAnsi" w:hAnsiTheme="minorHAnsi"/>
            <w:rPrChange w:id="2734" w:author="Erin Stephenson" w:date="2019-03-13T19:33:00Z">
              <w:rPr/>
            </w:rPrChange>
          </w:rPr>
          <w:t>alter</w:t>
        </w:r>
      </w:ins>
      <w:ins w:id="2735" w:author="Erin Stephenson" w:date="2019-03-12T14:52:00Z">
        <w:r w:rsidR="006A182B" w:rsidRPr="00ED672B">
          <w:rPr>
            <w:rFonts w:asciiTheme="minorHAnsi" w:hAnsiTheme="minorHAnsi"/>
            <w:rPrChange w:id="2736" w:author="Erin Stephenson" w:date="2019-03-13T19:33:00Z">
              <w:rPr/>
            </w:rPrChange>
          </w:rPr>
          <w:t>s</w:t>
        </w:r>
      </w:ins>
      <w:ins w:id="2737" w:author="Erin Stephenson" w:date="2019-03-12T13:49:00Z">
        <w:r w:rsidR="00B57AFA" w:rsidRPr="00ED672B">
          <w:rPr>
            <w:rFonts w:asciiTheme="minorHAnsi" w:hAnsiTheme="minorHAnsi"/>
            <w:rPrChange w:id="2738" w:author="Erin Stephenson" w:date="2019-03-13T19:33:00Z">
              <w:rPr/>
            </w:rPrChange>
          </w:rPr>
          <w:t xml:space="preserve"> ATP generation through disruption of PGC-1</w:t>
        </w:r>
      </w:ins>
      <w:ins w:id="2739" w:author="Erin Stephenson" w:date="2019-03-12T13:52:00Z">
        <w:r w:rsidR="00B57AFA" w:rsidRPr="00ED672B">
          <w:rPr>
            <w:rFonts w:asciiTheme="minorHAnsi" w:hAnsiTheme="minorHAnsi"/>
            <w:rPrChange w:id="2740" w:author="Erin Stephenson" w:date="2019-03-13T19:33:00Z">
              <w:rPr/>
            </w:rPrChange>
          </w:rPr>
          <w:sym w:font="Symbol" w:char="F061"/>
        </w:r>
        <w:r w:rsidR="00B57AFA" w:rsidRPr="00ED672B">
          <w:rPr>
            <w:rFonts w:asciiTheme="minorHAnsi" w:hAnsiTheme="minorHAnsi"/>
            <w:rPrChange w:id="2741" w:author="Erin Stephenson" w:date="2019-03-13T19:33:00Z">
              <w:rPr/>
            </w:rPrChange>
          </w:rPr>
          <w:t xml:space="preserve"> </w:t>
        </w:r>
      </w:ins>
      <w:ins w:id="2742" w:author="Erin Stephenson" w:date="2019-03-12T13:53:00Z">
        <w:r w:rsidR="00B57AFA" w:rsidRPr="00ED672B">
          <w:rPr>
            <w:rFonts w:asciiTheme="minorHAnsi" w:hAnsiTheme="minorHAnsi"/>
            <w:rPrChange w:id="2743" w:author="Erin Stephenson" w:date="2019-03-13T19:33:00Z">
              <w:rPr/>
            </w:rPrChange>
          </w:rPr>
          <w:t xml:space="preserve">driven mitochondrial </w:t>
        </w:r>
      </w:ins>
      <w:ins w:id="2744" w:author="Erin Stephenson" w:date="2019-03-12T13:52:00Z">
        <w:r w:rsidR="00B57AFA" w:rsidRPr="00ED672B">
          <w:rPr>
            <w:rFonts w:asciiTheme="minorHAnsi" w:hAnsiTheme="minorHAnsi"/>
            <w:rPrChange w:id="2745" w:author="Erin Stephenson" w:date="2019-03-13T19:33:00Z">
              <w:rPr/>
            </w:rPrChange>
          </w:rPr>
          <w:t>signaling</w:t>
        </w:r>
      </w:ins>
      <w:ins w:id="2746" w:author="Erin Stephenson" w:date="2019-03-12T14:06:00Z">
        <w:r w:rsidR="00DF66EE" w:rsidRPr="00ED672B">
          <w:rPr>
            <w:rFonts w:asciiTheme="minorHAnsi" w:hAnsiTheme="minorHAnsi"/>
            <w:rPrChange w:id="2747" w:author="Erin Stephenson" w:date="2019-03-13T19:33:00Z">
              <w:rPr/>
            </w:rPrChange>
          </w:rPr>
          <w:t xml:space="preserve"> </w:t>
        </w:r>
      </w:ins>
      <w:ins w:id="2748" w:author="Erin Stephenson" w:date="2019-03-12T14:30:00Z">
        <w:r w:rsidR="00566260" w:rsidRPr="00ED672B">
          <w:rPr>
            <w:rFonts w:asciiTheme="minorHAnsi" w:hAnsiTheme="minorHAnsi"/>
            <w:rPrChange w:id="2749" w:author="Erin Stephenson" w:date="2019-03-13T19:33:00Z">
              <w:rPr/>
            </w:rPrChange>
          </w:rPr>
          <w:t xml:space="preserve">in vitro </w:t>
        </w:r>
      </w:ins>
      <w:ins w:id="2750" w:author="Erin Stephenson" w:date="2019-03-12T14:12:00Z">
        <w:r w:rsidR="00A154B3" w:rsidRPr="00ED672B">
          <w:rPr>
            <w:rFonts w:asciiTheme="minorHAnsi" w:hAnsiTheme="minorHAnsi"/>
            <w:rPrChange w:id="2751" w:author="Erin Stephenson" w:date="2019-03-13T19:33:00Z">
              <w:rPr/>
            </w:rPrChange>
          </w:rPr>
          <w:t>[</w:t>
        </w:r>
        <w:commentRangeStart w:id="2752"/>
        <w:r w:rsidR="00A154B3" w:rsidRPr="00ED672B">
          <w:rPr>
            <w:rFonts w:asciiTheme="minorHAnsi" w:hAnsiTheme="minorHAnsi"/>
            <w:rPrChange w:id="2753" w:author="Erin Stephenson" w:date="2019-03-13T19:33:00Z">
              <w:rPr/>
            </w:rPrChange>
          </w:rPr>
          <w:t>Cunningham 2007 Nature 450:736-40</w:t>
        </w:r>
        <w:commentRangeEnd w:id="2752"/>
        <w:r w:rsidR="00A154B3" w:rsidRPr="00ED672B">
          <w:rPr>
            <w:rStyle w:val="CommentReference"/>
            <w:rFonts w:asciiTheme="minorHAnsi" w:hAnsiTheme="minorHAnsi"/>
            <w:rPrChange w:id="2754" w:author="Erin Stephenson" w:date="2019-03-13T19:33:00Z">
              <w:rPr>
                <w:rStyle w:val="CommentReference"/>
              </w:rPr>
            </w:rPrChange>
          </w:rPr>
          <w:commentReference w:id="2752"/>
        </w:r>
        <w:r w:rsidR="00A154B3" w:rsidRPr="00ED672B">
          <w:rPr>
            <w:rFonts w:asciiTheme="minorHAnsi" w:hAnsiTheme="minorHAnsi"/>
            <w:rPrChange w:id="2755" w:author="Erin Stephenson" w:date="2019-03-13T19:33:00Z">
              <w:rPr/>
            </w:rPrChange>
          </w:rPr>
          <w:t>]</w:t>
        </w:r>
      </w:ins>
      <w:ins w:id="2756" w:author="Erin Stephenson" w:date="2019-03-12T14:13:00Z">
        <w:r w:rsidR="00383B21" w:rsidRPr="00ED672B">
          <w:rPr>
            <w:rFonts w:asciiTheme="minorHAnsi" w:hAnsiTheme="minorHAnsi"/>
            <w:rPrChange w:id="2757" w:author="Erin Stephenson" w:date="2019-03-13T19:33:00Z">
              <w:rPr/>
            </w:rPrChange>
          </w:rPr>
          <w:t xml:space="preserve">, whereas </w:t>
        </w:r>
      </w:ins>
      <w:ins w:id="2758" w:author="Erin Stephenson" w:date="2019-03-12T14:15:00Z">
        <w:r w:rsidR="00BD7496" w:rsidRPr="00ED672B">
          <w:rPr>
            <w:rFonts w:asciiTheme="minorHAnsi" w:hAnsiTheme="minorHAnsi"/>
            <w:rPrChange w:id="2759" w:author="Erin Stephenson" w:date="2019-03-13T19:33:00Z">
              <w:rPr/>
            </w:rPrChange>
          </w:rPr>
          <w:t xml:space="preserve">the increase in </w:t>
        </w:r>
      </w:ins>
      <w:ins w:id="2760" w:author="Erin Stephenson" w:date="2019-03-12T14:13:00Z">
        <w:r w:rsidR="00BD7496" w:rsidRPr="00ED672B">
          <w:rPr>
            <w:rFonts w:asciiTheme="minorHAnsi" w:hAnsiTheme="minorHAnsi"/>
            <w:i/>
            <w:rPrChange w:id="2761" w:author="Erin Stephenson" w:date="2019-03-13T19:33:00Z">
              <w:rPr/>
            </w:rPrChange>
          </w:rPr>
          <w:t>Ppargc1a</w:t>
        </w:r>
        <w:r w:rsidR="00BD7496" w:rsidRPr="00ED672B">
          <w:rPr>
            <w:rFonts w:asciiTheme="minorHAnsi" w:hAnsiTheme="minorHAnsi"/>
            <w:rPrChange w:id="2762" w:author="Erin Stephenson" w:date="2019-03-13T19:33:00Z">
              <w:rPr/>
            </w:rPrChange>
          </w:rPr>
          <w:t xml:space="preserve"> expression </w:t>
        </w:r>
      </w:ins>
      <w:ins w:id="2763" w:author="Erin Stephenson" w:date="2019-03-12T14:49:00Z">
        <w:r w:rsidR="00F55F9A" w:rsidRPr="00ED672B">
          <w:rPr>
            <w:rFonts w:asciiTheme="minorHAnsi" w:hAnsiTheme="minorHAnsi"/>
            <w:rPrChange w:id="2764" w:author="Erin Stephenson" w:date="2019-03-13T19:33:00Z">
              <w:rPr/>
            </w:rPrChange>
          </w:rPr>
          <w:t>that</w:t>
        </w:r>
      </w:ins>
      <w:ins w:id="2765" w:author="Erin Stephenson" w:date="2019-03-12T14:31:00Z">
        <w:r w:rsidR="00566260" w:rsidRPr="00ED672B">
          <w:rPr>
            <w:rFonts w:asciiTheme="minorHAnsi" w:hAnsiTheme="minorHAnsi"/>
            <w:rPrChange w:id="2766" w:author="Erin Stephenson" w:date="2019-03-13T19:33:00Z">
              <w:rPr/>
            </w:rPrChange>
          </w:rPr>
          <w:t xml:space="preserve"> occurs </w:t>
        </w:r>
      </w:ins>
      <w:ins w:id="2767" w:author="Erin Stephenson" w:date="2019-03-12T14:16:00Z">
        <w:r w:rsidR="00BD7496" w:rsidRPr="00ED672B">
          <w:rPr>
            <w:rFonts w:asciiTheme="minorHAnsi" w:hAnsiTheme="minorHAnsi"/>
            <w:rPrChange w:id="2768" w:author="Erin Stephenson" w:date="2019-03-13T19:33:00Z">
              <w:rPr/>
            </w:rPrChange>
          </w:rPr>
          <w:t xml:space="preserve">in </w:t>
        </w:r>
      </w:ins>
      <w:ins w:id="2769" w:author="Erin Stephenson" w:date="2019-03-14T11:54:00Z">
        <w:r w:rsidR="008C1528">
          <w:rPr>
            <w:rFonts w:asciiTheme="minorHAnsi" w:hAnsiTheme="minorHAnsi"/>
          </w:rPr>
          <w:t xml:space="preserve">muscle during </w:t>
        </w:r>
      </w:ins>
      <w:ins w:id="2770" w:author="Erin Stephenson" w:date="2019-03-12T14:16:00Z">
        <w:r w:rsidR="00BD7496" w:rsidRPr="00ED672B">
          <w:rPr>
            <w:rFonts w:asciiTheme="minorHAnsi" w:hAnsiTheme="minorHAnsi"/>
            <w:rPrChange w:id="2771" w:author="Erin Stephenson" w:date="2019-03-13T19:33:00Z">
              <w:rPr/>
            </w:rPrChange>
          </w:rPr>
          <w:t xml:space="preserve">the acute phase post-exercise has been shown to be potentiated </w:t>
        </w:r>
      </w:ins>
      <w:ins w:id="2772" w:author="Erin Stephenson" w:date="2019-03-12T14:31:00Z">
        <w:r w:rsidR="00566260" w:rsidRPr="00ED672B">
          <w:rPr>
            <w:rFonts w:asciiTheme="minorHAnsi" w:hAnsiTheme="minorHAnsi"/>
            <w:rPrChange w:id="2773" w:author="Erin Stephenson" w:date="2019-03-13T19:33:00Z">
              <w:rPr/>
            </w:rPrChange>
          </w:rPr>
          <w:t xml:space="preserve">in mouse skeletal muscle </w:t>
        </w:r>
      </w:ins>
      <w:ins w:id="2774" w:author="Erin Stephenson" w:date="2019-03-12T14:16:00Z">
        <w:r w:rsidR="00BD7496" w:rsidRPr="00ED672B">
          <w:rPr>
            <w:rFonts w:asciiTheme="minorHAnsi" w:hAnsiTheme="minorHAnsi"/>
            <w:rPrChange w:id="2775" w:author="Erin Stephenson" w:date="2019-03-13T19:33:00Z">
              <w:rPr/>
            </w:rPrChange>
          </w:rPr>
          <w:t xml:space="preserve">when mTORC1 is inhibited by rapamycin </w:t>
        </w:r>
        <w:r w:rsidR="003246A2" w:rsidRPr="00ED672B">
          <w:rPr>
            <w:rFonts w:asciiTheme="minorHAnsi" w:hAnsiTheme="minorHAnsi"/>
            <w:rPrChange w:id="2776" w:author="Erin Stephenson" w:date="2019-03-13T19:33:00Z">
              <w:rPr/>
            </w:rPrChange>
          </w:rPr>
          <w:t>[</w:t>
        </w:r>
      </w:ins>
      <w:ins w:id="2777" w:author="Erin Stephenson" w:date="2019-03-12T14:25:00Z">
        <w:r w:rsidR="009D2BB0" w:rsidRPr="00ED672B">
          <w:rPr>
            <w:rFonts w:asciiTheme="minorHAnsi" w:hAnsiTheme="minorHAnsi"/>
            <w:rPrChange w:id="2778" w:author="Erin Stephenson" w:date="2019-03-13T19:33:00Z">
              <w:rPr/>
            </w:rPrChange>
          </w:rPr>
          <w:t>Philip 2015 J Physiol 593(18):4275-84</w:t>
        </w:r>
      </w:ins>
      <w:ins w:id="2779" w:author="Erin Stephenson" w:date="2019-03-12T14:16:00Z">
        <w:r w:rsidR="003246A2" w:rsidRPr="00ED672B">
          <w:rPr>
            <w:rFonts w:asciiTheme="minorHAnsi" w:hAnsiTheme="minorHAnsi"/>
            <w:rPrChange w:id="2780" w:author="Erin Stephenson" w:date="2019-03-13T19:33:00Z">
              <w:rPr/>
            </w:rPrChange>
          </w:rPr>
          <w:t>]</w:t>
        </w:r>
        <w:r w:rsidR="0016298F" w:rsidRPr="00ED672B">
          <w:rPr>
            <w:rFonts w:asciiTheme="minorHAnsi" w:hAnsiTheme="minorHAnsi"/>
            <w:rPrChange w:id="2781" w:author="Erin Stephenson" w:date="2019-03-13T19:33:00Z">
              <w:rPr/>
            </w:rPrChange>
          </w:rPr>
          <w:t xml:space="preserve">. </w:t>
        </w:r>
      </w:ins>
    </w:p>
    <w:p w14:paraId="0FAD004F" w14:textId="52DE6A35" w:rsidR="00353CAF" w:rsidRPr="00ED672B" w:rsidRDefault="00A3201B" w:rsidP="00475EC8">
      <w:pPr>
        <w:rPr>
          <w:ins w:id="2782" w:author="Erin Stephenson" w:date="2019-03-13T17:15:00Z"/>
          <w:rFonts w:asciiTheme="minorHAnsi" w:hAnsiTheme="minorHAnsi"/>
          <w:rPrChange w:id="2783" w:author="Erin Stephenson" w:date="2019-03-13T19:33:00Z">
            <w:rPr>
              <w:ins w:id="2784" w:author="Erin Stephenson" w:date="2019-03-13T17:15:00Z"/>
            </w:rPr>
          </w:rPrChange>
        </w:rPr>
      </w:pPr>
      <w:ins w:id="2785" w:author="Erin Stephenson" w:date="2019-03-13T16:30:00Z">
        <w:r w:rsidRPr="00ED672B">
          <w:rPr>
            <w:rFonts w:asciiTheme="minorHAnsi" w:hAnsiTheme="minorHAnsi"/>
            <w:rPrChange w:id="2786" w:author="Erin Stephenson" w:date="2019-03-13T19:33:00Z">
              <w:rPr/>
            </w:rPrChange>
          </w:rPr>
          <w:lastRenderedPageBreak/>
          <w:t xml:space="preserve">Previous studies have shown that </w:t>
        </w:r>
      </w:ins>
      <w:ins w:id="2787" w:author="Erin Stephenson" w:date="2019-03-13T16:31:00Z">
        <w:r w:rsidRPr="00ED672B">
          <w:rPr>
            <w:rFonts w:asciiTheme="minorHAnsi" w:hAnsiTheme="minorHAnsi"/>
            <w:rPrChange w:id="2788" w:author="Erin Stephenson" w:date="2019-03-13T19:33:00Z">
              <w:rPr/>
            </w:rPrChange>
          </w:rPr>
          <w:t xml:space="preserve">activating mTORC1 through deletion of </w:t>
        </w:r>
        <w:r w:rsidRPr="00ED672B">
          <w:rPr>
            <w:rFonts w:asciiTheme="minorHAnsi" w:hAnsiTheme="minorHAnsi"/>
            <w:i/>
            <w:rPrChange w:id="2789" w:author="Erin Stephenson" w:date="2019-03-13T19:33:00Z">
              <w:rPr/>
            </w:rPrChange>
          </w:rPr>
          <w:t>Tsc1</w:t>
        </w:r>
        <w:r w:rsidRPr="00ED672B">
          <w:rPr>
            <w:rFonts w:asciiTheme="minorHAnsi" w:hAnsiTheme="minorHAnsi"/>
            <w:rPrChange w:id="2790" w:author="Erin Stephenson" w:date="2019-03-13T19:33:00Z">
              <w:rPr/>
            </w:rPrChange>
          </w:rPr>
          <w:t xml:space="preserve"> in skeletal muscle results in smaller mice</w:t>
        </w:r>
      </w:ins>
      <w:ins w:id="2791" w:author="Erin Stephenson" w:date="2019-03-13T16:32:00Z">
        <w:r w:rsidRPr="00ED672B">
          <w:rPr>
            <w:rFonts w:asciiTheme="minorHAnsi" w:hAnsiTheme="minorHAnsi"/>
            <w:rPrChange w:id="2792" w:author="Erin Stephenson" w:date="2019-03-13T19:33:00Z">
              <w:rPr/>
            </w:rPrChange>
          </w:rPr>
          <w:t xml:space="preserve"> that have </w:t>
        </w:r>
      </w:ins>
      <w:ins w:id="2793" w:author="Erin Stephenson" w:date="2019-03-13T16:33:00Z">
        <w:r w:rsidRPr="00ED672B">
          <w:rPr>
            <w:rFonts w:asciiTheme="minorHAnsi" w:hAnsiTheme="minorHAnsi"/>
            <w:rPrChange w:id="2794" w:author="Erin Stephenson" w:date="2019-03-13T19:33:00Z">
              <w:rPr/>
            </w:rPrChange>
          </w:rPr>
          <w:t xml:space="preserve">significantly </w:t>
        </w:r>
      </w:ins>
      <w:ins w:id="2795" w:author="Erin Stephenson" w:date="2019-03-13T16:32:00Z">
        <w:r w:rsidRPr="00ED672B">
          <w:rPr>
            <w:rFonts w:asciiTheme="minorHAnsi" w:hAnsiTheme="minorHAnsi"/>
            <w:rPrChange w:id="2796" w:author="Erin Stephenson" w:date="2019-03-13T19:33:00Z">
              <w:rPr/>
            </w:rPrChange>
          </w:rPr>
          <w:t>low</w:t>
        </w:r>
      </w:ins>
      <w:ins w:id="2797" w:author="Erin Stephenson" w:date="2019-03-13T16:33:00Z">
        <w:r w:rsidRPr="00ED672B">
          <w:rPr>
            <w:rFonts w:asciiTheme="minorHAnsi" w:hAnsiTheme="minorHAnsi"/>
            <w:rPrChange w:id="2798" w:author="Erin Stephenson" w:date="2019-03-13T19:33:00Z">
              <w:rPr/>
            </w:rPrChange>
          </w:rPr>
          <w:t>er</w:t>
        </w:r>
      </w:ins>
      <w:ins w:id="2799" w:author="Erin Stephenson" w:date="2019-03-13T16:32:00Z">
        <w:r w:rsidRPr="00ED672B">
          <w:rPr>
            <w:rFonts w:asciiTheme="minorHAnsi" w:hAnsiTheme="minorHAnsi"/>
            <w:rPrChange w:id="2800" w:author="Erin Stephenson" w:date="2019-03-13T19:33:00Z">
              <w:rPr/>
            </w:rPrChange>
          </w:rPr>
          <w:t xml:space="preserve"> body fat</w:t>
        </w:r>
      </w:ins>
      <w:ins w:id="2801" w:author="Erin Stephenson" w:date="2019-03-13T16:33:00Z">
        <w:r w:rsidRPr="00ED672B">
          <w:rPr>
            <w:rFonts w:asciiTheme="minorHAnsi" w:hAnsiTheme="minorHAnsi"/>
            <w:rPrChange w:id="2802" w:author="Erin Stephenson" w:date="2019-03-13T19:33:00Z">
              <w:rPr/>
            </w:rPrChange>
          </w:rPr>
          <w:t xml:space="preserve"> than wild-type </w:t>
        </w:r>
      </w:ins>
      <w:ins w:id="2803" w:author="Erin Stephenson" w:date="2019-03-13T17:44:00Z">
        <w:r w:rsidR="003272C0" w:rsidRPr="00ED672B">
          <w:rPr>
            <w:rFonts w:asciiTheme="minorHAnsi" w:hAnsiTheme="minorHAnsi"/>
            <w:rPrChange w:id="2804" w:author="Erin Stephenson" w:date="2019-03-13T19:33:00Z">
              <w:rPr/>
            </w:rPrChange>
          </w:rPr>
          <w:t>mice</w:t>
        </w:r>
      </w:ins>
      <w:ins w:id="2805" w:author="Erin Stephenson" w:date="2019-03-13T16:35:00Z">
        <w:r w:rsidR="00594316" w:rsidRPr="00ED672B">
          <w:rPr>
            <w:rFonts w:asciiTheme="minorHAnsi" w:hAnsiTheme="minorHAnsi"/>
            <w:rPrChange w:id="2806" w:author="Erin Stephenson" w:date="2019-03-13T19:33:00Z">
              <w:rPr/>
            </w:rPrChange>
          </w:rPr>
          <w:t xml:space="preserve"> and are resistant to </w:t>
        </w:r>
      </w:ins>
      <w:ins w:id="2807" w:author="Erin Stephenson" w:date="2019-03-13T16:38:00Z">
        <w:r w:rsidR="003F2E71" w:rsidRPr="00ED672B">
          <w:rPr>
            <w:rFonts w:asciiTheme="minorHAnsi" w:hAnsiTheme="minorHAnsi"/>
            <w:rPrChange w:id="2808" w:author="Erin Stephenson" w:date="2019-03-13T19:33:00Z">
              <w:rPr/>
            </w:rPrChange>
          </w:rPr>
          <w:t xml:space="preserve">both </w:t>
        </w:r>
      </w:ins>
      <w:ins w:id="2809" w:author="Erin Stephenson" w:date="2019-03-13T16:35:00Z">
        <w:r w:rsidR="00594316" w:rsidRPr="00ED672B">
          <w:rPr>
            <w:rFonts w:asciiTheme="minorHAnsi" w:hAnsiTheme="minorHAnsi"/>
            <w:rPrChange w:id="2810" w:author="Erin Stephenson" w:date="2019-03-13T19:33:00Z">
              <w:rPr/>
            </w:rPrChange>
          </w:rPr>
          <w:t>diet-induced obesity</w:t>
        </w:r>
      </w:ins>
      <w:ins w:id="2811" w:author="Erin Stephenson" w:date="2019-03-13T16:33:00Z">
        <w:r w:rsidRPr="00ED672B">
          <w:rPr>
            <w:rFonts w:asciiTheme="minorHAnsi" w:hAnsiTheme="minorHAnsi"/>
            <w:rPrChange w:id="2812" w:author="Erin Stephenson" w:date="2019-03-13T19:33:00Z">
              <w:rPr/>
            </w:rPrChange>
          </w:rPr>
          <w:t xml:space="preserve"> </w:t>
        </w:r>
      </w:ins>
      <w:ins w:id="2813" w:author="Erin Stephenson" w:date="2019-03-13T16:39:00Z">
        <w:r w:rsidR="008D0B6F" w:rsidRPr="00ED672B">
          <w:rPr>
            <w:rFonts w:asciiTheme="minorHAnsi" w:hAnsiTheme="minorHAnsi"/>
            <w:rPrChange w:id="2814" w:author="Erin Stephenson" w:date="2019-03-13T19:33:00Z">
              <w:rPr/>
            </w:rPrChange>
          </w:rPr>
          <w:t xml:space="preserve">and age-associated gains in adiposity </w:t>
        </w:r>
      </w:ins>
      <w:ins w:id="2815" w:author="Erin Stephenson" w:date="2019-03-13T16:33:00Z">
        <w:r w:rsidRPr="00ED672B">
          <w:rPr>
            <w:rFonts w:asciiTheme="minorHAnsi" w:hAnsiTheme="minorHAnsi"/>
            <w:rPrChange w:id="2816" w:author="Erin Stephenson" w:date="2019-03-13T19:33:00Z">
              <w:rPr/>
            </w:rPrChange>
          </w:rPr>
          <w:t>[</w:t>
        </w:r>
        <w:commentRangeStart w:id="2817"/>
        <w:r w:rsidRPr="00ED672B">
          <w:rPr>
            <w:rFonts w:asciiTheme="minorHAnsi" w:hAnsiTheme="minorHAnsi"/>
            <w:rPrChange w:id="2818" w:author="Erin Stephenson" w:date="2019-03-13T19:33:00Z">
              <w:rPr/>
            </w:rPrChange>
          </w:rPr>
          <w:t>REF</w:t>
        </w:r>
      </w:ins>
      <w:commentRangeEnd w:id="2817"/>
      <w:ins w:id="2819" w:author="Erin Stephenson" w:date="2019-03-13T16:34:00Z">
        <w:r w:rsidRPr="00ED672B">
          <w:rPr>
            <w:rStyle w:val="CommentReference"/>
            <w:rFonts w:asciiTheme="minorHAnsi" w:hAnsiTheme="minorHAnsi"/>
            <w:rPrChange w:id="2820" w:author="Erin Stephenson" w:date="2019-03-13T19:33:00Z">
              <w:rPr>
                <w:rStyle w:val="CommentReference"/>
              </w:rPr>
            </w:rPrChange>
          </w:rPr>
          <w:commentReference w:id="2817"/>
        </w:r>
      </w:ins>
      <w:ins w:id="2821" w:author="Erin Stephenson" w:date="2019-03-13T16:33:00Z">
        <w:r w:rsidRPr="00ED672B">
          <w:rPr>
            <w:rFonts w:asciiTheme="minorHAnsi" w:hAnsiTheme="minorHAnsi"/>
            <w:rPrChange w:id="2822" w:author="Erin Stephenson" w:date="2019-03-13T19:33:00Z">
              <w:rPr/>
            </w:rPrChange>
          </w:rPr>
          <w:t xml:space="preserve">]. Our results are in agreement with these data, and </w:t>
        </w:r>
      </w:ins>
      <w:ins w:id="2823" w:author="Erin Stephenson" w:date="2019-03-13T16:35:00Z">
        <w:r w:rsidR="002134DF" w:rsidRPr="00ED672B">
          <w:rPr>
            <w:rFonts w:asciiTheme="minorHAnsi" w:hAnsiTheme="minorHAnsi"/>
            <w:rPrChange w:id="2824" w:author="Erin Stephenson" w:date="2019-03-13T19:33:00Z">
              <w:rPr/>
            </w:rPrChange>
          </w:rPr>
          <w:t xml:space="preserve">we provide evidence that the </w:t>
        </w:r>
      </w:ins>
      <w:ins w:id="2825" w:author="Erin Stephenson" w:date="2019-03-13T16:36:00Z">
        <w:r w:rsidR="002134DF" w:rsidRPr="00ED672B">
          <w:rPr>
            <w:rFonts w:asciiTheme="minorHAnsi" w:hAnsiTheme="minorHAnsi"/>
            <w:rPrChange w:id="2826" w:author="Erin Stephenson" w:date="2019-03-13T19:33:00Z">
              <w:rPr/>
            </w:rPrChange>
          </w:rPr>
          <w:t>lower</w:t>
        </w:r>
      </w:ins>
      <w:ins w:id="2827" w:author="Erin Stephenson" w:date="2019-03-13T16:35:00Z">
        <w:r w:rsidR="002134DF" w:rsidRPr="00ED672B">
          <w:rPr>
            <w:rFonts w:asciiTheme="minorHAnsi" w:hAnsiTheme="minorHAnsi"/>
            <w:rPrChange w:id="2828" w:author="Erin Stephenson" w:date="2019-03-13T19:33:00Z">
              <w:rPr/>
            </w:rPrChange>
          </w:rPr>
          <w:t xml:space="preserve"> body fat</w:t>
        </w:r>
      </w:ins>
      <w:ins w:id="2829" w:author="Erin Stephenson" w:date="2019-03-13T16:36:00Z">
        <w:r w:rsidR="002134DF" w:rsidRPr="00ED672B">
          <w:rPr>
            <w:rFonts w:asciiTheme="minorHAnsi" w:hAnsiTheme="minorHAnsi"/>
            <w:rPrChange w:id="2830" w:author="Erin Stephenson" w:date="2019-03-13T19:33:00Z">
              <w:rPr/>
            </w:rPrChange>
          </w:rPr>
          <w:t xml:space="preserve"> observed in these animals</w:t>
        </w:r>
      </w:ins>
      <w:ins w:id="2831" w:author="Erin Stephenson" w:date="2019-03-13T16:35:00Z">
        <w:r w:rsidR="002134DF" w:rsidRPr="00ED672B">
          <w:rPr>
            <w:rFonts w:asciiTheme="minorHAnsi" w:hAnsiTheme="minorHAnsi"/>
            <w:rPrChange w:id="2832" w:author="Erin Stephenson" w:date="2019-03-13T19:33:00Z">
              <w:rPr/>
            </w:rPrChange>
          </w:rPr>
          <w:t xml:space="preserve"> may be conferred</w:t>
        </w:r>
      </w:ins>
      <w:ins w:id="2833" w:author="Erin Stephenson" w:date="2019-03-13T16:48:00Z">
        <w:r w:rsidR="00CB15DE" w:rsidRPr="00ED672B">
          <w:rPr>
            <w:rFonts w:asciiTheme="minorHAnsi" w:hAnsiTheme="minorHAnsi"/>
            <w:rPrChange w:id="2834" w:author="Erin Stephenson" w:date="2019-03-13T19:33:00Z">
              <w:rPr/>
            </w:rPrChange>
          </w:rPr>
          <w:t>, in part,</w:t>
        </w:r>
      </w:ins>
      <w:ins w:id="2835" w:author="Erin Stephenson" w:date="2019-03-13T16:35:00Z">
        <w:r w:rsidR="002134DF" w:rsidRPr="00ED672B">
          <w:rPr>
            <w:rFonts w:asciiTheme="minorHAnsi" w:hAnsiTheme="minorHAnsi"/>
            <w:rPrChange w:id="2836" w:author="Erin Stephenson" w:date="2019-03-13T19:33:00Z">
              <w:rPr/>
            </w:rPrChange>
          </w:rPr>
          <w:t xml:space="preserve"> by</w:t>
        </w:r>
      </w:ins>
      <w:ins w:id="2837" w:author="Erin Stephenson" w:date="2019-03-13T16:36:00Z">
        <w:r w:rsidR="002134DF" w:rsidRPr="00ED672B">
          <w:rPr>
            <w:rFonts w:asciiTheme="minorHAnsi" w:hAnsiTheme="minorHAnsi"/>
            <w:rPrChange w:id="2838" w:author="Erin Stephenson" w:date="2019-03-13T19:33:00Z">
              <w:rPr/>
            </w:rPrChange>
          </w:rPr>
          <w:t xml:space="preserve"> an increase in skeletal muscle </w:t>
        </w:r>
      </w:ins>
      <w:ins w:id="2839" w:author="Erin Stephenson" w:date="2019-03-13T16:48:00Z">
        <w:r w:rsidR="00CB15DE" w:rsidRPr="00ED672B">
          <w:rPr>
            <w:rFonts w:asciiTheme="minorHAnsi" w:hAnsiTheme="minorHAnsi"/>
            <w:rPrChange w:id="2840" w:author="Erin Stephenson" w:date="2019-03-13T19:33:00Z">
              <w:rPr/>
            </w:rPrChange>
          </w:rPr>
          <w:t>thermogenesis</w:t>
        </w:r>
      </w:ins>
      <w:ins w:id="2841" w:author="Erin Stephenson" w:date="2019-03-13T17:16:00Z">
        <w:r w:rsidR="00353CAF" w:rsidRPr="00ED672B">
          <w:rPr>
            <w:rFonts w:asciiTheme="minorHAnsi" w:hAnsiTheme="minorHAnsi"/>
            <w:rPrChange w:id="2842" w:author="Erin Stephenson" w:date="2019-03-13T19:33:00Z">
              <w:rPr/>
            </w:rPrChange>
          </w:rPr>
          <w:t xml:space="preserve"> via sarcolipin-driven uncoupling of SERCA2</w:t>
        </w:r>
      </w:ins>
      <w:ins w:id="2843" w:author="Erin Stephenson" w:date="2019-03-13T16:36:00Z">
        <w:r w:rsidR="002134DF" w:rsidRPr="00ED672B">
          <w:rPr>
            <w:rFonts w:asciiTheme="minorHAnsi" w:hAnsiTheme="minorHAnsi"/>
            <w:rPrChange w:id="2844" w:author="Erin Stephenson" w:date="2019-03-13T19:33:00Z">
              <w:rPr/>
            </w:rPrChange>
          </w:rPr>
          <w:t xml:space="preserve">. </w:t>
        </w:r>
      </w:ins>
    </w:p>
    <w:p w14:paraId="345A7E8F" w14:textId="77777777" w:rsidR="00353CAF" w:rsidRPr="00ED672B" w:rsidRDefault="00353CAF" w:rsidP="00475EC8">
      <w:pPr>
        <w:rPr>
          <w:ins w:id="2845" w:author="Erin Stephenson" w:date="2019-03-13T17:17:00Z"/>
          <w:rFonts w:asciiTheme="minorHAnsi" w:hAnsiTheme="minorHAnsi"/>
          <w:rPrChange w:id="2846" w:author="Erin Stephenson" w:date="2019-03-13T19:33:00Z">
            <w:rPr>
              <w:ins w:id="2847" w:author="Erin Stephenson" w:date="2019-03-13T17:17:00Z"/>
            </w:rPr>
          </w:rPrChange>
        </w:rPr>
      </w:pPr>
    </w:p>
    <w:p w14:paraId="6BBAD6A4" w14:textId="29E9F1FB" w:rsidR="00A3201B" w:rsidRPr="00ED672B" w:rsidRDefault="003272C0" w:rsidP="00475EC8">
      <w:pPr>
        <w:rPr>
          <w:ins w:id="2848" w:author="Erin Stephenson" w:date="2019-03-13T16:31:00Z"/>
          <w:rFonts w:asciiTheme="minorHAnsi" w:hAnsiTheme="minorHAnsi"/>
          <w:rPrChange w:id="2849" w:author="Erin Stephenson" w:date="2019-03-13T19:33:00Z">
            <w:rPr>
              <w:ins w:id="2850" w:author="Erin Stephenson" w:date="2019-03-13T16:31:00Z"/>
            </w:rPr>
          </w:rPrChange>
        </w:rPr>
      </w:pPr>
      <w:ins w:id="2851" w:author="Erin Stephenson" w:date="2019-03-13T17:45:00Z">
        <w:r w:rsidRPr="00ED672B">
          <w:rPr>
            <w:rFonts w:asciiTheme="minorHAnsi" w:hAnsiTheme="minorHAnsi"/>
            <w:rPrChange w:id="2852" w:author="Erin Stephenson" w:date="2019-03-13T19:33:00Z">
              <w:rPr/>
            </w:rPrChange>
          </w:rPr>
          <w:t>Skeletal muscle thermogen</w:t>
        </w:r>
      </w:ins>
      <w:ins w:id="2853" w:author="Erin Stephenson" w:date="2019-03-13T17:49:00Z">
        <w:r w:rsidR="00E5468F" w:rsidRPr="00ED672B">
          <w:rPr>
            <w:rFonts w:asciiTheme="minorHAnsi" w:hAnsiTheme="minorHAnsi"/>
            <w:rPrChange w:id="2854" w:author="Erin Stephenson" w:date="2019-03-13T19:33:00Z">
              <w:rPr/>
            </w:rPrChange>
          </w:rPr>
          <w:t>ic pathway</w:t>
        </w:r>
      </w:ins>
      <w:ins w:id="2855" w:author="Erin Stephenson" w:date="2019-03-13T17:45:00Z">
        <w:r w:rsidRPr="00ED672B">
          <w:rPr>
            <w:rFonts w:asciiTheme="minorHAnsi" w:hAnsiTheme="minorHAnsi"/>
            <w:rPrChange w:id="2856" w:author="Erin Stephenson" w:date="2019-03-13T19:33:00Z">
              <w:rPr/>
            </w:rPrChange>
          </w:rPr>
          <w:t xml:space="preserve">s </w:t>
        </w:r>
        <w:r w:rsidR="00E5468F" w:rsidRPr="00ED672B">
          <w:rPr>
            <w:rFonts w:asciiTheme="minorHAnsi" w:hAnsiTheme="minorHAnsi"/>
            <w:rPrChange w:id="2857" w:author="Erin Stephenson" w:date="2019-03-13T19:33:00Z">
              <w:rPr/>
            </w:rPrChange>
          </w:rPr>
          <w:t>are</w:t>
        </w:r>
        <w:r w:rsidRPr="00ED672B">
          <w:rPr>
            <w:rFonts w:asciiTheme="minorHAnsi" w:hAnsiTheme="minorHAnsi"/>
            <w:rPrChange w:id="2858" w:author="Erin Stephenson" w:date="2019-03-13T19:33:00Z">
              <w:rPr/>
            </w:rPrChange>
          </w:rPr>
          <w:t xml:space="preserve"> important co</w:t>
        </w:r>
      </w:ins>
      <w:ins w:id="2859" w:author="Erin Stephenson" w:date="2019-03-13T17:52:00Z">
        <w:r w:rsidR="00E5468F" w:rsidRPr="00ED672B">
          <w:rPr>
            <w:rFonts w:asciiTheme="minorHAnsi" w:hAnsiTheme="minorHAnsi"/>
            <w:rPrChange w:id="2860" w:author="Erin Stephenson" w:date="2019-03-13T19:33:00Z">
              <w:rPr/>
            </w:rPrChange>
          </w:rPr>
          <w:t>ntributors to</w:t>
        </w:r>
      </w:ins>
      <w:ins w:id="2861" w:author="Erin Stephenson" w:date="2019-03-13T17:45:00Z">
        <w:r w:rsidRPr="00ED672B">
          <w:rPr>
            <w:rFonts w:asciiTheme="minorHAnsi" w:hAnsiTheme="minorHAnsi"/>
            <w:rPrChange w:id="2862" w:author="Erin Stephenson" w:date="2019-03-13T19:33:00Z">
              <w:rPr/>
            </w:rPrChange>
          </w:rPr>
          <w:t xml:space="preserve"> </w:t>
        </w:r>
      </w:ins>
      <w:ins w:id="2863" w:author="Erin Stephenson" w:date="2019-03-13T17:59:00Z">
        <w:r w:rsidR="004D290B" w:rsidRPr="00ED672B">
          <w:rPr>
            <w:rFonts w:asciiTheme="minorHAnsi" w:hAnsiTheme="minorHAnsi"/>
            <w:rPrChange w:id="2864" w:author="Erin Stephenson" w:date="2019-03-13T19:33:00Z">
              <w:rPr/>
            </w:rPrChange>
          </w:rPr>
          <w:t xml:space="preserve">both shivering and </w:t>
        </w:r>
      </w:ins>
      <w:ins w:id="2865" w:author="Erin Stephenson" w:date="2019-03-13T17:46:00Z">
        <w:r w:rsidR="00E5468F" w:rsidRPr="00ED672B">
          <w:rPr>
            <w:rFonts w:asciiTheme="minorHAnsi" w:hAnsiTheme="minorHAnsi"/>
            <w:rPrChange w:id="2866" w:author="Erin Stephenson" w:date="2019-03-13T19:33:00Z">
              <w:rPr/>
            </w:rPrChange>
          </w:rPr>
          <w:t>non-shivering thermogenesis</w:t>
        </w:r>
        <w:r w:rsidR="00A91AC8" w:rsidRPr="00ED672B">
          <w:rPr>
            <w:rFonts w:asciiTheme="minorHAnsi" w:hAnsiTheme="minorHAnsi"/>
            <w:rPrChange w:id="2867" w:author="Erin Stephenson" w:date="2019-03-13T19:33:00Z">
              <w:rPr/>
            </w:rPrChange>
          </w:rPr>
          <w:t xml:space="preserve"> and while </w:t>
        </w:r>
      </w:ins>
      <w:ins w:id="2868" w:author="Erin Stephenson" w:date="2019-03-13T18:05:00Z">
        <w:r w:rsidR="004A13B1" w:rsidRPr="00ED672B">
          <w:rPr>
            <w:rFonts w:asciiTheme="minorHAnsi" w:hAnsiTheme="minorHAnsi"/>
            <w:rPrChange w:id="2869" w:author="Erin Stephenson" w:date="2019-03-13T19:33:00Z">
              <w:rPr/>
            </w:rPrChange>
          </w:rPr>
          <w:t>m</w:t>
        </w:r>
      </w:ins>
      <w:ins w:id="2870" w:author="Erin Stephenson" w:date="2019-03-13T18:04:00Z">
        <w:r w:rsidR="004A13B1" w:rsidRPr="00ED672B">
          <w:rPr>
            <w:rFonts w:asciiTheme="minorHAnsi" w:hAnsiTheme="minorHAnsi"/>
            <w:rPrChange w:id="2871" w:author="Erin Stephenson" w:date="2019-03-13T19:33:00Z">
              <w:rPr/>
            </w:rPrChange>
          </w:rPr>
          <w:t>itochondrial-generated thermogenic pathways have been well described</w:t>
        </w:r>
      </w:ins>
      <w:ins w:id="2872" w:author="Erin Stephenson" w:date="2019-03-13T18:10:00Z">
        <w:r w:rsidR="00A91AC8" w:rsidRPr="00ED672B">
          <w:rPr>
            <w:rFonts w:asciiTheme="minorHAnsi" w:hAnsiTheme="minorHAnsi"/>
            <w:rPrChange w:id="2873" w:author="Erin Stephenson" w:date="2019-03-13T19:33:00Z">
              <w:rPr/>
            </w:rPrChange>
          </w:rPr>
          <w:t xml:space="preserve"> as potential targets for leveraging skeletal muscle thermogenesis</w:t>
        </w:r>
      </w:ins>
      <w:ins w:id="2874" w:author="Erin Stephenson" w:date="2019-03-13T18:04:00Z">
        <w:r w:rsidR="004A13B1" w:rsidRPr="00ED672B">
          <w:rPr>
            <w:rFonts w:asciiTheme="minorHAnsi" w:hAnsiTheme="minorHAnsi"/>
            <w:rPrChange w:id="2875" w:author="Erin Stephenson" w:date="2019-03-13T19:33:00Z">
              <w:rPr/>
            </w:rPrChange>
          </w:rPr>
          <w:t xml:space="preserve"> </w:t>
        </w:r>
      </w:ins>
      <w:ins w:id="2876" w:author="Erin Stephenson" w:date="2019-03-13T18:10:00Z">
        <w:r w:rsidR="00A91AC8" w:rsidRPr="00ED672B">
          <w:rPr>
            <w:rFonts w:asciiTheme="minorHAnsi" w:hAnsiTheme="minorHAnsi"/>
            <w:rPrChange w:id="2877" w:author="Erin Stephenson" w:date="2019-03-13T19:33:00Z">
              <w:rPr/>
            </w:rPrChange>
          </w:rPr>
          <w:t xml:space="preserve">to combat </w:t>
        </w:r>
      </w:ins>
      <w:ins w:id="2878" w:author="Erin Stephenson" w:date="2019-03-13T18:11:00Z">
        <w:r w:rsidR="00A91AC8" w:rsidRPr="00ED672B">
          <w:rPr>
            <w:rFonts w:asciiTheme="minorHAnsi" w:hAnsiTheme="minorHAnsi"/>
            <w:rPrChange w:id="2879" w:author="Erin Stephenson" w:date="2019-03-13T19:33:00Z">
              <w:rPr/>
            </w:rPrChange>
          </w:rPr>
          <w:t>obesity</w:t>
        </w:r>
      </w:ins>
      <w:ins w:id="2880" w:author="Erin Stephenson" w:date="2019-03-13T18:05:00Z">
        <w:r w:rsidR="004A13B1" w:rsidRPr="00ED672B">
          <w:rPr>
            <w:rFonts w:asciiTheme="minorHAnsi" w:hAnsiTheme="minorHAnsi"/>
            <w:rPrChange w:id="2881" w:author="Erin Stephenson" w:date="2019-03-13T19:33:00Z">
              <w:rPr/>
            </w:rPrChange>
          </w:rPr>
          <w:t xml:space="preserve"> [</w:t>
        </w:r>
      </w:ins>
      <w:commentRangeStart w:id="2882"/>
      <w:ins w:id="2883" w:author="Erin Stephenson" w:date="2019-03-13T18:09:00Z">
        <w:r w:rsidR="00A91AC8" w:rsidRPr="00ED672B">
          <w:rPr>
            <w:rFonts w:asciiTheme="minorHAnsi" w:hAnsiTheme="minorHAnsi"/>
            <w:rPrChange w:id="2884" w:author="Erin Stephenson" w:date="2019-03-13T19:33:00Z">
              <w:rPr/>
            </w:rPrChange>
          </w:rPr>
          <w:t>van den Berg 2011 Curr Opin Clin Nutr Metab Care 14(3):243-9</w:t>
        </w:r>
      </w:ins>
      <w:commentRangeEnd w:id="2882"/>
      <w:ins w:id="2885" w:author="Erin Stephenson" w:date="2019-03-13T18:26:00Z">
        <w:r w:rsidR="00770B56" w:rsidRPr="00ED672B">
          <w:rPr>
            <w:rStyle w:val="CommentReference"/>
            <w:rFonts w:asciiTheme="minorHAnsi" w:hAnsiTheme="minorHAnsi"/>
            <w:rPrChange w:id="2886" w:author="Erin Stephenson" w:date="2019-03-13T19:33:00Z">
              <w:rPr>
                <w:rStyle w:val="CommentReference"/>
              </w:rPr>
            </w:rPrChange>
          </w:rPr>
          <w:commentReference w:id="2882"/>
        </w:r>
      </w:ins>
      <w:ins w:id="2887" w:author="Erin Stephenson" w:date="2019-03-13T18:09:00Z">
        <w:r w:rsidR="00A91AC8" w:rsidRPr="00ED672B">
          <w:rPr>
            <w:rFonts w:asciiTheme="minorHAnsi" w:hAnsiTheme="minorHAnsi"/>
            <w:rPrChange w:id="2888" w:author="Erin Stephenson" w:date="2019-03-13T19:33:00Z">
              <w:rPr/>
            </w:rPrChange>
          </w:rPr>
          <w:t>]</w:t>
        </w:r>
      </w:ins>
      <w:ins w:id="2889" w:author="Erin Stephenson" w:date="2019-03-13T18:06:00Z">
        <w:r w:rsidR="000E4630" w:rsidRPr="00ED672B">
          <w:rPr>
            <w:rFonts w:asciiTheme="minorHAnsi" w:hAnsiTheme="minorHAnsi"/>
            <w:rPrChange w:id="2890" w:author="Erin Stephenson" w:date="2019-03-13T19:33:00Z">
              <w:rPr/>
            </w:rPrChange>
          </w:rPr>
          <w:t>,</w:t>
        </w:r>
      </w:ins>
      <w:ins w:id="2891" w:author="Erin Stephenson" w:date="2019-03-13T18:04:00Z">
        <w:r w:rsidR="004A13B1" w:rsidRPr="00ED672B">
          <w:rPr>
            <w:rFonts w:asciiTheme="minorHAnsi" w:hAnsiTheme="minorHAnsi"/>
            <w:rPrChange w:id="2892" w:author="Erin Stephenson" w:date="2019-03-13T19:33:00Z">
              <w:rPr/>
            </w:rPrChange>
          </w:rPr>
          <w:t xml:space="preserve"> </w:t>
        </w:r>
      </w:ins>
      <w:ins w:id="2893" w:author="Erin Stephenson" w:date="2019-03-13T18:05:00Z">
        <w:r w:rsidR="004A13B1" w:rsidRPr="00ED672B">
          <w:rPr>
            <w:rFonts w:asciiTheme="minorHAnsi" w:hAnsiTheme="minorHAnsi"/>
            <w:rPrChange w:id="2894" w:author="Erin Stephenson" w:date="2019-03-13T19:33:00Z">
              <w:rPr/>
            </w:rPrChange>
          </w:rPr>
          <w:t xml:space="preserve">other, lesser-known heat generating pathways </w:t>
        </w:r>
      </w:ins>
      <w:ins w:id="2895" w:author="Erin Stephenson" w:date="2019-03-13T18:14:00Z">
        <w:r w:rsidR="00FD2D4C" w:rsidRPr="00ED672B">
          <w:rPr>
            <w:rFonts w:asciiTheme="minorHAnsi" w:hAnsiTheme="minorHAnsi"/>
            <w:rPrChange w:id="2896" w:author="Erin Stephenson" w:date="2019-03-13T19:33:00Z">
              <w:rPr/>
            </w:rPrChange>
          </w:rPr>
          <w:t>may</w:t>
        </w:r>
      </w:ins>
      <w:ins w:id="2897" w:author="Erin Stephenson" w:date="2019-03-13T18:05:00Z">
        <w:r w:rsidR="004A13B1" w:rsidRPr="00ED672B">
          <w:rPr>
            <w:rFonts w:asciiTheme="minorHAnsi" w:hAnsiTheme="minorHAnsi"/>
            <w:rPrChange w:id="2898" w:author="Erin Stephenson" w:date="2019-03-13T19:33:00Z">
              <w:rPr/>
            </w:rPrChange>
          </w:rPr>
          <w:t xml:space="preserve"> also </w:t>
        </w:r>
      </w:ins>
      <w:ins w:id="2899" w:author="Erin Stephenson" w:date="2019-03-13T18:14:00Z">
        <w:r w:rsidR="00FD2D4C" w:rsidRPr="00ED672B">
          <w:rPr>
            <w:rFonts w:asciiTheme="minorHAnsi" w:hAnsiTheme="minorHAnsi"/>
            <w:rPrChange w:id="2900" w:author="Erin Stephenson" w:date="2019-03-13T19:33:00Z">
              <w:rPr/>
            </w:rPrChange>
          </w:rPr>
          <w:t xml:space="preserve">be </w:t>
        </w:r>
      </w:ins>
      <w:ins w:id="2901" w:author="Erin Stephenson" w:date="2019-03-13T18:05:00Z">
        <w:r w:rsidR="004A13B1" w:rsidRPr="00ED672B">
          <w:rPr>
            <w:rFonts w:asciiTheme="minorHAnsi" w:hAnsiTheme="minorHAnsi"/>
            <w:rPrChange w:id="2902" w:author="Erin Stephenson" w:date="2019-03-13T19:33:00Z">
              <w:rPr/>
            </w:rPrChange>
          </w:rPr>
          <w:t xml:space="preserve">important. </w:t>
        </w:r>
      </w:ins>
      <w:ins w:id="2903" w:author="Erin Stephenson" w:date="2019-03-13T17:46:00Z">
        <w:r w:rsidR="00E5468F" w:rsidRPr="00ED672B">
          <w:rPr>
            <w:rFonts w:asciiTheme="minorHAnsi" w:hAnsiTheme="minorHAnsi"/>
            <w:rPrChange w:id="2904" w:author="Erin Stephenson" w:date="2019-03-13T19:33:00Z">
              <w:rPr/>
            </w:rPrChange>
          </w:rPr>
          <w:t xml:space="preserve">The </w:t>
        </w:r>
      </w:ins>
      <w:ins w:id="2905" w:author="Erin Stephenson" w:date="2019-03-13T17:50:00Z">
        <w:r w:rsidR="00E5468F" w:rsidRPr="00ED672B">
          <w:rPr>
            <w:rFonts w:asciiTheme="minorHAnsi" w:hAnsiTheme="minorHAnsi"/>
            <w:rPrChange w:id="2906" w:author="Erin Stephenson" w:date="2019-03-13T19:33:00Z">
              <w:rPr/>
            </w:rPrChange>
          </w:rPr>
          <w:t>Sarco/Endo-plasmic Reticulum Ca</w:t>
        </w:r>
        <w:r w:rsidR="00E5468F" w:rsidRPr="00ED672B">
          <w:rPr>
            <w:rFonts w:asciiTheme="minorHAnsi" w:hAnsiTheme="minorHAnsi"/>
            <w:vertAlign w:val="superscript"/>
            <w:rPrChange w:id="2907" w:author="Erin Stephenson" w:date="2019-03-13T19:33:00Z">
              <w:rPr/>
            </w:rPrChange>
          </w:rPr>
          <w:t>2+</w:t>
        </w:r>
        <w:r w:rsidR="00E5468F" w:rsidRPr="00ED672B">
          <w:rPr>
            <w:rFonts w:asciiTheme="minorHAnsi" w:hAnsiTheme="minorHAnsi"/>
            <w:rPrChange w:id="2908" w:author="Erin Stephenson" w:date="2019-03-13T19:33:00Z">
              <w:rPr/>
            </w:rPrChange>
          </w:rPr>
          <w:t>-ATPase</w:t>
        </w:r>
      </w:ins>
      <w:ins w:id="2909" w:author="Erin Stephenson" w:date="2019-03-13T17:51:00Z">
        <w:r w:rsidR="00E5468F" w:rsidRPr="00ED672B">
          <w:rPr>
            <w:rFonts w:asciiTheme="minorHAnsi" w:hAnsiTheme="minorHAnsi"/>
            <w:rPrChange w:id="2910" w:author="Erin Stephenson" w:date="2019-03-13T19:33:00Z">
              <w:rPr/>
            </w:rPrChange>
          </w:rPr>
          <w:t xml:space="preserve"> (SERCA) </w:t>
        </w:r>
      </w:ins>
      <w:ins w:id="2911" w:author="Erin Stephenson" w:date="2019-03-13T17:53:00Z">
        <w:r w:rsidR="001A3C42" w:rsidRPr="00ED672B">
          <w:rPr>
            <w:rFonts w:asciiTheme="minorHAnsi" w:hAnsiTheme="minorHAnsi"/>
            <w:rPrChange w:id="2912" w:author="Erin Stephenson" w:date="2019-03-13T19:33:00Z">
              <w:rPr/>
            </w:rPrChange>
          </w:rPr>
          <w:t>transfers Ca</w:t>
        </w:r>
        <w:r w:rsidR="001A3C42" w:rsidRPr="00ED672B">
          <w:rPr>
            <w:rFonts w:asciiTheme="minorHAnsi" w:hAnsiTheme="minorHAnsi"/>
            <w:vertAlign w:val="superscript"/>
            <w:rPrChange w:id="2913" w:author="Erin Stephenson" w:date="2019-03-13T19:33:00Z">
              <w:rPr/>
            </w:rPrChange>
          </w:rPr>
          <w:t>2+</w:t>
        </w:r>
        <w:r w:rsidR="001A3C42" w:rsidRPr="00ED672B">
          <w:rPr>
            <w:rFonts w:asciiTheme="minorHAnsi" w:hAnsiTheme="minorHAnsi"/>
            <w:rPrChange w:id="2914" w:author="Erin Stephenson" w:date="2019-03-13T19:33:00Z">
              <w:rPr/>
            </w:rPrChange>
          </w:rPr>
          <w:t xml:space="preserve"> from the sarcoplasm </w:t>
        </w:r>
      </w:ins>
      <w:ins w:id="2915" w:author="Erin Stephenson" w:date="2019-03-13T17:54:00Z">
        <w:r w:rsidR="001A3C42" w:rsidRPr="00ED672B">
          <w:rPr>
            <w:rFonts w:asciiTheme="minorHAnsi" w:hAnsiTheme="minorHAnsi"/>
            <w:rPrChange w:id="2916" w:author="Erin Stephenson" w:date="2019-03-13T19:33:00Z">
              <w:rPr/>
            </w:rPrChange>
          </w:rPr>
          <w:t xml:space="preserve">into the </w:t>
        </w:r>
        <w:r w:rsidR="00270561" w:rsidRPr="00ED672B">
          <w:rPr>
            <w:rFonts w:asciiTheme="minorHAnsi" w:hAnsiTheme="minorHAnsi"/>
            <w:rPrChange w:id="2917" w:author="Erin Stephenson" w:date="2019-03-13T19:33:00Z">
              <w:rPr/>
            </w:rPrChange>
          </w:rPr>
          <w:t>lumen of the sarcoplasmic reticulum</w:t>
        </w:r>
      </w:ins>
      <w:ins w:id="2918" w:author="Erin Stephenson" w:date="2019-03-13T17:55:00Z">
        <w:r w:rsidR="00270561" w:rsidRPr="00ED672B">
          <w:rPr>
            <w:rFonts w:asciiTheme="minorHAnsi" w:hAnsiTheme="minorHAnsi"/>
            <w:rPrChange w:id="2919" w:author="Erin Stephenson" w:date="2019-03-13T19:33:00Z">
              <w:rPr/>
            </w:rPrChange>
          </w:rPr>
          <w:t xml:space="preserve">, hydrolyzing ATP in the process. </w:t>
        </w:r>
      </w:ins>
      <w:ins w:id="2920" w:author="Erin Stephenson" w:date="2019-03-13T18:00:00Z">
        <w:r w:rsidR="004D290B" w:rsidRPr="00ED672B">
          <w:rPr>
            <w:rFonts w:asciiTheme="minorHAnsi" w:hAnsiTheme="minorHAnsi"/>
            <w:rPrChange w:id="2921" w:author="Erin Stephenson" w:date="2019-03-13T19:33:00Z">
              <w:rPr/>
            </w:rPrChange>
          </w:rPr>
          <w:t>Sarcolipin</w:t>
        </w:r>
      </w:ins>
      <w:ins w:id="2922" w:author="Erin Stephenson" w:date="2019-03-13T18:15:00Z">
        <w:r w:rsidR="00FD2D4C" w:rsidRPr="00ED672B">
          <w:rPr>
            <w:rFonts w:asciiTheme="minorHAnsi" w:hAnsiTheme="minorHAnsi"/>
            <w:rPrChange w:id="2923" w:author="Erin Stephenson" w:date="2019-03-13T19:33:00Z">
              <w:rPr/>
            </w:rPrChange>
          </w:rPr>
          <w:t>, a small helical peptide</w:t>
        </w:r>
      </w:ins>
      <w:ins w:id="2924" w:author="Erin Stephenson" w:date="2019-03-13T18:18:00Z">
        <w:r w:rsidR="00003C0C" w:rsidRPr="00ED672B">
          <w:rPr>
            <w:rFonts w:asciiTheme="minorHAnsi" w:hAnsiTheme="minorHAnsi"/>
            <w:rPrChange w:id="2925" w:author="Erin Stephenson" w:date="2019-03-13T19:33:00Z">
              <w:rPr/>
            </w:rPrChange>
          </w:rPr>
          <w:t>, can</w:t>
        </w:r>
      </w:ins>
      <w:ins w:id="2926" w:author="Erin Stephenson" w:date="2019-03-13T18:16:00Z">
        <w:r w:rsidR="00FD2D4C" w:rsidRPr="00ED672B">
          <w:rPr>
            <w:rFonts w:asciiTheme="minorHAnsi" w:hAnsiTheme="minorHAnsi"/>
            <w:rPrChange w:id="2927" w:author="Erin Stephenson" w:date="2019-03-13T19:33:00Z">
              <w:rPr/>
            </w:rPrChange>
          </w:rPr>
          <w:t xml:space="preserve"> interact with SERCA</w:t>
        </w:r>
      </w:ins>
      <w:ins w:id="2928" w:author="Erin Stephenson" w:date="2019-03-13T18:18:00Z">
        <w:r w:rsidR="00003C0C" w:rsidRPr="00ED672B">
          <w:rPr>
            <w:rFonts w:asciiTheme="minorHAnsi" w:hAnsiTheme="minorHAnsi"/>
            <w:rPrChange w:id="2929" w:author="Erin Stephenson" w:date="2019-03-13T19:33:00Z">
              <w:rPr/>
            </w:rPrChange>
          </w:rPr>
          <w:t xml:space="preserve"> and</w:t>
        </w:r>
      </w:ins>
      <w:ins w:id="2930" w:author="Erin Stephenson" w:date="2019-03-13T18:15:00Z">
        <w:r w:rsidR="000D0D6B" w:rsidRPr="00ED672B">
          <w:rPr>
            <w:rFonts w:asciiTheme="minorHAnsi" w:hAnsiTheme="minorHAnsi"/>
            <w:rPrChange w:id="2931" w:author="Erin Stephenson" w:date="2019-03-13T19:33:00Z">
              <w:rPr/>
            </w:rPrChange>
          </w:rPr>
          <w:t xml:space="preserve"> </w:t>
        </w:r>
        <w:r w:rsidR="00FD2D4C" w:rsidRPr="00ED672B">
          <w:rPr>
            <w:rFonts w:asciiTheme="minorHAnsi" w:hAnsiTheme="minorHAnsi"/>
            <w:rPrChange w:id="2932" w:author="Erin Stephenson" w:date="2019-03-13T19:33:00Z">
              <w:rPr/>
            </w:rPrChange>
          </w:rPr>
          <w:t>alter the kinetics of Ca</w:t>
        </w:r>
        <w:r w:rsidR="00FD2D4C" w:rsidRPr="00ED672B">
          <w:rPr>
            <w:rFonts w:asciiTheme="minorHAnsi" w:hAnsiTheme="minorHAnsi"/>
            <w:vertAlign w:val="superscript"/>
            <w:rPrChange w:id="2933" w:author="Erin Stephenson" w:date="2019-03-13T19:33:00Z">
              <w:rPr/>
            </w:rPrChange>
          </w:rPr>
          <w:t>2+</w:t>
        </w:r>
        <w:r w:rsidR="00FD2D4C" w:rsidRPr="00ED672B">
          <w:rPr>
            <w:rFonts w:asciiTheme="minorHAnsi" w:hAnsiTheme="minorHAnsi"/>
            <w:rPrChange w:id="2934" w:author="Erin Stephenson" w:date="2019-03-13T19:33:00Z">
              <w:rPr/>
            </w:rPrChange>
          </w:rPr>
          <w:t xml:space="preserve"> re-sequestration by allowing slippage of</w:t>
        </w:r>
      </w:ins>
      <w:ins w:id="2935" w:author="Erin Stephenson" w:date="2019-03-13T18:16:00Z">
        <w:r w:rsidR="00FD2D4C" w:rsidRPr="00ED672B">
          <w:rPr>
            <w:rFonts w:asciiTheme="minorHAnsi" w:hAnsiTheme="minorHAnsi"/>
            <w:rPrChange w:id="2936" w:author="Erin Stephenson" w:date="2019-03-13T19:33:00Z">
              <w:rPr/>
            </w:rPrChange>
          </w:rPr>
          <w:t xml:space="preserve"> </w:t>
        </w:r>
      </w:ins>
      <w:ins w:id="2937" w:author="Erin Stephenson" w:date="2019-03-13T18:00:00Z">
        <w:r w:rsidR="004D290B" w:rsidRPr="00ED672B">
          <w:rPr>
            <w:rFonts w:asciiTheme="minorHAnsi" w:hAnsiTheme="minorHAnsi"/>
            <w:rPrChange w:id="2938" w:author="Erin Stephenson" w:date="2019-03-13T19:33:00Z">
              <w:rPr/>
            </w:rPrChange>
          </w:rPr>
          <w:t>Ca</w:t>
        </w:r>
        <w:r w:rsidR="004D290B" w:rsidRPr="00ED672B">
          <w:rPr>
            <w:rFonts w:asciiTheme="minorHAnsi" w:hAnsiTheme="minorHAnsi"/>
            <w:vertAlign w:val="superscript"/>
            <w:rPrChange w:id="2939" w:author="Erin Stephenson" w:date="2019-03-13T19:33:00Z">
              <w:rPr/>
            </w:rPrChange>
          </w:rPr>
          <w:t>2+</w:t>
        </w:r>
        <w:r w:rsidR="004D290B" w:rsidRPr="00ED672B">
          <w:rPr>
            <w:rFonts w:asciiTheme="minorHAnsi" w:hAnsiTheme="minorHAnsi"/>
            <w:rPrChange w:id="2940" w:author="Erin Stephenson" w:date="2019-03-13T19:33:00Z">
              <w:rPr/>
            </w:rPrChange>
          </w:rPr>
          <w:t xml:space="preserve"> </w:t>
        </w:r>
      </w:ins>
      <w:ins w:id="2941" w:author="Erin Stephenson" w:date="2019-03-13T18:01:00Z">
        <w:r w:rsidR="004D290B" w:rsidRPr="00ED672B">
          <w:rPr>
            <w:rFonts w:asciiTheme="minorHAnsi" w:hAnsiTheme="minorHAnsi"/>
            <w:rPrChange w:id="2942" w:author="Erin Stephenson" w:date="2019-03-13T19:33:00Z">
              <w:rPr/>
            </w:rPrChange>
          </w:rPr>
          <w:t xml:space="preserve">back into the sarcoplasm, thereby </w:t>
        </w:r>
      </w:ins>
      <w:ins w:id="2943" w:author="Erin Stephenson" w:date="2019-03-13T18:16:00Z">
        <w:r w:rsidR="00FD2D4C" w:rsidRPr="00ED672B">
          <w:rPr>
            <w:rFonts w:asciiTheme="minorHAnsi" w:hAnsiTheme="minorHAnsi"/>
            <w:rPrChange w:id="2944" w:author="Erin Stephenson" w:date="2019-03-13T19:33:00Z">
              <w:rPr/>
            </w:rPrChange>
          </w:rPr>
          <w:t>‘decoupling’ Ca</w:t>
        </w:r>
        <w:r w:rsidR="00FD2D4C" w:rsidRPr="00ED672B">
          <w:rPr>
            <w:rFonts w:asciiTheme="minorHAnsi" w:hAnsiTheme="minorHAnsi"/>
            <w:vertAlign w:val="superscript"/>
            <w:rPrChange w:id="2945" w:author="Erin Stephenson" w:date="2019-03-13T19:33:00Z">
              <w:rPr/>
            </w:rPrChange>
          </w:rPr>
          <w:t>2+</w:t>
        </w:r>
        <w:r w:rsidR="00FD2D4C" w:rsidRPr="00ED672B">
          <w:rPr>
            <w:rFonts w:asciiTheme="minorHAnsi" w:hAnsiTheme="minorHAnsi"/>
            <w:rPrChange w:id="2946" w:author="Erin Stephenson" w:date="2019-03-13T19:33:00Z">
              <w:rPr/>
            </w:rPrChange>
          </w:rPr>
          <w:t xml:space="preserve"> uptake from SERCA-dependent ATP hydrolysis </w:t>
        </w:r>
      </w:ins>
      <w:ins w:id="2947" w:author="Erin Stephenson" w:date="2019-03-13T18:20:00Z">
        <w:r w:rsidR="00D83AF3" w:rsidRPr="00ED672B">
          <w:rPr>
            <w:rFonts w:asciiTheme="minorHAnsi" w:hAnsiTheme="minorHAnsi"/>
            <w:rPrChange w:id="2948" w:author="Erin Stephenson" w:date="2019-03-13T19:33:00Z">
              <w:rPr/>
            </w:rPrChange>
          </w:rPr>
          <w:t>by</w:t>
        </w:r>
      </w:ins>
      <w:ins w:id="2949" w:author="Erin Stephenson" w:date="2019-03-13T18:16:00Z">
        <w:r w:rsidR="00FD2D4C" w:rsidRPr="00ED672B">
          <w:rPr>
            <w:rFonts w:asciiTheme="minorHAnsi" w:hAnsiTheme="minorHAnsi"/>
            <w:rPrChange w:id="2950" w:author="Erin Stephenson" w:date="2019-03-13T19:33:00Z">
              <w:rPr/>
            </w:rPrChange>
          </w:rPr>
          <w:t xml:space="preserve"> </w:t>
        </w:r>
      </w:ins>
      <w:ins w:id="2951" w:author="Erin Stephenson" w:date="2019-03-13T18:01:00Z">
        <w:r w:rsidR="004D290B" w:rsidRPr="00ED672B">
          <w:rPr>
            <w:rFonts w:asciiTheme="minorHAnsi" w:hAnsiTheme="minorHAnsi"/>
            <w:rPrChange w:id="2952" w:author="Erin Stephenson" w:date="2019-03-13T19:33:00Z">
              <w:rPr/>
            </w:rPrChange>
          </w:rPr>
          <w:t>creating a futile cycle of Ca</w:t>
        </w:r>
        <w:r w:rsidR="004D290B" w:rsidRPr="00ED672B">
          <w:rPr>
            <w:rFonts w:asciiTheme="minorHAnsi" w:hAnsiTheme="minorHAnsi"/>
            <w:vertAlign w:val="superscript"/>
            <w:rPrChange w:id="2953" w:author="Erin Stephenson" w:date="2019-03-13T19:33:00Z">
              <w:rPr/>
            </w:rPrChange>
          </w:rPr>
          <w:t>2+</w:t>
        </w:r>
        <w:r w:rsidR="004D290B" w:rsidRPr="00ED672B">
          <w:rPr>
            <w:rFonts w:asciiTheme="minorHAnsi" w:hAnsiTheme="minorHAnsi"/>
            <w:rPrChange w:id="2954" w:author="Erin Stephenson" w:date="2019-03-13T19:33:00Z">
              <w:rPr/>
            </w:rPrChange>
          </w:rPr>
          <w:t xml:space="preserve"> </w:t>
        </w:r>
      </w:ins>
      <w:ins w:id="2955" w:author="Erin Stephenson" w:date="2019-03-13T18:17:00Z">
        <w:r w:rsidR="00FD2D4C" w:rsidRPr="00ED672B">
          <w:rPr>
            <w:rFonts w:asciiTheme="minorHAnsi" w:hAnsiTheme="minorHAnsi"/>
            <w:rPrChange w:id="2956" w:author="Erin Stephenson" w:date="2019-03-13T19:33:00Z">
              <w:rPr/>
            </w:rPrChange>
          </w:rPr>
          <w:t>movement</w:t>
        </w:r>
      </w:ins>
      <w:ins w:id="2957" w:author="Erin Stephenson" w:date="2019-03-13T18:18:00Z">
        <w:r w:rsidR="00003C0C" w:rsidRPr="00ED672B">
          <w:rPr>
            <w:rFonts w:asciiTheme="minorHAnsi" w:hAnsiTheme="minorHAnsi"/>
            <w:rPrChange w:id="2958" w:author="Erin Stephenson" w:date="2019-03-13T19:33:00Z">
              <w:rPr/>
            </w:rPrChange>
          </w:rPr>
          <w:t xml:space="preserve"> that generates heat</w:t>
        </w:r>
        <w:r w:rsidR="009B5A9F" w:rsidRPr="00ED672B">
          <w:rPr>
            <w:rFonts w:asciiTheme="minorHAnsi" w:hAnsiTheme="minorHAnsi"/>
            <w:rPrChange w:id="2959" w:author="Erin Stephenson" w:date="2019-03-13T19:33:00Z">
              <w:rPr/>
            </w:rPrChange>
          </w:rPr>
          <w:t xml:space="preserve"> [</w:t>
        </w:r>
      </w:ins>
      <w:commentRangeStart w:id="2960"/>
      <w:ins w:id="2961" w:author="Erin Stephenson" w:date="2019-03-13T18:25:00Z">
        <w:r w:rsidR="0057688D" w:rsidRPr="00ED672B">
          <w:rPr>
            <w:rFonts w:asciiTheme="minorHAnsi" w:hAnsiTheme="minorHAnsi"/>
            <w:rPrChange w:id="2962" w:author="Erin Stephenson" w:date="2019-03-13T19:33:00Z">
              <w:rPr/>
            </w:rPrChange>
          </w:rPr>
          <w:t>Smith 2002</w:t>
        </w:r>
      </w:ins>
      <w:ins w:id="2963" w:author="Erin Stephenson" w:date="2019-03-13T18:26:00Z">
        <w:r w:rsidR="0057688D" w:rsidRPr="00ED672B">
          <w:rPr>
            <w:rFonts w:asciiTheme="minorHAnsi" w:hAnsiTheme="minorHAnsi"/>
            <w:rPrChange w:id="2964" w:author="Erin Stephenson" w:date="2019-03-13T19:33:00Z">
              <w:rPr/>
            </w:rPrChange>
          </w:rPr>
          <w:t xml:space="preserve"> Biochem J 361 (2)277-86</w:t>
        </w:r>
        <w:commentRangeEnd w:id="2960"/>
        <w:r w:rsidR="00770B56" w:rsidRPr="00ED672B">
          <w:rPr>
            <w:rStyle w:val="CommentReference"/>
            <w:rFonts w:asciiTheme="minorHAnsi" w:hAnsiTheme="minorHAnsi"/>
            <w:rPrChange w:id="2965" w:author="Erin Stephenson" w:date="2019-03-13T19:33:00Z">
              <w:rPr>
                <w:rStyle w:val="CommentReference"/>
              </w:rPr>
            </w:rPrChange>
          </w:rPr>
          <w:commentReference w:id="2960"/>
        </w:r>
      </w:ins>
      <w:ins w:id="2966" w:author="Erin Stephenson" w:date="2019-03-13T18:18:00Z">
        <w:r w:rsidR="009B5A9F" w:rsidRPr="00ED672B">
          <w:rPr>
            <w:rFonts w:asciiTheme="minorHAnsi" w:hAnsiTheme="minorHAnsi"/>
            <w:rPrChange w:id="2967" w:author="Erin Stephenson" w:date="2019-03-13T19:33:00Z">
              <w:rPr/>
            </w:rPrChange>
          </w:rPr>
          <w:t>]</w:t>
        </w:r>
      </w:ins>
      <w:ins w:id="2968" w:author="Erin Stephenson" w:date="2019-03-13T18:17:00Z">
        <w:r w:rsidR="00FD2D4C" w:rsidRPr="00ED672B">
          <w:rPr>
            <w:rFonts w:asciiTheme="minorHAnsi" w:hAnsiTheme="minorHAnsi"/>
            <w:rPrChange w:id="2969" w:author="Erin Stephenson" w:date="2019-03-13T19:33:00Z">
              <w:rPr/>
            </w:rPrChange>
          </w:rPr>
          <w:t>.</w:t>
        </w:r>
      </w:ins>
      <w:ins w:id="2970" w:author="Erin Stephenson" w:date="2019-03-13T18:30:00Z">
        <w:r w:rsidR="00D341CE" w:rsidRPr="00ED672B">
          <w:rPr>
            <w:rFonts w:asciiTheme="minorHAnsi" w:hAnsiTheme="minorHAnsi"/>
            <w:rPrChange w:id="2971" w:author="Erin Stephenson" w:date="2019-03-13T19:33:00Z">
              <w:rPr/>
            </w:rPrChange>
          </w:rPr>
          <w:t xml:space="preserve"> </w:t>
        </w:r>
      </w:ins>
      <w:ins w:id="2972" w:author="Erin Stephenson" w:date="2019-03-13T18:31:00Z">
        <w:r w:rsidR="00D341CE" w:rsidRPr="00ED672B">
          <w:rPr>
            <w:rFonts w:asciiTheme="minorHAnsi" w:hAnsiTheme="minorHAnsi"/>
            <w:rPrChange w:id="2973" w:author="Erin Stephenson" w:date="2019-03-13T19:33:00Z">
              <w:rPr/>
            </w:rPrChange>
          </w:rPr>
          <w:t xml:space="preserve">In the present study, </w:t>
        </w:r>
        <w:r w:rsidR="00D341CE" w:rsidRPr="00ED672B">
          <w:rPr>
            <w:rFonts w:asciiTheme="minorHAnsi" w:hAnsiTheme="minorHAnsi"/>
            <w:i/>
            <w:rPrChange w:id="2974" w:author="Erin Stephenson" w:date="2019-03-13T19:33:00Z">
              <w:rPr/>
            </w:rPrChange>
          </w:rPr>
          <w:t>Ckm-cre</w:t>
        </w:r>
        <w:r w:rsidR="00D341CE" w:rsidRPr="00ED672B">
          <w:rPr>
            <w:rFonts w:asciiTheme="minorHAnsi" w:hAnsiTheme="minorHAnsi"/>
            <w:rPrChange w:id="2975" w:author="Erin Stephenson" w:date="2019-03-13T19:33:00Z">
              <w:rPr/>
            </w:rPrChange>
          </w:rPr>
          <w:t xml:space="preserve"> driven </w:t>
        </w:r>
        <w:r w:rsidR="00D341CE" w:rsidRPr="00ED672B">
          <w:rPr>
            <w:rFonts w:asciiTheme="minorHAnsi" w:hAnsiTheme="minorHAnsi"/>
            <w:i/>
            <w:rPrChange w:id="2976" w:author="Erin Stephenson" w:date="2019-03-13T19:33:00Z">
              <w:rPr/>
            </w:rPrChange>
          </w:rPr>
          <w:t>Tsc1</w:t>
        </w:r>
        <w:r w:rsidR="00D341CE" w:rsidRPr="00ED672B">
          <w:rPr>
            <w:rFonts w:asciiTheme="minorHAnsi" w:hAnsiTheme="minorHAnsi"/>
            <w:rPrChange w:id="2977" w:author="Erin Stephenson" w:date="2019-03-13T19:33:00Z">
              <w:rPr/>
            </w:rPrChange>
          </w:rPr>
          <w:t xml:space="preserve"> deletion </w:t>
        </w:r>
      </w:ins>
      <w:ins w:id="2978" w:author="Erin Stephenson" w:date="2019-03-13T18:34:00Z">
        <w:r w:rsidR="001D120B" w:rsidRPr="00ED672B">
          <w:rPr>
            <w:rFonts w:asciiTheme="minorHAnsi" w:hAnsiTheme="minorHAnsi"/>
            <w:rPrChange w:id="2979" w:author="Erin Stephenson" w:date="2019-03-13T19:33:00Z">
              <w:rPr/>
            </w:rPrChange>
          </w:rPr>
          <w:t>resulted in</w:t>
        </w:r>
      </w:ins>
      <w:ins w:id="2980" w:author="Erin Stephenson" w:date="2019-03-13T18:32:00Z">
        <w:r w:rsidR="00D341CE" w:rsidRPr="00ED672B">
          <w:rPr>
            <w:rFonts w:asciiTheme="minorHAnsi" w:hAnsiTheme="minorHAnsi"/>
            <w:rPrChange w:id="2981" w:author="Erin Stephenson" w:date="2019-03-13T19:33:00Z">
              <w:rPr/>
            </w:rPrChange>
          </w:rPr>
          <w:t xml:space="preserve"> an increase in whole-body energy expenditure [</w:t>
        </w:r>
        <w:r w:rsidR="00D341CE" w:rsidRPr="00ED672B">
          <w:rPr>
            <w:rFonts w:asciiTheme="minorHAnsi" w:hAnsiTheme="minorHAnsi"/>
            <w:b/>
            <w:rPrChange w:id="2982" w:author="Erin Stephenson" w:date="2019-03-13T19:33:00Z">
              <w:rPr>
                <w:b/>
              </w:rPr>
            </w:rPrChange>
          </w:rPr>
          <w:t>Fig. 1</w:t>
        </w:r>
        <w:r w:rsidR="00D341CE" w:rsidRPr="00ED672B">
          <w:rPr>
            <w:rFonts w:asciiTheme="minorHAnsi" w:hAnsiTheme="minorHAnsi"/>
            <w:rPrChange w:id="2983" w:author="Erin Stephenson" w:date="2019-03-13T19:33:00Z">
              <w:rPr/>
            </w:rPrChange>
          </w:rPr>
          <w:t>]</w:t>
        </w:r>
        <w:r w:rsidR="001D120B" w:rsidRPr="00ED672B">
          <w:rPr>
            <w:rFonts w:asciiTheme="minorHAnsi" w:hAnsiTheme="minorHAnsi"/>
            <w:rPrChange w:id="2984" w:author="Erin Stephenson" w:date="2019-03-13T19:33:00Z">
              <w:rPr/>
            </w:rPrChange>
          </w:rPr>
          <w:t xml:space="preserve">, </w:t>
        </w:r>
      </w:ins>
      <w:ins w:id="2985" w:author="Erin Stephenson" w:date="2019-03-13T18:35:00Z">
        <w:r w:rsidR="001D120B" w:rsidRPr="00ED672B">
          <w:rPr>
            <w:rFonts w:asciiTheme="minorHAnsi" w:hAnsiTheme="minorHAnsi"/>
            <w:rPrChange w:id="2986" w:author="Erin Stephenson" w:date="2019-03-13T19:33:00Z">
              <w:rPr/>
            </w:rPrChange>
          </w:rPr>
          <w:t xml:space="preserve">the </w:t>
        </w:r>
      </w:ins>
      <w:ins w:id="2987" w:author="Erin Stephenson" w:date="2019-03-13T18:33:00Z">
        <w:r w:rsidR="00D341CE" w:rsidRPr="00ED672B">
          <w:rPr>
            <w:rFonts w:asciiTheme="minorHAnsi" w:hAnsiTheme="minorHAnsi"/>
            <w:rPrChange w:id="2988" w:author="Erin Stephenson" w:date="2019-03-13T19:33:00Z">
              <w:rPr/>
            </w:rPrChange>
          </w:rPr>
          <w:t xml:space="preserve">transcriptional </w:t>
        </w:r>
      </w:ins>
      <w:ins w:id="2989" w:author="Erin Stephenson" w:date="2019-03-13T18:32:00Z">
        <w:r w:rsidR="00D341CE" w:rsidRPr="00ED672B">
          <w:rPr>
            <w:rFonts w:asciiTheme="minorHAnsi" w:hAnsiTheme="minorHAnsi"/>
            <w:rPrChange w:id="2990" w:author="Erin Stephenson" w:date="2019-03-13T19:33:00Z">
              <w:rPr/>
            </w:rPrChange>
          </w:rPr>
          <w:t xml:space="preserve">upregulation of both </w:t>
        </w:r>
        <w:r w:rsidR="00D341CE" w:rsidRPr="00ED672B">
          <w:rPr>
            <w:rFonts w:asciiTheme="minorHAnsi" w:hAnsiTheme="minorHAnsi"/>
            <w:i/>
            <w:rPrChange w:id="2991" w:author="Erin Stephenson" w:date="2019-03-13T19:33:00Z">
              <w:rPr/>
            </w:rPrChange>
          </w:rPr>
          <w:t>S</w:t>
        </w:r>
      </w:ins>
      <w:ins w:id="2992" w:author="Erin Stephenson" w:date="2019-03-13T18:36:00Z">
        <w:r w:rsidR="00F61E9F" w:rsidRPr="00ED672B">
          <w:rPr>
            <w:rFonts w:asciiTheme="minorHAnsi" w:hAnsiTheme="minorHAnsi"/>
            <w:i/>
            <w:rPrChange w:id="2993" w:author="Erin Stephenson" w:date="2019-03-13T19:33:00Z">
              <w:rPr/>
            </w:rPrChange>
          </w:rPr>
          <w:t>erca2a2</w:t>
        </w:r>
      </w:ins>
      <w:ins w:id="2994" w:author="Erin Stephenson" w:date="2019-03-13T18:32:00Z">
        <w:r w:rsidR="00D341CE" w:rsidRPr="00ED672B">
          <w:rPr>
            <w:rFonts w:asciiTheme="minorHAnsi" w:hAnsiTheme="minorHAnsi"/>
            <w:rPrChange w:id="2995" w:author="Erin Stephenson" w:date="2019-03-13T19:33:00Z">
              <w:rPr/>
            </w:rPrChange>
          </w:rPr>
          <w:t xml:space="preserve"> and </w:t>
        </w:r>
      </w:ins>
      <w:ins w:id="2996" w:author="Erin Stephenson" w:date="2019-03-13T18:36:00Z">
        <w:r w:rsidR="00F61E9F" w:rsidRPr="00ED672B">
          <w:rPr>
            <w:rFonts w:asciiTheme="minorHAnsi" w:hAnsiTheme="minorHAnsi"/>
            <w:i/>
            <w:rPrChange w:id="2997" w:author="Erin Stephenson" w:date="2019-03-13T19:33:00Z">
              <w:rPr/>
            </w:rPrChange>
          </w:rPr>
          <w:t>Sln</w:t>
        </w:r>
      </w:ins>
      <w:ins w:id="2998" w:author="Erin Stephenson" w:date="2019-03-13T18:34:00Z">
        <w:r w:rsidR="00D341CE" w:rsidRPr="00ED672B">
          <w:rPr>
            <w:rFonts w:asciiTheme="minorHAnsi" w:hAnsiTheme="minorHAnsi"/>
            <w:rPrChange w:id="2999" w:author="Erin Stephenson" w:date="2019-03-13T19:33:00Z">
              <w:rPr/>
            </w:rPrChange>
          </w:rPr>
          <w:t xml:space="preserve"> [</w:t>
        </w:r>
        <w:r w:rsidR="00D341CE" w:rsidRPr="00ED672B">
          <w:rPr>
            <w:rFonts w:asciiTheme="minorHAnsi" w:hAnsiTheme="minorHAnsi"/>
            <w:b/>
            <w:rPrChange w:id="3000" w:author="Erin Stephenson" w:date="2019-03-13T19:33:00Z">
              <w:rPr>
                <w:b/>
              </w:rPr>
            </w:rPrChange>
          </w:rPr>
          <w:t>Fig</w:t>
        </w:r>
      </w:ins>
      <w:ins w:id="3001" w:author="Erin Stephenson" w:date="2019-03-13T18:36:00Z">
        <w:r w:rsidR="00F61E9F" w:rsidRPr="00ED672B">
          <w:rPr>
            <w:rFonts w:asciiTheme="minorHAnsi" w:hAnsiTheme="minorHAnsi"/>
            <w:b/>
            <w:rPrChange w:id="3002" w:author="Erin Stephenson" w:date="2019-03-13T19:33:00Z">
              <w:rPr>
                <w:b/>
              </w:rPr>
            </w:rPrChange>
          </w:rPr>
          <w:t>'s</w:t>
        </w:r>
      </w:ins>
      <w:ins w:id="3003" w:author="Erin Stephenson" w:date="2019-03-13T18:34:00Z">
        <w:r w:rsidR="00D341CE" w:rsidRPr="00ED672B">
          <w:rPr>
            <w:rFonts w:asciiTheme="minorHAnsi" w:hAnsiTheme="minorHAnsi"/>
            <w:b/>
            <w:rPrChange w:id="3004" w:author="Erin Stephenson" w:date="2019-03-13T19:33:00Z">
              <w:rPr>
                <w:b/>
              </w:rPr>
            </w:rPrChange>
          </w:rPr>
          <w:t>. 4</w:t>
        </w:r>
      </w:ins>
      <w:ins w:id="3005" w:author="Erin Stephenson" w:date="2019-03-13T18:36:00Z">
        <w:r w:rsidR="00F61E9F" w:rsidRPr="00ED672B">
          <w:rPr>
            <w:rFonts w:asciiTheme="minorHAnsi" w:hAnsiTheme="minorHAnsi"/>
            <w:b/>
            <w:rPrChange w:id="3006" w:author="Erin Stephenson" w:date="2019-03-13T19:33:00Z">
              <w:rPr>
                <w:b/>
              </w:rPr>
            </w:rPrChange>
          </w:rPr>
          <w:t>C and 4E</w:t>
        </w:r>
      </w:ins>
      <w:ins w:id="3007" w:author="Erin Stephenson" w:date="2019-03-13T18:34:00Z">
        <w:r w:rsidR="00D341CE" w:rsidRPr="00ED672B">
          <w:rPr>
            <w:rFonts w:asciiTheme="minorHAnsi" w:hAnsiTheme="minorHAnsi"/>
            <w:rPrChange w:id="3008" w:author="Erin Stephenson" w:date="2019-03-13T19:33:00Z">
              <w:rPr/>
            </w:rPrChange>
          </w:rPr>
          <w:t>]</w:t>
        </w:r>
      </w:ins>
      <w:ins w:id="3009" w:author="Erin Stephenson" w:date="2019-03-13T18:33:00Z">
        <w:r w:rsidR="00D341CE" w:rsidRPr="00ED672B">
          <w:rPr>
            <w:rFonts w:asciiTheme="minorHAnsi" w:hAnsiTheme="minorHAnsi"/>
            <w:rPrChange w:id="3010" w:author="Erin Stephenson" w:date="2019-03-13T19:33:00Z">
              <w:rPr/>
            </w:rPrChange>
          </w:rPr>
          <w:t xml:space="preserve">, and </w:t>
        </w:r>
      </w:ins>
      <w:ins w:id="3011" w:author="Erin Stephenson" w:date="2019-03-13T18:53:00Z">
        <w:r w:rsidR="0034114C" w:rsidRPr="00ED672B">
          <w:rPr>
            <w:rFonts w:asciiTheme="minorHAnsi" w:hAnsiTheme="minorHAnsi"/>
            <w:rPrChange w:id="3012" w:author="Erin Stephenson" w:date="2019-03-13T19:33:00Z">
              <w:rPr/>
            </w:rPrChange>
          </w:rPr>
          <w:t xml:space="preserve">an </w:t>
        </w:r>
      </w:ins>
      <w:ins w:id="3013" w:author="Erin Stephenson" w:date="2019-03-13T18:35:00Z">
        <w:r w:rsidR="0034114C" w:rsidRPr="00ED672B">
          <w:rPr>
            <w:rFonts w:asciiTheme="minorHAnsi" w:hAnsiTheme="minorHAnsi"/>
            <w:rPrChange w:id="3014" w:author="Erin Stephenson" w:date="2019-03-13T19:33:00Z">
              <w:rPr/>
            </w:rPrChange>
          </w:rPr>
          <w:t>increased</w:t>
        </w:r>
      </w:ins>
      <w:ins w:id="3015" w:author="Erin Stephenson" w:date="2019-03-13T18:48:00Z">
        <w:r w:rsidR="0064273C" w:rsidRPr="00ED672B">
          <w:rPr>
            <w:rFonts w:asciiTheme="minorHAnsi" w:hAnsiTheme="minorHAnsi"/>
            <w:rPrChange w:id="3016" w:author="Erin Stephenson" w:date="2019-03-13T19:33:00Z">
              <w:rPr/>
            </w:rPrChange>
          </w:rPr>
          <w:t xml:space="preserve"> </w:t>
        </w:r>
      </w:ins>
      <w:commentRangeStart w:id="3017"/>
      <w:ins w:id="3018" w:author="Erin Stephenson" w:date="2019-03-13T18:33:00Z">
        <w:r w:rsidR="00D341CE" w:rsidRPr="00ED672B">
          <w:rPr>
            <w:rFonts w:asciiTheme="minorHAnsi" w:hAnsiTheme="minorHAnsi"/>
            <w:rPrChange w:id="3019" w:author="Erin Stephenson" w:date="2019-03-13T19:33:00Z">
              <w:rPr/>
            </w:rPrChange>
          </w:rPr>
          <w:t xml:space="preserve">protein abundance </w:t>
        </w:r>
      </w:ins>
      <w:commentRangeEnd w:id="3017"/>
      <w:ins w:id="3020" w:author="Erin Stephenson" w:date="2019-03-13T18:48:00Z">
        <w:r w:rsidR="0064273C" w:rsidRPr="00ED672B">
          <w:rPr>
            <w:rStyle w:val="CommentReference"/>
            <w:rFonts w:asciiTheme="minorHAnsi" w:hAnsiTheme="minorHAnsi"/>
            <w:rPrChange w:id="3021" w:author="Erin Stephenson" w:date="2019-03-13T19:33:00Z">
              <w:rPr>
                <w:rStyle w:val="CommentReference"/>
              </w:rPr>
            </w:rPrChange>
          </w:rPr>
          <w:commentReference w:id="3017"/>
        </w:r>
      </w:ins>
      <w:ins w:id="3022" w:author="Erin Stephenson" w:date="2019-03-13T18:33:00Z">
        <w:r w:rsidR="00D341CE" w:rsidRPr="00ED672B">
          <w:rPr>
            <w:rFonts w:asciiTheme="minorHAnsi" w:hAnsiTheme="minorHAnsi"/>
            <w:rPrChange w:id="3023" w:author="Erin Stephenson" w:date="2019-03-13T19:33:00Z">
              <w:rPr/>
            </w:rPrChange>
          </w:rPr>
          <w:t>of sarcolipin [</w:t>
        </w:r>
        <w:r w:rsidR="00D341CE" w:rsidRPr="00ED672B">
          <w:rPr>
            <w:rFonts w:asciiTheme="minorHAnsi" w:hAnsiTheme="minorHAnsi"/>
            <w:b/>
            <w:rPrChange w:id="3024" w:author="Erin Stephenson" w:date="2019-03-13T19:33:00Z">
              <w:rPr>
                <w:b/>
              </w:rPr>
            </w:rPrChange>
          </w:rPr>
          <w:t>Fig. 4F</w:t>
        </w:r>
        <w:r w:rsidR="00D341CE" w:rsidRPr="00ED672B">
          <w:rPr>
            <w:rFonts w:asciiTheme="minorHAnsi" w:hAnsiTheme="minorHAnsi"/>
            <w:rPrChange w:id="3025" w:author="Erin Stephenson" w:date="2019-03-13T19:33:00Z">
              <w:rPr/>
            </w:rPrChange>
          </w:rPr>
          <w:t xml:space="preserve">]. </w:t>
        </w:r>
      </w:ins>
      <w:ins w:id="3026" w:author="Erin Stephenson" w:date="2019-03-13T18:50:00Z">
        <w:r w:rsidR="001772CD" w:rsidRPr="00ED672B">
          <w:rPr>
            <w:rFonts w:asciiTheme="minorHAnsi" w:hAnsiTheme="minorHAnsi"/>
            <w:rPrChange w:id="3027" w:author="Erin Stephenson" w:date="2019-03-13T19:33:00Z">
              <w:rPr/>
            </w:rPrChange>
          </w:rPr>
          <w:t>Increased amounts of sarcolipin would likely</w:t>
        </w:r>
      </w:ins>
      <w:moveToRangeStart w:id="3028" w:author="Erin Stephenson" w:date="2019-03-13T17:15:00Z" w:name="move3389767"/>
      <w:moveTo w:id="3029" w:author="Erin Stephenson" w:date="2019-03-13T17:15:00Z">
        <w:del w:id="3030" w:author="Erin Stephenson" w:date="2019-03-13T17:16:00Z">
          <w:r w:rsidR="00353CAF" w:rsidRPr="00ED672B" w:rsidDel="00353CAF">
            <w:rPr>
              <w:rFonts w:asciiTheme="minorHAnsi" w:hAnsiTheme="minorHAnsi"/>
              <w:rPrChange w:id="3031" w:author="Erin Stephenson" w:date="2019-03-13T19:33:00Z">
                <w:rPr/>
              </w:rPrChange>
            </w:rPr>
            <w:delText>This in and of itself would not be sufficient to produce heat, so we also propose that i</w:delText>
          </w:r>
        </w:del>
      </w:moveTo>
      <w:ins w:id="3032" w:author="Erin Stephenson" w:date="2019-03-13T18:50:00Z">
        <w:r w:rsidR="001772CD" w:rsidRPr="00ED672B">
          <w:rPr>
            <w:rFonts w:asciiTheme="minorHAnsi" w:hAnsiTheme="minorHAnsi"/>
            <w:rPrChange w:id="3033" w:author="Erin Stephenson" w:date="2019-03-13T19:33:00Z">
              <w:rPr/>
            </w:rPrChange>
          </w:rPr>
          <w:t xml:space="preserve"> </w:t>
        </w:r>
      </w:ins>
      <w:ins w:id="3034" w:author="Erin Stephenson" w:date="2019-03-13T18:38:00Z">
        <w:r w:rsidR="003258EE" w:rsidRPr="00ED672B">
          <w:rPr>
            <w:rFonts w:asciiTheme="minorHAnsi" w:hAnsiTheme="minorHAnsi"/>
            <w:rPrChange w:id="3035" w:author="Erin Stephenson" w:date="2019-03-13T19:33:00Z">
              <w:rPr/>
            </w:rPrChange>
          </w:rPr>
          <w:t>i</w:t>
        </w:r>
      </w:ins>
      <w:moveTo w:id="3036" w:author="Erin Stephenson" w:date="2019-03-13T17:15:00Z">
        <w:r w:rsidR="00353CAF" w:rsidRPr="00ED672B">
          <w:rPr>
            <w:rFonts w:asciiTheme="minorHAnsi" w:hAnsiTheme="minorHAnsi"/>
            <w:rPrChange w:id="3037" w:author="Erin Stephenson" w:date="2019-03-13T19:33:00Z">
              <w:rPr/>
            </w:rPrChange>
          </w:rPr>
          <w:t>ncrease</w:t>
        </w:r>
        <w:del w:id="3038" w:author="Erin Stephenson" w:date="2019-03-13T18:42:00Z">
          <w:r w:rsidR="00353CAF" w:rsidRPr="00ED672B" w:rsidDel="00353086">
            <w:rPr>
              <w:rFonts w:asciiTheme="minorHAnsi" w:hAnsiTheme="minorHAnsi"/>
              <w:rPrChange w:id="3039" w:author="Erin Stephenson" w:date="2019-03-13T19:33:00Z">
                <w:rPr/>
              </w:rPrChange>
            </w:rPr>
            <w:delText>d</w:delText>
          </w:r>
        </w:del>
      </w:moveTo>
      <w:ins w:id="3040" w:author="Erin Stephenson" w:date="2019-03-13T18:42:00Z">
        <w:r w:rsidR="00353086" w:rsidRPr="00ED672B">
          <w:rPr>
            <w:rFonts w:asciiTheme="minorHAnsi" w:hAnsiTheme="minorHAnsi"/>
            <w:rPrChange w:id="3041" w:author="Erin Stephenson" w:date="2019-03-13T19:33:00Z">
              <w:rPr/>
            </w:rPrChange>
          </w:rPr>
          <w:t xml:space="preserve"> the</w:t>
        </w:r>
      </w:ins>
      <w:moveTo w:id="3042" w:author="Erin Stephenson" w:date="2019-03-13T17:15:00Z">
        <w:r w:rsidR="00353CAF" w:rsidRPr="00ED672B">
          <w:rPr>
            <w:rFonts w:asciiTheme="minorHAnsi" w:hAnsiTheme="minorHAnsi"/>
            <w:rPrChange w:id="3043" w:author="Erin Stephenson" w:date="2019-03-13T19:33:00Z">
              <w:rPr/>
            </w:rPrChange>
          </w:rPr>
          <w:t xml:space="preserve"> uncoupling of SERCA2</w:t>
        </w:r>
        <w:del w:id="3044" w:author="Erin Stephenson" w:date="2019-03-13T18:53:00Z">
          <w:r w:rsidR="00353CAF" w:rsidRPr="00ED672B" w:rsidDel="0034114C">
            <w:rPr>
              <w:rFonts w:asciiTheme="minorHAnsi" w:hAnsiTheme="minorHAnsi"/>
              <w:rPrChange w:id="3045" w:author="Erin Stephenson" w:date="2019-03-13T19:33:00Z">
                <w:rPr/>
              </w:rPrChange>
            </w:rPr>
            <w:delText xml:space="preserve"> </w:delText>
          </w:r>
        </w:del>
        <w:del w:id="3046" w:author="Erin Stephenson" w:date="2019-03-13T18:50:00Z">
          <w:r w:rsidR="00353CAF" w:rsidRPr="00ED672B" w:rsidDel="001772CD">
            <w:rPr>
              <w:rFonts w:asciiTheme="minorHAnsi" w:hAnsiTheme="minorHAnsi"/>
              <w:rPrChange w:id="3047" w:author="Erin Stephenson" w:date="2019-03-13T19:33:00Z">
                <w:rPr/>
              </w:rPrChange>
            </w:rPr>
            <w:delText xml:space="preserve">by sarcolipin </w:delText>
          </w:r>
        </w:del>
        <w:del w:id="3048" w:author="Erin Stephenson" w:date="2019-03-13T17:20:00Z">
          <w:r w:rsidR="00353CAF" w:rsidRPr="00ED672B" w:rsidDel="005623E3">
            <w:rPr>
              <w:rFonts w:asciiTheme="minorHAnsi" w:hAnsiTheme="minorHAnsi"/>
              <w:rPrChange w:id="3049" w:author="Erin Stephenson" w:date="2019-03-13T19:33:00Z">
                <w:rPr/>
              </w:rPrChange>
            </w:rPr>
            <w:delText>ma</w:delText>
          </w:r>
        </w:del>
      </w:moveTo>
      <w:ins w:id="3050" w:author="Erin Stephenson" w:date="2019-03-13T18:53:00Z">
        <w:r w:rsidR="0034114C" w:rsidRPr="00ED672B">
          <w:rPr>
            <w:rFonts w:asciiTheme="minorHAnsi" w:hAnsiTheme="minorHAnsi"/>
            <w:rPrChange w:id="3051" w:author="Erin Stephenson" w:date="2019-03-13T19:33:00Z">
              <w:rPr/>
            </w:rPrChange>
          </w:rPr>
          <w:t>,</w:t>
        </w:r>
      </w:ins>
      <w:moveTo w:id="3052" w:author="Erin Stephenson" w:date="2019-03-13T17:15:00Z">
        <w:del w:id="3053" w:author="Erin Stephenson" w:date="2019-03-13T17:20:00Z">
          <w:r w:rsidR="00353CAF" w:rsidRPr="00ED672B" w:rsidDel="005623E3">
            <w:rPr>
              <w:rFonts w:asciiTheme="minorHAnsi" w:hAnsiTheme="minorHAnsi"/>
              <w:rPrChange w:id="3054" w:author="Erin Stephenson" w:date="2019-03-13T19:33:00Z">
                <w:rPr/>
              </w:rPrChange>
            </w:rPr>
            <w:delText>y</w:delText>
          </w:r>
        </w:del>
      </w:moveTo>
      <w:ins w:id="3055" w:author="Erin Stephenson" w:date="2019-03-13T18:50:00Z">
        <w:r w:rsidR="001772CD" w:rsidRPr="00ED672B">
          <w:rPr>
            <w:rFonts w:asciiTheme="minorHAnsi" w:hAnsiTheme="minorHAnsi"/>
            <w:rPrChange w:id="3056" w:author="Erin Stephenson" w:date="2019-03-13T19:33:00Z">
              <w:rPr/>
            </w:rPrChange>
          </w:rPr>
          <w:t xml:space="preserve"> result</w:t>
        </w:r>
      </w:ins>
      <w:ins w:id="3057" w:author="Erin Stephenson" w:date="2019-03-13T18:53:00Z">
        <w:r w:rsidR="0034114C" w:rsidRPr="00ED672B">
          <w:rPr>
            <w:rFonts w:asciiTheme="minorHAnsi" w:hAnsiTheme="minorHAnsi"/>
            <w:rPrChange w:id="3058" w:author="Erin Stephenson" w:date="2019-03-13T19:33:00Z">
              <w:rPr/>
            </w:rPrChange>
          </w:rPr>
          <w:t>ing</w:t>
        </w:r>
      </w:ins>
      <w:ins w:id="3059" w:author="Erin Stephenson" w:date="2019-03-13T18:50:00Z">
        <w:r w:rsidR="001772CD" w:rsidRPr="00ED672B">
          <w:rPr>
            <w:rFonts w:asciiTheme="minorHAnsi" w:hAnsiTheme="minorHAnsi"/>
            <w:rPrChange w:id="3060" w:author="Erin Stephenson" w:date="2019-03-13T19:33:00Z">
              <w:rPr/>
            </w:rPrChange>
          </w:rPr>
          <w:t xml:space="preserve"> in the </w:t>
        </w:r>
      </w:ins>
      <w:ins w:id="3061" w:author="Erin Stephenson" w:date="2019-03-13T18:54:00Z">
        <w:r w:rsidR="0034114C" w:rsidRPr="00ED672B">
          <w:rPr>
            <w:rFonts w:asciiTheme="minorHAnsi" w:hAnsiTheme="minorHAnsi"/>
            <w:rPrChange w:id="3062" w:author="Erin Stephenson" w:date="2019-03-13T19:33:00Z">
              <w:rPr/>
            </w:rPrChange>
          </w:rPr>
          <w:t>futile cycling of Ca</w:t>
        </w:r>
        <w:r w:rsidR="0034114C" w:rsidRPr="00ED672B">
          <w:rPr>
            <w:rFonts w:asciiTheme="minorHAnsi" w:hAnsiTheme="minorHAnsi"/>
            <w:vertAlign w:val="superscript"/>
            <w:rPrChange w:id="3063" w:author="Erin Stephenson" w:date="2019-03-13T19:33:00Z">
              <w:rPr/>
            </w:rPrChange>
          </w:rPr>
          <w:t>2+</w:t>
        </w:r>
        <w:r w:rsidR="0034114C" w:rsidRPr="00ED672B">
          <w:rPr>
            <w:rFonts w:asciiTheme="minorHAnsi" w:hAnsiTheme="minorHAnsi"/>
            <w:rPrChange w:id="3064" w:author="Erin Stephenson" w:date="2019-03-13T19:33:00Z">
              <w:rPr/>
            </w:rPrChange>
          </w:rPr>
          <w:t xml:space="preserve"> and the </w:t>
        </w:r>
      </w:ins>
      <w:ins w:id="3065" w:author="Erin Stephenson" w:date="2019-03-13T18:50:00Z">
        <w:r w:rsidR="001772CD" w:rsidRPr="00ED672B">
          <w:rPr>
            <w:rFonts w:asciiTheme="minorHAnsi" w:hAnsiTheme="minorHAnsi"/>
            <w:rPrChange w:id="3066" w:author="Erin Stephenson" w:date="2019-03-13T19:33:00Z">
              <w:rPr/>
            </w:rPrChange>
          </w:rPr>
          <w:t>generation of</w:t>
        </w:r>
      </w:ins>
      <w:moveTo w:id="3067" w:author="Erin Stephenson" w:date="2019-03-13T17:15:00Z">
        <w:del w:id="3068" w:author="Erin Stephenson" w:date="2019-03-13T18:50:00Z">
          <w:r w:rsidR="00353CAF" w:rsidRPr="00ED672B" w:rsidDel="001772CD">
            <w:rPr>
              <w:rFonts w:asciiTheme="minorHAnsi" w:hAnsiTheme="minorHAnsi"/>
              <w:rPrChange w:id="3069" w:author="Erin Stephenson" w:date="2019-03-13T19:33:00Z">
                <w:rPr/>
              </w:rPrChange>
            </w:rPr>
            <w:delText xml:space="preserve"> consume ATP </w:delText>
          </w:r>
        </w:del>
        <w:del w:id="3070" w:author="Erin Stephenson" w:date="2019-03-13T18:44:00Z">
          <w:r w:rsidR="00353CAF" w:rsidRPr="00ED672B" w:rsidDel="00F6438D">
            <w:rPr>
              <w:rFonts w:asciiTheme="minorHAnsi" w:hAnsiTheme="minorHAnsi"/>
              <w:rPrChange w:id="3071" w:author="Erin Stephenson" w:date="2019-03-13T19:33:00Z">
                <w:rPr/>
              </w:rPrChange>
            </w:rPr>
            <w:delText>to</w:delText>
          </w:r>
        </w:del>
        <w:del w:id="3072" w:author="Erin Stephenson" w:date="2019-03-13T18:50:00Z">
          <w:r w:rsidR="00353CAF" w:rsidRPr="00ED672B" w:rsidDel="001772CD">
            <w:rPr>
              <w:rFonts w:asciiTheme="minorHAnsi" w:hAnsiTheme="minorHAnsi"/>
              <w:rPrChange w:id="3073" w:author="Erin Stephenson" w:date="2019-03-13T19:33:00Z">
                <w:rPr/>
              </w:rPrChange>
            </w:rPr>
            <w:delText xml:space="preserve"> generate</w:delText>
          </w:r>
        </w:del>
        <w:r w:rsidR="00353CAF" w:rsidRPr="00ED672B">
          <w:rPr>
            <w:rFonts w:asciiTheme="minorHAnsi" w:hAnsiTheme="minorHAnsi"/>
            <w:rPrChange w:id="3074" w:author="Erin Stephenson" w:date="2019-03-13T19:33:00Z">
              <w:rPr/>
            </w:rPrChange>
          </w:rPr>
          <w:t xml:space="preserve"> heat </w:t>
        </w:r>
      </w:moveTo>
      <w:ins w:id="3075" w:author="Erin Stephenson" w:date="2019-03-13T18:54:00Z">
        <w:r w:rsidR="0034114C" w:rsidRPr="00ED672B">
          <w:rPr>
            <w:rFonts w:asciiTheme="minorHAnsi" w:hAnsiTheme="minorHAnsi"/>
            <w:rPrChange w:id="3076" w:author="Erin Stephenson" w:date="2019-03-13T19:33:00Z">
              <w:rPr/>
            </w:rPrChange>
          </w:rPr>
          <w:t xml:space="preserve">in the muscles </w:t>
        </w:r>
      </w:ins>
      <w:moveTo w:id="3077" w:author="Erin Stephenson" w:date="2019-03-13T17:15:00Z">
        <w:r w:rsidR="00353CAF" w:rsidRPr="00ED672B">
          <w:rPr>
            <w:rFonts w:asciiTheme="minorHAnsi" w:hAnsiTheme="minorHAnsi"/>
            <w:rPrChange w:id="3078" w:author="Erin Stephenson" w:date="2019-03-13T19:33:00Z">
              <w:rPr/>
            </w:rPrChange>
          </w:rPr>
          <w:fldChar w:fldCharType="begin" w:fldLock="1"/>
        </w:r>
      </w:moveTo>
      <w:r w:rsidR="004C0A6E">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6,60]","plainTextFormattedCitation":"[56,60]","previouslyFormattedCitation":"[56,60]"},"properties":{"noteIndex":0},"schema":"https://github.com/citation-style-language/schema/raw/master/csl-citation.json"}</w:instrText>
      </w:r>
      <w:moveTo w:id="3079" w:author="Erin Stephenson" w:date="2019-03-13T17:15:00Z">
        <w:r w:rsidR="00353CAF" w:rsidRPr="00ED672B">
          <w:rPr>
            <w:rFonts w:asciiTheme="minorHAnsi" w:hAnsiTheme="minorHAnsi"/>
            <w:rPrChange w:id="3080" w:author="Erin Stephenson" w:date="2019-03-13T19:33:00Z">
              <w:rPr/>
            </w:rPrChange>
          </w:rPr>
          <w:fldChar w:fldCharType="separate"/>
        </w:r>
      </w:moveTo>
      <w:r w:rsidR="00256914" w:rsidRPr="00256914">
        <w:rPr>
          <w:rFonts w:asciiTheme="minorHAnsi" w:hAnsiTheme="minorHAnsi"/>
          <w:noProof/>
        </w:rPr>
        <w:t>[56,60]</w:t>
      </w:r>
      <w:moveTo w:id="3081" w:author="Erin Stephenson" w:date="2019-03-13T17:15:00Z">
        <w:r w:rsidR="00353CAF" w:rsidRPr="00ED672B">
          <w:rPr>
            <w:rFonts w:asciiTheme="minorHAnsi" w:hAnsiTheme="minorHAnsi"/>
            <w:rPrChange w:id="3082" w:author="Erin Stephenson" w:date="2019-03-13T19:33:00Z">
              <w:rPr/>
            </w:rPrChange>
          </w:rPr>
          <w:fldChar w:fldCharType="end"/>
        </w:r>
      </w:moveTo>
      <w:ins w:id="3083" w:author="Erin Stephenson" w:date="2019-03-13T18:43:00Z">
        <w:r w:rsidR="0034114C" w:rsidRPr="00ED672B">
          <w:rPr>
            <w:rFonts w:asciiTheme="minorHAnsi" w:hAnsiTheme="minorHAnsi"/>
            <w:rPrChange w:id="3084" w:author="Erin Stephenson" w:date="2019-03-13T19:33:00Z">
              <w:rPr/>
            </w:rPrChange>
          </w:rPr>
          <w:t xml:space="preserve">. This </w:t>
        </w:r>
      </w:ins>
      <w:ins w:id="3085" w:author="Erin Stephenson" w:date="2019-03-13T19:01:00Z">
        <w:r w:rsidR="005E0ED1" w:rsidRPr="00ED672B">
          <w:rPr>
            <w:rFonts w:asciiTheme="minorHAnsi" w:hAnsiTheme="minorHAnsi"/>
            <w:rPrChange w:id="3086" w:author="Erin Stephenson" w:date="2019-03-13T19:33:00Z">
              <w:rPr/>
            </w:rPrChange>
          </w:rPr>
          <w:t>hypothesis</w:t>
        </w:r>
      </w:ins>
      <w:ins w:id="3087" w:author="Erin Stephenson" w:date="2019-03-13T18:55:00Z">
        <w:r w:rsidR="0020060B" w:rsidRPr="00ED672B">
          <w:rPr>
            <w:rFonts w:asciiTheme="minorHAnsi" w:hAnsiTheme="minorHAnsi"/>
            <w:rPrChange w:id="3088" w:author="Erin Stephenson" w:date="2019-03-13T19:33:00Z">
              <w:rPr/>
            </w:rPrChange>
          </w:rPr>
          <w:t xml:space="preserve"> is supported by changes in </w:t>
        </w:r>
      </w:ins>
      <w:ins w:id="3089" w:author="Erin Stephenson" w:date="2019-03-13T19:00:00Z">
        <w:r w:rsidR="005E0ED1" w:rsidRPr="00ED672B">
          <w:rPr>
            <w:rFonts w:asciiTheme="minorHAnsi" w:hAnsiTheme="minorHAnsi"/>
            <w:rPrChange w:id="3090" w:author="Erin Stephenson" w:date="2019-03-13T19:33:00Z">
              <w:rPr/>
            </w:rPrChange>
          </w:rPr>
          <w:t xml:space="preserve">transcripts for a number of </w:t>
        </w:r>
      </w:ins>
      <w:ins w:id="3091" w:author="Erin Stephenson" w:date="2019-03-13T18:55:00Z">
        <w:r w:rsidR="0020060B" w:rsidRPr="00ED672B">
          <w:rPr>
            <w:rFonts w:asciiTheme="minorHAnsi" w:hAnsiTheme="minorHAnsi"/>
            <w:rPrChange w:id="3092" w:author="Erin Stephenson" w:date="2019-03-13T19:33:00Z">
              <w:rPr/>
            </w:rPrChange>
          </w:rPr>
          <w:t>other Ca</w:t>
        </w:r>
        <w:r w:rsidR="0020060B" w:rsidRPr="00ED672B">
          <w:rPr>
            <w:rFonts w:asciiTheme="minorHAnsi" w:hAnsiTheme="minorHAnsi"/>
            <w:vertAlign w:val="superscript"/>
            <w:rPrChange w:id="3093" w:author="Erin Stephenson" w:date="2019-03-13T19:33:00Z">
              <w:rPr/>
            </w:rPrChange>
          </w:rPr>
          <w:t>2+</w:t>
        </w:r>
        <w:r w:rsidR="0020060B" w:rsidRPr="00ED672B">
          <w:rPr>
            <w:rFonts w:asciiTheme="minorHAnsi" w:hAnsiTheme="minorHAnsi"/>
            <w:rPrChange w:id="3094" w:author="Erin Stephenson" w:date="2019-03-13T19:33:00Z">
              <w:rPr/>
            </w:rPrChange>
          </w:rPr>
          <w:t xml:space="preserve"> transport</w:t>
        </w:r>
      </w:ins>
      <w:ins w:id="3095" w:author="Erin Stephenson" w:date="2019-03-13T19:00:00Z">
        <w:r w:rsidR="005E0ED1" w:rsidRPr="00ED672B">
          <w:rPr>
            <w:rFonts w:asciiTheme="minorHAnsi" w:hAnsiTheme="minorHAnsi"/>
            <w:rPrChange w:id="3096" w:author="Erin Stephenson" w:date="2019-03-13T19:33:00Z">
              <w:rPr/>
            </w:rPrChange>
          </w:rPr>
          <w:t>ers and Ca</w:t>
        </w:r>
        <w:r w:rsidR="005E0ED1" w:rsidRPr="00ED672B">
          <w:rPr>
            <w:rFonts w:asciiTheme="minorHAnsi" w:hAnsiTheme="minorHAnsi"/>
            <w:vertAlign w:val="superscript"/>
            <w:rPrChange w:id="3097" w:author="Erin Stephenson" w:date="2019-03-13T19:33:00Z">
              <w:rPr/>
            </w:rPrChange>
          </w:rPr>
          <w:t>2+</w:t>
        </w:r>
        <w:r w:rsidR="005E0ED1" w:rsidRPr="00ED672B">
          <w:rPr>
            <w:rFonts w:asciiTheme="minorHAnsi" w:hAnsiTheme="minorHAnsi"/>
            <w:rPrChange w:id="3098" w:author="Erin Stephenson" w:date="2019-03-13T19:33:00Z">
              <w:rPr/>
            </w:rPrChange>
          </w:rPr>
          <w:t xml:space="preserve"> responsive mRNA’s</w:t>
        </w:r>
      </w:ins>
      <w:ins w:id="3099" w:author="Erin Stephenson" w:date="2019-03-13T19:01:00Z">
        <w:r w:rsidR="005E0ED1" w:rsidRPr="00ED672B">
          <w:rPr>
            <w:rFonts w:asciiTheme="minorHAnsi" w:hAnsiTheme="minorHAnsi"/>
            <w:rPrChange w:id="3100" w:author="Erin Stephenson" w:date="2019-03-13T19:33:00Z">
              <w:rPr/>
            </w:rPrChange>
          </w:rPr>
          <w:t xml:space="preserve"> in the muscles of these mice</w:t>
        </w:r>
      </w:ins>
      <w:ins w:id="3101" w:author="Erin Stephenson" w:date="2019-03-13T19:04:00Z">
        <w:r w:rsidR="00C65B35" w:rsidRPr="00ED672B">
          <w:rPr>
            <w:rFonts w:asciiTheme="minorHAnsi" w:hAnsiTheme="minorHAnsi"/>
            <w:rPrChange w:id="3102" w:author="Erin Stephenson" w:date="2019-03-13T19:33:00Z">
              <w:rPr/>
            </w:rPrChange>
          </w:rPr>
          <w:t xml:space="preserve"> [</w:t>
        </w:r>
        <w:commentRangeStart w:id="3103"/>
        <w:r w:rsidR="00C65B35" w:rsidRPr="00ED672B">
          <w:rPr>
            <w:rFonts w:asciiTheme="minorHAnsi" w:hAnsiTheme="minorHAnsi"/>
            <w:b/>
            <w:rPrChange w:id="3104" w:author="Erin Stephenson" w:date="2019-03-13T19:33:00Z">
              <w:rPr/>
            </w:rPrChange>
          </w:rPr>
          <w:t>Table X</w:t>
        </w:r>
        <w:commentRangeEnd w:id="3103"/>
        <w:r w:rsidR="00C65B35" w:rsidRPr="00ED672B">
          <w:rPr>
            <w:rStyle w:val="CommentReference"/>
            <w:rFonts w:asciiTheme="minorHAnsi" w:hAnsiTheme="minorHAnsi"/>
            <w:b/>
            <w:rPrChange w:id="3105" w:author="Erin Stephenson" w:date="2019-03-13T19:33:00Z">
              <w:rPr>
                <w:rStyle w:val="CommentReference"/>
              </w:rPr>
            </w:rPrChange>
          </w:rPr>
          <w:commentReference w:id="3103"/>
        </w:r>
        <w:r w:rsidR="00C65B35" w:rsidRPr="00ED672B">
          <w:rPr>
            <w:rFonts w:asciiTheme="minorHAnsi" w:hAnsiTheme="minorHAnsi"/>
            <w:rPrChange w:id="3106" w:author="Erin Stephenson" w:date="2019-03-13T19:33:00Z">
              <w:rPr/>
            </w:rPrChange>
          </w:rPr>
          <w:t>]</w:t>
        </w:r>
      </w:ins>
      <w:ins w:id="3107" w:author="Erin Stephenson" w:date="2019-03-13T19:01:00Z">
        <w:r w:rsidR="00C65B35" w:rsidRPr="00ED672B">
          <w:rPr>
            <w:rFonts w:asciiTheme="minorHAnsi" w:hAnsiTheme="minorHAnsi"/>
            <w:rPrChange w:id="3108" w:author="Erin Stephenson" w:date="2019-03-13T19:33:00Z">
              <w:rPr/>
            </w:rPrChange>
          </w:rPr>
          <w:t xml:space="preserve">. Increased </w:t>
        </w:r>
      </w:ins>
      <w:ins w:id="3109" w:author="Erin Stephenson" w:date="2019-03-13T19:04:00Z">
        <w:r w:rsidR="00C65B35" w:rsidRPr="00ED672B">
          <w:rPr>
            <w:rFonts w:asciiTheme="minorHAnsi" w:hAnsiTheme="minorHAnsi"/>
            <w:rPrChange w:id="3110" w:author="Erin Stephenson" w:date="2019-03-13T19:33:00Z">
              <w:rPr/>
            </w:rPrChange>
          </w:rPr>
          <w:t xml:space="preserve">muscle thermogenesis through the sarcolipin-driven uncoupling of SERCA </w:t>
        </w:r>
      </w:ins>
      <w:ins w:id="3111" w:author="Erin Stephenson" w:date="2019-03-13T18:43:00Z">
        <w:r w:rsidR="0034114C" w:rsidRPr="00ED672B">
          <w:rPr>
            <w:rFonts w:asciiTheme="minorHAnsi" w:hAnsiTheme="minorHAnsi"/>
            <w:rPrChange w:id="3112" w:author="Erin Stephenson" w:date="2019-03-13T19:33:00Z">
              <w:rPr/>
            </w:rPrChange>
          </w:rPr>
          <w:t>would</w:t>
        </w:r>
        <w:r w:rsidR="00353086" w:rsidRPr="00ED672B">
          <w:rPr>
            <w:rFonts w:asciiTheme="minorHAnsi" w:hAnsiTheme="minorHAnsi"/>
            <w:rPrChange w:id="3113" w:author="Erin Stephenson" w:date="2019-03-13T19:33:00Z">
              <w:rPr/>
            </w:rPrChange>
          </w:rPr>
          <w:t xml:space="preserve"> </w:t>
        </w:r>
      </w:ins>
      <w:ins w:id="3114" w:author="Erin Stephenson" w:date="2019-03-13T19:05:00Z">
        <w:r w:rsidR="00C65B35" w:rsidRPr="00ED672B">
          <w:rPr>
            <w:rFonts w:asciiTheme="minorHAnsi" w:hAnsiTheme="minorHAnsi"/>
            <w:rPrChange w:id="3115" w:author="Erin Stephenson" w:date="2019-03-13T19:33:00Z">
              <w:rPr/>
            </w:rPrChange>
          </w:rPr>
          <w:t xml:space="preserve">likely </w:t>
        </w:r>
      </w:ins>
      <w:ins w:id="3116" w:author="Erin Stephenson" w:date="2019-03-13T18:43:00Z">
        <w:r w:rsidR="00353086" w:rsidRPr="00ED672B">
          <w:rPr>
            <w:rFonts w:asciiTheme="minorHAnsi" w:hAnsiTheme="minorHAnsi"/>
            <w:rPrChange w:id="3117" w:author="Erin Stephenson" w:date="2019-03-13T19:33:00Z">
              <w:rPr/>
            </w:rPrChange>
          </w:rPr>
          <w:t>contribut</w:t>
        </w:r>
      </w:ins>
      <w:ins w:id="3118" w:author="Erin Stephenson" w:date="2019-03-13T18:54:00Z">
        <w:r w:rsidR="0034114C" w:rsidRPr="00ED672B">
          <w:rPr>
            <w:rFonts w:asciiTheme="minorHAnsi" w:hAnsiTheme="minorHAnsi"/>
            <w:rPrChange w:id="3119" w:author="Erin Stephenson" w:date="2019-03-13T19:33:00Z">
              <w:rPr/>
            </w:rPrChange>
          </w:rPr>
          <w:t>e</w:t>
        </w:r>
      </w:ins>
      <w:ins w:id="3120" w:author="Erin Stephenson" w:date="2019-03-13T18:43:00Z">
        <w:r w:rsidR="00353086" w:rsidRPr="00ED672B">
          <w:rPr>
            <w:rFonts w:asciiTheme="minorHAnsi" w:hAnsiTheme="minorHAnsi"/>
            <w:rPrChange w:id="3121" w:author="Erin Stephenson" w:date="2019-03-13T19:33:00Z">
              <w:rPr/>
            </w:rPrChange>
          </w:rPr>
          <w:t xml:space="preserve"> to the increase in energy expenditure </w:t>
        </w:r>
      </w:ins>
      <w:ins w:id="3122" w:author="Erin Stephenson" w:date="2019-03-13T18:47:00Z">
        <w:r w:rsidR="0016200A" w:rsidRPr="00ED672B">
          <w:rPr>
            <w:rFonts w:asciiTheme="minorHAnsi" w:hAnsiTheme="minorHAnsi"/>
            <w:rPrChange w:id="3123" w:author="Erin Stephenson" w:date="2019-03-13T19:33:00Z">
              <w:rPr/>
            </w:rPrChange>
          </w:rPr>
          <w:t xml:space="preserve">and </w:t>
        </w:r>
      </w:ins>
      <w:ins w:id="3124" w:author="Erin Stephenson" w:date="2019-03-13T19:07:00Z">
        <w:r w:rsidR="00F226E3" w:rsidRPr="00ED672B">
          <w:rPr>
            <w:rFonts w:asciiTheme="minorHAnsi" w:hAnsiTheme="minorHAnsi"/>
            <w:rPrChange w:id="3125" w:author="Erin Stephenson" w:date="2019-03-13T19:33:00Z">
              <w:rPr/>
            </w:rPrChange>
          </w:rPr>
          <w:t xml:space="preserve">subsequent </w:t>
        </w:r>
      </w:ins>
      <w:ins w:id="3126" w:author="Erin Stephenson" w:date="2019-03-13T18:47:00Z">
        <w:r w:rsidR="0016200A" w:rsidRPr="00ED672B">
          <w:rPr>
            <w:rFonts w:asciiTheme="minorHAnsi" w:hAnsiTheme="minorHAnsi"/>
            <w:rPrChange w:id="3127" w:author="Erin Stephenson" w:date="2019-03-13T19:33:00Z">
              <w:rPr/>
            </w:rPrChange>
          </w:rPr>
          <w:t xml:space="preserve">lower body fat </w:t>
        </w:r>
      </w:ins>
      <w:ins w:id="3128" w:author="Erin Stephenson" w:date="2019-03-13T18:43:00Z">
        <w:r w:rsidR="00353086" w:rsidRPr="00ED672B">
          <w:rPr>
            <w:rFonts w:asciiTheme="minorHAnsi" w:hAnsiTheme="minorHAnsi"/>
            <w:rPrChange w:id="3129" w:author="Erin Stephenson" w:date="2019-03-13T19:33:00Z">
              <w:rPr/>
            </w:rPrChange>
          </w:rPr>
          <w:t xml:space="preserve">we observe in muscle-specific </w:t>
        </w:r>
        <w:r w:rsidR="00353086" w:rsidRPr="00ED672B">
          <w:rPr>
            <w:rFonts w:asciiTheme="minorHAnsi" w:hAnsiTheme="minorHAnsi"/>
            <w:i/>
            <w:rPrChange w:id="3130" w:author="Erin Stephenson" w:date="2019-03-13T19:33:00Z">
              <w:rPr/>
            </w:rPrChange>
          </w:rPr>
          <w:t>Tsc1</w:t>
        </w:r>
        <w:r w:rsidR="00353086" w:rsidRPr="00ED672B">
          <w:rPr>
            <w:rFonts w:asciiTheme="minorHAnsi" w:hAnsiTheme="minorHAnsi"/>
            <w:rPrChange w:id="3131" w:author="Erin Stephenson" w:date="2019-03-13T19:33:00Z">
              <w:rPr/>
            </w:rPrChange>
          </w:rPr>
          <w:t>-knockout mice</w:t>
        </w:r>
      </w:ins>
      <w:ins w:id="3132" w:author="Erin Stephenson" w:date="2019-03-13T19:05:00Z">
        <w:r w:rsidR="008142F0" w:rsidRPr="00ED672B">
          <w:rPr>
            <w:rFonts w:asciiTheme="minorHAnsi" w:hAnsiTheme="minorHAnsi"/>
            <w:rPrChange w:id="3133" w:author="Erin Stephenson" w:date="2019-03-13T19:33:00Z">
              <w:rPr/>
            </w:rPrChange>
          </w:rPr>
          <w:t>, a</w:t>
        </w:r>
      </w:ins>
      <w:moveTo w:id="3134" w:author="Erin Stephenson" w:date="2019-03-13T17:15:00Z">
        <w:del w:id="3135" w:author="Erin Stephenson" w:date="2019-03-13T19:05:00Z">
          <w:r w:rsidR="00353CAF" w:rsidRPr="00ED672B" w:rsidDel="008142F0">
            <w:rPr>
              <w:rFonts w:asciiTheme="minorHAnsi" w:hAnsiTheme="minorHAnsi"/>
              <w:rPrChange w:id="3136" w:author="Erin Stephenson" w:date="2019-03-13T19:33:00Z">
                <w:rPr/>
              </w:rPrChange>
            </w:rPr>
            <w:delText>. This</w:delText>
          </w:r>
        </w:del>
        <w:r w:rsidR="00353CAF" w:rsidRPr="00ED672B">
          <w:rPr>
            <w:rFonts w:asciiTheme="minorHAnsi" w:hAnsiTheme="minorHAnsi"/>
            <w:rPrChange w:id="3137" w:author="Erin Stephenson" w:date="2019-03-13T19:33:00Z">
              <w:rPr/>
            </w:rPrChange>
          </w:rPr>
          <w:t xml:space="preserve"> hypothesis </w:t>
        </w:r>
        <w:del w:id="3138" w:author="Erin Stephenson" w:date="2019-03-13T17:18:00Z">
          <w:r w:rsidR="00353CAF" w:rsidRPr="00ED672B" w:rsidDel="00ED7DEB">
            <w:rPr>
              <w:rFonts w:asciiTheme="minorHAnsi" w:hAnsiTheme="minorHAnsi"/>
              <w:rPrChange w:id="3139" w:author="Erin Stephenson" w:date="2019-03-13T19:33:00Z">
                <w:rPr/>
              </w:rPrChange>
            </w:rPr>
            <w:delText>would be</w:delText>
          </w:r>
        </w:del>
        <w:del w:id="3140" w:author="Erin Stephenson" w:date="2019-03-13T19:05:00Z">
          <w:r w:rsidR="00353CAF" w:rsidRPr="00ED672B" w:rsidDel="008142F0">
            <w:rPr>
              <w:rFonts w:asciiTheme="minorHAnsi" w:hAnsiTheme="minorHAnsi"/>
              <w:rPrChange w:id="3141" w:author="Erin Stephenson" w:date="2019-03-13T19:33:00Z">
                <w:rPr/>
              </w:rPrChange>
            </w:rPr>
            <w:delText xml:space="preserve"> </w:delText>
          </w:r>
        </w:del>
        <w:r w:rsidR="00353CAF" w:rsidRPr="00ED672B">
          <w:rPr>
            <w:rFonts w:asciiTheme="minorHAnsi" w:hAnsiTheme="minorHAnsi"/>
            <w:rPrChange w:id="3142" w:author="Erin Stephenson" w:date="2019-03-13T19:33:00Z">
              <w:rPr/>
            </w:rPrChange>
          </w:rPr>
          <w:t xml:space="preserve">consistent with </w:t>
        </w:r>
      </w:moveTo>
      <w:ins w:id="3143" w:author="Erin Stephenson" w:date="2019-03-13T19:05:00Z">
        <w:r w:rsidR="008142F0" w:rsidRPr="00ED672B">
          <w:rPr>
            <w:rFonts w:asciiTheme="minorHAnsi" w:hAnsiTheme="minorHAnsi"/>
            <w:rPrChange w:id="3144" w:author="Erin Stephenson" w:date="2019-03-13T19:33:00Z">
              <w:rPr/>
            </w:rPrChange>
          </w:rPr>
          <w:t>reports</w:t>
        </w:r>
      </w:ins>
      <w:ins w:id="3145" w:author="Erin Stephenson" w:date="2019-03-13T17:18:00Z">
        <w:r w:rsidR="00ED7DEB" w:rsidRPr="00ED672B">
          <w:rPr>
            <w:rFonts w:asciiTheme="minorHAnsi" w:hAnsiTheme="minorHAnsi"/>
            <w:rPrChange w:id="3146" w:author="Erin Stephenson" w:date="2019-03-13T19:33:00Z">
              <w:rPr/>
            </w:rPrChange>
          </w:rPr>
          <w:t xml:space="preserve"> that </w:t>
        </w:r>
      </w:ins>
      <w:moveTo w:id="3147" w:author="Erin Stephenson" w:date="2019-03-13T17:15:00Z">
        <w:del w:id="3148" w:author="Erin Stephenson" w:date="2019-03-13T19:07:00Z">
          <w:r w:rsidR="00353CAF" w:rsidRPr="00ED672B" w:rsidDel="00F226E3">
            <w:rPr>
              <w:rFonts w:asciiTheme="minorHAnsi" w:hAnsiTheme="minorHAnsi"/>
              <w:rPrChange w:id="3149" w:author="Erin Stephenson" w:date="2019-03-13T19:33:00Z">
                <w:rPr/>
              </w:rPrChange>
            </w:rPr>
            <w:delText>upregulat</w:delText>
          </w:r>
        </w:del>
        <w:del w:id="3150" w:author="Erin Stephenson" w:date="2019-03-13T17:18:00Z">
          <w:r w:rsidR="00353CAF" w:rsidRPr="00ED672B" w:rsidDel="00ED7DEB">
            <w:rPr>
              <w:rFonts w:asciiTheme="minorHAnsi" w:hAnsiTheme="minorHAnsi"/>
              <w:rPrChange w:id="3151" w:author="Erin Stephenson" w:date="2019-03-13T19:33:00Z">
                <w:rPr/>
              </w:rPrChange>
            </w:rPr>
            <w:delText>ion</w:delText>
          </w:r>
        </w:del>
        <w:del w:id="3152" w:author="Erin Stephenson" w:date="2019-03-13T19:07:00Z">
          <w:r w:rsidR="00353CAF" w:rsidRPr="00ED672B" w:rsidDel="00F226E3">
            <w:rPr>
              <w:rFonts w:asciiTheme="minorHAnsi" w:hAnsiTheme="minorHAnsi"/>
              <w:rPrChange w:id="3153" w:author="Erin Stephenson" w:date="2019-03-13T19:33:00Z">
                <w:rPr/>
              </w:rPrChange>
            </w:rPr>
            <w:delText xml:space="preserve"> </w:delText>
          </w:r>
        </w:del>
        <w:del w:id="3154" w:author="Erin Stephenson" w:date="2019-03-13T17:18:00Z">
          <w:r w:rsidR="00353CAF" w:rsidRPr="00ED672B" w:rsidDel="00ED7DEB">
            <w:rPr>
              <w:rFonts w:asciiTheme="minorHAnsi" w:hAnsiTheme="minorHAnsi"/>
              <w:rPrChange w:id="3155" w:author="Erin Stephenson" w:date="2019-03-13T19:33:00Z">
                <w:rPr/>
              </w:rPrChange>
            </w:rPr>
            <w:delText xml:space="preserve">of sarcolipin </w:delText>
          </w:r>
        </w:del>
        <w:del w:id="3156" w:author="Erin Stephenson" w:date="2019-03-13T18:44:00Z">
          <w:r w:rsidR="00353CAF" w:rsidRPr="00ED672B" w:rsidDel="00F6438D">
            <w:rPr>
              <w:rFonts w:asciiTheme="minorHAnsi" w:hAnsiTheme="minorHAnsi"/>
              <w:rPrChange w:id="3157" w:author="Erin Stephenson" w:date="2019-03-13T19:33:00Z">
                <w:rPr/>
              </w:rPrChange>
            </w:rPr>
            <w:delText>by</w:delText>
          </w:r>
        </w:del>
        <w:del w:id="3158" w:author="Erin Stephenson" w:date="2019-03-13T19:07:00Z">
          <w:r w:rsidR="00353CAF" w:rsidRPr="00ED672B" w:rsidDel="00F226E3">
            <w:rPr>
              <w:rFonts w:asciiTheme="minorHAnsi" w:hAnsiTheme="minorHAnsi"/>
              <w:rPrChange w:id="3159" w:author="Erin Stephenson" w:date="2019-03-13T19:33:00Z">
                <w:rPr/>
              </w:rPrChange>
            </w:rPr>
            <w:delText xml:space="preserve"> </w:delText>
          </w:r>
        </w:del>
        <w:del w:id="3160" w:author="Erin Stephenson" w:date="2019-03-13T17:18:00Z">
          <w:r w:rsidR="00353CAF" w:rsidRPr="00ED672B" w:rsidDel="00ED7DEB">
            <w:rPr>
              <w:rFonts w:asciiTheme="minorHAnsi" w:hAnsiTheme="minorHAnsi"/>
              <w:rPrChange w:id="3161" w:author="Erin Stephenson" w:date="2019-03-13T19:33:00Z">
                <w:rPr/>
              </w:rPrChange>
            </w:rPr>
            <w:delText>HFD</w:delText>
          </w:r>
        </w:del>
        <w:del w:id="3162" w:author="Erin Stephenson" w:date="2019-03-13T19:07:00Z">
          <w:r w:rsidR="00353CAF" w:rsidRPr="00ED672B" w:rsidDel="00F226E3">
            <w:rPr>
              <w:rFonts w:asciiTheme="minorHAnsi" w:hAnsiTheme="minorHAnsi"/>
              <w:rPrChange w:id="3163" w:author="Erin Stephenson" w:date="2019-03-13T19:33:00Z">
                <w:rPr/>
              </w:rPrChange>
            </w:rPr>
            <w:delText xml:space="preserve">, </w:delText>
          </w:r>
        </w:del>
      </w:moveTo>
      <w:ins w:id="3164" w:author="Erin Stephenson" w:date="2019-03-13T17:19:00Z">
        <w:r w:rsidR="00ED7DEB" w:rsidRPr="00ED672B">
          <w:rPr>
            <w:rFonts w:asciiTheme="minorHAnsi" w:hAnsiTheme="minorHAnsi"/>
            <w:rPrChange w:id="3165" w:author="Erin Stephenson" w:date="2019-03-13T19:33:00Z">
              <w:rPr/>
            </w:rPrChange>
          </w:rPr>
          <w:t xml:space="preserve">obesity is </w:t>
        </w:r>
      </w:ins>
      <w:moveTo w:id="3166" w:author="Erin Stephenson" w:date="2019-03-13T17:15:00Z">
        <w:r w:rsidR="00353CAF" w:rsidRPr="00ED672B">
          <w:rPr>
            <w:rFonts w:asciiTheme="minorHAnsi" w:hAnsiTheme="minorHAnsi"/>
            <w:rPrChange w:id="3167" w:author="Erin Stephenson" w:date="2019-03-13T19:33:00Z">
              <w:rPr/>
            </w:rPrChange>
          </w:rPr>
          <w:t xml:space="preserve">exacerbated </w:t>
        </w:r>
        <w:del w:id="3168" w:author="Erin Stephenson" w:date="2019-03-13T17:20:00Z">
          <w:r w:rsidR="00353CAF" w:rsidRPr="00ED672B" w:rsidDel="00ED7DEB">
            <w:rPr>
              <w:rFonts w:asciiTheme="minorHAnsi" w:hAnsiTheme="minorHAnsi"/>
              <w:rPrChange w:id="3169" w:author="Erin Stephenson" w:date="2019-03-13T19:33:00Z">
                <w:rPr/>
              </w:rPrChange>
            </w:rPr>
            <w:delText xml:space="preserve">obesity </w:delText>
          </w:r>
        </w:del>
        <w:r w:rsidR="00353CAF" w:rsidRPr="00ED672B">
          <w:rPr>
            <w:rFonts w:asciiTheme="minorHAnsi" w:hAnsiTheme="minorHAnsi"/>
            <w:rPrChange w:id="3170" w:author="Erin Stephenson" w:date="2019-03-13T19:33:00Z">
              <w:rPr/>
            </w:rPrChange>
          </w:rPr>
          <w:t xml:space="preserve">when </w:t>
        </w:r>
        <w:r w:rsidR="00353CAF" w:rsidRPr="00ED672B">
          <w:rPr>
            <w:rFonts w:asciiTheme="minorHAnsi" w:hAnsiTheme="minorHAnsi"/>
            <w:i/>
            <w:rPrChange w:id="3171" w:author="Erin Stephenson" w:date="2019-03-13T19:33:00Z">
              <w:rPr>
                <w:i/>
              </w:rPr>
            </w:rPrChange>
          </w:rPr>
          <w:t>Sln</w:t>
        </w:r>
        <w:r w:rsidR="00353CAF" w:rsidRPr="00ED672B">
          <w:rPr>
            <w:rFonts w:asciiTheme="minorHAnsi" w:hAnsiTheme="minorHAnsi"/>
            <w:rPrChange w:id="3172" w:author="Erin Stephenson" w:date="2019-03-13T19:33:00Z">
              <w:rPr/>
            </w:rPrChange>
          </w:rPr>
          <w:t xml:space="preserve"> is ablated </w:t>
        </w:r>
        <w:r w:rsidR="00353CAF" w:rsidRPr="00ED672B">
          <w:rPr>
            <w:rFonts w:asciiTheme="minorHAnsi" w:hAnsiTheme="minorHAnsi"/>
            <w:rPrChange w:id="3173" w:author="Erin Stephenson" w:date="2019-03-13T19:33:00Z">
              <w:rPr/>
            </w:rPrChange>
          </w:rPr>
          <w:fldChar w:fldCharType="begin" w:fldLock="1"/>
        </w:r>
      </w:moveTo>
      <w:r w:rsidR="004C0A6E">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6–58]","plainTextFormattedCitation":"[56–58]","previouslyFormattedCitation":"[56–58]"},"properties":{"noteIndex":0},"schema":"https://github.com/citation-style-language/schema/raw/master/csl-citation.json"}</w:instrText>
      </w:r>
      <w:moveTo w:id="3174" w:author="Erin Stephenson" w:date="2019-03-13T17:15:00Z">
        <w:r w:rsidR="00353CAF" w:rsidRPr="00ED672B">
          <w:rPr>
            <w:rFonts w:asciiTheme="minorHAnsi" w:hAnsiTheme="minorHAnsi"/>
            <w:rPrChange w:id="3175" w:author="Erin Stephenson" w:date="2019-03-13T19:33:00Z">
              <w:rPr/>
            </w:rPrChange>
          </w:rPr>
          <w:fldChar w:fldCharType="separate"/>
        </w:r>
      </w:moveTo>
      <w:r w:rsidR="00256914" w:rsidRPr="00256914">
        <w:rPr>
          <w:rFonts w:asciiTheme="minorHAnsi" w:hAnsiTheme="minorHAnsi"/>
          <w:noProof/>
        </w:rPr>
        <w:t>[56–58]</w:t>
      </w:r>
      <w:moveTo w:id="3176" w:author="Erin Stephenson" w:date="2019-03-13T17:15:00Z">
        <w:r w:rsidR="00353CAF" w:rsidRPr="00ED672B">
          <w:rPr>
            <w:rFonts w:asciiTheme="minorHAnsi" w:hAnsiTheme="minorHAnsi"/>
            <w:rPrChange w:id="3177" w:author="Erin Stephenson" w:date="2019-03-13T19:33:00Z">
              <w:rPr/>
            </w:rPrChange>
          </w:rPr>
          <w:fldChar w:fldCharType="end"/>
        </w:r>
        <w:r w:rsidR="00353CAF" w:rsidRPr="00ED672B">
          <w:rPr>
            <w:rFonts w:asciiTheme="minorHAnsi" w:hAnsiTheme="minorHAnsi"/>
            <w:rPrChange w:id="3178" w:author="Erin Stephenson" w:date="2019-03-13T19:33:00Z">
              <w:rPr/>
            </w:rPrChange>
          </w:rPr>
          <w:t xml:space="preserve"> </w:t>
        </w:r>
        <w:del w:id="3179" w:author="Erin Stephenson" w:date="2019-03-13T17:20:00Z">
          <w:r w:rsidR="00353CAF" w:rsidRPr="00ED672B" w:rsidDel="00ED7DEB">
            <w:rPr>
              <w:rFonts w:asciiTheme="minorHAnsi" w:hAnsiTheme="minorHAnsi"/>
              <w:rPrChange w:id="3180" w:author="Erin Stephenson" w:date="2019-03-13T19:33:00Z">
                <w:rPr/>
              </w:rPrChange>
            </w:rPr>
            <w:delText xml:space="preserve">and </w:delText>
          </w:r>
        </w:del>
      </w:moveTo>
      <w:ins w:id="3181" w:author="Erin Stephenson" w:date="2019-03-13T17:20:00Z">
        <w:r w:rsidR="00ED7DEB" w:rsidRPr="00ED672B">
          <w:rPr>
            <w:rFonts w:asciiTheme="minorHAnsi" w:hAnsiTheme="minorHAnsi"/>
            <w:rPrChange w:id="3182" w:author="Erin Stephenson" w:date="2019-03-13T19:33:00Z">
              <w:rPr/>
            </w:rPrChange>
          </w:rPr>
          <w:t xml:space="preserve">or </w:t>
        </w:r>
      </w:ins>
      <w:moveTo w:id="3183" w:author="Erin Stephenson" w:date="2019-03-13T17:15:00Z">
        <w:r w:rsidR="00353CAF" w:rsidRPr="00ED672B">
          <w:rPr>
            <w:rFonts w:asciiTheme="minorHAnsi" w:hAnsiTheme="minorHAnsi"/>
            <w:rPrChange w:id="3184" w:author="Erin Stephenson" w:date="2019-03-13T19:33:00Z">
              <w:rPr/>
            </w:rPrChange>
          </w:rPr>
          <w:t>prevent</w:t>
        </w:r>
        <w:del w:id="3185" w:author="Erin Stephenson" w:date="2019-03-13T17:20:00Z">
          <w:r w:rsidR="00353CAF" w:rsidRPr="00ED672B" w:rsidDel="00ED7DEB">
            <w:rPr>
              <w:rFonts w:asciiTheme="minorHAnsi" w:hAnsiTheme="minorHAnsi"/>
              <w:rPrChange w:id="3186" w:author="Erin Stephenson" w:date="2019-03-13T19:33:00Z">
                <w:rPr/>
              </w:rPrChange>
            </w:rPr>
            <w:delText>ion</w:delText>
          </w:r>
        </w:del>
      </w:moveTo>
      <w:ins w:id="3187" w:author="Erin Stephenson" w:date="2019-03-13T17:20:00Z">
        <w:r w:rsidR="00ED7DEB" w:rsidRPr="00ED672B">
          <w:rPr>
            <w:rFonts w:asciiTheme="minorHAnsi" w:hAnsiTheme="minorHAnsi"/>
            <w:rPrChange w:id="3188" w:author="Erin Stephenson" w:date="2019-03-13T19:33:00Z">
              <w:rPr/>
            </w:rPrChange>
          </w:rPr>
          <w:t>ed</w:t>
        </w:r>
      </w:ins>
      <w:moveTo w:id="3189" w:author="Erin Stephenson" w:date="2019-03-13T17:15:00Z">
        <w:r w:rsidR="00353CAF" w:rsidRPr="00ED672B">
          <w:rPr>
            <w:rFonts w:asciiTheme="minorHAnsi" w:hAnsiTheme="minorHAnsi"/>
            <w:rPrChange w:id="3190" w:author="Erin Stephenson" w:date="2019-03-13T19:33:00Z">
              <w:rPr/>
            </w:rPrChange>
          </w:rPr>
          <w:t xml:space="preserve"> when it is </w:t>
        </w:r>
      </w:moveTo>
      <w:ins w:id="3191" w:author="Erin Stephenson" w:date="2019-03-13T17:20:00Z">
        <w:r w:rsidR="00ED7DEB" w:rsidRPr="00ED672B">
          <w:rPr>
            <w:rFonts w:asciiTheme="minorHAnsi" w:hAnsiTheme="minorHAnsi"/>
            <w:i/>
            <w:rPrChange w:id="3192" w:author="Erin Stephenson" w:date="2019-03-13T19:33:00Z">
              <w:rPr/>
            </w:rPrChange>
          </w:rPr>
          <w:t>Sln</w:t>
        </w:r>
        <w:r w:rsidR="00ED7DEB" w:rsidRPr="00ED672B">
          <w:rPr>
            <w:rFonts w:asciiTheme="minorHAnsi" w:hAnsiTheme="minorHAnsi"/>
            <w:rPrChange w:id="3193" w:author="Erin Stephenson" w:date="2019-03-13T19:33:00Z">
              <w:rPr/>
            </w:rPrChange>
          </w:rPr>
          <w:t xml:space="preserve"> is </w:t>
        </w:r>
      </w:ins>
      <w:moveTo w:id="3194" w:author="Erin Stephenson" w:date="2019-03-13T17:15:00Z">
        <w:r w:rsidR="00353CAF" w:rsidRPr="00ED672B">
          <w:rPr>
            <w:rFonts w:asciiTheme="minorHAnsi" w:hAnsiTheme="minorHAnsi"/>
            <w:rPrChange w:id="3195" w:author="Erin Stephenson" w:date="2019-03-13T19:33:00Z">
              <w:rPr/>
            </w:rPrChange>
          </w:rPr>
          <w:t xml:space="preserve">overexpressed </w:t>
        </w:r>
        <w:r w:rsidR="00353CAF" w:rsidRPr="00ED672B">
          <w:rPr>
            <w:rFonts w:asciiTheme="minorHAnsi" w:hAnsiTheme="minorHAnsi"/>
            <w:rPrChange w:id="3196" w:author="Erin Stephenson" w:date="2019-03-13T19:33:00Z">
              <w:rPr/>
            </w:rPrChange>
          </w:rPr>
          <w:fldChar w:fldCharType="begin" w:fldLock="1"/>
        </w:r>
      </w:moveTo>
      <w:r w:rsidR="004C0A6E">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C0A6E">
        <w:rPr>
          <w:rFonts w:ascii="Cambria Math" w:hAnsi="Cambria Math" w:cs="Cambria Math"/>
        </w:rPr>
        <w:instrText>∼</w:instrText>
      </w:r>
      <w:r w:rsidR="004C0A6E">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9]","plainTextFormattedCitation":"[59]","previouslyFormattedCitation":"[59]"},"properties":{"noteIndex":0},"schema":"https://github.com/citation-style-language/schema/raw/master/csl-citation.json"}</w:instrText>
      </w:r>
      <w:moveTo w:id="3197" w:author="Erin Stephenson" w:date="2019-03-13T17:15:00Z">
        <w:r w:rsidR="00353CAF" w:rsidRPr="00ED672B">
          <w:rPr>
            <w:rFonts w:asciiTheme="minorHAnsi" w:hAnsiTheme="minorHAnsi"/>
            <w:rPrChange w:id="3198" w:author="Erin Stephenson" w:date="2019-03-13T19:33:00Z">
              <w:rPr/>
            </w:rPrChange>
          </w:rPr>
          <w:fldChar w:fldCharType="separate"/>
        </w:r>
      </w:moveTo>
      <w:r w:rsidR="00256914" w:rsidRPr="00256914">
        <w:rPr>
          <w:rFonts w:asciiTheme="minorHAnsi" w:hAnsiTheme="minorHAnsi"/>
          <w:noProof/>
        </w:rPr>
        <w:t>[59]</w:t>
      </w:r>
      <w:moveTo w:id="3199" w:author="Erin Stephenson" w:date="2019-03-13T17:15:00Z">
        <w:r w:rsidR="00353CAF" w:rsidRPr="00ED672B">
          <w:rPr>
            <w:rFonts w:asciiTheme="minorHAnsi" w:hAnsiTheme="minorHAnsi"/>
            <w:rPrChange w:id="3200" w:author="Erin Stephenson" w:date="2019-03-13T19:33:00Z">
              <w:rPr/>
            </w:rPrChange>
          </w:rPr>
          <w:fldChar w:fldCharType="end"/>
        </w:r>
        <w:r w:rsidR="00353CAF" w:rsidRPr="00ED672B">
          <w:rPr>
            <w:rFonts w:asciiTheme="minorHAnsi" w:hAnsiTheme="minorHAnsi"/>
            <w:rPrChange w:id="3201" w:author="Erin Stephenson" w:date="2019-03-13T19:33:00Z">
              <w:rPr/>
            </w:rPrChange>
          </w:rPr>
          <w:t>.</w:t>
        </w:r>
      </w:moveTo>
      <w:ins w:id="3202" w:author="Erin Stephenson" w:date="2019-03-13T19:13:00Z">
        <w:r w:rsidR="00542C29" w:rsidRPr="00ED672B">
          <w:rPr>
            <w:rFonts w:asciiTheme="minorHAnsi" w:hAnsiTheme="minorHAnsi"/>
            <w:rPrChange w:id="3203" w:author="Erin Stephenson" w:date="2019-03-13T19:33:00Z">
              <w:rPr/>
            </w:rPrChange>
          </w:rPr>
          <w:t xml:space="preserve"> </w:t>
        </w:r>
      </w:ins>
      <w:moveTo w:id="3204" w:author="Erin Stephenson" w:date="2019-03-13T17:15:00Z">
        <w:r w:rsidR="00353CAF" w:rsidRPr="00ED672B">
          <w:rPr>
            <w:rFonts w:asciiTheme="minorHAnsi" w:hAnsiTheme="minorHAnsi"/>
            <w:rPrChange w:id="3205" w:author="Erin Stephenson" w:date="2019-03-13T19:33:00Z">
              <w:rPr/>
            </w:rPrChange>
          </w:rPr>
          <w:t xml:space="preserve"> </w:t>
        </w:r>
      </w:moveTo>
      <w:moveToRangeEnd w:id="3028"/>
      <w:ins w:id="3206" w:author="Erin Stephenson" w:date="2019-03-13T16:35:00Z">
        <w:r w:rsidR="002134DF" w:rsidRPr="00ED672B">
          <w:rPr>
            <w:rFonts w:asciiTheme="minorHAnsi" w:hAnsiTheme="minorHAnsi"/>
            <w:rPrChange w:id="3207" w:author="Erin Stephenson" w:date="2019-03-13T19:33:00Z">
              <w:rPr/>
            </w:rPrChange>
          </w:rPr>
          <w:t xml:space="preserve"> </w:t>
        </w:r>
      </w:ins>
      <w:ins w:id="3208" w:author="Erin Stephenson" w:date="2019-03-13T16:32:00Z">
        <w:r w:rsidR="00A3201B" w:rsidRPr="00ED672B">
          <w:rPr>
            <w:rFonts w:asciiTheme="minorHAnsi" w:hAnsiTheme="minorHAnsi"/>
            <w:rPrChange w:id="3209" w:author="Erin Stephenson" w:date="2019-03-13T19:33:00Z">
              <w:rPr/>
            </w:rPrChange>
          </w:rPr>
          <w:t xml:space="preserve">  </w:t>
        </w:r>
      </w:ins>
    </w:p>
    <w:p w14:paraId="5DD37F96" w14:textId="77777777" w:rsidR="00A3201B" w:rsidRPr="00ED672B" w:rsidRDefault="00A3201B" w:rsidP="00475EC8">
      <w:pPr>
        <w:rPr>
          <w:ins w:id="3210" w:author="Erin Stephenson" w:date="2019-03-13T19:10:00Z"/>
          <w:rFonts w:asciiTheme="minorHAnsi" w:hAnsiTheme="minorHAnsi"/>
          <w:rPrChange w:id="3211" w:author="Erin Stephenson" w:date="2019-03-13T19:33:00Z">
            <w:rPr>
              <w:ins w:id="3212" w:author="Erin Stephenson" w:date="2019-03-13T19:10:00Z"/>
            </w:rPr>
          </w:rPrChange>
        </w:rPr>
      </w:pPr>
    </w:p>
    <w:p w14:paraId="3A6525E8" w14:textId="7EB9DCEC" w:rsidR="00542C29" w:rsidRPr="00ED672B" w:rsidRDefault="00D8246A" w:rsidP="00D8246A">
      <w:pPr>
        <w:rPr>
          <w:ins w:id="3213" w:author="Erin Stephenson" w:date="2019-03-13T19:13:00Z"/>
          <w:rFonts w:asciiTheme="minorHAnsi" w:hAnsiTheme="minorHAnsi"/>
          <w:rPrChange w:id="3214" w:author="Erin Stephenson" w:date="2019-03-13T19:33:00Z">
            <w:rPr>
              <w:ins w:id="3215" w:author="Erin Stephenson" w:date="2019-03-13T19:13:00Z"/>
            </w:rPr>
          </w:rPrChange>
        </w:rPr>
      </w:pPr>
      <w:ins w:id="3216" w:author="Erin Stephenson" w:date="2019-03-13T19:10:00Z">
        <w:r w:rsidRPr="00ED672B">
          <w:rPr>
            <w:rFonts w:asciiTheme="minorHAnsi" w:hAnsiTheme="minorHAnsi"/>
            <w:rPrChange w:id="3217" w:author="Erin Stephenson" w:date="2019-03-13T19:33:00Z">
              <w:rPr/>
            </w:rPrChange>
          </w:rPr>
          <w:t xml:space="preserve">Other mechanisms linking muscle mTORC1 activity to elevated energy dissipation may be indirect, such as increased energy expenditure associated with elevations in muscle-derived FGF21 </w:t>
        </w:r>
        <w:r w:rsidRPr="00ED672B">
          <w:rPr>
            <w:rFonts w:asciiTheme="minorHAnsi" w:hAnsiTheme="minorHAnsi"/>
            <w:rPrChange w:id="3218" w:author="Erin Stephenson" w:date="2019-03-13T19:33:00Z">
              <w:rPr/>
            </w:rPrChange>
          </w:rPr>
          <w:fldChar w:fldCharType="begin" w:fldLock="1"/>
        </w:r>
      </w:ins>
      <w:r w:rsidR="004C0A6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1,62]","plainTextFormattedCitation":"[6,61,62]","previouslyFormattedCitation":"[6,61,62]"},"properties":{"noteIndex":0},"schema":"https://github.com/citation-style-language/schema/raw/master/csl-citation.json"}</w:instrText>
      </w:r>
      <w:ins w:id="3219" w:author="Erin Stephenson" w:date="2019-03-13T19:10:00Z">
        <w:r w:rsidRPr="00ED672B">
          <w:rPr>
            <w:rFonts w:asciiTheme="minorHAnsi" w:hAnsiTheme="minorHAnsi"/>
            <w:rPrChange w:id="3220" w:author="Erin Stephenson" w:date="2019-03-13T19:33:00Z">
              <w:rPr/>
            </w:rPrChange>
          </w:rPr>
          <w:fldChar w:fldCharType="separate"/>
        </w:r>
      </w:ins>
      <w:r w:rsidR="00256914" w:rsidRPr="00256914">
        <w:rPr>
          <w:rFonts w:asciiTheme="minorHAnsi" w:hAnsiTheme="minorHAnsi"/>
          <w:noProof/>
        </w:rPr>
        <w:t>[6,61,62]</w:t>
      </w:r>
      <w:ins w:id="3221" w:author="Erin Stephenson" w:date="2019-03-13T19:10:00Z">
        <w:r w:rsidRPr="00ED672B">
          <w:rPr>
            <w:rFonts w:asciiTheme="minorHAnsi" w:hAnsiTheme="minorHAnsi"/>
            <w:rPrChange w:id="3222" w:author="Erin Stephenson" w:date="2019-03-13T19:33:00Z">
              <w:rPr/>
            </w:rPrChange>
          </w:rPr>
          <w:fldChar w:fldCharType="end"/>
        </w:r>
        <w:r w:rsidRPr="00ED672B">
          <w:rPr>
            <w:rFonts w:asciiTheme="minorHAnsi" w:hAnsiTheme="minorHAnsi"/>
            <w:rPrChange w:id="3223" w:author="Erin Stephenson" w:date="2019-03-13T19:33:00Z">
              <w:rPr/>
            </w:rPrChange>
          </w:rPr>
          <w:t xml:space="preserve"> or other factors. </w:t>
        </w:r>
      </w:ins>
      <w:ins w:id="3224" w:author="Erin Stephenson" w:date="2019-03-13T19:15:00Z">
        <w:r w:rsidR="00C71DF5" w:rsidRPr="00ED672B">
          <w:rPr>
            <w:rFonts w:asciiTheme="minorHAnsi" w:hAnsiTheme="minorHAnsi"/>
            <w:rPrChange w:id="3225" w:author="Erin Stephenson" w:date="2019-03-13T19:33:00Z">
              <w:rPr/>
            </w:rPrChange>
          </w:rPr>
          <w:t xml:space="preserve">Or they may be more obvious, such as altered skeletal muscle mitochondrial </w:t>
        </w:r>
      </w:ins>
      <w:ins w:id="3226" w:author="Erin Stephenson" w:date="2019-03-13T19:16:00Z">
        <w:r w:rsidR="00C71DF5" w:rsidRPr="00ED672B">
          <w:rPr>
            <w:rFonts w:asciiTheme="minorHAnsi" w:hAnsiTheme="minorHAnsi"/>
            <w:rPrChange w:id="3227" w:author="Erin Stephenson" w:date="2019-03-13T19:33:00Z">
              <w:rPr/>
            </w:rPrChange>
          </w:rPr>
          <w:t xml:space="preserve">metabolism. </w:t>
        </w:r>
        <w:r w:rsidR="00F618A8" w:rsidRPr="00ED672B">
          <w:rPr>
            <w:rFonts w:asciiTheme="minorHAnsi" w:hAnsiTheme="minorHAnsi"/>
            <w:rPrChange w:id="3228" w:author="Erin Stephenson" w:date="2019-03-13T19:33:00Z">
              <w:rPr/>
            </w:rPrChange>
          </w:rPr>
          <w:t xml:space="preserve">We and others have observed that skeletal muscle-specific activation of mTORC1 via deletion of </w:t>
        </w:r>
        <w:r w:rsidR="00F618A8" w:rsidRPr="00ED672B">
          <w:rPr>
            <w:rFonts w:asciiTheme="minorHAnsi" w:hAnsiTheme="minorHAnsi"/>
            <w:i/>
            <w:rPrChange w:id="3229" w:author="Erin Stephenson" w:date="2019-03-13T19:33:00Z">
              <w:rPr>
                <w:i/>
              </w:rPr>
            </w:rPrChange>
          </w:rPr>
          <w:t>Tsc1</w:t>
        </w:r>
        <w:r w:rsidR="00F618A8" w:rsidRPr="00ED672B">
          <w:rPr>
            <w:rFonts w:asciiTheme="minorHAnsi" w:hAnsiTheme="minorHAnsi"/>
            <w:rPrChange w:id="3230" w:author="Erin Stephenson" w:date="2019-03-13T19:33:00Z">
              <w:rPr/>
            </w:rPrChange>
          </w:rPr>
          <w:t xml:space="preserve"> </w:t>
        </w:r>
      </w:ins>
      <w:ins w:id="3231" w:author="Erin Stephenson" w:date="2019-03-13T19:17:00Z">
        <w:r w:rsidR="00F618A8" w:rsidRPr="00ED672B">
          <w:rPr>
            <w:rFonts w:asciiTheme="minorHAnsi" w:hAnsiTheme="minorHAnsi"/>
            <w:rPrChange w:id="3232" w:author="Erin Stephenson" w:date="2019-03-13T19:33:00Z">
              <w:rPr/>
            </w:rPrChange>
          </w:rPr>
          <w:t>results in</w:t>
        </w:r>
      </w:ins>
      <w:ins w:id="3233" w:author="Erin Stephenson" w:date="2019-03-13T19:16:00Z">
        <w:r w:rsidR="00F618A8" w:rsidRPr="00ED672B">
          <w:rPr>
            <w:rFonts w:asciiTheme="minorHAnsi" w:hAnsiTheme="minorHAnsi"/>
            <w:rPrChange w:id="3234" w:author="Erin Stephenson" w:date="2019-03-13T19:33:00Z">
              <w:rPr/>
            </w:rPrChange>
          </w:rPr>
          <w:t xml:space="preserve"> an increase in the oxidative profile of the skeletal muscle [</w:t>
        </w:r>
        <w:r w:rsidR="00F618A8" w:rsidRPr="00ED672B">
          <w:rPr>
            <w:rFonts w:asciiTheme="minorHAnsi" w:hAnsiTheme="minorHAnsi"/>
            <w:b/>
            <w:rPrChange w:id="3235" w:author="Erin Stephenson" w:date="2019-03-13T19:33:00Z">
              <w:rPr>
                <w:b/>
              </w:rPr>
            </w:rPrChange>
          </w:rPr>
          <w:t>Fig. 4D</w:t>
        </w:r>
        <w:r w:rsidR="00F618A8" w:rsidRPr="00ED672B">
          <w:rPr>
            <w:rFonts w:asciiTheme="minorHAnsi" w:hAnsiTheme="minorHAnsi"/>
            <w:rPrChange w:id="3236" w:author="Erin Stephenson" w:date="2019-03-13T19:33:00Z">
              <w:rPr/>
            </w:rPrChange>
          </w:rPr>
          <w:t xml:space="preserve">; </w:t>
        </w:r>
        <w:commentRangeStart w:id="3237"/>
        <w:r w:rsidR="00F618A8" w:rsidRPr="00ED672B">
          <w:rPr>
            <w:rFonts w:asciiTheme="minorHAnsi" w:hAnsiTheme="minorHAnsi"/>
            <w:rPrChange w:id="3238" w:author="Erin Stephenson" w:date="2019-03-13T19:33:00Z">
              <w:rPr/>
            </w:rPrChange>
          </w:rPr>
          <w:t>Bentzinger 2013</w:t>
        </w:r>
        <w:commentRangeEnd w:id="3237"/>
        <w:r w:rsidR="00F618A8" w:rsidRPr="00ED672B">
          <w:rPr>
            <w:rStyle w:val="CommentReference"/>
            <w:rFonts w:asciiTheme="minorHAnsi" w:hAnsiTheme="minorHAnsi"/>
            <w:rPrChange w:id="3239" w:author="Erin Stephenson" w:date="2019-03-13T19:33:00Z">
              <w:rPr>
                <w:rStyle w:val="CommentReference"/>
              </w:rPr>
            </w:rPrChange>
          </w:rPr>
          <w:commentReference w:id="3237"/>
        </w:r>
        <w:r w:rsidR="00F618A8" w:rsidRPr="00ED672B">
          <w:rPr>
            <w:rFonts w:asciiTheme="minorHAnsi" w:hAnsiTheme="minorHAnsi"/>
            <w:rPrChange w:id="3240" w:author="Erin Stephenson" w:date="2019-03-13T19:33:00Z">
              <w:rPr/>
            </w:rPrChange>
          </w:rPr>
          <w:t xml:space="preserve">]. </w:t>
        </w:r>
      </w:ins>
      <w:ins w:id="3241" w:author="Erin Stephenson" w:date="2019-03-13T19:21:00Z">
        <w:r w:rsidR="00E328A4" w:rsidRPr="00ED672B">
          <w:rPr>
            <w:rFonts w:asciiTheme="minorHAnsi" w:hAnsiTheme="minorHAnsi"/>
            <w:rPrChange w:id="3242" w:author="Erin Stephenson" w:date="2019-03-13T19:33:00Z">
              <w:rPr/>
            </w:rPrChange>
          </w:rPr>
          <w:t xml:space="preserve">Furthermore, </w:t>
        </w:r>
      </w:ins>
      <w:ins w:id="3243" w:author="Erin Stephenson" w:date="2019-03-13T19:23:00Z">
        <w:r w:rsidR="0059067D" w:rsidRPr="00ED672B">
          <w:rPr>
            <w:rFonts w:asciiTheme="minorHAnsi" w:hAnsiTheme="minorHAnsi"/>
            <w:rPrChange w:id="3244" w:author="Erin Stephenson" w:date="2019-03-13T19:33:00Z">
              <w:rPr/>
            </w:rPrChange>
          </w:rPr>
          <w:t>non-</w:t>
        </w:r>
        <w:r w:rsidR="0059067D" w:rsidRPr="00ED672B">
          <w:rPr>
            <w:rFonts w:asciiTheme="minorHAnsi" w:hAnsiTheme="minorHAnsi"/>
            <w:i/>
            <w:rPrChange w:id="3245" w:author="Erin Stephenson" w:date="2019-03-13T19:33:00Z">
              <w:rPr/>
            </w:rPrChange>
          </w:rPr>
          <w:t>Tsc1</w:t>
        </w:r>
        <w:r w:rsidR="0059067D" w:rsidRPr="00ED672B">
          <w:rPr>
            <w:rFonts w:asciiTheme="minorHAnsi" w:hAnsiTheme="minorHAnsi"/>
            <w:rPrChange w:id="3246" w:author="Erin Stephenson" w:date="2019-03-13T19:33:00Z">
              <w:rPr/>
            </w:rPrChange>
          </w:rPr>
          <w:t>-driven</w:t>
        </w:r>
      </w:ins>
      <w:ins w:id="3247" w:author="Erin Stephenson" w:date="2019-03-13T19:21:00Z">
        <w:r w:rsidR="00E328A4" w:rsidRPr="00ED672B">
          <w:rPr>
            <w:rFonts w:asciiTheme="minorHAnsi" w:hAnsiTheme="minorHAnsi"/>
            <w:rPrChange w:id="3248" w:author="Erin Stephenson" w:date="2019-03-13T19:33:00Z">
              <w:rPr/>
            </w:rPrChange>
          </w:rPr>
          <w:t xml:space="preserve"> models of </w:t>
        </w:r>
      </w:ins>
      <w:ins w:id="3249" w:author="Erin Stephenson" w:date="2019-03-13T19:22:00Z">
        <w:r w:rsidR="00E328A4" w:rsidRPr="00ED672B">
          <w:rPr>
            <w:rFonts w:asciiTheme="minorHAnsi" w:hAnsiTheme="minorHAnsi"/>
            <w:rPrChange w:id="3250" w:author="Erin Stephenson" w:date="2019-03-13T19:33:00Z">
              <w:rPr/>
            </w:rPrChange>
          </w:rPr>
          <w:t xml:space="preserve">muscle-specific </w:t>
        </w:r>
      </w:ins>
      <w:ins w:id="3251" w:author="Erin Stephenson" w:date="2019-03-13T19:21:00Z">
        <w:r w:rsidR="00E328A4" w:rsidRPr="00ED672B">
          <w:rPr>
            <w:rFonts w:asciiTheme="minorHAnsi" w:hAnsiTheme="minorHAnsi"/>
            <w:rPrChange w:id="3252" w:author="Erin Stephenson" w:date="2019-03-13T19:33:00Z">
              <w:rPr/>
            </w:rPrChange>
          </w:rPr>
          <w:t>mTORC1 activation</w:t>
        </w:r>
      </w:ins>
      <w:ins w:id="3253" w:author="Erin Stephenson" w:date="2019-03-13T19:23:00Z">
        <w:r w:rsidR="0059067D" w:rsidRPr="00ED672B">
          <w:rPr>
            <w:rFonts w:asciiTheme="minorHAnsi" w:hAnsiTheme="minorHAnsi"/>
            <w:rPrChange w:id="3254" w:author="Erin Stephenson" w:date="2019-03-13T19:33:00Z">
              <w:rPr/>
            </w:rPrChange>
          </w:rPr>
          <w:t xml:space="preserve">, such as </w:t>
        </w:r>
      </w:ins>
      <w:ins w:id="3255" w:author="Erin Stephenson" w:date="2019-03-13T19:24:00Z">
        <w:r w:rsidR="006B31B0" w:rsidRPr="00ED672B">
          <w:rPr>
            <w:rFonts w:asciiTheme="minorHAnsi" w:hAnsiTheme="minorHAnsi"/>
            <w:rPrChange w:id="3256" w:author="Erin Stephenson" w:date="2019-03-13T19:33:00Z">
              <w:rPr/>
            </w:rPrChange>
          </w:rPr>
          <w:t xml:space="preserve">those involving </w:t>
        </w:r>
      </w:ins>
      <w:ins w:id="3257" w:author="Erin Stephenson" w:date="2019-03-13T19:23:00Z">
        <w:r w:rsidR="0059067D" w:rsidRPr="00ED672B">
          <w:rPr>
            <w:rFonts w:asciiTheme="minorHAnsi" w:hAnsiTheme="minorHAnsi"/>
            <w:rPrChange w:id="3258" w:author="Erin Stephenson" w:date="2019-03-13T19:33:00Z">
              <w:rPr/>
            </w:rPrChange>
          </w:rPr>
          <w:t>knockout of individual components of</w:t>
        </w:r>
      </w:ins>
      <w:ins w:id="3259" w:author="Erin Stephenson" w:date="2019-03-13T19:21:00Z">
        <w:r w:rsidR="00E328A4" w:rsidRPr="00ED672B">
          <w:rPr>
            <w:rFonts w:asciiTheme="minorHAnsi" w:hAnsiTheme="minorHAnsi"/>
            <w:rPrChange w:id="3260" w:author="Erin Stephenson" w:date="2019-03-13T19:33:00Z">
              <w:rPr/>
            </w:rPrChange>
          </w:rPr>
          <w:t xml:space="preserve"> the GATOR1 complex</w:t>
        </w:r>
      </w:ins>
      <w:ins w:id="3261" w:author="Erin Stephenson" w:date="2019-03-13T19:24:00Z">
        <w:r w:rsidR="0059067D" w:rsidRPr="00ED672B">
          <w:rPr>
            <w:rFonts w:asciiTheme="minorHAnsi" w:hAnsiTheme="minorHAnsi"/>
            <w:rPrChange w:id="3262" w:author="Erin Stephenson" w:date="2019-03-13T19:33:00Z">
              <w:rPr/>
            </w:rPrChange>
          </w:rPr>
          <w:t>,</w:t>
        </w:r>
      </w:ins>
      <w:ins w:id="3263" w:author="Erin Stephenson" w:date="2019-03-13T19:21:00Z">
        <w:r w:rsidR="00E328A4" w:rsidRPr="00ED672B">
          <w:rPr>
            <w:rFonts w:asciiTheme="minorHAnsi" w:hAnsiTheme="minorHAnsi"/>
            <w:rPrChange w:id="3264" w:author="Erin Stephenson" w:date="2019-03-13T19:33:00Z">
              <w:rPr/>
            </w:rPrChange>
          </w:rPr>
          <w:t xml:space="preserve"> result in</w:t>
        </w:r>
      </w:ins>
      <w:ins w:id="3265" w:author="Erin Stephenson" w:date="2019-03-13T19:22:00Z">
        <w:r w:rsidR="00E328A4" w:rsidRPr="00ED672B">
          <w:rPr>
            <w:rFonts w:asciiTheme="minorHAnsi" w:hAnsiTheme="minorHAnsi"/>
            <w:rPrChange w:id="3266" w:author="Erin Stephenson" w:date="2019-03-13T19:33:00Z">
              <w:rPr/>
            </w:rPrChange>
          </w:rPr>
          <w:t xml:space="preserve"> </w:t>
        </w:r>
        <w:r w:rsidR="003A571F" w:rsidRPr="00ED672B">
          <w:rPr>
            <w:rFonts w:asciiTheme="minorHAnsi" w:hAnsiTheme="minorHAnsi"/>
            <w:rPrChange w:id="3267" w:author="Erin Stephenson" w:date="2019-03-13T19:33:00Z">
              <w:rPr/>
            </w:rPrChange>
          </w:rPr>
          <w:t xml:space="preserve">increased expression of mitochondrial </w:t>
        </w:r>
        <w:r w:rsidR="00B16E04" w:rsidRPr="00ED672B">
          <w:rPr>
            <w:rFonts w:asciiTheme="minorHAnsi" w:hAnsiTheme="minorHAnsi"/>
            <w:rPrChange w:id="3268" w:author="Erin Stephenson" w:date="2019-03-13T19:33:00Z">
              <w:rPr/>
            </w:rPrChange>
          </w:rPr>
          <w:t>components</w:t>
        </w:r>
      </w:ins>
      <w:ins w:id="3269" w:author="Erin Stephenson" w:date="2019-03-13T19:52:00Z">
        <w:r w:rsidR="005E77FE">
          <w:rPr>
            <w:rFonts w:asciiTheme="minorHAnsi" w:hAnsiTheme="minorHAnsi"/>
          </w:rPr>
          <w:t>,</w:t>
        </w:r>
      </w:ins>
      <w:ins w:id="3270" w:author="Erin Stephenson" w:date="2019-03-13T19:51:00Z">
        <w:r w:rsidR="005E77FE">
          <w:rPr>
            <w:rFonts w:asciiTheme="minorHAnsi" w:hAnsiTheme="minorHAnsi"/>
          </w:rPr>
          <w:t xml:space="preserve"> including TCA cycle intermediates</w:t>
        </w:r>
      </w:ins>
      <w:ins w:id="3271" w:author="Erin Stephenson" w:date="2019-03-13T19:52:00Z">
        <w:r w:rsidR="00460955">
          <w:rPr>
            <w:rFonts w:asciiTheme="minorHAnsi" w:hAnsiTheme="minorHAnsi"/>
          </w:rPr>
          <w:t xml:space="preserve"> [</w:t>
        </w:r>
      </w:ins>
      <w:commentRangeStart w:id="3272"/>
      <w:ins w:id="3273" w:author="Erin Stephenson" w:date="2019-03-13T20:12:00Z">
        <w:r w:rsidR="00EE118A">
          <w:rPr>
            <w:rFonts w:asciiTheme="minorHAnsi" w:hAnsiTheme="minorHAnsi"/>
          </w:rPr>
          <w:t>Dutchak</w:t>
        </w:r>
        <w:r w:rsidR="00655FB4">
          <w:rPr>
            <w:rFonts w:asciiTheme="minorHAnsi" w:hAnsiTheme="minorHAnsi"/>
          </w:rPr>
          <w:t xml:space="preserve"> 2018 Cell Rep 23:1907-14</w:t>
        </w:r>
      </w:ins>
      <w:commentRangeEnd w:id="3272"/>
      <w:ins w:id="3274" w:author="Erin Stephenson" w:date="2019-03-13T20:13:00Z">
        <w:r w:rsidR="00655FB4">
          <w:rPr>
            <w:rStyle w:val="CommentReference"/>
            <w:rFonts w:asciiTheme="minorHAnsi" w:hAnsiTheme="minorHAnsi" w:cstheme="minorBidi"/>
          </w:rPr>
          <w:commentReference w:id="3272"/>
        </w:r>
      </w:ins>
      <w:ins w:id="3275" w:author="Erin Stephenson" w:date="2019-03-13T19:52:00Z">
        <w:r w:rsidR="00460955">
          <w:rPr>
            <w:rFonts w:asciiTheme="minorHAnsi" w:hAnsiTheme="minorHAnsi"/>
          </w:rPr>
          <w:t>]</w:t>
        </w:r>
      </w:ins>
      <w:ins w:id="3276" w:author="Erin Stephenson" w:date="2019-03-13T19:22:00Z">
        <w:r w:rsidR="008A3CCB" w:rsidRPr="00711814">
          <w:rPr>
            <w:rFonts w:asciiTheme="minorHAnsi" w:hAnsiTheme="minorHAnsi"/>
          </w:rPr>
          <w:t>, and increase</w:t>
        </w:r>
      </w:ins>
      <w:ins w:id="3277" w:author="Erin Stephenson" w:date="2019-03-13T20:49:00Z">
        <w:r w:rsidR="00711814">
          <w:rPr>
            <w:rFonts w:asciiTheme="minorHAnsi" w:hAnsiTheme="minorHAnsi"/>
          </w:rPr>
          <w:t>d</w:t>
        </w:r>
      </w:ins>
      <w:ins w:id="3278" w:author="Erin Stephenson" w:date="2019-03-13T19:22:00Z">
        <w:r w:rsidR="00B16E04" w:rsidRPr="00ED672B">
          <w:rPr>
            <w:rFonts w:asciiTheme="minorHAnsi" w:hAnsiTheme="minorHAnsi"/>
            <w:rPrChange w:id="3279" w:author="Erin Stephenson" w:date="2019-03-13T19:33:00Z">
              <w:rPr/>
            </w:rPrChange>
          </w:rPr>
          <w:t xml:space="preserve"> mitochondrial respiration [</w:t>
        </w:r>
      </w:ins>
      <w:commentRangeStart w:id="3280"/>
      <w:ins w:id="3281" w:author="Erin Stephenson" w:date="2019-03-13T19:29:00Z">
        <w:r w:rsidR="00B16E04" w:rsidRPr="00ED672B">
          <w:rPr>
            <w:rFonts w:asciiTheme="minorHAnsi" w:hAnsiTheme="minorHAnsi"/>
            <w:rPrChange w:id="3282" w:author="Erin Stephenson" w:date="2019-03-13T19:33:00Z">
              <w:rPr/>
            </w:rPrChange>
          </w:rPr>
          <w:t>Graber 2019 J</w:t>
        </w:r>
      </w:ins>
      <w:ins w:id="3283" w:author="Erin Stephenson" w:date="2019-03-13T19:32:00Z">
        <w:r w:rsidR="00ED672B" w:rsidRPr="00ED672B">
          <w:rPr>
            <w:rFonts w:asciiTheme="minorHAnsi" w:hAnsiTheme="minorHAnsi"/>
            <w:rPrChange w:id="3284" w:author="Erin Stephenson" w:date="2019-03-13T19:33:00Z">
              <w:rPr/>
            </w:rPrChange>
          </w:rPr>
          <w:t xml:space="preserve"> </w:t>
        </w:r>
      </w:ins>
      <w:ins w:id="3285" w:author="Erin Stephenson" w:date="2019-03-13T19:29:00Z">
        <w:r w:rsidR="00B16E04" w:rsidRPr="00ED672B">
          <w:rPr>
            <w:rFonts w:asciiTheme="minorHAnsi" w:hAnsiTheme="minorHAnsi"/>
            <w:rPrChange w:id="3286" w:author="Erin Stephenson" w:date="2019-03-13T19:33:00Z">
              <w:rPr/>
            </w:rPrChange>
          </w:rPr>
          <w:t>B</w:t>
        </w:r>
      </w:ins>
      <w:ins w:id="3287" w:author="Erin Stephenson" w:date="2019-03-13T19:32:00Z">
        <w:r w:rsidR="00ED672B" w:rsidRPr="00ED672B">
          <w:rPr>
            <w:rFonts w:asciiTheme="minorHAnsi" w:hAnsiTheme="minorHAnsi"/>
            <w:rPrChange w:id="3288" w:author="Erin Stephenson" w:date="2019-03-13T19:33:00Z">
              <w:rPr/>
            </w:rPrChange>
          </w:rPr>
          <w:t xml:space="preserve">iol </w:t>
        </w:r>
      </w:ins>
      <w:ins w:id="3289" w:author="Erin Stephenson" w:date="2019-03-13T19:29:00Z">
        <w:r w:rsidR="00B16E04" w:rsidRPr="00ED672B">
          <w:rPr>
            <w:rFonts w:asciiTheme="minorHAnsi" w:hAnsiTheme="minorHAnsi"/>
            <w:rPrChange w:id="3290" w:author="Erin Stephenson" w:date="2019-03-13T19:33:00Z">
              <w:rPr/>
            </w:rPrChange>
          </w:rPr>
          <w:t>C</w:t>
        </w:r>
      </w:ins>
      <w:ins w:id="3291" w:author="Erin Stephenson" w:date="2019-03-13T19:32:00Z">
        <w:r w:rsidR="00ED672B" w:rsidRPr="00ED672B">
          <w:rPr>
            <w:rFonts w:asciiTheme="minorHAnsi" w:hAnsiTheme="minorHAnsi"/>
            <w:rPrChange w:id="3292" w:author="Erin Stephenson" w:date="2019-03-13T19:33:00Z">
              <w:rPr/>
            </w:rPrChange>
          </w:rPr>
          <w:t xml:space="preserve">hem, E Pub </w:t>
        </w:r>
        <w:r w:rsidR="00ED672B" w:rsidRPr="00ED672B">
          <w:rPr>
            <w:rFonts w:asciiTheme="minorHAnsi" w:eastAsia="Times New Roman" w:hAnsiTheme="minorHAnsi" w:cs="Arial"/>
            <w:color w:val="000000"/>
            <w:shd w:val="clear" w:color="auto" w:fill="FFFFFF"/>
            <w:rPrChange w:id="3293" w:author="Erin Stephenson" w:date="2019-03-13T19:33:00Z">
              <w:rPr>
                <w:rFonts w:ascii="Arial" w:eastAsia="Times New Roman" w:hAnsi="Arial" w:cs="Arial"/>
                <w:color w:val="000000"/>
                <w:sz w:val="17"/>
                <w:szCs w:val="17"/>
                <w:shd w:val="clear" w:color="auto" w:fill="FFFFFF"/>
              </w:rPr>
            </w:rPrChange>
          </w:rPr>
          <w:t>doi: 10.1074/jbc.RA118.005970</w:t>
        </w:r>
      </w:ins>
      <w:commentRangeEnd w:id="3280"/>
      <w:ins w:id="3294" w:author="Erin Stephenson" w:date="2019-03-13T19:50:00Z">
        <w:r w:rsidR="001D1C4B">
          <w:rPr>
            <w:rStyle w:val="CommentReference"/>
            <w:rFonts w:asciiTheme="minorHAnsi" w:hAnsiTheme="minorHAnsi" w:cstheme="minorBidi"/>
          </w:rPr>
          <w:commentReference w:id="3280"/>
        </w:r>
      </w:ins>
      <w:ins w:id="3295" w:author="Erin Stephenson" w:date="2019-03-13T19:22:00Z">
        <w:r w:rsidR="00B16E04" w:rsidRPr="00ED672B">
          <w:rPr>
            <w:rFonts w:asciiTheme="minorHAnsi" w:hAnsiTheme="minorHAnsi"/>
            <w:rPrChange w:id="3296" w:author="Erin Stephenson" w:date="2019-03-13T19:33:00Z">
              <w:rPr/>
            </w:rPrChange>
          </w:rPr>
          <w:t>]</w:t>
        </w:r>
      </w:ins>
      <w:ins w:id="3297" w:author="Erin Stephenson" w:date="2019-03-13T20:13:00Z">
        <w:r w:rsidR="00BA6413">
          <w:rPr>
            <w:rFonts w:asciiTheme="minorHAnsi" w:hAnsiTheme="minorHAnsi"/>
          </w:rPr>
          <w:t xml:space="preserve">. </w:t>
        </w:r>
      </w:ins>
      <w:ins w:id="3298" w:author="Erin Stephenson" w:date="2019-03-13T19:17:00Z">
        <w:r w:rsidR="00805A2E" w:rsidRPr="00ED672B">
          <w:rPr>
            <w:rFonts w:asciiTheme="minorHAnsi" w:hAnsiTheme="minorHAnsi"/>
            <w:rPrChange w:id="3299" w:author="Erin Stephenson" w:date="2019-03-13T19:33:00Z">
              <w:rPr/>
            </w:rPrChange>
          </w:rPr>
          <w:t xml:space="preserve">Conversely, </w:t>
        </w:r>
      </w:ins>
      <w:ins w:id="3300" w:author="Erin Stephenson" w:date="2019-03-13T20:50:00Z">
        <w:r w:rsidR="00711814">
          <w:rPr>
            <w:rFonts w:asciiTheme="minorHAnsi" w:hAnsiTheme="minorHAnsi"/>
          </w:rPr>
          <w:t xml:space="preserve">abolishing skeletal muscle mTORC1 activity via </w:t>
        </w:r>
      </w:ins>
      <w:ins w:id="3301" w:author="Erin Stephenson" w:date="2019-03-13T19:17:00Z">
        <w:r w:rsidR="00805A2E" w:rsidRPr="00ED672B">
          <w:rPr>
            <w:rFonts w:asciiTheme="minorHAnsi" w:hAnsiTheme="minorHAnsi"/>
            <w:rPrChange w:id="3302" w:author="Erin Stephenson" w:date="2019-03-13T19:33:00Z">
              <w:rPr/>
            </w:rPrChange>
          </w:rPr>
          <w:t xml:space="preserve">Raptor knockout </w:t>
        </w:r>
      </w:ins>
      <w:ins w:id="3303" w:author="Erin Stephenson" w:date="2019-03-13T19:18:00Z">
        <w:r w:rsidR="00805A2E" w:rsidRPr="00ED672B">
          <w:rPr>
            <w:rFonts w:asciiTheme="minorHAnsi" w:hAnsiTheme="minorHAnsi"/>
            <w:rPrChange w:id="3304" w:author="Erin Stephenson" w:date="2019-03-13T19:33:00Z">
              <w:rPr/>
            </w:rPrChange>
          </w:rPr>
          <w:t>increases</w:t>
        </w:r>
      </w:ins>
      <w:ins w:id="3305" w:author="Erin Stephenson" w:date="2019-03-13T19:17:00Z">
        <w:r w:rsidR="00805A2E" w:rsidRPr="00ED672B">
          <w:rPr>
            <w:rFonts w:asciiTheme="minorHAnsi" w:hAnsiTheme="minorHAnsi"/>
            <w:rPrChange w:id="3306" w:author="Erin Stephenson" w:date="2019-03-13T19:33:00Z">
              <w:rPr/>
            </w:rPrChange>
          </w:rPr>
          <w:t xml:space="preserve"> </w:t>
        </w:r>
      </w:ins>
      <w:ins w:id="3307" w:author="Erin Stephenson" w:date="2019-03-13T19:18:00Z">
        <w:r w:rsidR="00805A2E" w:rsidRPr="00ED672B">
          <w:rPr>
            <w:rFonts w:asciiTheme="minorHAnsi" w:hAnsiTheme="minorHAnsi"/>
            <w:rPrChange w:id="3308" w:author="Erin Stephenson" w:date="2019-03-13T19:33:00Z">
              <w:rPr/>
            </w:rPrChange>
          </w:rPr>
          <w:t>mitochondrial coupling efficiency</w:t>
        </w:r>
      </w:ins>
      <w:ins w:id="3309" w:author="Erin Stephenson" w:date="2019-03-13T20:21:00Z">
        <w:r w:rsidR="00AF646F">
          <w:rPr>
            <w:rFonts w:asciiTheme="minorHAnsi" w:hAnsiTheme="minorHAnsi"/>
          </w:rPr>
          <w:t xml:space="preserve"> </w:t>
        </w:r>
      </w:ins>
      <w:ins w:id="3310" w:author="Erin Stephenson" w:date="2019-03-13T20:22:00Z">
        <w:r w:rsidR="003E6DE6">
          <w:rPr>
            <w:rFonts w:asciiTheme="minorHAnsi" w:hAnsiTheme="minorHAnsi"/>
          </w:rPr>
          <w:t>but</w:t>
        </w:r>
      </w:ins>
      <w:ins w:id="3311" w:author="Erin Stephenson" w:date="2019-03-13T20:36:00Z">
        <w:r w:rsidR="007141D0">
          <w:rPr>
            <w:rFonts w:asciiTheme="minorHAnsi" w:hAnsiTheme="minorHAnsi"/>
          </w:rPr>
          <w:t xml:space="preserve"> lowers</w:t>
        </w:r>
      </w:ins>
      <w:ins w:id="3312" w:author="Erin Stephenson" w:date="2019-03-13T20:33:00Z">
        <w:r w:rsidR="00896A8F">
          <w:rPr>
            <w:rFonts w:asciiTheme="minorHAnsi" w:hAnsiTheme="minorHAnsi"/>
          </w:rPr>
          <w:t xml:space="preserve"> </w:t>
        </w:r>
      </w:ins>
      <w:ins w:id="3313" w:author="Erin Stephenson" w:date="2019-03-13T20:34:00Z">
        <w:r w:rsidR="00116C5F">
          <w:rPr>
            <w:rFonts w:asciiTheme="minorHAnsi" w:hAnsiTheme="minorHAnsi"/>
          </w:rPr>
          <w:t xml:space="preserve">mitochondrial </w:t>
        </w:r>
      </w:ins>
      <w:ins w:id="3314" w:author="Erin Stephenson" w:date="2019-03-13T20:33:00Z">
        <w:r w:rsidR="00896A8F">
          <w:rPr>
            <w:rFonts w:asciiTheme="minorHAnsi" w:hAnsiTheme="minorHAnsi"/>
          </w:rPr>
          <w:t xml:space="preserve">respiration and </w:t>
        </w:r>
      </w:ins>
      <w:ins w:id="3315" w:author="Erin Stephenson" w:date="2019-03-13T20:36:00Z">
        <w:r w:rsidR="007141D0">
          <w:rPr>
            <w:rFonts w:asciiTheme="minorHAnsi" w:hAnsiTheme="minorHAnsi"/>
          </w:rPr>
          <w:t xml:space="preserve">reduces </w:t>
        </w:r>
      </w:ins>
      <w:ins w:id="3316" w:author="Erin Stephenson" w:date="2019-03-13T20:32:00Z">
        <w:r w:rsidR="00896A8F">
          <w:rPr>
            <w:rFonts w:asciiTheme="minorHAnsi" w:hAnsiTheme="minorHAnsi"/>
          </w:rPr>
          <w:t xml:space="preserve">the abundance and activities of </w:t>
        </w:r>
      </w:ins>
      <w:ins w:id="3317" w:author="Erin Stephenson" w:date="2019-03-13T20:21:00Z">
        <w:r w:rsidR="00AF646F">
          <w:rPr>
            <w:rFonts w:asciiTheme="minorHAnsi" w:hAnsiTheme="minorHAnsi"/>
          </w:rPr>
          <w:t>mitochondrial enzyme</w:t>
        </w:r>
      </w:ins>
      <w:ins w:id="3318" w:author="Erin Stephenson" w:date="2019-03-13T20:33:00Z">
        <w:r w:rsidR="00896A8F">
          <w:rPr>
            <w:rFonts w:asciiTheme="minorHAnsi" w:hAnsiTheme="minorHAnsi"/>
          </w:rPr>
          <w:t>s</w:t>
        </w:r>
      </w:ins>
      <w:ins w:id="3319" w:author="Erin Stephenson" w:date="2019-03-13T19:13:00Z">
        <w:r w:rsidR="00542C29" w:rsidRPr="00ED672B">
          <w:rPr>
            <w:rFonts w:asciiTheme="minorHAnsi" w:hAnsiTheme="minorHAnsi"/>
            <w:rPrChange w:id="3320" w:author="Erin Stephenson" w:date="2019-03-13T19:33:00Z">
              <w:rPr/>
            </w:rPrChange>
          </w:rPr>
          <w:t xml:space="preserve"> [</w:t>
        </w:r>
        <w:commentRangeStart w:id="3321"/>
        <w:r w:rsidR="00542C29" w:rsidRPr="00ED672B">
          <w:rPr>
            <w:rFonts w:asciiTheme="minorHAnsi" w:hAnsiTheme="minorHAnsi"/>
            <w:rPrChange w:id="3322" w:author="Erin Stephenson" w:date="2019-03-13T19:33:00Z">
              <w:rPr/>
            </w:rPrChange>
          </w:rPr>
          <w:t>Risson 2009 J Cell Biol 187(6):859-74</w:t>
        </w:r>
      </w:ins>
      <w:commentRangeEnd w:id="3321"/>
      <w:ins w:id="3323" w:author="Erin Stephenson" w:date="2019-03-13T19:19:00Z">
        <w:r w:rsidR="00435113" w:rsidRPr="00ED672B">
          <w:rPr>
            <w:rStyle w:val="CommentReference"/>
            <w:rFonts w:asciiTheme="minorHAnsi" w:hAnsiTheme="minorHAnsi"/>
            <w:rPrChange w:id="3324" w:author="Erin Stephenson" w:date="2019-03-13T19:33:00Z">
              <w:rPr>
                <w:rStyle w:val="CommentReference"/>
              </w:rPr>
            </w:rPrChange>
          </w:rPr>
          <w:commentReference w:id="3321"/>
        </w:r>
      </w:ins>
      <w:ins w:id="3325" w:author="Erin Stephenson" w:date="2019-03-13T19:13:00Z">
        <w:r w:rsidR="00542C29" w:rsidRPr="00ED672B">
          <w:rPr>
            <w:rFonts w:asciiTheme="minorHAnsi" w:hAnsiTheme="minorHAnsi"/>
            <w:rPrChange w:id="3326" w:author="Erin Stephenson" w:date="2019-03-13T19:33:00Z">
              <w:rPr/>
            </w:rPrChange>
          </w:rPr>
          <w:t>]</w:t>
        </w:r>
      </w:ins>
      <w:ins w:id="3327" w:author="Erin Stephenson" w:date="2019-03-13T19:14:00Z">
        <w:r w:rsidR="00805A2E" w:rsidRPr="00ED672B">
          <w:rPr>
            <w:rFonts w:asciiTheme="minorHAnsi" w:hAnsiTheme="minorHAnsi"/>
            <w:rPrChange w:id="3328" w:author="Erin Stephenson" w:date="2019-03-13T19:33:00Z">
              <w:rPr/>
            </w:rPrChange>
          </w:rPr>
          <w:t xml:space="preserve">. Taken together, these </w:t>
        </w:r>
      </w:ins>
      <w:ins w:id="3329" w:author="Erin Stephenson" w:date="2019-03-13T20:35:00Z">
        <w:r w:rsidR="00984D0B">
          <w:rPr>
            <w:rFonts w:asciiTheme="minorHAnsi" w:hAnsiTheme="minorHAnsi"/>
          </w:rPr>
          <w:t>report</w:t>
        </w:r>
      </w:ins>
      <w:ins w:id="3330" w:author="Erin Stephenson" w:date="2019-03-13T19:14:00Z">
        <w:r w:rsidR="00805A2E" w:rsidRPr="00ED672B">
          <w:rPr>
            <w:rFonts w:asciiTheme="minorHAnsi" w:hAnsiTheme="minorHAnsi"/>
            <w:rPrChange w:id="3331" w:author="Erin Stephenson" w:date="2019-03-13T19:33:00Z">
              <w:rPr/>
            </w:rPrChange>
          </w:rPr>
          <w:t>s</w:t>
        </w:r>
        <w:r w:rsidR="00542C29" w:rsidRPr="00ED672B">
          <w:rPr>
            <w:rFonts w:asciiTheme="minorHAnsi" w:hAnsiTheme="minorHAnsi"/>
            <w:rPrChange w:id="3332" w:author="Erin Stephenson" w:date="2019-03-13T19:33:00Z">
              <w:rPr/>
            </w:rPrChange>
          </w:rPr>
          <w:t xml:space="preserve"> suggest that mTORC1 influences </w:t>
        </w:r>
      </w:ins>
      <w:ins w:id="3333" w:author="Erin Stephenson" w:date="2019-03-13T20:34:00Z">
        <w:r w:rsidR="00116C5F">
          <w:rPr>
            <w:rFonts w:asciiTheme="minorHAnsi" w:hAnsiTheme="minorHAnsi"/>
          </w:rPr>
          <w:t>mitochondrial metabolism both through</w:t>
        </w:r>
      </w:ins>
      <w:ins w:id="3334" w:author="Erin Stephenson" w:date="2019-03-13T20:55:00Z">
        <w:r w:rsidR="008135A7">
          <w:rPr>
            <w:rFonts w:asciiTheme="minorHAnsi" w:hAnsiTheme="minorHAnsi"/>
          </w:rPr>
          <w:t xml:space="preserve"> determining</w:t>
        </w:r>
      </w:ins>
      <w:ins w:id="3335" w:author="Erin Stephenson" w:date="2019-03-13T20:34:00Z">
        <w:r w:rsidR="00116C5F">
          <w:rPr>
            <w:rFonts w:asciiTheme="minorHAnsi" w:hAnsiTheme="minorHAnsi"/>
          </w:rPr>
          <w:t xml:space="preserve"> mitochondrial </w:t>
        </w:r>
      </w:ins>
      <w:ins w:id="3336" w:author="Erin Stephenson" w:date="2019-03-13T20:55:00Z">
        <w:r w:rsidR="008135A7">
          <w:rPr>
            <w:rFonts w:asciiTheme="minorHAnsi" w:hAnsiTheme="minorHAnsi"/>
          </w:rPr>
          <w:t xml:space="preserve">enzyme </w:t>
        </w:r>
      </w:ins>
      <w:ins w:id="3337" w:author="Erin Stephenson" w:date="2019-03-13T20:34:00Z">
        <w:r w:rsidR="00116C5F">
          <w:rPr>
            <w:rFonts w:asciiTheme="minorHAnsi" w:hAnsiTheme="minorHAnsi"/>
          </w:rPr>
          <w:t xml:space="preserve">content and </w:t>
        </w:r>
      </w:ins>
      <w:ins w:id="3338" w:author="Erin Stephenson" w:date="2019-03-13T19:14:00Z">
        <w:r w:rsidR="00542C29" w:rsidRPr="00ED672B">
          <w:rPr>
            <w:rFonts w:asciiTheme="minorHAnsi" w:hAnsiTheme="minorHAnsi"/>
            <w:rPrChange w:id="3339" w:author="Erin Stephenson" w:date="2019-03-13T19:33:00Z">
              <w:rPr/>
            </w:rPrChange>
          </w:rPr>
          <w:t>the coupling of oxidative phosphorylation to ATP production</w:t>
        </w:r>
      </w:ins>
      <w:ins w:id="3340" w:author="Erin Stephenson" w:date="2019-03-13T20:35:00Z">
        <w:r w:rsidR="00DD4746">
          <w:rPr>
            <w:rFonts w:asciiTheme="minorHAnsi" w:hAnsiTheme="minorHAnsi"/>
          </w:rPr>
          <w:t xml:space="preserve">, </w:t>
        </w:r>
      </w:ins>
      <w:ins w:id="3341" w:author="Erin Stephenson" w:date="2019-03-13T20:53:00Z">
        <w:r w:rsidR="00DD4746">
          <w:rPr>
            <w:rFonts w:asciiTheme="minorHAnsi" w:hAnsiTheme="minorHAnsi"/>
          </w:rPr>
          <w:t>mechanisms</w:t>
        </w:r>
      </w:ins>
      <w:ins w:id="3342" w:author="Erin Stephenson" w:date="2019-03-13T20:35:00Z">
        <w:r w:rsidR="00DD4746">
          <w:rPr>
            <w:rFonts w:asciiTheme="minorHAnsi" w:hAnsiTheme="minorHAnsi"/>
          </w:rPr>
          <w:t xml:space="preserve"> that wo</w:t>
        </w:r>
        <w:r w:rsidR="008135A7">
          <w:rPr>
            <w:rFonts w:asciiTheme="minorHAnsi" w:hAnsiTheme="minorHAnsi"/>
          </w:rPr>
          <w:t xml:space="preserve">uld influence energy </w:t>
        </w:r>
      </w:ins>
      <w:ins w:id="3343" w:author="Erin Stephenson" w:date="2019-03-13T20:55:00Z">
        <w:r w:rsidR="008135A7">
          <w:rPr>
            <w:rFonts w:asciiTheme="minorHAnsi" w:hAnsiTheme="minorHAnsi"/>
          </w:rPr>
          <w:t>expenditure</w:t>
        </w:r>
      </w:ins>
      <w:ins w:id="3344" w:author="Erin Stephenson" w:date="2019-03-13T20:35:00Z">
        <w:r w:rsidR="008135A7">
          <w:rPr>
            <w:rFonts w:asciiTheme="minorHAnsi" w:hAnsiTheme="minorHAnsi"/>
          </w:rPr>
          <w:t xml:space="preserve"> </w:t>
        </w:r>
      </w:ins>
      <w:ins w:id="3345" w:author="Erin Stephenson" w:date="2019-03-14T11:59:00Z">
        <w:r w:rsidR="00F63ED9">
          <w:rPr>
            <w:rFonts w:asciiTheme="minorHAnsi" w:hAnsiTheme="minorHAnsi"/>
          </w:rPr>
          <w:t>at</w:t>
        </w:r>
      </w:ins>
      <w:ins w:id="3346" w:author="Erin Stephenson" w:date="2019-03-13T20:55:00Z">
        <w:r w:rsidR="008135A7">
          <w:rPr>
            <w:rFonts w:asciiTheme="minorHAnsi" w:hAnsiTheme="minorHAnsi"/>
          </w:rPr>
          <w:t xml:space="preserve"> the whole-body level.</w:t>
        </w:r>
      </w:ins>
      <w:ins w:id="3347" w:author="Erin Stephenson" w:date="2019-03-13T20:35:00Z">
        <w:r w:rsidR="00DD4746">
          <w:rPr>
            <w:rFonts w:asciiTheme="minorHAnsi" w:hAnsiTheme="minorHAnsi"/>
          </w:rPr>
          <w:t xml:space="preserve"> </w:t>
        </w:r>
      </w:ins>
    </w:p>
    <w:p w14:paraId="0BCB8A8C" w14:textId="77777777" w:rsidR="00542C29" w:rsidRPr="00ED672B" w:rsidRDefault="00542C29" w:rsidP="00D8246A">
      <w:pPr>
        <w:rPr>
          <w:ins w:id="3348" w:author="Erin Stephenson" w:date="2019-03-13T19:11:00Z"/>
          <w:rFonts w:asciiTheme="minorHAnsi" w:hAnsiTheme="minorHAnsi"/>
          <w:rPrChange w:id="3349" w:author="Erin Stephenson" w:date="2019-03-13T19:33:00Z">
            <w:rPr>
              <w:ins w:id="3350" w:author="Erin Stephenson" w:date="2019-03-13T19:11:00Z"/>
            </w:rPr>
          </w:rPrChange>
        </w:rPr>
      </w:pPr>
    </w:p>
    <w:p w14:paraId="31A7133E" w14:textId="0D2AB9AC" w:rsidR="00905D9A" w:rsidRPr="00C2256A" w:rsidRDefault="00905D9A" w:rsidP="00905D9A">
      <w:pPr>
        <w:rPr>
          <w:ins w:id="3351" w:author="Erin Stephenson" w:date="2019-03-14T12:51:00Z"/>
          <w:rFonts w:asciiTheme="minorHAnsi" w:hAnsiTheme="minorHAnsi"/>
        </w:rPr>
      </w:pPr>
      <w:ins w:id="3352" w:author="Erin Stephenson" w:date="2019-03-14T12:51:00Z">
        <w:r>
          <w:rPr>
            <w:rFonts w:asciiTheme="minorHAnsi" w:hAnsiTheme="minorHAnsi"/>
          </w:rPr>
          <w:lastRenderedPageBreak/>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CRC1 activation [</w:t>
        </w:r>
        <w:commentRangeStart w:id="3353"/>
        <w:r>
          <w:rPr>
            <w:rFonts w:asciiTheme="minorHAnsi" w:hAnsiTheme="minorHAnsi"/>
          </w:rPr>
          <w:t>Castets et al</w:t>
        </w:r>
        <w:commentRangeEnd w:id="3353"/>
        <w:r>
          <w:rPr>
            <w:rStyle w:val="CommentReference"/>
            <w:rFonts w:asciiTheme="minorHAnsi" w:hAnsiTheme="minorHAnsi" w:cstheme="minorBidi"/>
          </w:rPr>
          <w:commentReference w:id="3353"/>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ins>
      <w:ins w:id="3354" w:author="Erin Stephenson" w:date="2019-03-14T12:52:00Z">
        <w:r>
          <w:rPr>
            <w:rFonts w:asciiTheme="minorHAnsi" w:hAnsiTheme="minorHAnsi"/>
          </w:rPr>
          <w:t>[</w:t>
        </w:r>
        <w:commentRangeStart w:id="3355"/>
        <w:r>
          <w:rPr>
            <w:rFonts w:asciiTheme="minorHAnsi" w:hAnsiTheme="minorHAnsi"/>
          </w:rPr>
          <w:t>REF</w:t>
        </w:r>
      </w:ins>
      <w:commentRangeEnd w:id="3355"/>
      <w:ins w:id="3356" w:author="Erin Stephenson" w:date="2019-03-14T12:53:00Z">
        <w:r>
          <w:rPr>
            <w:rStyle w:val="CommentReference"/>
            <w:rFonts w:asciiTheme="minorHAnsi" w:hAnsiTheme="minorHAnsi" w:cstheme="minorBidi"/>
          </w:rPr>
          <w:commentReference w:id="3355"/>
        </w:r>
      </w:ins>
      <w:ins w:id="3357" w:author="Erin Stephenson" w:date="2019-03-14T12:52:00Z">
        <w:r>
          <w:rPr>
            <w:rFonts w:asciiTheme="minorHAnsi" w:hAnsiTheme="minorHAnsi"/>
          </w:rPr>
          <w:t xml:space="preserve">] </w:t>
        </w:r>
      </w:ins>
      <w:ins w:id="3358" w:author="Erin Stephenson" w:date="2019-03-14T12:51:00Z">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ins>
    </w:p>
    <w:p w14:paraId="481390CE" w14:textId="77777777" w:rsidR="00905D9A" w:rsidRDefault="00905D9A" w:rsidP="00D8246A">
      <w:pPr>
        <w:rPr>
          <w:ins w:id="3359" w:author="Erin Stephenson" w:date="2019-03-14T12:51:00Z"/>
          <w:rFonts w:asciiTheme="minorHAnsi" w:hAnsiTheme="minorHAnsi"/>
        </w:rPr>
      </w:pPr>
    </w:p>
    <w:p w14:paraId="2E90E7BE" w14:textId="1610DC5F" w:rsidR="00F63ED9" w:rsidRPr="00ED672B" w:rsidRDefault="00D8246A" w:rsidP="00475EC8">
      <w:pPr>
        <w:rPr>
          <w:ins w:id="3360" w:author="Erin Stephenson" w:date="2019-03-13T16:32:00Z"/>
          <w:rFonts w:asciiTheme="minorHAnsi" w:hAnsiTheme="minorHAnsi"/>
          <w:rPrChange w:id="3361" w:author="Erin Stephenson" w:date="2019-03-13T19:33:00Z">
            <w:rPr>
              <w:ins w:id="3362" w:author="Erin Stephenson" w:date="2019-03-13T16:32:00Z"/>
            </w:rPr>
          </w:rPrChange>
        </w:rPr>
      </w:pPr>
      <w:ins w:id="3363" w:author="Erin Stephenson" w:date="2019-03-13T19:10:00Z">
        <w:r w:rsidRPr="00ED672B">
          <w:rPr>
            <w:rFonts w:asciiTheme="minorHAnsi" w:hAnsiTheme="minorHAnsi"/>
            <w:rPrChange w:id="3364" w:author="Erin Stephenson" w:date="2019-03-13T19:33:00Z">
              <w:rPr/>
            </w:rPrChange>
          </w:rPr>
          <w:t xml:space="preserve">The pathways underlying </w:t>
        </w:r>
      </w:ins>
      <w:ins w:id="3365" w:author="Erin Stephenson" w:date="2019-03-13T20:58:00Z">
        <w:r w:rsidR="008135A7">
          <w:rPr>
            <w:rFonts w:asciiTheme="minorHAnsi" w:hAnsiTheme="minorHAnsi"/>
          </w:rPr>
          <w:t>how</w:t>
        </w:r>
      </w:ins>
      <w:ins w:id="3366" w:author="Erin Stephenson" w:date="2019-03-13T20:57:00Z">
        <w:r w:rsidR="008135A7">
          <w:rPr>
            <w:rFonts w:asciiTheme="minorHAnsi" w:hAnsiTheme="minorHAnsi"/>
          </w:rPr>
          <w:t xml:space="preserve"> mTORC1</w:t>
        </w:r>
      </w:ins>
      <w:ins w:id="3367" w:author="Erin Stephenson" w:date="2019-03-13T19:10:00Z">
        <w:r w:rsidRPr="00ED672B">
          <w:rPr>
            <w:rFonts w:asciiTheme="minorHAnsi" w:hAnsiTheme="minorHAnsi"/>
            <w:rPrChange w:id="3368" w:author="Erin Stephenson" w:date="2019-03-13T19:33:00Z">
              <w:rPr/>
            </w:rPrChange>
          </w:rPr>
          <w:t xml:space="preserve"> </w:t>
        </w:r>
      </w:ins>
      <w:ins w:id="3369" w:author="Erin Stephenson" w:date="2019-03-13T20:58:00Z">
        <w:r w:rsidR="008135A7">
          <w:rPr>
            <w:rFonts w:asciiTheme="minorHAnsi" w:hAnsiTheme="minorHAnsi"/>
          </w:rPr>
          <w:t xml:space="preserve">influences mitochondrial metabolism in skeletal muscle are </w:t>
        </w:r>
      </w:ins>
      <w:ins w:id="3370" w:author="Erin Stephenson" w:date="2019-03-13T19:10:00Z">
        <w:r w:rsidRPr="00ED672B">
          <w:rPr>
            <w:rFonts w:asciiTheme="minorHAnsi" w:hAnsiTheme="minorHAnsi"/>
            <w:rPrChange w:id="3371" w:author="Erin Stephenson" w:date="2019-03-13T19:33:00Z">
              <w:rPr/>
            </w:rPrChange>
          </w:rPr>
          <w:t>unclear</w:t>
        </w:r>
      </w:ins>
      <w:ins w:id="3372" w:author="Erin Stephenson" w:date="2019-03-13T20:58:00Z">
        <w:r w:rsidR="008135A7">
          <w:rPr>
            <w:rFonts w:asciiTheme="minorHAnsi" w:hAnsiTheme="minorHAnsi"/>
          </w:rPr>
          <w:t>,</w:t>
        </w:r>
      </w:ins>
      <w:ins w:id="3373" w:author="Erin Stephenson" w:date="2019-03-13T19:10:00Z">
        <w:r w:rsidRPr="00ED672B">
          <w:rPr>
            <w:rFonts w:asciiTheme="minorHAnsi" w:hAnsiTheme="minorHAnsi"/>
            <w:rPrChange w:id="3374" w:author="Erin Stephenson" w:date="2019-03-13T19:33:00Z">
              <w:rPr/>
            </w:rPrChange>
          </w:rPr>
          <w:t xml:space="preserve"> but since amino acids and fatty acids both re</w:t>
        </w:r>
      </w:ins>
      <w:ins w:id="3375" w:author="Erin Stephenson" w:date="2019-03-13T20:59:00Z">
        <w:r w:rsidR="008135A7">
          <w:rPr>
            <w:rFonts w:asciiTheme="minorHAnsi" w:hAnsiTheme="minorHAnsi"/>
          </w:rPr>
          <w:t>quire</w:t>
        </w:r>
      </w:ins>
      <w:ins w:id="3376" w:author="Erin Stephenson" w:date="2019-03-13T19:10:00Z">
        <w:r w:rsidRPr="00ED672B">
          <w:rPr>
            <w:rFonts w:asciiTheme="minorHAnsi" w:hAnsiTheme="minorHAnsi"/>
            <w:rPrChange w:id="3377" w:author="Erin Stephenson" w:date="2019-03-13T19:33:00Z">
              <w:rPr/>
            </w:rPrChange>
          </w:rPr>
          <w:t xml:space="preserve"> mitochondria </w:t>
        </w:r>
      </w:ins>
      <w:ins w:id="3378" w:author="Erin Stephenson" w:date="2019-03-13T21:01:00Z">
        <w:r w:rsidR="008C0980">
          <w:rPr>
            <w:rFonts w:asciiTheme="minorHAnsi" w:hAnsiTheme="minorHAnsi"/>
          </w:rPr>
          <w:t>for their metabolism</w:t>
        </w:r>
      </w:ins>
      <w:ins w:id="3379" w:author="Erin Stephenson" w:date="2019-03-13T19:10:00Z">
        <w:r w:rsidRPr="00ED672B">
          <w:rPr>
            <w:rFonts w:asciiTheme="minorHAnsi" w:hAnsiTheme="minorHAnsi"/>
            <w:rPrChange w:id="3380" w:author="Erin Stephenson" w:date="2019-03-13T19:33:00Z">
              <w:rPr/>
            </w:rPrChange>
          </w:rPr>
          <w:t>, it is possible that alternation</w:t>
        </w:r>
      </w:ins>
      <w:ins w:id="3381" w:author="Erin Stephenson" w:date="2019-03-13T21:08:00Z">
        <w:r w:rsidR="005D4E7E">
          <w:rPr>
            <w:rFonts w:asciiTheme="minorHAnsi" w:hAnsiTheme="minorHAnsi"/>
          </w:rPr>
          <w:t>s</w:t>
        </w:r>
      </w:ins>
      <w:ins w:id="3382" w:author="Erin Stephenson" w:date="2019-03-13T19:10:00Z">
        <w:r w:rsidRPr="00ED672B">
          <w:rPr>
            <w:rFonts w:asciiTheme="minorHAnsi" w:hAnsiTheme="minorHAnsi"/>
            <w:rPrChange w:id="3383" w:author="Erin Stephenson" w:date="2019-03-13T19:33:00Z">
              <w:rPr/>
            </w:rPrChange>
          </w:rPr>
          <w:t xml:space="preserve"> in substrate flux could result </w:t>
        </w:r>
      </w:ins>
      <w:ins w:id="3384" w:author="Erin Stephenson" w:date="2019-03-13T21:01:00Z">
        <w:r w:rsidR="008C0980">
          <w:rPr>
            <w:rFonts w:asciiTheme="minorHAnsi" w:hAnsiTheme="minorHAnsi"/>
          </w:rPr>
          <w:t xml:space="preserve">in </w:t>
        </w:r>
      </w:ins>
      <w:ins w:id="3385" w:author="Erin Stephenson" w:date="2019-03-13T21:02:00Z">
        <w:r w:rsidR="008C0980">
          <w:rPr>
            <w:rFonts w:asciiTheme="minorHAnsi" w:hAnsiTheme="minorHAnsi"/>
          </w:rPr>
          <w:t xml:space="preserve">a transition toward </w:t>
        </w:r>
      </w:ins>
      <w:ins w:id="3386" w:author="Erin Stephenson" w:date="2019-03-13T19:10:00Z">
        <w:r w:rsidRPr="00ED672B">
          <w:rPr>
            <w:rFonts w:asciiTheme="minorHAnsi" w:hAnsiTheme="minorHAnsi"/>
            <w:rPrChange w:id="3387" w:author="Erin Stephenson" w:date="2019-03-13T19:33:00Z">
              <w:rPr/>
            </w:rPrChange>
          </w:rPr>
          <w:t>more oxidative fibers</w:t>
        </w:r>
      </w:ins>
      <w:ins w:id="3388" w:author="Erin Stephenson" w:date="2019-03-13T21:02:00Z">
        <w:r w:rsidR="008C0980">
          <w:rPr>
            <w:rFonts w:asciiTheme="minorHAnsi" w:hAnsiTheme="minorHAnsi"/>
          </w:rPr>
          <w:t xml:space="preserve"> within the muscle</w:t>
        </w:r>
      </w:ins>
      <w:ins w:id="3389" w:author="Erin Stephenson" w:date="2019-03-13T21:24:00Z">
        <w:r w:rsidR="001D14AE">
          <w:rPr>
            <w:rFonts w:asciiTheme="minorHAnsi" w:hAnsiTheme="minorHAnsi"/>
          </w:rPr>
          <w:t xml:space="preserve"> in a muscle-autonomous </w:t>
        </w:r>
      </w:ins>
      <w:ins w:id="3390" w:author="Erin Stephenson" w:date="2019-03-13T21:25:00Z">
        <w:r w:rsidR="001D14AE">
          <w:rPr>
            <w:rFonts w:asciiTheme="minorHAnsi" w:hAnsiTheme="minorHAnsi"/>
          </w:rPr>
          <w:t>way</w:t>
        </w:r>
      </w:ins>
      <w:ins w:id="3391" w:author="Erin Stephenson" w:date="2019-03-13T19:10:00Z">
        <w:r w:rsidRPr="00ED672B">
          <w:rPr>
            <w:rFonts w:asciiTheme="minorHAnsi" w:hAnsiTheme="minorHAnsi"/>
            <w:rPrChange w:id="3392" w:author="Erin Stephenson" w:date="2019-03-13T19:33:00Z">
              <w:rPr/>
            </w:rPrChange>
          </w:rPr>
          <w:t xml:space="preserve">, </w:t>
        </w:r>
      </w:ins>
      <w:ins w:id="3393" w:author="Erin Stephenson" w:date="2019-03-13T21:08:00Z">
        <w:r w:rsidR="005D4E7E">
          <w:rPr>
            <w:rFonts w:asciiTheme="minorHAnsi" w:hAnsiTheme="minorHAnsi"/>
          </w:rPr>
          <w:t xml:space="preserve">depending on the tissues needs. For example, it has been suggested that </w:t>
        </w:r>
      </w:ins>
      <w:ins w:id="3394" w:author="Erin Stephenson" w:date="2019-03-13T21:21:00Z">
        <w:r w:rsidR="00A76685">
          <w:rPr>
            <w:rFonts w:asciiTheme="minorHAnsi" w:hAnsiTheme="minorHAnsi"/>
          </w:rPr>
          <w:t xml:space="preserve">skeletal muscle </w:t>
        </w:r>
      </w:ins>
      <w:ins w:id="3395" w:author="Erin Stephenson" w:date="2019-03-13T21:20:00Z">
        <w:r w:rsidR="00A76685" w:rsidRPr="00A76685">
          <w:rPr>
            <w:rFonts w:asciiTheme="minorHAnsi" w:hAnsiTheme="minorHAnsi"/>
            <w:i/>
            <w:rPrChange w:id="3396" w:author="Erin Stephenson" w:date="2019-03-13T21:21:00Z">
              <w:rPr>
                <w:rFonts w:asciiTheme="minorHAnsi" w:hAnsiTheme="minorHAnsi"/>
              </w:rPr>
            </w:rPrChange>
          </w:rPr>
          <w:t>Nprl2</w:t>
        </w:r>
        <w:r w:rsidR="00A76685">
          <w:rPr>
            <w:rFonts w:asciiTheme="minorHAnsi" w:hAnsiTheme="minorHAnsi"/>
          </w:rPr>
          <w:t xml:space="preserve"> deletion </w:t>
        </w:r>
      </w:ins>
      <w:ins w:id="3397" w:author="Erin Stephenson" w:date="2019-03-13T21:21:00Z">
        <w:r w:rsidR="00A76685">
          <w:rPr>
            <w:rFonts w:asciiTheme="minorHAnsi" w:hAnsiTheme="minorHAnsi"/>
          </w:rPr>
          <w:t xml:space="preserve">increases </w:t>
        </w:r>
      </w:ins>
      <w:ins w:id="3398" w:author="Erin Stephenson" w:date="2019-03-13T21:08:00Z">
        <w:r w:rsidR="005D4E7E">
          <w:rPr>
            <w:rFonts w:asciiTheme="minorHAnsi" w:hAnsiTheme="minorHAnsi"/>
          </w:rPr>
          <w:t xml:space="preserve">aerobic glycolysis in order to provide more TCA cycle intermediates for </w:t>
        </w:r>
      </w:ins>
      <w:ins w:id="3399" w:author="Erin Stephenson" w:date="2019-03-13T21:17:00Z">
        <w:r w:rsidR="00271C69">
          <w:rPr>
            <w:rFonts w:asciiTheme="minorHAnsi" w:hAnsiTheme="minorHAnsi"/>
          </w:rPr>
          <w:t>non-essential</w:t>
        </w:r>
      </w:ins>
      <w:ins w:id="3400" w:author="Erin Stephenson" w:date="2019-03-13T21:08:00Z">
        <w:r w:rsidR="005D4E7E">
          <w:rPr>
            <w:rFonts w:asciiTheme="minorHAnsi" w:hAnsiTheme="minorHAnsi"/>
          </w:rPr>
          <w:t xml:space="preserve"> amino acid synthesis</w:t>
        </w:r>
      </w:ins>
      <w:ins w:id="3401" w:author="Erin Stephenson" w:date="2019-03-13T21:19:00Z">
        <w:r w:rsidR="002027A1">
          <w:rPr>
            <w:rFonts w:asciiTheme="minorHAnsi" w:hAnsiTheme="minorHAnsi"/>
          </w:rPr>
          <w:t xml:space="preserve"> [</w:t>
        </w:r>
        <w:commentRangeStart w:id="3402"/>
        <w:r w:rsidR="002027A1">
          <w:rPr>
            <w:rFonts w:asciiTheme="minorHAnsi" w:hAnsiTheme="minorHAnsi"/>
          </w:rPr>
          <w:t>Dutchak 2018 Cell reports</w:t>
        </w:r>
      </w:ins>
      <w:commentRangeEnd w:id="3402"/>
      <w:ins w:id="3403" w:author="Erin Stephenson" w:date="2019-03-13T21:20:00Z">
        <w:r w:rsidR="002027A1">
          <w:rPr>
            <w:rStyle w:val="CommentReference"/>
            <w:rFonts w:asciiTheme="minorHAnsi" w:hAnsiTheme="minorHAnsi" w:cstheme="minorBidi"/>
          </w:rPr>
          <w:commentReference w:id="3402"/>
        </w:r>
      </w:ins>
      <w:ins w:id="3404" w:author="Erin Stephenson" w:date="2019-03-13T21:19:00Z">
        <w:r w:rsidR="002027A1">
          <w:rPr>
            <w:rFonts w:asciiTheme="minorHAnsi" w:hAnsiTheme="minorHAnsi"/>
          </w:rPr>
          <w:t>]</w:t>
        </w:r>
      </w:ins>
      <w:ins w:id="3405" w:author="Erin Stephenson" w:date="2019-03-13T21:10:00Z">
        <w:r w:rsidR="005D4E7E">
          <w:rPr>
            <w:rFonts w:asciiTheme="minorHAnsi" w:hAnsiTheme="minorHAnsi"/>
          </w:rPr>
          <w:t>.</w:t>
        </w:r>
      </w:ins>
      <w:ins w:id="3406" w:author="Erin Stephenson" w:date="2019-03-13T21:08:00Z">
        <w:r w:rsidR="005D4E7E">
          <w:rPr>
            <w:rFonts w:asciiTheme="minorHAnsi" w:hAnsiTheme="minorHAnsi"/>
          </w:rPr>
          <w:t xml:space="preserve"> </w:t>
        </w:r>
      </w:ins>
      <w:ins w:id="3407" w:author="Erin Stephenson" w:date="2019-03-13T21:18:00Z">
        <w:r w:rsidR="002027A1">
          <w:rPr>
            <w:rFonts w:asciiTheme="minorHAnsi" w:hAnsiTheme="minorHAnsi"/>
          </w:rPr>
          <w:t xml:space="preserve">Similarly, increased fatty acid uptake into the muscle </w:t>
        </w:r>
      </w:ins>
      <w:ins w:id="3408" w:author="Erin Stephenson" w:date="2019-03-13T21:02:00Z">
        <w:r w:rsidR="008C0980">
          <w:rPr>
            <w:rFonts w:asciiTheme="minorHAnsi" w:hAnsiTheme="minorHAnsi"/>
          </w:rPr>
          <w:t>might influence rates of</w:t>
        </w:r>
      </w:ins>
      <w:ins w:id="3409" w:author="Erin Stephenson" w:date="2019-03-13T19:10:00Z">
        <w:r w:rsidRPr="00ED672B">
          <w:rPr>
            <w:rFonts w:asciiTheme="minorHAnsi" w:hAnsiTheme="minorHAnsi"/>
            <w:rPrChange w:id="3410" w:author="Erin Stephenson" w:date="2019-03-13T19:33:00Z">
              <w:rPr/>
            </w:rPrChange>
          </w:rPr>
          <w:t xml:space="preserve"> lipid oxidation and</w:t>
        </w:r>
      </w:ins>
      <w:ins w:id="3411" w:author="Erin Stephenson" w:date="2019-03-13T21:02:00Z">
        <w:r w:rsidR="008C0980">
          <w:rPr>
            <w:rFonts w:asciiTheme="minorHAnsi" w:hAnsiTheme="minorHAnsi"/>
          </w:rPr>
          <w:t xml:space="preserve">, </w:t>
        </w:r>
      </w:ins>
      <w:ins w:id="3412" w:author="Erin Stephenson" w:date="2019-03-13T21:03:00Z">
        <w:r w:rsidR="008C0980">
          <w:rPr>
            <w:rFonts w:asciiTheme="minorHAnsi" w:hAnsiTheme="minorHAnsi"/>
          </w:rPr>
          <w:t>consequently</w:t>
        </w:r>
      </w:ins>
      <w:ins w:id="3413" w:author="Erin Stephenson" w:date="2019-03-13T21:02:00Z">
        <w:r w:rsidR="008C0980">
          <w:rPr>
            <w:rFonts w:asciiTheme="minorHAnsi" w:hAnsiTheme="minorHAnsi"/>
          </w:rPr>
          <w:t>,</w:t>
        </w:r>
      </w:ins>
      <w:ins w:id="3414" w:author="Erin Stephenson" w:date="2019-03-13T19:10:00Z">
        <w:r w:rsidRPr="00ED672B">
          <w:rPr>
            <w:rFonts w:asciiTheme="minorHAnsi" w:hAnsiTheme="minorHAnsi"/>
            <w:rPrChange w:id="3415" w:author="Erin Stephenson" w:date="2019-03-13T19:33:00Z">
              <w:rPr/>
            </w:rPrChange>
          </w:rPr>
          <w:t xml:space="preserve"> </w:t>
        </w:r>
      </w:ins>
      <w:ins w:id="3416" w:author="Erin Stephenson" w:date="2019-03-13T21:02:00Z">
        <w:r w:rsidR="008C0980">
          <w:rPr>
            <w:rFonts w:asciiTheme="minorHAnsi" w:hAnsiTheme="minorHAnsi"/>
          </w:rPr>
          <w:t>alter</w:t>
        </w:r>
      </w:ins>
      <w:ins w:id="3417" w:author="Erin Stephenson" w:date="2019-03-13T19:10:00Z">
        <w:r w:rsidRPr="00ED672B">
          <w:rPr>
            <w:rFonts w:asciiTheme="minorHAnsi" w:hAnsiTheme="minorHAnsi"/>
            <w:rPrChange w:id="3418" w:author="Erin Stephenson" w:date="2019-03-13T19:33:00Z">
              <w:rPr/>
            </w:rPrChange>
          </w:rPr>
          <w:t xml:space="preserve"> adiposity.  This hypothesis is consistent with anti-obesogenic effects of muscle specific </w:t>
        </w:r>
        <w:r w:rsidRPr="00ED672B">
          <w:rPr>
            <w:rFonts w:asciiTheme="minorHAnsi" w:hAnsiTheme="minorHAnsi"/>
            <w:i/>
            <w:rPrChange w:id="3419" w:author="Erin Stephenson" w:date="2019-03-13T19:33:00Z">
              <w:rPr>
                <w:i/>
              </w:rPr>
            </w:rPrChange>
          </w:rPr>
          <w:t>Cd36</w:t>
        </w:r>
        <w:r w:rsidRPr="00ED672B">
          <w:rPr>
            <w:rFonts w:asciiTheme="minorHAnsi" w:hAnsiTheme="minorHAnsi"/>
            <w:rPrChange w:id="3420" w:author="Erin Stephenson" w:date="2019-03-13T19:33:00Z">
              <w:rPr/>
            </w:rPrChange>
          </w:rPr>
          <w:t xml:space="preserve"> overexpression </w:t>
        </w:r>
        <w:r w:rsidRPr="00ED672B">
          <w:rPr>
            <w:rFonts w:asciiTheme="minorHAnsi" w:hAnsiTheme="minorHAnsi"/>
            <w:rPrChange w:id="3421" w:author="Erin Stephenson" w:date="2019-03-13T19:33:00Z">
              <w:rPr/>
            </w:rPrChange>
          </w:rPr>
          <w:fldChar w:fldCharType="begin" w:fldLock="1"/>
        </w:r>
      </w:ins>
      <w:r w:rsidR="004C0A6E">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3]","plainTextFormattedCitation":"[63]","previouslyFormattedCitation":"[63]"},"properties":{"noteIndex":0},"schema":"https://github.com/citation-style-language/schema/raw/master/csl-citation.json"}</w:instrText>
      </w:r>
      <w:ins w:id="3422" w:author="Erin Stephenson" w:date="2019-03-13T19:10:00Z">
        <w:r w:rsidRPr="00ED672B">
          <w:rPr>
            <w:rFonts w:asciiTheme="minorHAnsi" w:hAnsiTheme="minorHAnsi"/>
            <w:rPrChange w:id="3423" w:author="Erin Stephenson" w:date="2019-03-13T19:33:00Z">
              <w:rPr/>
            </w:rPrChange>
          </w:rPr>
          <w:fldChar w:fldCharType="separate"/>
        </w:r>
      </w:ins>
      <w:r w:rsidR="00256914" w:rsidRPr="00256914">
        <w:rPr>
          <w:rFonts w:asciiTheme="minorHAnsi" w:hAnsiTheme="minorHAnsi"/>
          <w:noProof/>
        </w:rPr>
        <w:t>[63]</w:t>
      </w:r>
      <w:ins w:id="3424" w:author="Erin Stephenson" w:date="2019-03-13T19:10:00Z">
        <w:r w:rsidRPr="00ED672B">
          <w:rPr>
            <w:rFonts w:asciiTheme="minorHAnsi" w:hAnsiTheme="minorHAnsi"/>
            <w:rPrChange w:id="3425" w:author="Erin Stephenson" w:date="2019-03-13T19:33:00Z">
              <w:rPr/>
            </w:rPrChange>
          </w:rPr>
          <w:fldChar w:fldCharType="end"/>
        </w:r>
        <w:r w:rsidRPr="00ED672B">
          <w:rPr>
            <w:rFonts w:asciiTheme="minorHAnsi" w:hAnsiTheme="minorHAnsi"/>
            <w:rPrChange w:id="3426" w:author="Erin Stephenson" w:date="2019-03-13T19:33:00Z">
              <w:rPr/>
            </w:rPrChange>
          </w:rPr>
          <w:t xml:space="preserve"> and with the observation that elevated free fatty acids can promote mitochondrial biogenesis </w:t>
        </w:r>
        <w:r w:rsidRPr="00ED672B">
          <w:rPr>
            <w:rFonts w:asciiTheme="minorHAnsi" w:hAnsiTheme="minorHAnsi"/>
            <w:rPrChange w:id="3427" w:author="Erin Stephenson" w:date="2019-03-13T19:33:00Z">
              <w:rPr/>
            </w:rPrChange>
          </w:rPr>
          <w:fldChar w:fldCharType="begin" w:fldLock="1"/>
        </w:r>
      </w:ins>
      <w:r w:rsidR="004C0A6E">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64]","plainTextFormattedCitation":"[64]","previouslyFormattedCitation":"[64]"},"properties":{"noteIndex":0},"schema":"https://github.com/citation-style-language/schema/raw/master/csl-citation.json"}</w:instrText>
      </w:r>
      <w:ins w:id="3428" w:author="Erin Stephenson" w:date="2019-03-13T19:10:00Z">
        <w:r w:rsidRPr="00ED672B">
          <w:rPr>
            <w:rFonts w:asciiTheme="minorHAnsi" w:hAnsiTheme="minorHAnsi"/>
            <w:rPrChange w:id="3429" w:author="Erin Stephenson" w:date="2019-03-13T19:33:00Z">
              <w:rPr/>
            </w:rPrChange>
          </w:rPr>
          <w:fldChar w:fldCharType="separate"/>
        </w:r>
      </w:ins>
      <w:r w:rsidR="00256914" w:rsidRPr="00256914">
        <w:rPr>
          <w:rFonts w:asciiTheme="minorHAnsi" w:hAnsiTheme="minorHAnsi"/>
          <w:noProof/>
        </w:rPr>
        <w:t>[64]</w:t>
      </w:r>
      <w:ins w:id="3430" w:author="Erin Stephenson" w:date="2019-03-13T19:10:00Z">
        <w:r w:rsidRPr="00ED672B">
          <w:rPr>
            <w:rFonts w:asciiTheme="minorHAnsi" w:hAnsiTheme="minorHAnsi"/>
            <w:rPrChange w:id="3431" w:author="Erin Stephenson" w:date="2019-03-13T19:33:00Z">
              <w:rPr/>
            </w:rPrChange>
          </w:rPr>
          <w:fldChar w:fldCharType="end"/>
        </w:r>
        <w:r w:rsidRPr="00ED672B">
          <w:rPr>
            <w:rFonts w:asciiTheme="minorHAnsi" w:hAnsiTheme="minorHAnsi"/>
            <w:rPrChange w:id="3432" w:author="Erin Stephenson" w:date="2019-03-13T19:33:00Z">
              <w:rPr/>
            </w:rPrChange>
          </w:rPr>
          <w:t xml:space="preserve">.  Increased nutrient uptake, coupled with elevated mitochondria </w:t>
        </w:r>
      </w:ins>
      <w:ins w:id="3433" w:author="Erin Stephenson" w:date="2019-03-13T21:24:00Z">
        <w:r w:rsidR="001D14AE">
          <w:rPr>
            <w:rFonts w:asciiTheme="minorHAnsi" w:hAnsiTheme="minorHAnsi"/>
          </w:rPr>
          <w:t>could potentially</w:t>
        </w:r>
      </w:ins>
      <w:ins w:id="3434" w:author="Erin Stephenson" w:date="2019-03-13T19:10:00Z">
        <w:r w:rsidR="001D14AE" w:rsidRPr="001D14AE">
          <w:rPr>
            <w:rFonts w:asciiTheme="minorHAnsi" w:hAnsiTheme="minorHAnsi"/>
          </w:rPr>
          <w:t xml:space="preserve"> </w:t>
        </w:r>
        <w:r w:rsidRPr="00ED672B">
          <w:rPr>
            <w:rFonts w:asciiTheme="minorHAnsi" w:hAnsiTheme="minorHAnsi"/>
            <w:rPrChange w:id="3435" w:author="Erin Stephenson" w:date="2019-03-13T19:33:00Z">
              <w:rPr/>
            </w:rPrChange>
          </w:rPr>
          <w:t xml:space="preserve">produce more ATP in these cells. As such muscle </w:t>
        </w:r>
        <w:r w:rsidRPr="00ED672B">
          <w:rPr>
            <w:rFonts w:asciiTheme="minorHAnsi" w:hAnsiTheme="minorHAnsi"/>
            <w:i/>
            <w:rPrChange w:id="3436" w:author="Erin Stephenson" w:date="2019-03-13T19:33:00Z">
              <w:rPr>
                <w:i/>
              </w:rPr>
            </w:rPrChange>
          </w:rPr>
          <w:t>Tsc1</w:t>
        </w:r>
        <w:r w:rsidRPr="00ED672B">
          <w:rPr>
            <w:rFonts w:asciiTheme="minorHAnsi" w:hAnsiTheme="minorHAnsi"/>
            <w:rPrChange w:id="3437" w:author="Erin Stephenson" w:date="2019-03-13T19:33:00Z">
              <w:rPr/>
            </w:rPrChange>
          </w:rPr>
          <w:t xml:space="preserve"> knockout animals could be plausibly thermogenic due to </w:t>
        </w:r>
      </w:ins>
      <w:ins w:id="3438" w:author="Erin Stephenson" w:date="2019-03-13T21:25:00Z">
        <w:r w:rsidR="001D14AE">
          <w:rPr>
            <w:rFonts w:asciiTheme="minorHAnsi" w:hAnsiTheme="minorHAnsi"/>
          </w:rPr>
          <w:t xml:space="preserve">the combined effects of </w:t>
        </w:r>
      </w:ins>
      <w:ins w:id="3439" w:author="Erin Stephenson" w:date="2019-03-13T19:10:00Z">
        <w:r w:rsidRPr="00ED672B">
          <w:rPr>
            <w:rFonts w:asciiTheme="minorHAnsi" w:hAnsiTheme="minorHAnsi"/>
            <w:rPrChange w:id="3440" w:author="Erin Stephenson" w:date="2019-03-13T19:33:00Z">
              <w:rPr/>
            </w:rPrChange>
          </w:rPr>
          <w:t>multiple muscle-autonomous adaptations</w:t>
        </w:r>
      </w:ins>
      <w:ins w:id="3441" w:author="Erin Stephenson" w:date="2019-03-13T21:25:00Z">
        <w:r w:rsidR="001D14AE">
          <w:rPr>
            <w:rFonts w:asciiTheme="minorHAnsi" w:hAnsiTheme="minorHAnsi"/>
          </w:rPr>
          <w:t>,</w:t>
        </w:r>
      </w:ins>
      <w:ins w:id="3442" w:author="Erin Stephenson" w:date="2019-03-13T19:10:00Z">
        <w:r w:rsidRPr="00ED672B">
          <w:rPr>
            <w:rFonts w:asciiTheme="minorHAnsi" w:hAnsiTheme="minorHAnsi"/>
            <w:rPrChange w:id="3443" w:author="Erin Stephenson" w:date="2019-03-13T19:33:00Z">
              <w:rPr/>
            </w:rPrChange>
          </w:rPr>
          <w:t xml:space="preserve"> including </w:t>
        </w:r>
      </w:ins>
      <w:ins w:id="3444" w:author="Erin Stephenson" w:date="2019-03-13T21:25:00Z">
        <w:r w:rsidR="001D14AE">
          <w:rPr>
            <w:rFonts w:asciiTheme="minorHAnsi" w:hAnsiTheme="minorHAnsi"/>
          </w:rPr>
          <w:t xml:space="preserve">(but not limited to) </w:t>
        </w:r>
      </w:ins>
      <w:ins w:id="3445" w:author="Erin Stephenson" w:date="2019-03-13T19:10:00Z">
        <w:r w:rsidRPr="00ED672B">
          <w:rPr>
            <w:rFonts w:asciiTheme="minorHAnsi" w:hAnsiTheme="minorHAnsi"/>
            <w:rPrChange w:id="3446" w:author="Erin Stephenson" w:date="2019-03-13T19:33:00Z">
              <w:rPr/>
            </w:rPrChange>
          </w:rPr>
          <w:t xml:space="preserve">amino </w:t>
        </w:r>
      </w:ins>
      <w:ins w:id="3447" w:author="Erin Stephenson" w:date="2019-03-13T21:25:00Z">
        <w:r w:rsidR="001D14AE">
          <w:rPr>
            <w:rFonts w:asciiTheme="minorHAnsi" w:hAnsiTheme="minorHAnsi"/>
          </w:rPr>
          <w:t xml:space="preserve">acid </w:t>
        </w:r>
      </w:ins>
      <w:ins w:id="3448" w:author="Erin Stephenson" w:date="2019-03-13T19:10:00Z">
        <w:r w:rsidRPr="00ED672B">
          <w:rPr>
            <w:rFonts w:asciiTheme="minorHAnsi" w:hAnsiTheme="minorHAnsi"/>
            <w:rPrChange w:id="3449" w:author="Erin Stephenson" w:date="2019-03-13T19:33:00Z">
              <w:rPr/>
            </w:rPrChange>
          </w:rPr>
          <w:t xml:space="preserve">and fatty acid transport, mitochondrial activity and sarcolipin-mediated uncoupling </w:t>
        </w:r>
      </w:ins>
    </w:p>
    <w:p w14:paraId="5DBD9610" w14:textId="6E777F7E" w:rsidR="00556422" w:rsidRPr="00ED672B" w:rsidRDefault="00556422" w:rsidP="00556422">
      <w:pPr>
        <w:rPr>
          <w:ins w:id="3450" w:author="Erin Stephenson" w:date="2019-03-13T17:11:00Z"/>
          <w:rFonts w:asciiTheme="minorHAnsi" w:hAnsiTheme="minorHAnsi"/>
          <w:rPrChange w:id="3451" w:author="Erin Stephenson" w:date="2019-03-13T19:33:00Z">
            <w:rPr>
              <w:ins w:id="3452" w:author="Erin Stephenson" w:date="2019-03-13T17:11:00Z"/>
            </w:rPr>
          </w:rPrChange>
        </w:rPr>
      </w:pPr>
    </w:p>
    <w:p w14:paraId="6320D5D1" w14:textId="260DA400" w:rsidR="00D86AFE" w:rsidRPr="00ED672B" w:rsidDel="0093027F" w:rsidRDefault="006E24D9" w:rsidP="00A922D2">
      <w:pPr>
        <w:rPr>
          <w:del w:id="3453" w:author="Erin Stephenson" w:date="2019-03-13T16:52:00Z"/>
          <w:rFonts w:asciiTheme="minorHAnsi" w:hAnsiTheme="minorHAnsi"/>
          <w:rPrChange w:id="3454" w:author="Erin Stephenson" w:date="2019-03-13T19:33:00Z">
            <w:rPr>
              <w:del w:id="3455" w:author="Erin Stephenson" w:date="2019-03-13T16:52:00Z"/>
            </w:rPr>
          </w:rPrChange>
        </w:rPr>
      </w:pPr>
      <w:ins w:id="3456" w:author="Erin Stephenson" w:date="2019-03-14T12:48:00Z">
        <w:r>
          <w:rPr>
            <w:rFonts w:asciiTheme="minorHAnsi" w:hAnsiTheme="minorHAnsi"/>
          </w:rPr>
          <w:t>Another consideration</w:t>
        </w:r>
      </w:ins>
      <w:commentRangeStart w:id="3457"/>
      <w:ins w:id="3458" w:author="Erin Stephenson" w:date="2019-03-13T21:26:00Z">
        <w:r w:rsidR="00582F0B">
          <w:rPr>
            <w:rFonts w:asciiTheme="minorHAnsi" w:hAnsiTheme="minorHAnsi"/>
          </w:rPr>
          <w:t xml:space="preserve"> that</w:t>
        </w:r>
      </w:ins>
      <w:ins w:id="3459" w:author="Erin Stephenson" w:date="2019-03-14T12:48:00Z">
        <w:r>
          <w:rPr>
            <w:rFonts w:asciiTheme="minorHAnsi" w:hAnsiTheme="minorHAnsi"/>
          </w:rPr>
          <w:t xml:space="preserve"> must be made is that</w:t>
        </w:r>
      </w:ins>
      <w:ins w:id="3460" w:author="Erin Stephenson" w:date="2019-03-13T21:26:00Z">
        <w:r w:rsidR="00582F0B">
          <w:rPr>
            <w:rFonts w:asciiTheme="minorHAnsi" w:hAnsiTheme="minorHAnsi"/>
          </w:rPr>
          <w:t xml:space="preserve"> t</w:t>
        </w:r>
      </w:ins>
      <w:del w:id="3461" w:author="Erin Stephenson" w:date="2019-03-11T17:31:00Z">
        <w:r w:rsidR="00D86AFE" w:rsidRPr="00ED672B" w:rsidDel="00543A43">
          <w:rPr>
            <w:rFonts w:asciiTheme="minorHAnsi" w:hAnsiTheme="minorHAnsi"/>
            <w:rPrChange w:id="3462" w:author="Erin Stephenson" w:date="2019-03-13T19:33:00Z">
              <w:rPr/>
            </w:rPrChange>
          </w:rPr>
          <w:delText xml:space="preserve"> </w:delText>
        </w:r>
      </w:del>
      <w:del w:id="3463" w:author="Erin Stephenson" w:date="2019-03-13T16:57:00Z">
        <w:r w:rsidR="00D86AFE" w:rsidRPr="00ED672B" w:rsidDel="00BB243B">
          <w:rPr>
            <w:rFonts w:asciiTheme="minorHAnsi" w:hAnsiTheme="minorHAnsi"/>
            <w:rPrChange w:id="3464" w:author="Erin Stephenson" w:date="2019-03-13T19:33:00Z">
              <w:rPr/>
            </w:rPrChange>
          </w:rPr>
          <w:delText xml:space="preserve">Candidate gene studies on aging have </w:delText>
        </w:r>
      </w:del>
      <w:del w:id="3465" w:author="Erin Stephenson" w:date="2019-03-11T17:32:00Z">
        <w:r w:rsidR="00D86AFE" w:rsidRPr="00ED672B" w:rsidDel="00543A43">
          <w:rPr>
            <w:rFonts w:asciiTheme="minorHAnsi" w:hAnsiTheme="minorHAnsi"/>
            <w:rPrChange w:id="3466" w:author="Erin Stephenson" w:date="2019-03-13T19:33:00Z">
              <w:rPr/>
            </w:rPrChange>
          </w:rPr>
          <w:delText xml:space="preserve">also </w:delText>
        </w:r>
      </w:del>
      <w:del w:id="3467" w:author="Erin Stephenson" w:date="2019-03-13T16:57:00Z">
        <w:r w:rsidR="00D86AFE" w:rsidRPr="00ED672B" w:rsidDel="00BB243B">
          <w:rPr>
            <w:rFonts w:asciiTheme="minorHAnsi" w:hAnsiTheme="minorHAnsi"/>
            <w:rPrChange w:id="3468" w:author="Erin Stephenson" w:date="2019-03-13T19:33:00Z">
              <w:rPr/>
            </w:rPrChange>
          </w:rPr>
          <w:delText>implicated genes with important roles in muscle</w:delText>
        </w:r>
      </w:del>
      <w:del w:id="3469" w:author="Erin Stephenson" w:date="2019-03-11T17:32:00Z">
        <w:r w:rsidR="00D86AFE" w:rsidRPr="00ED672B" w:rsidDel="00543A43">
          <w:rPr>
            <w:rFonts w:asciiTheme="minorHAnsi" w:hAnsiTheme="minorHAnsi"/>
            <w:rPrChange w:id="3470" w:author="Erin Stephenson" w:date="2019-03-13T19:33:00Z">
              <w:rPr/>
            </w:rPrChange>
          </w:rPr>
          <w:delText xml:space="preserve"> </w:delText>
        </w:r>
      </w:del>
      <w:del w:id="3471" w:author="Erin Stephenson" w:date="2019-03-11T17:31:00Z">
        <w:r w:rsidR="00D86AFE" w:rsidRPr="00ED672B" w:rsidDel="00543A43">
          <w:rPr>
            <w:rFonts w:asciiTheme="minorHAnsi" w:hAnsiTheme="minorHAnsi"/>
            <w:rPrChange w:id="3472" w:author="Erin Stephenson" w:date="2019-03-13T19:33:00Z">
              <w:rPr/>
            </w:rPrChange>
          </w:rPr>
          <w:delText>tissue</w:delText>
        </w:r>
      </w:del>
      <w:del w:id="3473" w:author="Erin Stephenson" w:date="2019-03-13T16:57:00Z">
        <w:r w:rsidR="00D86AFE" w:rsidRPr="00ED672B" w:rsidDel="00BB243B">
          <w:rPr>
            <w:rFonts w:asciiTheme="minorHAnsi" w:hAnsiTheme="minorHAnsi"/>
            <w:rPrChange w:id="3474" w:author="Erin Stephenson" w:date="2019-03-13T19:33:00Z">
              <w:rPr/>
            </w:rPrChange>
          </w:rPr>
          <w:delText xml:space="preserve">, </w:delText>
        </w:r>
      </w:del>
      <w:del w:id="3475" w:author="Erin Stephenson" w:date="2019-03-11T17:32:00Z">
        <w:r w:rsidR="00D86AFE" w:rsidRPr="00ED672B" w:rsidDel="00543A43">
          <w:rPr>
            <w:rFonts w:asciiTheme="minorHAnsi" w:hAnsiTheme="minorHAnsi"/>
            <w:rPrChange w:id="3476" w:author="Erin Stephenson" w:date="2019-03-13T19:33:00Z">
              <w:rPr/>
            </w:rPrChange>
          </w:rPr>
          <w:delText>such as</w:delText>
        </w:r>
      </w:del>
      <w:del w:id="3477" w:author="Erin Stephenson" w:date="2019-03-13T16:57:00Z">
        <w:r w:rsidR="00D86AFE" w:rsidRPr="00ED672B" w:rsidDel="00BB243B">
          <w:rPr>
            <w:rFonts w:asciiTheme="minorHAnsi" w:hAnsiTheme="minorHAnsi"/>
            <w:rPrChange w:id="3478" w:author="Erin Stephenson" w:date="2019-03-13T19:33:00Z">
              <w:rPr/>
            </w:rPrChange>
          </w:rPr>
          <w:delText xml:space="preserve"> </w:delText>
        </w:r>
        <w:r w:rsidR="00D86AFE" w:rsidRPr="00ED672B" w:rsidDel="00BB243B">
          <w:rPr>
            <w:rFonts w:asciiTheme="minorHAnsi" w:hAnsiTheme="minorHAnsi"/>
            <w:i/>
            <w:rPrChange w:id="3479" w:author="Erin Stephenson" w:date="2019-03-13T19:33:00Z">
              <w:rPr>
                <w:i/>
              </w:rPr>
            </w:rPrChange>
          </w:rPr>
          <w:delText>IGF1R</w:delText>
        </w:r>
        <w:r w:rsidR="00D86AFE" w:rsidRPr="00ED672B" w:rsidDel="00BB243B">
          <w:rPr>
            <w:rFonts w:asciiTheme="minorHAnsi" w:hAnsiTheme="minorHAnsi"/>
            <w:rPrChange w:id="3480" w:author="Erin Stephenson" w:date="2019-03-13T19:33:00Z">
              <w:rPr/>
            </w:rPrChange>
          </w:rPr>
          <w:delText xml:space="preserve">, </w:delText>
        </w:r>
        <w:r w:rsidR="00D86AFE" w:rsidRPr="00ED672B" w:rsidDel="00BB243B">
          <w:rPr>
            <w:rFonts w:asciiTheme="minorHAnsi" w:hAnsiTheme="minorHAnsi"/>
            <w:i/>
            <w:rPrChange w:id="3481" w:author="Erin Stephenson" w:date="2019-03-13T19:33:00Z">
              <w:rPr>
                <w:i/>
              </w:rPr>
            </w:rPrChange>
          </w:rPr>
          <w:delText>AKT1</w:delText>
        </w:r>
        <w:r w:rsidR="00D86AFE" w:rsidRPr="00ED672B" w:rsidDel="00BB243B">
          <w:rPr>
            <w:rFonts w:asciiTheme="minorHAnsi" w:hAnsiTheme="minorHAnsi"/>
            <w:rPrChange w:id="3482" w:author="Erin Stephenson" w:date="2019-03-13T19:33:00Z">
              <w:rPr/>
            </w:rPrChange>
          </w:rPr>
          <w:delText xml:space="preserve"> and </w:delText>
        </w:r>
        <w:r w:rsidR="00D86AFE" w:rsidRPr="00ED672B" w:rsidDel="00BB243B">
          <w:rPr>
            <w:rFonts w:asciiTheme="minorHAnsi" w:hAnsiTheme="minorHAnsi"/>
            <w:i/>
            <w:rPrChange w:id="3483" w:author="Erin Stephenson" w:date="2019-03-13T19:33:00Z">
              <w:rPr>
                <w:i/>
              </w:rPr>
            </w:rPrChange>
          </w:rPr>
          <w:delText xml:space="preserve">FOXO3A </w:delText>
        </w:r>
        <w:r w:rsidR="00D86AFE" w:rsidRPr="00ED672B" w:rsidDel="00BB243B">
          <w:rPr>
            <w:rFonts w:asciiTheme="minorHAnsi" w:hAnsiTheme="minorHAnsi"/>
            <w:rPrChange w:id="3484" w:author="Erin Stephenson" w:date="2019-03-13T19:33:00Z">
              <w:rPr/>
            </w:rPrChange>
          </w:rPr>
          <w:fldChar w:fldCharType="begin" w:fldLock="1"/>
        </w:r>
        <w:r w:rsidR="007151C0" w:rsidRPr="00ED672B" w:rsidDel="00BB243B">
          <w:rPr>
            <w:rFonts w:asciiTheme="minorHAnsi" w:hAnsiTheme="minorHAnsi"/>
            <w:rPrChange w:id="3485" w:author="Erin Stephenson" w:date="2019-03-13T19:33:00Z">
              <w:rPr/>
            </w:rPrChange>
          </w:rPr>
          <w:del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delInstrText>
        </w:r>
        <w:r w:rsidR="00D86AFE" w:rsidRPr="00ED672B" w:rsidDel="00BB243B">
          <w:rPr>
            <w:rFonts w:asciiTheme="minorHAnsi" w:hAnsiTheme="minorHAnsi"/>
            <w:rPrChange w:id="3486" w:author="Erin Stephenson" w:date="2019-03-13T19:33:00Z">
              <w:rPr/>
            </w:rPrChange>
          </w:rPr>
          <w:fldChar w:fldCharType="separate"/>
        </w:r>
        <w:r w:rsidR="007151C0" w:rsidRPr="00ED672B" w:rsidDel="00BB243B">
          <w:rPr>
            <w:rFonts w:asciiTheme="minorHAnsi" w:hAnsiTheme="minorHAnsi"/>
            <w:noProof/>
            <w:rPrChange w:id="3487" w:author="Erin Stephenson" w:date="2019-03-13T19:33:00Z">
              <w:rPr>
                <w:noProof/>
              </w:rPr>
            </w:rPrChange>
          </w:rPr>
          <w:delText>[59,60]</w:delText>
        </w:r>
        <w:r w:rsidR="00D86AFE" w:rsidRPr="00ED672B" w:rsidDel="00BB243B">
          <w:rPr>
            <w:rFonts w:asciiTheme="minorHAnsi" w:hAnsiTheme="minorHAnsi"/>
            <w:rPrChange w:id="3488" w:author="Erin Stephenson" w:date="2019-03-13T19:33:00Z">
              <w:rPr/>
            </w:rPrChange>
          </w:rPr>
          <w:fldChar w:fldCharType="end"/>
        </w:r>
        <w:r w:rsidR="00D86AFE" w:rsidRPr="00ED672B" w:rsidDel="00BB243B">
          <w:rPr>
            <w:rFonts w:asciiTheme="minorHAnsi" w:hAnsiTheme="minorHAnsi"/>
            <w:rPrChange w:id="3489" w:author="Erin Stephenson" w:date="2019-03-13T19:33:00Z">
              <w:rPr/>
            </w:rPrChange>
          </w:rPr>
          <w:delText xml:space="preserve">. For example, in humans, polymorphisms in </w:delText>
        </w:r>
        <w:r w:rsidR="00D86AFE" w:rsidRPr="00ED672B" w:rsidDel="00BB243B">
          <w:rPr>
            <w:rFonts w:asciiTheme="minorHAnsi" w:hAnsiTheme="minorHAnsi"/>
            <w:i/>
            <w:rPrChange w:id="3490" w:author="Erin Stephenson" w:date="2019-03-13T19:33:00Z">
              <w:rPr>
                <w:i/>
              </w:rPr>
            </w:rPrChange>
          </w:rPr>
          <w:delText>FOXO3A</w:delText>
        </w:r>
        <w:r w:rsidR="00D86AFE" w:rsidRPr="00ED672B" w:rsidDel="00BB243B">
          <w:rPr>
            <w:rFonts w:asciiTheme="minorHAnsi" w:hAnsiTheme="minorHAnsi"/>
            <w:rPrChange w:id="3491" w:author="Erin Stephenson" w:date="2019-03-13T19:33:00Z">
              <w:rPr/>
            </w:rPrChange>
          </w:rPr>
          <w:delText xml:space="preserve"> have been associated with lengthened lifespan</w:delText>
        </w:r>
        <w:r w:rsidR="00D86AFE" w:rsidRPr="00ED672B" w:rsidDel="00BB243B">
          <w:rPr>
            <w:rFonts w:asciiTheme="minorHAnsi" w:hAnsiTheme="minorHAnsi"/>
            <w:rPrChange w:id="3492" w:author="Erin Stephenson" w:date="2019-03-13T19:33:00Z">
              <w:rPr/>
            </w:rPrChange>
          </w:rPr>
          <w:fldChar w:fldCharType="begin" w:fldLock="1"/>
        </w:r>
        <w:r w:rsidR="007151C0" w:rsidRPr="00ED672B" w:rsidDel="00BB243B">
          <w:rPr>
            <w:rFonts w:asciiTheme="minorHAnsi" w:hAnsiTheme="minorHAnsi"/>
            <w:rPrChange w:id="3493" w:author="Erin Stephenson" w:date="2019-03-13T19:33:00Z">
              <w:rPr/>
            </w:rPrChange>
          </w:rPr>
          <w:del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delInstrText>
        </w:r>
        <w:r w:rsidR="00D86AFE" w:rsidRPr="00ED672B" w:rsidDel="00BB243B">
          <w:rPr>
            <w:rFonts w:asciiTheme="minorHAnsi" w:hAnsiTheme="minorHAnsi"/>
            <w:rPrChange w:id="3494" w:author="Erin Stephenson" w:date="2019-03-13T19:33:00Z">
              <w:rPr/>
            </w:rPrChange>
          </w:rPr>
          <w:fldChar w:fldCharType="separate"/>
        </w:r>
        <w:r w:rsidR="007151C0" w:rsidRPr="00ED672B" w:rsidDel="00BB243B">
          <w:rPr>
            <w:rFonts w:asciiTheme="minorHAnsi" w:hAnsiTheme="minorHAnsi"/>
            <w:noProof/>
            <w:rPrChange w:id="3495" w:author="Erin Stephenson" w:date="2019-03-13T19:33:00Z">
              <w:rPr>
                <w:noProof/>
              </w:rPr>
            </w:rPrChange>
          </w:rPr>
          <w:delText>[60–66]</w:delText>
        </w:r>
        <w:r w:rsidR="00D86AFE" w:rsidRPr="00ED672B" w:rsidDel="00BB243B">
          <w:rPr>
            <w:rFonts w:asciiTheme="minorHAnsi" w:hAnsiTheme="minorHAnsi"/>
            <w:rPrChange w:id="3496" w:author="Erin Stephenson" w:date="2019-03-13T19:33:00Z">
              <w:rPr/>
            </w:rPrChange>
          </w:rPr>
          <w:fldChar w:fldCharType="end"/>
        </w:r>
      </w:del>
      <w:del w:id="3497" w:author="Erin Stephenson" w:date="2019-03-12T11:27:00Z">
        <w:r w:rsidR="00D86AFE" w:rsidRPr="00ED672B" w:rsidDel="0004786A">
          <w:rPr>
            <w:rFonts w:asciiTheme="minorHAnsi" w:hAnsiTheme="minorHAnsi"/>
            <w:rPrChange w:id="3498" w:author="Erin Stephenson" w:date="2019-03-13T19:33:00Z">
              <w:rPr/>
            </w:rPrChange>
          </w:rPr>
          <w:delText xml:space="preserve">. </w:delText>
        </w:r>
      </w:del>
      <w:del w:id="3499" w:author="Erin Stephenson" w:date="2019-03-13T16:57:00Z">
        <w:r w:rsidR="00D86AFE" w:rsidRPr="00ED672B" w:rsidDel="00BB243B">
          <w:rPr>
            <w:rFonts w:asciiTheme="minorHAnsi" w:hAnsiTheme="minorHAnsi"/>
            <w:rPrChange w:id="3500" w:author="Erin Stephenson" w:date="2019-03-13T19:33:00Z">
              <w:rPr/>
            </w:rPrChange>
          </w:rPr>
          <w:delText xml:space="preserve"> </w:delText>
        </w:r>
      </w:del>
      <w:del w:id="3501" w:author="Erin Stephenson" w:date="2019-03-12T11:27:00Z">
        <w:r w:rsidR="00D86AFE" w:rsidRPr="00ED672B" w:rsidDel="0004786A">
          <w:rPr>
            <w:rFonts w:asciiTheme="minorHAnsi" w:hAnsiTheme="minorHAnsi"/>
            <w:rPrChange w:id="3502" w:author="Erin Stephenson" w:date="2019-03-13T19:33:00Z">
              <w:rPr/>
            </w:rPrChange>
          </w:rPr>
          <w:delText>B</w:delText>
        </w:r>
      </w:del>
      <w:del w:id="3503" w:author="Erin Stephenson" w:date="2019-03-13T16:57:00Z">
        <w:r w:rsidR="00D86AFE" w:rsidRPr="00ED672B" w:rsidDel="00BB243B">
          <w:rPr>
            <w:rFonts w:asciiTheme="minorHAnsi" w:hAnsiTheme="minorHAnsi"/>
            <w:rPrChange w:id="3504" w:author="Erin Stephenson" w:date="2019-03-13T19:33:00Z">
              <w:rPr/>
            </w:rPrChange>
          </w:rPr>
          <w:delText xml:space="preserve">oth mouse and fruit fly models of </w:delText>
        </w:r>
        <w:r w:rsidR="00D86AFE" w:rsidRPr="00ED672B" w:rsidDel="00BB243B">
          <w:rPr>
            <w:rFonts w:asciiTheme="minorHAnsi" w:hAnsiTheme="minorHAnsi"/>
            <w:i/>
            <w:rPrChange w:id="3505" w:author="Erin Stephenson" w:date="2019-03-13T19:33:00Z">
              <w:rPr>
                <w:i/>
              </w:rPr>
            </w:rPrChange>
          </w:rPr>
          <w:delText>FOXO3A</w:delText>
        </w:r>
        <w:r w:rsidR="00D86AFE" w:rsidRPr="00ED672B" w:rsidDel="00BB243B">
          <w:rPr>
            <w:rFonts w:asciiTheme="minorHAnsi" w:hAnsiTheme="minorHAnsi"/>
            <w:rPrChange w:id="3506" w:author="Erin Stephenson" w:date="2019-03-13T19:33:00Z">
              <w:rPr/>
            </w:rPrChange>
          </w:rPr>
          <w:delText xml:space="preserve"> loss of function result in stronger and longer living model organisms </w:delText>
        </w:r>
        <w:r w:rsidR="00D86AFE" w:rsidRPr="00ED672B" w:rsidDel="00BB243B">
          <w:rPr>
            <w:rFonts w:asciiTheme="minorHAnsi" w:hAnsiTheme="minorHAnsi"/>
            <w:rPrChange w:id="3507" w:author="Erin Stephenson" w:date="2019-03-13T19:33:00Z">
              <w:rPr/>
            </w:rPrChange>
          </w:rPr>
          <w:fldChar w:fldCharType="begin" w:fldLock="1"/>
        </w:r>
        <w:r w:rsidR="007151C0" w:rsidRPr="00ED672B" w:rsidDel="00BB243B">
          <w:rPr>
            <w:rFonts w:asciiTheme="minorHAnsi" w:hAnsiTheme="minorHAnsi"/>
            <w:rPrChange w:id="3508" w:author="Erin Stephenson" w:date="2019-03-13T19:33:00Z">
              <w:rPr/>
            </w:rPrChange>
          </w:rPr>
          <w:del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delInstrText>
        </w:r>
        <w:r w:rsidR="00D86AFE" w:rsidRPr="00ED672B" w:rsidDel="00BB243B">
          <w:rPr>
            <w:rFonts w:asciiTheme="minorHAnsi" w:hAnsiTheme="minorHAnsi"/>
            <w:rPrChange w:id="3509" w:author="Erin Stephenson" w:date="2019-03-13T19:33:00Z">
              <w:rPr/>
            </w:rPrChange>
          </w:rPr>
          <w:fldChar w:fldCharType="separate"/>
        </w:r>
        <w:r w:rsidR="007151C0" w:rsidRPr="00ED672B" w:rsidDel="00BB243B">
          <w:rPr>
            <w:rFonts w:asciiTheme="minorHAnsi" w:hAnsiTheme="minorHAnsi"/>
            <w:noProof/>
            <w:rPrChange w:id="3510" w:author="Erin Stephenson" w:date="2019-03-13T19:33:00Z">
              <w:rPr>
                <w:noProof/>
              </w:rPr>
            </w:rPrChange>
          </w:rPr>
          <w:delText>[67–69]</w:delText>
        </w:r>
        <w:r w:rsidR="00D86AFE" w:rsidRPr="00ED672B" w:rsidDel="00BB243B">
          <w:rPr>
            <w:rFonts w:asciiTheme="minorHAnsi" w:hAnsiTheme="minorHAnsi"/>
            <w:rPrChange w:id="3511" w:author="Erin Stephenson" w:date="2019-03-13T19:33:00Z">
              <w:rPr/>
            </w:rPrChange>
          </w:rPr>
          <w:fldChar w:fldCharType="end"/>
        </w:r>
        <w:r w:rsidR="00D86AFE" w:rsidRPr="00ED672B" w:rsidDel="00BB243B">
          <w:rPr>
            <w:rFonts w:asciiTheme="minorHAnsi" w:hAnsiTheme="minorHAnsi"/>
            <w:rPrChange w:id="3512" w:author="Erin Stephenson" w:date="2019-03-13T19:33:00Z">
              <w:rPr/>
            </w:rPrChange>
          </w:rPr>
          <w:delText xml:space="preserve">. </w:delText>
        </w:r>
      </w:del>
    </w:p>
    <w:p w14:paraId="41D0AC97" w14:textId="35D1C0A5" w:rsidR="007D1A22" w:rsidRPr="00ED672B" w:rsidDel="00E33374" w:rsidRDefault="007D1A22" w:rsidP="007D1A22">
      <w:pPr>
        <w:rPr>
          <w:del w:id="3513" w:author="Erin Stephenson" w:date="2019-03-13T21:26:00Z"/>
          <w:rFonts w:asciiTheme="minorHAnsi" w:hAnsiTheme="minorHAnsi"/>
          <w:rPrChange w:id="3514" w:author="Erin Stephenson" w:date="2019-03-13T19:33:00Z">
            <w:rPr>
              <w:del w:id="3515" w:author="Erin Stephenson" w:date="2019-03-13T21:26:00Z"/>
            </w:rPr>
          </w:rPrChange>
        </w:rPr>
      </w:pPr>
    </w:p>
    <w:p w14:paraId="7EB87ED1" w14:textId="4D9B381C" w:rsidR="007D1A22" w:rsidRPr="00ED672B" w:rsidRDefault="00BC2B30" w:rsidP="007D1A22">
      <w:pPr>
        <w:rPr>
          <w:rFonts w:asciiTheme="minorHAnsi" w:hAnsiTheme="minorHAnsi"/>
          <w:rPrChange w:id="3516" w:author="Erin Stephenson" w:date="2019-03-13T19:33:00Z">
            <w:rPr/>
          </w:rPrChange>
        </w:rPr>
      </w:pPr>
      <w:del w:id="3517" w:author="Erin Stephenson" w:date="2019-03-13T21:26:00Z">
        <w:r w:rsidRPr="00ED672B" w:rsidDel="00582F0B">
          <w:rPr>
            <w:rFonts w:asciiTheme="minorHAnsi" w:hAnsiTheme="minorHAnsi"/>
            <w:rPrChange w:id="3518" w:author="Erin Stephenson" w:date="2019-03-13T19:33:00Z">
              <w:rPr/>
            </w:rPrChange>
          </w:rPr>
          <w:delText>T</w:delText>
        </w:r>
      </w:del>
      <w:r w:rsidRPr="00ED672B">
        <w:rPr>
          <w:rFonts w:asciiTheme="minorHAnsi" w:hAnsiTheme="minorHAnsi"/>
          <w:rPrChange w:id="3519" w:author="Erin Stephenson" w:date="2019-03-13T19:33:00Z">
            <w:rPr/>
          </w:rPrChange>
        </w:rPr>
        <w:t>he rapamycin experiments presented here do not speak to tissue specificity</w:t>
      </w:r>
      <w:ins w:id="3520" w:author="Erin Stephenson" w:date="2019-03-13T21:26:00Z">
        <w:r w:rsidR="00582F0B">
          <w:rPr>
            <w:rFonts w:asciiTheme="minorHAnsi" w:hAnsiTheme="minorHAnsi"/>
          </w:rPr>
          <w:t xml:space="preserve">, as </w:t>
        </w:r>
      </w:ins>
      <w:del w:id="3521" w:author="Erin Stephenson" w:date="2019-03-13T21:26:00Z">
        <w:r w:rsidRPr="00ED672B" w:rsidDel="00582F0B">
          <w:rPr>
            <w:rFonts w:asciiTheme="minorHAnsi" w:hAnsiTheme="minorHAnsi"/>
            <w:rPrChange w:id="3522" w:author="Erin Stephenson" w:date="2019-03-13T19:33:00Z">
              <w:rPr/>
            </w:rPrChange>
          </w:rPr>
          <w:delText xml:space="preserve"> </w:delText>
        </w:r>
      </w:del>
      <w:r w:rsidRPr="00ED672B">
        <w:rPr>
          <w:rFonts w:asciiTheme="minorHAnsi" w:hAnsiTheme="minorHAnsi"/>
          <w:rPrChange w:id="3523" w:author="Erin Stephenson" w:date="2019-03-13T19:33:00Z">
            <w:rPr/>
          </w:rPrChange>
        </w:rPr>
        <w:t xml:space="preserve">they are consistent with previous reports demonstrating rapamycin sensitivity in cold-induced thermogenesis </w:t>
      </w:r>
      <w:r w:rsidRPr="00ED672B">
        <w:rPr>
          <w:rFonts w:asciiTheme="minorHAnsi" w:hAnsiTheme="minorHAnsi"/>
          <w:rPrChange w:id="3524" w:author="Erin Stephenson" w:date="2019-03-13T19:33:00Z">
            <w:rPr/>
          </w:rPrChange>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Pr="00ED672B">
        <w:rPr>
          <w:rFonts w:asciiTheme="minorHAnsi" w:hAnsiTheme="minorHAnsi"/>
          <w:rPrChange w:id="3525" w:author="Erin Stephenson" w:date="2019-03-13T19:33:00Z">
            <w:rPr/>
          </w:rPrChange>
        </w:rPr>
        <w:fldChar w:fldCharType="separate"/>
      </w:r>
      <w:r w:rsidR="00256914" w:rsidRPr="00256914">
        <w:rPr>
          <w:rFonts w:asciiTheme="minorHAnsi" w:hAnsiTheme="minorHAnsi"/>
          <w:noProof/>
        </w:rPr>
        <w:t>[7,8]</w:t>
      </w:r>
      <w:r w:rsidRPr="00ED672B">
        <w:rPr>
          <w:rFonts w:asciiTheme="minorHAnsi" w:hAnsiTheme="minorHAnsi"/>
          <w:rPrChange w:id="3526" w:author="Erin Stephenson" w:date="2019-03-13T19:33:00Z">
            <w:rPr/>
          </w:rPrChange>
        </w:rPr>
        <w:fldChar w:fldCharType="end"/>
      </w:r>
      <w:r w:rsidRPr="00ED672B">
        <w:rPr>
          <w:rFonts w:asciiTheme="minorHAnsi" w:hAnsiTheme="minorHAnsi"/>
          <w:rPrChange w:id="3527" w:author="Erin Stephenson" w:date="2019-03-13T19:33:00Z">
            <w:rPr/>
          </w:rPrChange>
        </w:rPr>
        <w:t xml:space="preserve">.  While the focus of those studies </w:t>
      </w:r>
      <w:r w:rsidR="00D75095" w:rsidRPr="00ED672B">
        <w:rPr>
          <w:rFonts w:asciiTheme="minorHAnsi" w:hAnsiTheme="minorHAnsi"/>
          <w:rPrChange w:id="3528" w:author="Erin Stephenson" w:date="2019-03-13T19:33:00Z">
            <w:rPr/>
          </w:rPrChange>
        </w:rPr>
        <w:t>has</w:t>
      </w:r>
      <w:r w:rsidRPr="00ED672B">
        <w:rPr>
          <w:rFonts w:asciiTheme="minorHAnsi" w:hAnsiTheme="minorHAnsi"/>
          <w:rPrChange w:id="3529" w:author="Erin Stephenson" w:date="2019-03-13T19:33:00Z">
            <w:rPr/>
          </w:rPrChange>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ED672B">
        <w:rPr>
          <w:rFonts w:asciiTheme="minorHAnsi" w:hAnsiTheme="minorHAnsi"/>
          <w:rPrChange w:id="3530" w:author="Erin Stephenson" w:date="2019-03-13T19:33:00Z">
            <w:rPr/>
          </w:rPrChange>
        </w:rPr>
        <w:t xml:space="preserve">  Furthermore</w:t>
      </w:r>
      <w:r w:rsidR="004D5084" w:rsidRPr="00ED672B">
        <w:rPr>
          <w:rFonts w:asciiTheme="minorHAnsi" w:hAnsiTheme="minorHAnsi"/>
          <w:rPrChange w:id="3531" w:author="Erin Stephenson" w:date="2019-03-13T19:33:00Z">
            <w:rPr/>
          </w:rPrChange>
        </w:rPr>
        <w:t>,</w:t>
      </w:r>
      <w:r w:rsidR="009162BF" w:rsidRPr="00ED672B">
        <w:rPr>
          <w:rFonts w:asciiTheme="minorHAnsi" w:hAnsiTheme="minorHAnsi"/>
          <w:rPrChange w:id="3532" w:author="Erin Stephenson" w:date="2019-03-13T19:33:00Z">
            <w:rPr/>
          </w:rPrChange>
        </w:rPr>
        <w:t xml:space="preserve"> findings that mTORC1 is important for thermogenesis in both BAT and </w:t>
      </w:r>
      <w:ins w:id="3533" w:author="Erin Stephenson" w:date="2019-03-13T21:27:00Z">
        <w:r w:rsidR="00582F0B">
          <w:rPr>
            <w:rFonts w:asciiTheme="minorHAnsi" w:hAnsiTheme="minorHAnsi"/>
          </w:rPr>
          <w:t xml:space="preserve">skeletal </w:t>
        </w:r>
      </w:ins>
      <w:r w:rsidR="009162BF" w:rsidRPr="00ED672B">
        <w:rPr>
          <w:rFonts w:asciiTheme="minorHAnsi" w:hAnsiTheme="minorHAnsi"/>
          <w:rPrChange w:id="3534" w:author="Erin Stephenson" w:date="2019-03-13T19:33:00Z">
            <w:rPr/>
          </w:rPrChange>
        </w:rPr>
        <w:t xml:space="preserve">muscle </w:t>
      </w:r>
      <w:del w:id="3535" w:author="Erin Stephenson" w:date="2019-03-13T21:27:00Z">
        <w:r w:rsidR="009162BF" w:rsidRPr="00ED672B" w:rsidDel="00582F0B">
          <w:rPr>
            <w:rFonts w:asciiTheme="minorHAnsi" w:hAnsiTheme="minorHAnsi"/>
            <w:rPrChange w:id="3536" w:author="Erin Stephenson" w:date="2019-03-13T19:33:00Z">
              <w:rPr/>
            </w:rPrChange>
          </w:rPr>
          <w:delText xml:space="preserve">tissues </w:delText>
        </w:r>
      </w:del>
      <w:r w:rsidR="009162BF" w:rsidRPr="00ED672B">
        <w:rPr>
          <w:rFonts w:asciiTheme="minorHAnsi" w:hAnsiTheme="minorHAnsi"/>
          <w:rPrChange w:id="3537" w:author="Erin Stephenson" w:date="2019-03-13T19:33:00Z">
            <w:rPr/>
          </w:rPrChange>
        </w:rPr>
        <w:t xml:space="preserve">may </w:t>
      </w:r>
      <w:del w:id="3538" w:author="Erin Stephenson" w:date="2019-03-13T21:27:00Z">
        <w:r w:rsidR="009162BF" w:rsidRPr="00ED672B" w:rsidDel="00582F0B">
          <w:rPr>
            <w:rFonts w:asciiTheme="minorHAnsi" w:hAnsiTheme="minorHAnsi"/>
            <w:rPrChange w:id="3539" w:author="Erin Stephenson" w:date="2019-03-13T19:33:00Z">
              <w:rPr/>
            </w:rPrChange>
          </w:rPr>
          <w:delText xml:space="preserve">also </w:delText>
        </w:r>
      </w:del>
      <w:r w:rsidR="009162BF" w:rsidRPr="00ED672B">
        <w:rPr>
          <w:rFonts w:asciiTheme="minorHAnsi" w:hAnsiTheme="minorHAnsi"/>
          <w:rPrChange w:id="3540" w:author="Erin Stephenson" w:date="2019-03-13T19:33:00Z">
            <w:rPr/>
          </w:rPrChange>
        </w:rPr>
        <w:t xml:space="preserve">indicate a broader role of mTORC1 in nutrient homeostasis.  One response to nutrient overload is to promote anabolism, consistent with mTORC1-dependent activation of protein synthesis, lipogenesis, and </w:t>
      </w:r>
      <w:r w:rsidR="00CE7860" w:rsidRPr="00ED672B">
        <w:rPr>
          <w:rFonts w:asciiTheme="minorHAnsi" w:hAnsiTheme="minorHAnsi"/>
          <w:rPrChange w:id="3541" w:author="Erin Stephenson" w:date="2019-03-13T19:33:00Z">
            <w:rPr/>
          </w:rPrChange>
        </w:rPr>
        <w:t>glycogenesis</w:t>
      </w:r>
      <w:r w:rsidR="00867669" w:rsidRPr="00ED672B">
        <w:rPr>
          <w:rFonts w:asciiTheme="minorHAnsi" w:hAnsiTheme="minorHAnsi"/>
          <w:rPrChange w:id="3542" w:author="Erin Stephenson" w:date="2019-03-13T19:33:00Z">
            <w:rPr/>
          </w:rPrChange>
        </w:rPr>
        <w:t xml:space="preserve"> </w:t>
      </w:r>
      <w:r w:rsidR="00CE7860" w:rsidRPr="00ED672B">
        <w:rPr>
          <w:rFonts w:asciiTheme="minorHAnsi" w:hAnsiTheme="minorHAnsi"/>
          <w:rPrChange w:id="3543" w:author="Erin Stephenson" w:date="2019-03-13T19:33:00Z">
            <w:rPr/>
          </w:rPrChange>
        </w:rPr>
        <w:fldChar w:fldCharType="begin" w:fldLock="1"/>
      </w:r>
      <w:r w:rsidR="004C0A6E">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65,66]","plainTextFormattedCitation":"[38,65,66]","previouslyFormattedCitation":"[38,65,66]"},"properties":{"noteIndex":0},"schema":"https://github.com/citation-style-language/schema/raw/master/csl-citation.json"}</w:instrText>
      </w:r>
      <w:r w:rsidR="00CE7860" w:rsidRPr="00ED672B">
        <w:rPr>
          <w:rFonts w:asciiTheme="minorHAnsi" w:hAnsiTheme="minorHAnsi"/>
          <w:rPrChange w:id="3544" w:author="Erin Stephenson" w:date="2019-03-13T19:33:00Z">
            <w:rPr/>
          </w:rPrChange>
        </w:rPr>
        <w:fldChar w:fldCharType="separate"/>
      </w:r>
      <w:r w:rsidR="00256914" w:rsidRPr="00256914">
        <w:rPr>
          <w:rFonts w:asciiTheme="minorHAnsi" w:hAnsiTheme="minorHAnsi"/>
          <w:noProof/>
        </w:rPr>
        <w:t>[38,65,66]</w:t>
      </w:r>
      <w:r w:rsidR="00CE7860" w:rsidRPr="00ED672B">
        <w:rPr>
          <w:rFonts w:asciiTheme="minorHAnsi" w:hAnsiTheme="minorHAnsi"/>
          <w:rPrChange w:id="3545" w:author="Erin Stephenson" w:date="2019-03-13T19:33:00Z">
            <w:rPr/>
          </w:rPrChange>
        </w:rPr>
        <w:fldChar w:fldCharType="end"/>
      </w:r>
      <w:r w:rsidR="009162BF" w:rsidRPr="00ED672B">
        <w:rPr>
          <w:rFonts w:asciiTheme="minorHAnsi" w:hAnsiTheme="minorHAnsi"/>
          <w:rPrChange w:id="3546" w:author="Erin Stephenson" w:date="2019-03-13T19:33:00Z">
            <w:rPr/>
          </w:rPrChange>
        </w:rPr>
        <w:t xml:space="preserve">.  </w:t>
      </w:r>
      <w:del w:id="3547" w:author="Erin Stephenson" w:date="2019-03-13T21:27:00Z">
        <w:r w:rsidR="009162BF" w:rsidRPr="00ED672B" w:rsidDel="00582F0B">
          <w:rPr>
            <w:rFonts w:asciiTheme="minorHAnsi" w:hAnsiTheme="minorHAnsi"/>
            <w:rPrChange w:id="3548" w:author="Erin Stephenson" w:date="2019-03-13T19:33:00Z">
              <w:rPr/>
            </w:rPrChange>
          </w:rPr>
          <w:delText xml:space="preserve">We </w:delText>
        </w:r>
      </w:del>
      <w:ins w:id="3549" w:author="Erin Stephenson" w:date="2019-03-13T21:27:00Z">
        <w:r w:rsidR="00582F0B">
          <w:rPr>
            <w:rFonts w:asciiTheme="minorHAnsi" w:hAnsiTheme="minorHAnsi"/>
          </w:rPr>
          <w:t xml:space="preserve">Thus, </w:t>
        </w:r>
      </w:ins>
      <w:ins w:id="3550" w:author="Erin Stephenson" w:date="2019-03-13T21:28:00Z">
        <w:r w:rsidR="00582F0B">
          <w:rPr>
            <w:rFonts w:asciiTheme="minorHAnsi" w:hAnsiTheme="minorHAnsi"/>
          </w:rPr>
          <w:t xml:space="preserve">it is reasonable to </w:t>
        </w:r>
      </w:ins>
      <w:r w:rsidR="009162BF" w:rsidRPr="00ED672B">
        <w:rPr>
          <w:rFonts w:asciiTheme="minorHAnsi" w:hAnsiTheme="minorHAnsi"/>
          <w:rPrChange w:id="3551" w:author="Erin Stephenson" w:date="2019-03-13T19:33:00Z">
            <w:rPr/>
          </w:rPrChange>
        </w:rPr>
        <w:t>propose</w:t>
      </w:r>
      <w:del w:id="3552" w:author="Erin Stephenson" w:date="2019-03-13T21:28:00Z">
        <w:r w:rsidR="009162BF" w:rsidRPr="00ED672B" w:rsidDel="00582F0B">
          <w:rPr>
            <w:rFonts w:asciiTheme="minorHAnsi" w:hAnsiTheme="minorHAnsi"/>
            <w:rPrChange w:id="3553" w:author="Erin Stephenson" w:date="2019-03-13T19:33:00Z">
              <w:rPr/>
            </w:rPrChange>
          </w:rPr>
          <w:delText xml:space="preserve"> that it is reasonable</w:delText>
        </w:r>
      </w:del>
      <w:r w:rsidR="009162BF" w:rsidRPr="00ED672B">
        <w:rPr>
          <w:rFonts w:asciiTheme="minorHAnsi" w:hAnsiTheme="minorHAnsi"/>
          <w:rPrChange w:id="3554" w:author="Erin Stephenson" w:date="2019-03-13T19:33:00Z">
            <w:rPr/>
          </w:rPrChange>
        </w:rPr>
        <w:t xml:space="preserve"> that nutrient overload may </w:t>
      </w:r>
      <w:del w:id="3555" w:author="Erin Stephenson" w:date="2019-03-13T21:28:00Z">
        <w:r w:rsidR="009162BF" w:rsidRPr="00ED672B" w:rsidDel="004024BF">
          <w:rPr>
            <w:rFonts w:asciiTheme="minorHAnsi" w:hAnsiTheme="minorHAnsi"/>
            <w:rPrChange w:id="3556" w:author="Erin Stephenson" w:date="2019-03-13T19:33:00Z">
              <w:rPr/>
            </w:rPrChange>
          </w:rPr>
          <w:delText>also p</w:delText>
        </w:r>
      </w:del>
      <w:ins w:id="3557" w:author="Erin Stephenson" w:date="2019-03-13T21:28:00Z">
        <w:r w:rsidR="004024BF">
          <w:rPr>
            <w:rFonts w:asciiTheme="minorHAnsi" w:hAnsiTheme="minorHAnsi"/>
          </w:rPr>
          <w:t>p</w:t>
        </w:r>
      </w:ins>
      <w:r w:rsidR="009162BF" w:rsidRPr="00ED672B">
        <w:rPr>
          <w:rFonts w:asciiTheme="minorHAnsi" w:hAnsiTheme="minorHAnsi"/>
          <w:rPrChange w:id="3558" w:author="Erin Stephenson" w:date="2019-03-13T19:33:00Z">
            <w:rPr/>
          </w:rPrChange>
        </w:rPr>
        <w:t xml:space="preserve">romote ineffective catabolism </w:t>
      </w:r>
      <w:ins w:id="3559" w:author="Erin Stephenson" w:date="2019-03-13T21:29:00Z">
        <w:r w:rsidR="004024BF">
          <w:rPr>
            <w:rFonts w:asciiTheme="minorHAnsi" w:hAnsiTheme="minorHAnsi"/>
          </w:rPr>
          <w:t>as a way of reducing</w:t>
        </w:r>
      </w:ins>
      <w:del w:id="3560" w:author="Erin Stephenson" w:date="2019-03-13T21:29:00Z">
        <w:r w:rsidR="009162BF" w:rsidRPr="00ED672B" w:rsidDel="004024BF">
          <w:rPr>
            <w:rFonts w:asciiTheme="minorHAnsi" w:hAnsiTheme="minorHAnsi"/>
            <w:rPrChange w:id="3561" w:author="Erin Stephenson" w:date="2019-03-13T19:33:00Z">
              <w:rPr/>
            </w:rPrChange>
          </w:rPr>
          <w:delText>to reduce</w:delText>
        </w:r>
      </w:del>
      <w:r w:rsidR="009162BF" w:rsidRPr="00ED672B">
        <w:rPr>
          <w:rFonts w:asciiTheme="minorHAnsi" w:hAnsiTheme="minorHAnsi"/>
          <w:rPrChange w:id="3562" w:author="Erin Stephenson" w:date="2019-03-13T19:33:00Z">
            <w:rPr/>
          </w:rPrChange>
        </w:rPr>
        <w:t xml:space="preserve"> </w:t>
      </w:r>
      <w:ins w:id="3563" w:author="Erin Stephenson" w:date="2019-03-13T21:29:00Z">
        <w:r w:rsidR="00884D8B">
          <w:rPr>
            <w:rFonts w:asciiTheme="minorHAnsi" w:hAnsiTheme="minorHAnsi"/>
          </w:rPr>
          <w:t xml:space="preserve">systemic </w:t>
        </w:r>
      </w:ins>
      <w:r w:rsidR="009162BF" w:rsidRPr="00ED672B">
        <w:rPr>
          <w:rFonts w:asciiTheme="minorHAnsi" w:hAnsiTheme="minorHAnsi"/>
          <w:rPrChange w:id="3564" w:author="Erin Stephenson" w:date="2019-03-13T19:33:00Z">
            <w:rPr/>
          </w:rPrChange>
        </w:rPr>
        <w:t>nutrient stress.</w:t>
      </w:r>
    </w:p>
    <w:commentRangeEnd w:id="3457"/>
    <w:p w14:paraId="20FE2733" w14:textId="77777777" w:rsidR="003F5FAC" w:rsidRPr="00ED672B" w:rsidRDefault="006864F3" w:rsidP="007D1A22">
      <w:pPr>
        <w:rPr>
          <w:rFonts w:asciiTheme="minorHAnsi" w:hAnsiTheme="minorHAnsi"/>
          <w:rPrChange w:id="3565" w:author="Erin Stephenson" w:date="2019-03-13T19:33:00Z">
            <w:rPr/>
          </w:rPrChange>
        </w:rPr>
      </w:pPr>
      <w:r>
        <w:rPr>
          <w:rStyle w:val="CommentReference"/>
          <w:rFonts w:asciiTheme="minorHAnsi" w:hAnsiTheme="minorHAnsi" w:cstheme="minorBidi"/>
        </w:rPr>
        <w:commentReference w:id="3457"/>
      </w:r>
    </w:p>
    <w:p w14:paraId="47F98F7E" w14:textId="2F254E33" w:rsidR="006E24D9" w:rsidRPr="00C2256A" w:rsidRDefault="006E24D9" w:rsidP="006E24D9">
      <w:pPr>
        <w:rPr>
          <w:ins w:id="3566" w:author="Erin Stephenson" w:date="2019-03-14T12:48:00Z"/>
          <w:rFonts w:asciiTheme="minorHAnsi" w:hAnsiTheme="minorHAnsi"/>
        </w:rPr>
      </w:pPr>
      <w:ins w:id="3567" w:author="Erin Stephenson" w:date="2019-03-14T12:48:00Z">
        <w:r w:rsidRPr="00C2256A">
          <w:rPr>
            <w:rFonts w:asciiTheme="minorHAnsi" w:hAnsiTheme="minorHAnsi"/>
          </w:rPr>
          <w:t>Transcriptional profiling across species has identified downregulation of mitochondrial genes in skeletal muscle as a common aging signature [</w:t>
        </w:r>
        <w:commentRangeStart w:id="3568"/>
        <w:r w:rsidRPr="00C2256A">
          <w:rPr>
            <w:rFonts w:asciiTheme="minorHAnsi" w:hAnsiTheme="minorHAnsi"/>
          </w:rPr>
          <w:t>Zahn 2006 PLoS Genetics 2:e115; Phillips 2013, PLoS Genetics 9(3):</w:t>
        </w:r>
        <w:commentRangeEnd w:id="3568"/>
        <w:r>
          <w:rPr>
            <w:rStyle w:val="CommentReference"/>
            <w:rFonts w:asciiTheme="minorHAnsi" w:hAnsiTheme="minorHAnsi" w:cstheme="minorBidi"/>
          </w:rPr>
          <w:commentReference w:id="3568"/>
        </w:r>
        <w:r w:rsidRPr="00C2256A">
          <w:rPr>
            <w:rFonts w:asciiTheme="minorHAnsi" w:hAnsiTheme="minorHAnsi"/>
          </w:rPr>
          <w:t>e1003389], whereas loss of skeletal muscle mitochondrial function is associated with age-related sarcopenia in C. elegans [</w:t>
        </w:r>
        <w:commentRangeStart w:id="3569"/>
        <w:r w:rsidRPr="00C2256A">
          <w:rPr>
            <w:rFonts w:asciiTheme="minorHAnsi" w:hAnsiTheme="minorHAnsi"/>
          </w:rPr>
          <w:t>Gaffney, 2018, Aging 10(11):3382-96</w:t>
        </w:r>
        <w:commentRangeEnd w:id="3569"/>
        <w:r>
          <w:rPr>
            <w:rStyle w:val="CommentReference"/>
            <w:rFonts w:asciiTheme="minorHAnsi" w:hAnsiTheme="minorHAnsi" w:cstheme="minorBidi"/>
          </w:rPr>
          <w:commentReference w:id="3569"/>
        </w:r>
        <w:r w:rsidRPr="00C2256A">
          <w:rPr>
            <w:rFonts w:asciiTheme="minorHAnsi" w:hAnsiTheme="minorHAnsi"/>
          </w:rPr>
          <w:t xml:space="preserve">]. </w:t>
        </w:r>
        <w:r w:rsidRPr="00C2256A">
          <w:rPr>
            <w:rFonts w:asciiTheme="minorHAnsi" w:hAnsiTheme="minorHAnsi"/>
          </w:rPr>
          <w:lastRenderedPageBreak/>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ins>
      <w:r w:rsidR="004C0A6E">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7,68]","plainTextFormattedCitation":"[67,68]","previouslyFormattedCitation":"[67,68]"},"properties":{"noteIndex":0},"schema":"https://github.com/citation-style-language/schema/raw/master/csl-citation.json"}</w:instrText>
      </w:r>
      <w:ins w:id="3570" w:author="Erin Stephenson" w:date="2019-03-14T12:48:00Z">
        <w:r w:rsidRPr="00C2256A">
          <w:rPr>
            <w:rFonts w:asciiTheme="minorHAnsi" w:hAnsiTheme="minorHAnsi"/>
          </w:rPr>
          <w:fldChar w:fldCharType="separate"/>
        </w:r>
      </w:ins>
      <w:r w:rsidR="00256914" w:rsidRPr="00256914">
        <w:rPr>
          <w:rFonts w:asciiTheme="minorHAnsi" w:hAnsiTheme="minorHAnsi"/>
          <w:noProof/>
        </w:rPr>
        <w:t>[67,68]</w:t>
      </w:r>
      <w:ins w:id="3571" w:author="Erin Stephenson" w:date="2019-03-14T12:48:00Z">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Pr="00C2256A">
          <w:rPr>
            <w:rFonts w:asciiTheme="minorHAnsi" w:hAnsiTheme="minorHAnsi"/>
          </w:rPr>
          <w:fldChar w:fldCharType="begin" w:fldLock="1"/>
        </w:r>
      </w:ins>
      <w:r w:rsidR="004C0A6E">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8–74]","plainTextFormattedCitation":"[68–74]","previouslyFormattedCitation":"[68–74]"},"properties":{"noteIndex":0},"schema":"https://github.com/citation-style-language/schema/raw/master/csl-citation.json"}</w:instrText>
      </w:r>
      <w:ins w:id="3572" w:author="Erin Stephenson" w:date="2019-03-14T12:48:00Z">
        <w:r w:rsidRPr="00C2256A">
          <w:rPr>
            <w:rFonts w:asciiTheme="minorHAnsi" w:hAnsiTheme="minorHAnsi"/>
          </w:rPr>
          <w:fldChar w:fldCharType="separate"/>
        </w:r>
      </w:ins>
      <w:r w:rsidR="00256914" w:rsidRPr="00256914">
        <w:rPr>
          <w:rFonts w:asciiTheme="minorHAnsi" w:hAnsiTheme="minorHAnsi"/>
          <w:noProof/>
        </w:rPr>
        <w:t>[68–74]</w:t>
      </w:r>
      <w:ins w:id="3573" w:author="Erin Stephenson" w:date="2019-03-14T12:48:00Z">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ins>
      <w:r w:rsidR="004C0A6E">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5–77]","plainTextFormattedCitation":"[75–77]","previouslyFormattedCitation":"[75–77]"},"properties":{"noteIndex":0},"schema":"https://github.com/citation-style-language/schema/raw/master/csl-citation.json"}</w:instrText>
      </w:r>
      <w:ins w:id="3574" w:author="Erin Stephenson" w:date="2019-03-14T12:48:00Z">
        <w:r w:rsidRPr="00C2256A">
          <w:rPr>
            <w:rFonts w:asciiTheme="minorHAnsi" w:hAnsiTheme="minorHAnsi"/>
          </w:rPr>
          <w:fldChar w:fldCharType="separate"/>
        </w:r>
      </w:ins>
      <w:r w:rsidR="00256914" w:rsidRPr="00256914">
        <w:rPr>
          <w:rFonts w:asciiTheme="minorHAnsi" w:hAnsiTheme="minorHAnsi"/>
          <w:noProof/>
        </w:rPr>
        <w:t>[75–77]</w:t>
      </w:r>
      <w:ins w:id="3575" w:author="Erin Stephenson" w:date="2019-03-14T12:48:00Z">
        <w:r w:rsidRPr="00C2256A">
          <w:rPr>
            <w:rFonts w:asciiTheme="minorHAnsi" w:hAnsiTheme="minorHAnsi"/>
          </w:rPr>
          <w:fldChar w:fldCharType="end"/>
        </w:r>
        <w:r w:rsidRPr="00C2256A">
          <w:rPr>
            <w:rFonts w:asciiTheme="minorHAnsi" w:hAnsiTheme="minorHAnsi"/>
          </w:rPr>
          <w:t xml:space="preserve">. Skeletal muscle-specific activation of mTORC1 via deletion of </w:t>
        </w:r>
        <w:r w:rsidRPr="00C2256A">
          <w:rPr>
            <w:rFonts w:asciiTheme="minorHAnsi" w:hAnsiTheme="minorHAnsi"/>
            <w:i/>
          </w:rPr>
          <w:t>Tsc1</w:t>
        </w:r>
        <w:r w:rsidRPr="00C2256A">
          <w:rPr>
            <w:rFonts w:asciiTheme="minorHAnsi" w:hAnsiTheme="minorHAnsi"/>
          </w:rPr>
          <w:t xml:space="preserve"> caused an increase in the oxidative profile of the skeletal muscle [</w:t>
        </w:r>
        <w:r w:rsidRPr="00C2256A">
          <w:rPr>
            <w:rFonts w:asciiTheme="minorHAnsi" w:hAnsiTheme="minorHAnsi"/>
            <w:b/>
          </w:rPr>
          <w:t>Fig. 4D</w:t>
        </w:r>
        <w:r w:rsidRPr="00C2256A">
          <w:rPr>
            <w:rFonts w:asciiTheme="minorHAnsi" w:hAnsiTheme="minorHAnsi"/>
          </w:rPr>
          <w:t xml:space="preserve">; </w:t>
        </w:r>
        <w:commentRangeStart w:id="3576"/>
        <w:r w:rsidRPr="00C2256A">
          <w:rPr>
            <w:rFonts w:asciiTheme="minorHAnsi" w:hAnsiTheme="minorHAnsi"/>
          </w:rPr>
          <w:t>Bentzinger 2013</w:t>
        </w:r>
        <w:commentRangeEnd w:id="3576"/>
        <w:r w:rsidRPr="00C2256A">
          <w:rPr>
            <w:rStyle w:val="CommentReference"/>
            <w:rFonts w:asciiTheme="minorHAnsi" w:hAnsiTheme="minorHAnsi"/>
          </w:rPr>
          <w:commentReference w:id="3576"/>
        </w:r>
        <w:r w:rsidRPr="00C2256A">
          <w:rPr>
            <w:rFonts w:asciiTheme="minorHAnsi" w:hAnsiTheme="minorHAnsi"/>
          </w:rPr>
          <w:t>]; however, constitutively activating mTORC1 in the muscle also shortened lifespan [</w:t>
        </w:r>
        <w:r w:rsidRPr="00C2256A">
          <w:rPr>
            <w:rFonts w:asciiTheme="minorHAnsi" w:hAnsiTheme="minorHAnsi"/>
            <w:b/>
          </w:rPr>
          <w:t>Fig. 5</w:t>
        </w:r>
        <w:r w:rsidRPr="00C2256A">
          <w:rPr>
            <w:rFonts w:asciiTheme="minorHAnsi" w:hAnsiTheme="minorHAnsi"/>
          </w:rPr>
          <w:t xml:space="preserve">, </w:t>
        </w:r>
        <w:commentRangeStart w:id="3577"/>
        <w:r w:rsidRPr="00C2256A">
          <w:rPr>
            <w:rFonts w:asciiTheme="minorHAnsi" w:hAnsiTheme="minorHAnsi"/>
          </w:rPr>
          <w:t>REF</w:t>
        </w:r>
        <w:commentRangeEnd w:id="3577"/>
        <w:r w:rsidRPr="00C2256A">
          <w:rPr>
            <w:rStyle w:val="CommentReference"/>
            <w:rFonts w:asciiTheme="minorHAnsi" w:hAnsiTheme="minorHAnsi"/>
          </w:rPr>
          <w:commentReference w:id="3577"/>
        </w:r>
        <w:r w:rsidRPr="00C2256A">
          <w:rPr>
            <w:rFonts w:asciiTheme="minorHAnsi" w:hAnsiTheme="minorHAnsi"/>
          </w:rPr>
          <w:t>]. Indeed, nonagenarians show downregulation of mTOR pathway genes [</w:t>
        </w:r>
        <w:commentRangeStart w:id="3578"/>
        <w:r w:rsidRPr="00C2256A">
          <w:rPr>
            <w:rFonts w:asciiTheme="minorHAnsi" w:hAnsiTheme="minorHAnsi"/>
          </w:rPr>
          <w:t>Passtoors 2013, Aging Cell 12(1):24-31</w:t>
        </w:r>
        <w:commentRangeEnd w:id="3578"/>
        <w:r>
          <w:rPr>
            <w:rStyle w:val="CommentReference"/>
            <w:rFonts w:asciiTheme="minorHAnsi" w:hAnsiTheme="minorHAnsi" w:cstheme="minorBidi"/>
          </w:rPr>
          <w:commentReference w:id="3578"/>
        </w:r>
        <w:r w:rsidRPr="00C2256A">
          <w:rPr>
            <w:rFonts w:asciiTheme="minorHAnsi" w:hAnsiTheme="minorHAnsi"/>
          </w:rPr>
          <w:t>], supporting a role for decreased mTOR signaling in human longevity. Interestingly, mTORC1 sensitive genes, including ribosomal RNA’s, are also downregulated following chronic resistance exercise training and this effect is greater in those who are high responders for skeletal muscle hypertrophy [</w:t>
        </w:r>
        <w:commentRangeStart w:id="3579"/>
        <w:r w:rsidRPr="00C2256A">
          <w:rPr>
            <w:rFonts w:asciiTheme="minorHAnsi" w:hAnsiTheme="minorHAnsi"/>
          </w:rPr>
          <w:t>Phillips et al. 2013</w:t>
        </w:r>
        <w:commentRangeEnd w:id="3579"/>
        <w:r>
          <w:rPr>
            <w:rStyle w:val="CommentReference"/>
            <w:rFonts w:asciiTheme="minorHAnsi" w:hAnsiTheme="minorHAnsi" w:cstheme="minorBidi"/>
          </w:rPr>
          <w:commentReference w:id="3579"/>
        </w:r>
        <w:r w:rsidRPr="00C2256A">
          <w:rPr>
            <w:rFonts w:asciiTheme="minorHAnsi" w:hAnsiTheme="minorHAnsi"/>
          </w:rPr>
          <w:t xml:space="preserve">].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 [</w:t>
        </w:r>
        <w:commentRangeStart w:id="3580"/>
        <w:r>
          <w:rPr>
            <w:rFonts w:asciiTheme="minorHAnsi" w:hAnsiTheme="minorHAnsi"/>
          </w:rPr>
          <w:t>REFS</w:t>
        </w:r>
        <w:commentRangeEnd w:id="3580"/>
        <w:r>
          <w:rPr>
            <w:rStyle w:val="CommentReference"/>
            <w:rFonts w:asciiTheme="minorHAnsi" w:hAnsiTheme="minorHAnsi" w:cstheme="minorBidi"/>
          </w:rPr>
          <w:commentReference w:id="3580"/>
        </w:r>
        <w:r>
          <w:rPr>
            <w:rFonts w:asciiTheme="minorHAnsi" w:hAnsiTheme="minorHAnsi"/>
          </w:rPr>
          <w:t>].</w:t>
        </w:r>
      </w:ins>
    </w:p>
    <w:p w14:paraId="69F21530" w14:textId="7E18B473" w:rsidR="006638A2" w:rsidRPr="00ED672B" w:rsidDel="00D8246A" w:rsidRDefault="00BC2B30" w:rsidP="007D1A22">
      <w:pPr>
        <w:rPr>
          <w:del w:id="3581" w:author="Erin Stephenson" w:date="2019-03-13T19:10:00Z"/>
          <w:rFonts w:asciiTheme="minorHAnsi" w:hAnsiTheme="minorHAnsi"/>
          <w:rPrChange w:id="3582" w:author="Erin Stephenson" w:date="2019-03-13T19:33:00Z">
            <w:rPr>
              <w:del w:id="3583" w:author="Erin Stephenson" w:date="2019-03-13T19:10:00Z"/>
            </w:rPr>
          </w:rPrChange>
        </w:rPr>
      </w:pPr>
      <w:del w:id="3584" w:author="Erin Stephenson" w:date="2019-03-13T19:10:00Z">
        <w:r w:rsidRPr="00ED672B" w:rsidDel="00D8246A">
          <w:rPr>
            <w:rFonts w:asciiTheme="minorHAnsi" w:hAnsiTheme="minorHAnsi"/>
            <w:rPrChange w:id="3585" w:author="Erin Stephenson" w:date="2019-03-13T19:33:00Z">
              <w:rPr/>
            </w:rPrChange>
          </w:rPr>
          <w:delText>O</w:delText>
        </w:r>
        <w:r w:rsidR="000654BB" w:rsidRPr="00ED672B" w:rsidDel="00D8246A">
          <w:rPr>
            <w:rFonts w:asciiTheme="minorHAnsi" w:hAnsiTheme="minorHAnsi"/>
            <w:rPrChange w:id="3586" w:author="Erin Stephenson" w:date="2019-03-13T19:33:00Z">
              <w:rPr/>
            </w:rPrChange>
          </w:rPr>
          <w:delText>ne mechanism linking muscle mTOR</w:delText>
        </w:r>
        <w:r w:rsidR="00E0148A" w:rsidRPr="00ED672B" w:rsidDel="00D8246A">
          <w:rPr>
            <w:rFonts w:asciiTheme="minorHAnsi" w:hAnsiTheme="minorHAnsi"/>
            <w:rPrChange w:id="3587" w:author="Erin Stephenson" w:date="2019-03-13T19:33:00Z">
              <w:rPr/>
            </w:rPrChange>
          </w:rPr>
          <w:delText>C1 activity to elevated energy dissipation</w:delText>
        </w:r>
        <w:r w:rsidR="002638F5" w:rsidRPr="00ED672B" w:rsidDel="00D8246A">
          <w:rPr>
            <w:rFonts w:asciiTheme="minorHAnsi" w:hAnsiTheme="minorHAnsi"/>
            <w:rPrChange w:id="3588" w:author="Erin Stephenson" w:date="2019-03-13T19:33:00Z">
              <w:rPr/>
            </w:rPrChange>
          </w:rPr>
          <w:delText xml:space="preserve"> may be</w:delText>
        </w:r>
        <w:r w:rsidR="00345E99" w:rsidRPr="00ED672B" w:rsidDel="00D8246A">
          <w:rPr>
            <w:rFonts w:asciiTheme="minorHAnsi" w:hAnsiTheme="minorHAnsi"/>
            <w:rPrChange w:id="3589" w:author="Erin Stephenson" w:date="2019-03-13T19:33:00Z">
              <w:rPr/>
            </w:rPrChange>
          </w:rPr>
          <w:delText xml:space="preserve"> an indirect pathway, associated with</w:delText>
        </w:r>
        <w:r w:rsidR="002638F5" w:rsidRPr="00ED672B" w:rsidDel="00D8246A">
          <w:rPr>
            <w:rFonts w:asciiTheme="minorHAnsi" w:hAnsiTheme="minorHAnsi"/>
            <w:rPrChange w:id="3590" w:author="Erin Stephenson" w:date="2019-03-13T19:33:00Z">
              <w:rPr/>
            </w:rPrChange>
          </w:rPr>
          <w:delText xml:space="preserve"> </w:delText>
        </w:r>
        <w:r w:rsidR="00B96350" w:rsidRPr="00ED672B" w:rsidDel="00D8246A">
          <w:rPr>
            <w:rFonts w:asciiTheme="minorHAnsi" w:hAnsiTheme="minorHAnsi"/>
            <w:rPrChange w:id="3591" w:author="Erin Stephenson" w:date="2019-03-13T19:33:00Z">
              <w:rPr/>
            </w:rPrChange>
          </w:rPr>
          <w:delText xml:space="preserve">elevations in muscle-derived </w:delText>
        </w:r>
        <w:r w:rsidR="000654BB" w:rsidRPr="00ED672B" w:rsidDel="00D8246A">
          <w:rPr>
            <w:rFonts w:asciiTheme="minorHAnsi" w:hAnsiTheme="minorHAnsi"/>
            <w:rPrChange w:id="3592" w:author="Erin Stephenson" w:date="2019-03-13T19:33:00Z">
              <w:rPr/>
            </w:rPrChange>
          </w:rPr>
          <w:delText>FGF21</w:delText>
        </w:r>
        <w:r w:rsidR="002638F5" w:rsidRPr="00ED672B" w:rsidDel="00D8246A">
          <w:rPr>
            <w:rFonts w:asciiTheme="minorHAnsi" w:hAnsiTheme="minorHAnsi"/>
            <w:rPrChange w:id="3593" w:author="Erin Stephenson" w:date="2019-03-13T19:33:00Z">
              <w:rPr/>
            </w:rPrChange>
          </w:rPr>
          <w:delText xml:space="preserve"> </w:delText>
        </w:r>
        <w:r w:rsidR="002638F5" w:rsidRPr="00ED672B" w:rsidDel="00D8246A">
          <w:rPr>
            <w:rFonts w:asciiTheme="minorHAnsi" w:hAnsiTheme="minorHAnsi"/>
            <w:rPrChange w:id="3594" w:author="Erin Stephenson" w:date="2019-03-13T19:33:00Z">
              <w:rPr/>
            </w:rPrChange>
          </w:rPr>
          <w:fldChar w:fldCharType="begin" w:fldLock="1"/>
        </w:r>
        <w:r w:rsidR="007151C0" w:rsidRPr="00ED672B" w:rsidDel="00D8246A">
          <w:rPr>
            <w:rFonts w:asciiTheme="minorHAnsi" w:hAnsiTheme="minorHAnsi"/>
            <w:rPrChange w:id="3595" w:author="Erin Stephenson" w:date="2019-03-13T19:33:00Z">
              <w:rPr/>
            </w:rPrChange>
          </w:rPr>
          <w:del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delInstrText>
        </w:r>
        <w:r w:rsidR="002638F5" w:rsidRPr="00ED672B" w:rsidDel="00D8246A">
          <w:rPr>
            <w:rFonts w:asciiTheme="minorHAnsi" w:hAnsiTheme="minorHAnsi"/>
            <w:rPrChange w:id="3596" w:author="Erin Stephenson" w:date="2019-03-13T19:33:00Z">
              <w:rPr/>
            </w:rPrChange>
          </w:rPr>
          <w:fldChar w:fldCharType="separate"/>
        </w:r>
        <w:r w:rsidR="007151C0" w:rsidRPr="00ED672B" w:rsidDel="00D8246A">
          <w:rPr>
            <w:rFonts w:asciiTheme="minorHAnsi" w:hAnsiTheme="minorHAnsi"/>
            <w:noProof/>
            <w:rPrChange w:id="3597" w:author="Erin Stephenson" w:date="2019-03-13T19:33:00Z">
              <w:rPr>
                <w:noProof/>
              </w:rPr>
            </w:rPrChange>
          </w:rPr>
          <w:delText>[31,74,75]</w:delText>
        </w:r>
        <w:r w:rsidR="002638F5" w:rsidRPr="00ED672B" w:rsidDel="00D8246A">
          <w:rPr>
            <w:rFonts w:asciiTheme="minorHAnsi" w:hAnsiTheme="minorHAnsi"/>
            <w:rPrChange w:id="3598" w:author="Erin Stephenson" w:date="2019-03-13T19:33:00Z">
              <w:rPr/>
            </w:rPrChange>
          </w:rPr>
          <w:fldChar w:fldCharType="end"/>
        </w:r>
        <w:r w:rsidR="00345E99" w:rsidRPr="00ED672B" w:rsidDel="00D8246A">
          <w:rPr>
            <w:rFonts w:asciiTheme="minorHAnsi" w:hAnsiTheme="minorHAnsi"/>
            <w:rPrChange w:id="3599" w:author="Erin Stephenson" w:date="2019-03-13T19:33:00Z">
              <w:rPr/>
            </w:rPrChange>
          </w:rPr>
          <w:delText xml:space="preserve"> or other factors.  A</w:delText>
        </w:r>
        <w:r w:rsidR="002638F5" w:rsidRPr="00ED672B" w:rsidDel="00D8246A">
          <w:rPr>
            <w:rFonts w:asciiTheme="minorHAnsi" w:hAnsiTheme="minorHAnsi"/>
            <w:rPrChange w:id="3600" w:author="Erin Stephenson" w:date="2019-03-13T19:33:00Z">
              <w:rPr/>
            </w:rPrChange>
          </w:rPr>
          <w:delText xml:space="preserve">nother possibility is that </w:delText>
        </w:r>
        <w:r w:rsidR="00FD1D50" w:rsidRPr="00ED672B" w:rsidDel="00D8246A">
          <w:rPr>
            <w:rFonts w:asciiTheme="minorHAnsi" w:hAnsiTheme="minorHAnsi"/>
            <w:rPrChange w:id="3601" w:author="Erin Stephenson" w:date="2019-03-13T19:33:00Z">
              <w:rPr/>
            </w:rPrChange>
          </w:rPr>
          <w:delText xml:space="preserve">these effects </w:delText>
        </w:r>
        <w:r w:rsidR="00345E99" w:rsidRPr="00ED672B" w:rsidDel="00D8246A">
          <w:rPr>
            <w:rFonts w:asciiTheme="minorHAnsi" w:hAnsiTheme="minorHAnsi"/>
            <w:rPrChange w:id="3602" w:author="Erin Stephenson" w:date="2019-03-13T19:33:00Z">
              <w:rPr/>
            </w:rPrChange>
          </w:rPr>
          <w:delText>are</w:delText>
        </w:r>
        <w:r w:rsidR="00FD1D50" w:rsidRPr="00ED672B" w:rsidDel="00D8246A">
          <w:rPr>
            <w:rFonts w:asciiTheme="minorHAnsi" w:hAnsiTheme="minorHAnsi"/>
            <w:rPrChange w:id="3603" w:author="Erin Stephenson" w:date="2019-03-13T19:33:00Z">
              <w:rPr/>
            </w:rPrChange>
          </w:rPr>
          <w:delText xml:space="preserve"> autonomous to the muscle tissue</w:delText>
        </w:r>
        <w:r w:rsidR="00A77C1A" w:rsidRPr="00ED672B" w:rsidDel="00D8246A">
          <w:rPr>
            <w:rFonts w:asciiTheme="minorHAnsi" w:hAnsiTheme="minorHAnsi"/>
            <w:rPrChange w:id="3604" w:author="Erin Stephenson" w:date="2019-03-13T19:33:00Z">
              <w:rPr/>
            </w:rPrChange>
          </w:rPr>
          <w:delText xml:space="preserve">.  The </w:delText>
        </w:r>
        <w:r w:rsidRPr="00ED672B" w:rsidDel="00D8246A">
          <w:rPr>
            <w:rFonts w:asciiTheme="minorHAnsi" w:hAnsiTheme="minorHAnsi"/>
            <w:rPrChange w:id="3605" w:author="Erin Stephenson" w:date="2019-03-13T19:33:00Z">
              <w:rPr/>
            </w:rPrChange>
          </w:rPr>
          <w:delText>pathways</w:delText>
        </w:r>
        <w:r w:rsidR="00A77C1A" w:rsidRPr="00ED672B" w:rsidDel="00D8246A">
          <w:rPr>
            <w:rFonts w:asciiTheme="minorHAnsi" w:hAnsiTheme="minorHAnsi"/>
            <w:rPrChange w:id="3606" w:author="Erin Stephenson" w:date="2019-03-13T19:33:00Z">
              <w:rPr/>
            </w:rPrChange>
          </w:rPr>
          <w:delText xml:space="preserve"> underlying </w:delText>
        </w:r>
        <w:r w:rsidRPr="00ED672B" w:rsidDel="00D8246A">
          <w:rPr>
            <w:rFonts w:asciiTheme="minorHAnsi" w:hAnsiTheme="minorHAnsi"/>
            <w:rPrChange w:id="3607" w:author="Erin Stephenson" w:date="2019-03-13T19:33:00Z">
              <w:rPr/>
            </w:rPrChange>
          </w:rPr>
          <w:delText>alterations</w:delText>
        </w:r>
        <w:r w:rsidR="00A77C1A" w:rsidRPr="00ED672B" w:rsidDel="00D8246A">
          <w:rPr>
            <w:rFonts w:asciiTheme="minorHAnsi" w:hAnsiTheme="minorHAnsi"/>
            <w:rPrChange w:id="3608" w:author="Erin Stephenson" w:date="2019-03-13T19:33:00Z">
              <w:rPr/>
            </w:rPrChange>
          </w:rPr>
          <w:delText xml:space="preserve"> in </w:delText>
        </w:r>
        <w:r w:rsidR="00FD1D50" w:rsidRPr="00ED672B" w:rsidDel="00D8246A">
          <w:rPr>
            <w:rFonts w:asciiTheme="minorHAnsi" w:hAnsiTheme="minorHAnsi"/>
            <w:rPrChange w:id="3609" w:author="Erin Stephenson" w:date="2019-03-13T19:33:00Z">
              <w:rPr/>
            </w:rPrChange>
          </w:rPr>
          <w:delText>fiber type</w:delText>
        </w:r>
        <w:r w:rsidR="00A77C1A" w:rsidRPr="00ED672B" w:rsidDel="00D8246A">
          <w:rPr>
            <w:rFonts w:asciiTheme="minorHAnsi" w:hAnsiTheme="minorHAnsi"/>
            <w:rPrChange w:id="3610" w:author="Erin Stephenson" w:date="2019-03-13T19:33:00Z">
              <w:rPr/>
            </w:rPrChange>
          </w:rPr>
          <w:delText xml:space="preserve"> </w:delText>
        </w:r>
        <w:r w:rsidR="00FD1D50" w:rsidRPr="00ED672B" w:rsidDel="00D8246A">
          <w:rPr>
            <w:rFonts w:asciiTheme="minorHAnsi" w:hAnsiTheme="minorHAnsi"/>
            <w:rPrChange w:id="3611" w:author="Erin Stephenson" w:date="2019-03-13T19:33:00Z">
              <w:rPr/>
            </w:rPrChange>
          </w:rPr>
          <w:delText>are</w:delText>
        </w:r>
        <w:r w:rsidR="002638F5" w:rsidRPr="00ED672B" w:rsidDel="00D8246A">
          <w:rPr>
            <w:rFonts w:asciiTheme="minorHAnsi" w:hAnsiTheme="minorHAnsi"/>
            <w:rPrChange w:id="3612" w:author="Erin Stephenson" w:date="2019-03-13T19:33:00Z">
              <w:rPr/>
            </w:rPrChange>
          </w:rPr>
          <w:delText xml:space="preserve"> unclear but si</w:delText>
        </w:r>
        <w:r w:rsidR="00FA15D0" w:rsidRPr="00ED672B" w:rsidDel="00D8246A">
          <w:rPr>
            <w:rFonts w:asciiTheme="minorHAnsi" w:hAnsiTheme="minorHAnsi"/>
            <w:rPrChange w:id="3613" w:author="Erin Stephenson" w:date="2019-03-13T19:33:00Z">
              <w:rPr/>
            </w:rPrChange>
          </w:rPr>
          <w:delText>nce amino acids and fatty acids are both reliant on mitochondria to gener</w:delText>
        </w:r>
        <w:r w:rsidR="00E26D9D" w:rsidRPr="00ED672B" w:rsidDel="00D8246A">
          <w:rPr>
            <w:rFonts w:asciiTheme="minorHAnsi" w:hAnsiTheme="minorHAnsi"/>
            <w:rPrChange w:id="3614" w:author="Erin Stephenson" w:date="2019-03-13T19:33:00Z">
              <w:rPr/>
            </w:rPrChange>
          </w:rPr>
          <w:delText xml:space="preserve">ate fuel, it is possible that an alternation </w:delText>
        </w:r>
        <w:r w:rsidR="00FA15D0" w:rsidRPr="00ED672B" w:rsidDel="00D8246A">
          <w:rPr>
            <w:rFonts w:asciiTheme="minorHAnsi" w:hAnsiTheme="minorHAnsi"/>
            <w:rPrChange w:id="3615" w:author="Erin Stephenson" w:date="2019-03-13T19:33:00Z">
              <w:rPr/>
            </w:rPrChange>
          </w:rPr>
          <w:delText xml:space="preserve">in substrate flux </w:delText>
        </w:r>
        <w:r w:rsidR="00A77C1A" w:rsidRPr="00ED672B" w:rsidDel="00D8246A">
          <w:rPr>
            <w:rFonts w:asciiTheme="minorHAnsi" w:hAnsiTheme="minorHAnsi"/>
            <w:rPrChange w:id="3616" w:author="Erin Stephenson" w:date="2019-03-13T19:33:00Z">
              <w:rPr/>
            </w:rPrChange>
          </w:rPr>
          <w:delText>could</w:delText>
        </w:r>
        <w:r w:rsidR="00FA15D0" w:rsidRPr="00ED672B" w:rsidDel="00D8246A">
          <w:rPr>
            <w:rFonts w:asciiTheme="minorHAnsi" w:hAnsiTheme="minorHAnsi"/>
            <w:rPrChange w:id="3617" w:author="Erin Stephenson" w:date="2019-03-13T19:33:00Z">
              <w:rPr/>
            </w:rPrChange>
          </w:rPr>
          <w:delText xml:space="preserve"> </w:delText>
        </w:r>
        <w:r w:rsidR="00FD1D50" w:rsidRPr="00ED672B" w:rsidDel="00D8246A">
          <w:rPr>
            <w:rFonts w:asciiTheme="minorHAnsi" w:hAnsiTheme="minorHAnsi"/>
            <w:rPrChange w:id="3618" w:author="Erin Stephenson" w:date="2019-03-13T19:33:00Z">
              <w:rPr/>
            </w:rPrChange>
          </w:rPr>
          <w:delText>result</w:delText>
        </w:r>
        <w:r w:rsidR="00FA15D0" w:rsidRPr="00ED672B" w:rsidDel="00D8246A">
          <w:rPr>
            <w:rFonts w:asciiTheme="minorHAnsi" w:hAnsiTheme="minorHAnsi"/>
            <w:rPrChange w:id="3619" w:author="Erin Stephenson" w:date="2019-03-13T19:33:00Z">
              <w:rPr/>
            </w:rPrChange>
          </w:rPr>
          <w:delText xml:space="preserve"> more </w:delText>
        </w:r>
        <w:r w:rsidR="00E26D9D" w:rsidRPr="00ED672B" w:rsidDel="00D8246A">
          <w:rPr>
            <w:rFonts w:asciiTheme="minorHAnsi" w:hAnsiTheme="minorHAnsi"/>
            <w:rPrChange w:id="3620" w:author="Erin Stephenson" w:date="2019-03-13T19:33:00Z">
              <w:rPr/>
            </w:rPrChange>
          </w:rPr>
          <w:delText xml:space="preserve">oxidative fibers, which then leads to more </w:delText>
        </w:r>
        <w:r w:rsidR="002638F5" w:rsidRPr="00ED672B" w:rsidDel="00D8246A">
          <w:rPr>
            <w:rFonts w:asciiTheme="minorHAnsi" w:hAnsiTheme="minorHAnsi"/>
            <w:rPrChange w:id="3621" w:author="Erin Stephenson" w:date="2019-03-13T19:33:00Z">
              <w:rPr/>
            </w:rPrChange>
          </w:rPr>
          <w:delText>increased</w:delText>
        </w:r>
        <w:r w:rsidR="00E26D9D" w:rsidRPr="00ED672B" w:rsidDel="00D8246A">
          <w:rPr>
            <w:rFonts w:asciiTheme="minorHAnsi" w:hAnsiTheme="minorHAnsi"/>
            <w:rPrChange w:id="3622" w:author="Erin Stephenson" w:date="2019-03-13T19:33:00Z">
              <w:rPr/>
            </w:rPrChange>
          </w:rPr>
          <w:delText xml:space="preserve"> </w:delText>
        </w:r>
        <w:r w:rsidR="002638F5" w:rsidRPr="00ED672B" w:rsidDel="00D8246A">
          <w:rPr>
            <w:rFonts w:asciiTheme="minorHAnsi" w:hAnsiTheme="minorHAnsi"/>
            <w:rPrChange w:id="3623" w:author="Erin Stephenson" w:date="2019-03-13T19:33:00Z">
              <w:rPr/>
            </w:rPrChange>
          </w:rPr>
          <w:delText>lipid</w:delText>
        </w:r>
        <w:r w:rsidR="00E26D9D" w:rsidRPr="00ED672B" w:rsidDel="00D8246A">
          <w:rPr>
            <w:rFonts w:asciiTheme="minorHAnsi" w:hAnsiTheme="minorHAnsi"/>
            <w:rPrChange w:id="3624" w:author="Erin Stephenson" w:date="2019-03-13T19:33:00Z">
              <w:rPr/>
            </w:rPrChange>
          </w:rPr>
          <w:delText xml:space="preserve"> </w:delText>
        </w:r>
        <w:r w:rsidR="002638F5" w:rsidRPr="00ED672B" w:rsidDel="00D8246A">
          <w:rPr>
            <w:rFonts w:asciiTheme="minorHAnsi" w:hAnsiTheme="minorHAnsi"/>
            <w:rPrChange w:id="3625" w:author="Erin Stephenson" w:date="2019-03-13T19:33:00Z">
              <w:rPr/>
            </w:rPrChange>
          </w:rPr>
          <w:delText>oxidation</w:delText>
        </w:r>
        <w:r w:rsidR="00E26D9D" w:rsidRPr="00ED672B" w:rsidDel="00D8246A">
          <w:rPr>
            <w:rFonts w:asciiTheme="minorHAnsi" w:hAnsiTheme="minorHAnsi"/>
            <w:rPrChange w:id="3626" w:author="Erin Stephenson" w:date="2019-03-13T19:33:00Z">
              <w:rPr/>
            </w:rPrChange>
          </w:rPr>
          <w:delText xml:space="preserve"> and less </w:delText>
        </w:r>
        <w:r w:rsidR="002638F5" w:rsidRPr="00ED672B" w:rsidDel="00D8246A">
          <w:rPr>
            <w:rFonts w:asciiTheme="minorHAnsi" w:hAnsiTheme="minorHAnsi"/>
            <w:rPrChange w:id="3627" w:author="Erin Stephenson" w:date="2019-03-13T19:33:00Z">
              <w:rPr/>
            </w:rPrChange>
          </w:rPr>
          <w:delText>adiposity</w:delText>
        </w:r>
        <w:r w:rsidR="00FA15D0" w:rsidRPr="00ED672B" w:rsidDel="00D8246A">
          <w:rPr>
            <w:rFonts w:asciiTheme="minorHAnsi" w:hAnsiTheme="minorHAnsi"/>
            <w:rPrChange w:id="3628" w:author="Erin Stephenson" w:date="2019-03-13T19:33:00Z">
              <w:rPr/>
            </w:rPrChange>
          </w:rPr>
          <w:delText xml:space="preserve">.  </w:delText>
        </w:r>
        <w:r w:rsidR="00CD1EC4" w:rsidRPr="00ED672B" w:rsidDel="00D8246A">
          <w:rPr>
            <w:rFonts w:asciiTheme="minorHAnsi" w:hAnsiTheme="minorHAnsi"/>
            <w:rPrChange w:id="3629" w:author="Erin Stephenson" w:date="2019-03-13T19:33:00Z">
              <w:rPr/>
            </w:rPrChange>
          </w:rPr>
          <w:delText>This hypothesis is consistent with anti-</w:delText>
        </w:r>
        <w:r w:rsidR="00FB6EEE" w:rsidRPr="00ED672B" w:rsidDel="00D8246A">
          <w:rPr>
            <w:rFonts w:asciiTheme="minorHAnsi" w:hAnsiTheme="minorHAnsi"/>
            <w:rPrChange w:id="3630" w:author="Erin Stephenson" w:date="2019-03-13T19:33:00Z">
              <w:rPr/>
            </w:rPrChange>
          </w:rPr>
          <w:delText>obesogenic</w:delText>
        </w:r>
        <w:r w:rsidR="00CD1EC4" w:rsidRPr="00ED672B" w:rsidDel="00D8246A">
          <w:rPr>
            <w:rFonts w:asciiTheme="minorHAnsi" w:hAnsiTheme="minorHAnsi"/>
            <w:rPrChange w:id="3631" w:author="Erin Stephenson" w:date="2019-03-13T19:33:00Z">
              <w:rPr/>
            </w:rPrChange>
          </w:rPr>
          <w:delText xml:space="preserve"> effects of muscle specific </w:delText>
        </w:r>
        <w:r w:rsidR="00CD1EC4" w:rsidRPr="00ED672B" w:rsidDel="00D8246A">
          <w:rPr>
            <w:rFonts w:asciiTheme="minorHAnsi" w:hAnsiTheme="minorHAnsi"/>
            <w:i/>
            <w:rPrChange w:id="3632" w:author="Erin Stephenson" w:date="2019-03-13T19:33:00Z">
              <w:rPr>
                <w:i/>
              </w:rPr>
            </w:rPrChange>
          </w:rPr>
          <w:delText>Cd36</w:delText>
        </w:r>
        <w:r w:rsidR="00CD1EC4" w:rsidRPr="00ED672B" w:rsidDel="00D8246A">
          <w:rPr>
            <w:rFonts w:asciiTheme="minorHAnsi" w:hAnsiTheme="minorHAnsi"/>
            <w:rPrChange w:id="3633" w:author="Erin Stephenson" w:date="2019-03-13T19:33:00Z">
              <w:rPr/>
            </w:rPrChange>
          </w:rPr>
          <w:delText xml:space="preserve"> overexpression </w:delText>
        </w:r>
        <w:r w:rsidR="00CD1EC4" w:rsidRPr="00ED672B" w:rsidDel="00D8246A">
          <w:rPr>
            <w:rFonts w:asciiTheme="minorHAnsi" w:hAnsiTheme="minorHAnsi"/>
            <w:rPrChange w:id="3634" w:author="Erin Stephenson" w:date="2019-03-13T19:33:00Z">
              <w:rPr/>
            </w:rPrChange>
          </w:rPr>
          <w:fldChar w:fldCharType="begin" w:fldLock="1"/>
        </w:r>
        <w:r w:rsidR="007151C0" w:rsidRPr="00ED672B" w:rsidDel="00D8246A">
          <w:rPr>
            <w:rFonts w:asciiTheme="minorHAnsi" w:hAnsiTheme="minorHAnsi"/>
            <w:rPrChange w:id="3635" w:author="Erin Stephenson" w:date="2019-03-13T19:33:00Z">
              <w:rPr/>
            </w:rPrChange>
          </w:rPr>
          <w:del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delInstrText>
        </w:r>
        <w:r w:rsidR="00CD1EC4" w:rsidRPr="00ED672B" w:rsidDel="00D8246A">
          <w:rPr>
            <w:rFonts w:asciiTheme="minorHAnsi" w:hAnsiTheme="minorHAnsi"/>
            <w:rPrChange w:id="3636" w:author="Erin Stephenson" w:date="2019-03-13T19:33:00Z">
              <w:rPr/>
            </w:rPrChange>
          </w:rPr>
          <w:fldChar w:fldCharType="separate"/>
        </w:r>
        <w:r w:rsidR="007151C0" w:rsidRPr="00ED672B" w:rsidDel="00D8246A">
          <w:rPr>
            <w:rFonts w:asciiTheme="minorHAnsi" w:hAnsiTheme="minorHAnsi"/>
            <w:noProof/>
            <w:rPrChange w:id="3637" w:author="Erin Stephenson" w:date="2019-03-13T19:33:00Z">
              <w:rPr>
                <w:noProof/>
              </w:rPr>
            </w:rPrChange>
          </w:rPr>
          <w:delText>[76]</w:delText>
        </w:r>
        <w:r w:rsidR="00CD1EC4" w:rsidRPr="00ED672B" w:rsidDel="00D8246A">
          <w:rPr>
            <w:rFonts w:asciiTheme="minorHAnsi" w:hAnsiTheme="minorHAnsi"/>
            <w:rPrChange w:id="3638" w:author="Erin Stephenson" w:date="2019-03-13T19:33:00Z">
              <w:rPr/>
            </w:rPrChange>
          </w:rPr>
          <w:fldChar w:fldCharType="end"/>
        </w:r>
        <w:r w:rsidR="00CD1EC4" w:rsidRPr="00ED672B" w:rsidDel="00D8246A">
          <w:rPr>
            <w:rFonts w:asciiTheme="minorHAnsi" w:hAnsiTheme="minorHAnsi"/>
            <w:rPrChange w:id="3639" w:author="Erin Stephenson" w:date="2019-03-13T19:33:00Z">
              <w:rPr/>
            </w:rPrChange>
          </w:rPr>
          <w:delText xml:space="preserve"> and with the observation that elevated free fatty acids can promote mitochondrial biogenesis </w:delText>
        </w:r>
        <w:r w:rsidR="00CD1EC4" w:rsidRPr="00ED672B" w:rsidDel="00D8246A">
          <w:rPr>
            <w:rFonts w:asciiTheme="minorHAnsi" w:hAnsiTheme="minorHAnsi"/>
            <w:rPrChange w:id="3640" w:author="Erin Stephenson" w:date="2019-03-13T19:33:00Z">
              <w:rPr/>
            </w:rPrChange>
          </w:rPr>
          <w:fldChar w:fldCharType="begin" w:fldLock="1"/>
        </w:r>
        <w:r w:rsidR="007151C0" w:rsidRPr="00ED672B" w:rsidDel="00D8246A">
          <w:rPr>
            <w:rFonts w:asciiTheme="minorHAnsi" w:hAnsiTheme="minorHAnsi"/>
            <w:rPrChange w:id="3641" w:author="Erin Stephenson" w:date="2019-03-13T19:33:00Z">
              <w:rPr/>
            </w:rPrChange>
          </w:rPr>
          <w:del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delInstrText>
        </w:r>
        <w:r w:rsidR="00CD1EC4" w:rsidRPr="00ED672B" w:rsidDel="00D8246A">
          <w:rPr>
            <w:rFonts w:asciiTheme="minorHAnsi" w:hAnsiTheme="minorHAnsi"/>
            <w:rPrChange w:id="3642" w:author="Erin Stephenson" w:date="2019-03-13T19:33:00Z">
              <w:rPr/>
            </w:rPrChange>
          </w:rPr>
          <w:fldChar w:fldCharType="separate"/>
        </w:r>
        <w:r w:rsidR="007151C0" w:rsidRPr="00ED672B" w:rsidDel="00D8246A">
          <w:rPr>
            <w:rFonts w:asciiTheme="minorHAnsi" w:hAnsiTheme="minorHAnsi"/>
            <w:noProof/>
            <w:rPrChange w:id="3643" w:author="Erin Stephenson" w:date="2019-03-13T19:33:00Z">
              <w:rPr>
                <w:noProof/>
              </w:rPr>
            </w:rPrChange>
          </w:rPr>
          <w:delText>[77]</w:delText>
        </w:r>
        <w:r w:rsidR="00CD1EC4" w:rsidRPr="00ED672B" w:rsidDel="00D8246A">
          <w:rPr>
            <w:rFonts w:asciiTheme="minorHAnsi" w:hAnsiTheme="minorHAnsi"/>
            <w:rPrChange w:id="3644" w:author="Erin Stephenson" w:date="2019-03-13T19:33:00Z">
              <w:rPr/>
            </w:rPrChange>
          </w:rPr>
          <w:fldChar w:fldCharType="end"/>
        </w:r>
        <w:r w:rsidR="00CD1EC4" w:rsidRPr="00ED672B" w:rsidDel="00D8246A">
          <w:rPr>
            <w:rFonts w:asciiTheme="minorHAnsi" w:hAnsiTheme="minorHAnsi"/>
            <w:rPrChange w:id="3645" w:author="Erin Stephenson" w:date="2019-03-13T19:33:00Z">
              <w:rPr/>
            </w:rPrChange>
          </w:rPr>
          <w:delText xml:space="preserve">.  </w:delText>
        </w:r>
        <w:r w:rsidR="00FD1D50" w:rsidRPr="00ED672B" w:rsidDel="00D8246A">
          <w:rPr>
            <w:rFonts w:asciiTheme="minorHAnsi" w:hAnsiTheme="minorHAnsi"/>
            <w:rPrChange w:id="3646" w:author="Erin Stephenson" w:date="2019-03-13T19:33:00Z">
              <w:rPr/>
            </w:rPrChange>
          </w:rPr>
          <w:delText>Increased nutrient</w:delText>
        </w:r>
        <w:r w:rsidR="002613DA" w:rsidRPr="00ED672B" w:rsidDel="00D8246A">
          <w:rPr>
            <w:rFonts w:asciiTheme="minorHAnsi" w:hAnsiTheme="minorHAnsi"/>
            <w:rPrChange w:id="3647" w:author="Erin Stephenson" w:date="2019-03-13T19:33:00Z">
              <w:rPr/>
            </w:rPrChange>
          </w:rPr>
          <w:delText xml:space="preserve"> </w:delText>
        </w:r>
        <w:r w:rsidR="00FD1D50" w:rsidRPr="00ED672B" w:rsidDel="00D8246A">
          <w:rPr>
            <w:rFonts w:asciiTheme="minorHAnsi" w:hAnsiTheme="minorHAnsi"/>
            <w:rPrChange w:id="3648" w:author="Erin Stephenson" w:date="2019-03-13T19:33:00Z">
              <w:rPr/>
            </w:rPrChange>
          </w:rPr>
          <w:delText>uptake</w:delText>
        </w:r>
        <w:r w:rsidR="002613DA" w:rsidRPr="00ED672B" w:rsidDel="00D8246A">
          <w:rPr>
            <w:rFonts w:asciiTheme="minorHAnsi" w:hAnsiTheme="minorHAnsi"/>
            <w:rPrChange w:id="3649" w:author="Erin Stephenson" w:date="2019-03-13T19:33:00Z">
              <w:rPr/>
            </w:rPrChange>
          </w:rPr>
          <w:delText xml:space="preserve">, coupled with elevated mitochondria would be likely to produce more ATP in these cells. </w:delText>
        </w:r>
      </w:del>
      <w:moveFromRangeStart w:id="3650" w:author="Erin Stephenson" w:date="2019-03-13T17:15:00Z" w:name="move3389767"/>
      <w:moveFrom w:id="3651" w:author="Erin Stephenson" w:date="2019-03-13T17:15:00Z">
        <w:del w:id="3652" w:author="Erin Stephenson" w:date="2019-03-13T19:10:00Z">
          <w:r w:rsidR="002613DA" w:rsidRPr="00ED672B" w:rsidDel="00D8246A">
            <w:rPr>
              <w:rFonts w:asciiTheme="minorHAnsi" w:hAnsiTheme="minorHAnsi"/>
              <w:rPrChange w:id="3653" w:author="Erin Stephenson" w:date="2019-03-13T19:33:00Z">
                <w:rPr/>
              </w:rPrChange>
            </w:rPr>
            <w:delText xml:space="preserve"> This in and of itself would not be sufficient </w:delText>
          </w:r>
          <w:r w:rsidR="00CD1EC4" w:rsidRPr="00ED672B" w:rsidDel="00D8246A">
            <w:rPr>
              <w:rFonts w:asciiTheme="minorHAnsi" w:hAnsiTheme="minorHAnsi"/>
              <w:rPrChange w:id="3654" w:author="Erin Stephenson" w:date="2019-03-13T19:33:00Z">
                <w:rPr/>
              </w:rPrChange>
            </w:rPr>
            <w:delText>to produce heat, so we also propose that increased uncoupling of SERCA2 by sarcolipin may consume ATP to generate heat</w:delText>
          </w:r>
          <w:r w:rsidR="00FD1D50" w:rsidRPr="00ED672B" w:rsidDel="00D8246A">
            <w:rPr>
              <w:rFonts w:asciiTheme="minorHAnsi" w:hAnsiTheme="minorHAnsi"/>
              <w:rPrChange w:id="3655" w:author="Erin Stephenson" w:date="2019-03-13T19:33:00Z">
                <w:rPr/>
              </w:rPrChange>
            </w:rPr>
            <w:delText xml:space="preserve"> </w:delText>
          </w:r>
          <w:r w:rsidR="00FD1D50" w:rsidRPr="00ED672B" w:rsidDel="00D8246A">
            <w:rPr>
              <w:rFonts w:asciiTheme="minorHAnsi" w:hAnsiTheme="minorHAnsi"/>
              <w:rPrChange w:id="3656" w:author="Erin Stephenson" w:date="2019-03-13T19:33:00Z">
                <w:rPr/>
              </w:rPrChange>
            </w:rPr>
            <w:fldChar w:fldCharType="begin" w:fldLock="1"/>
          </w:r>
          <w:r w:rsidR="007151C0" w:rsidRPr="00ED672B" w:rsidDel="00D8246A">
            <w:rPr>
              <w:rFonts w:asciiTheme="minorHAnsi" w:hAnsiTheme="minorHAnsi"/>
              <w:rPrChange w:id="3657"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delInstrText>
          </w:r>
          <w:r w:rsidR="00FD1D50" w:rsidRPr="00ED672B" w:rsidDel="00D8246A">
            <w:rPr>
              <w:rFonts w:asciiTheme="minorHAnsi" w:hAnsiTheme="minorHAnsi"/>
              <w:rPrChange w:id="3658" w:author="Erin Stephenson" w:date="2019-03-13T19:33:00Z">
                <w:rPr/>
              </w:rPrChange>
            </w:rPr>
            <w:fldChar w:fldCharType="separate"/>
          </w:r>
          <w:r w:rsidR="007151C0" w:rsidRPr="00ED672B" w:rsidDel="00D8246A">
            <w:rPr>
              <w:rFonts w:asciiTheme="minorHAnsi" w:hAnsiTheme="minorHAnsi"/>
              <w:noProof/>
              <w:rPrChange w:id="3659" w:author="Erin Stephenson" w:date="2019-03-13T19:33:00Z">
                <w:rPr>
                  <w:noProof/>
                </w:rPr>
              </w:rPrChange>
            </w:rPr>
            <w:delText>[55,78]</w:delText>
          </w:r>
          <w:r w:rsidR="00FD1D50" w:rsidRPr="00ED672B" w:rsidDel="00D8246A">
            <w:rPr>
              <w:rFonts w:asciiTheme="minorHAnsi" w:hAnsiTheme="minorHAnsi"/>
              <w:rPrChange w:id="3660" w:author="Erin Stephenson" w:date="2019-03-13T19:33:00Z">
                <w:rPr/>
              </w:rPrChange>
            </w:rPr>
            <w:fldChar w:fldCharType="end"/>
          </w:r>
          <w:r w:rsidR="00CD1EC4" w:rsidRPr="00ED672B" w:rsidDel="00D8246A">
            <w:rPr>
              <w:rFonts w:asciiTheme="minorHAnsi" w:hAnsiTheme="minorHAnsi"/>
              <w:rPrChange w:id="3661" w:author="Erin Stephenson" w:date="2019-03-13T19:33:00Z">
                <w:rPr/>
              </w:rPrChange>
            </w:rPr>
            <w:delText xml:space="preserve">. </w:delText>
          </w:r>
          <w:r w:rsidR="006638A2" w:rsidRPr="00ED672B" w:rsidDel="00D8246A">
            <w:rPr>
              <w:rFonts w:asciiTheme="minorHAnsi" w:hAnsiTheme="minorHAnsi"/>
              <w:rPrChange w:id="3662" w:author="Erin Stephenson" w:date="2019-03-13T19:33:00Z">
                <w:rPr/>
              </w:rPrChange>
            </w:rPr>
            <w:delText>This hypothesis</w:delText>
          </w:r>
          <w:r w:rsidR="00CD1EC4" w:rsidRPr="00ED672B" w:rsidDel="00D8246A">
            <w:rPr>
              <w:rFonts w:asciiTheme="minorHAnsi" w:hAnsiTheme="minorHAnsi"/>
              <w:rPrChange w:id="3663" w:author="Erin Stephenson" w:date="2019-03-13T19:33:00Z">
                <w:rPr/>
              </w:rPrChange>
            </w:rPr>
            <w:delText xml:space="preserve"> would be consistent with up</w:delText>
          </w:r>
          <w:r w:rsidR="006638A2" w:rsidRPr="00ED672B" w:rsidDel="00D8246A">
            <w:rPr>
              <w:rFonts w:asciiTheme="minorHAnsi" w:hAnsiTheme="minorHAnsi"/>
              <w:rPrChange w:id="3664" w:author="Erin Stephenson" w:date="2019-03-13T19:33:00Z">
                <w:rPr/>
              </w:rPrChange>
            </w:rPr>
            <w:delText xml:space="preserve">regulation of sarcolipin by HFD, </w:delText>
          </w:r>
          <w:r w:rsidR="00CD1EC4" w:rsidRPr="00ED672B" w:rsidDel="00D8246A">
            <w:rPr>
              <w:rFonts w:asciiTheme="minorHAnsi" w:hAnsiTheme="minorHAnsi"/>
              <w:rPrChange w:id="3665" w:author="Erin Stephenson" w:date="2019-03-13T19:33:00Z">
                <w:rPr/>
              </w:rPrChange>
            </w:rPr>
            <w:delText xml:space="preserve">exacerbated obesity when </w:delText>
          </w:r>
          <w:r w:rsidR="00CD1EC4" w:rsidRPr="00ED672B" w:rsidDel="00D8246A">
            <w:rPr>
              <w:rFonts w:asciiTheme="minorHAnsi" w:hAnsiTheme="minorHAnsi"/>
              <w:i/>
              <w:rPrChange w:id="3666" w:author="Erin Stephenson" w:date="2019-03-13T19:33:00Z">
                <w:rPr>
                  <w:i/>
                </w:rPr>
              </w:rPrChange>
            </w:rPr>
            <w:delText>Sln</w:delText>
          </w:r>
          <w:r w:rsidR="00CD1EC4" w:rsidRPr="00ED672B" w:rsidDel="00D8246A">
            <w:rPr>
              <w:rFonts w:asciiTheme="minorHAnsi" w:hAnsiTheme="minorHAnsi"/>
              <w:rPrChange w:id="3667" w:author="Erin Stephenson" w:date="2019-03-13T19:33:00Z">
                <w:rPr/>
              </w:rPrChange>
            </w:rPr>
            <w:delText xml:space="preserve"> is ablated </w:delText>
          </w:r>
          <w:r w:rsidR="00CD1EC4" w:rsidRPr="00ED672B" w:rsidDel="00D8246A">
            <w:rPr>
              <w:rFonts w:asciiTheme="minorHAnsi" w:hAnsiTheme="minorHAnsi"/>
              <w:rPrChange w:id="3668" w:author="Erin Stephenson" w:date="2019-03-13T19:33:00Z">
                <w:rPr/>
              </w:rPrChange>
            </w:rPr>
            <w:fldChar w:fldCharType="begin" w:fldLock="1"/>
          </w:r>
          <w:r w:rsidR="00B421EE" w:rsidRPr="00ED672B" w:rsidDel="00D8246A">
            <w:rPr>
              <w:rFonts w:asciiTheme="minorHAnsi" w:hAnsiTheme="minorHAnsi"/>
              <w:rPrChange w:id="3669"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delInstrText>
          </w:r>
          <w:r w:rsidR="00CD1EC4" w:rsidRPr="00ED672B" w:rsidDel="00D8246A">
            <w:rPr>
              <w:rFonts w:asciiTheme="minorHAnsi" w:hAnsiTheme="minorHAnsi"/>
              <w:rPrChange w:id="3670" w:author="Erin Stephenson" w:date="2019-03-13T19:33:00Z">
                <w:rPr/>
              </w:rPrChange>
            </w:rPr>
            <w:fldChar w:fldCharType="separate"/>
          </w:r>
          <w:r w:rsidR="00B421EE" w:rsidRPr="00ED672B" w:rsidDel="00D8246A">
            <w:rPr>
              <w:rFonts w:asciiTheme="minorHAnsi" w:hAnsiTheme="minorHAnsi"/>
              <w:noProof/>
              <w:rPrChange w:id="3671" w:author="Erin Stephenson" w:date="2019-03-13T19:33:00Z">
                <w:rPr>
                  <w:noProof/>
                </w:rPr>
              </w:rPrChange>
            </w:rPr>
            <w:delText>[55–57]</w:delText>
          </w:r>
          <w:r w:rsidR="00CD1EC4" w:rsidRPr="00ED672B" w:rsidDel="00D8246A">
            <w:rPr>
              <w:rFonts w:asciiTheme="minorHAnsi" w:hAnsiTheme="minorHAnsi"/>
              <w:rPrChange w:id="3672" w:author="Erin Stephenson" w:date="2019-03-13T19:33:00Z">
                <w:rPr/>
              </w:rPrChange>
            </w:rPr>
            <w:fldChar w:fldCharType="end"/>
          </w:r>
          <w:r w:rsidR="00412036" w:rsidRPr="00ED672B" w:rsidDel="00D8246A">
            <w:rPr>
              <w:rFonts w:asciiTheme="minorHAnsi" w:hAnsiTheme="minorHAnsi"/>
              <w:rPrChange w:id="3673" w:author="Erin Stephenson" w:date="2019-03-13T19:33:00Z">
                <w:rPr/>
              </w:rPrChange>
            </w:rPr>
            <w:delText xml:space="preserve"> and prevention when it is overexpressed </w:delText>
          </w:r>
          <w:r w:rsidR="00412036" w:rsidRPr="00ED672B" w:rsidDel="00D8246A">
            <w:rPr>
              <w:rFonts w:asciiTheme="minorHAnsi" w:hAnsiTheme="minorHAnsi"/>
              <w:rPrChange w:id="3674" w:author="Erin Stephenson" w:date="2019-03-13T19:33:00Z">
                <w:rPr/>
              </w:rPrChange>
            </w:rPr>
            <w:fldChar w:fldCharType="begin" w:fldLock="1"/>
          </w:r>
          <w:r w:rsidR="00B421EE" w:rsidRPr="00ED672B" w:rsidDel="00D8246A">
            <w:rPr>
              <w:rFonts w:asciiTheme="minorHAnsi" w:hAnsiTheme="minorHAnsi"/>
              <w:rPrChange w:id="3675" w:author="Erin Stephenson" w:date="2019-03-13T19:33:00Z">
                <w:rPr/>
              </w:rPrChange>
            </w:rPr>
            <w:del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delInstrText>
          </w:r>
          <w:r w:rsidR="00B421EE" w:rsidRPr="00ED672B" w:rsidDel="00D8246A">
            <w:rPr>
              <w:rFonts w:ascii="MS Mincho" w:eastAsia="MS Mincho" w:hAnsi="MS Mincho" w:cs="MS Mincho"/>
              <w:rPrChange w:id="3676" w:author="Erin Stephenson" w:date="2019-03-13T19:33:00Z">
                <w:rPr>
                  <w:rFonts w:ascii="Cambria Math" w:hAnsi="Cambria Math" w:cs="Cambria Math"/>
                </w:rPr>
              </w:rPrChange>
            </w:rPr>
            <w:delInstrText>∼</w:delInstrText>
          </w:r>
          <w:r w:rsidR="00B421EE" w:rsidRPr="00ED672B" w:rsidDel="00D8246A">
            <w:rPr>
              <w:rFonts w:asciiTheme="minorHAnsi" w:hAnsiTheme="minorHAnsi"/>
              <w:rPrChange w:id="3677" w:author="Erin Stephenson" w:date="2019-03-13T19:33:00Z">
                <w:rPr/>
              </w:rPrChange>
            </w:rPr>
            <w:del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delInstrText>
          </w:r>
          <w:r w:rsidR="00412036" w:rsidRPr="00ED672B" w:rsidDel="00D8246A">
            <w:rPr>
              <w:rFonts w:asciiTheme="minorHAnsi" w:hAnsiTheme="minorHAnsi"/>
              <w:rPrChange w:id="3678" w:author="Erin Stephenson" w:date="2019-03-13T19:33:00Z">
                <w:rPr/>
              </w:rPrChange>
            </w:rPr>
            <w:fldChar w:fldCharType="separate"/>
          </w:r>
          <w:r w:rsidR="00B421EE" w:rsidRPr="00ED672B" w:rsidDel="00D8246A">
            <w:rPr>
              <w:rFonts w:asciiTheme="minorHAnsi" w:hAnsiTheme="minorHAnsi"/>
              <w:noProof/>
              <w:rPrChange w:id="3679" w:author="Erin Stephenson" w:date="2019-03-13T19:33:00Z">
                <w:rPr>
                  <w:noProof/>
                </w:rPr>
              </w:rPrChange>
            </w:rPr>
            <w:delText>[58]</w:delText>
          </w:r>
          <w:r w:rsidR="00412036" w:rsidRPr="00ED672B" w:rsidDel="00D8246A">
            <w:rPr>
              <w:rFonts w:asciiTheme="minorHAnsi" w:hAnsiTheme="minorHAnsi"/>
              <w:rPrChange w:id="3680" w:author="Erin Stephenson" w:date="2019-03-13T19:33:00Z">
                <w:rPr/>
              </w:rPrChange>
            </w:rPr>
            <w:fldChar w:fldCharType="end"/>
          </w:r>
          <w:r w:rsidR="00CD1EC4" w:rsidRPr="00ED672B" w:rsidDel="00D8246A">
            <w:rPr>
              <w:rFonts w:asciiTheme="minorHAnsi" w:hAnsiTheme="minorHAnsi"/>
              <w:rPrChange w:id="3681" w:author="Erin Stephenson" w:date="2019-03-13T19:33:00Z">
                <w:rPr/>
              </w:rPrChange>
            </w:rPr>
            <w:delText xml:space="preserve">. </w:delText>
          </w:r>
        </w:del>
      </w:moveFrom>
      <w:moveFromRangeEnd w:id="3650"/>
      <w:del w:id="3682" w:author="Erin Stephenson" w:date="2019-03-13T19:10:00Z">
        <w:r w:rsidR="00CD1EC4" w:rsidRPr="00ED672B" w:rsidDel="00D8246A">
          <w:rPr>
            <w:rFonts w:asciiTheme="minorHAnsi" w:hAnsiTheme="minorHAnsi"/>
            <w:rPrChange w:id="3683" w:author="Erin Stephenson" w:date="2019-03-13T19:33:00Z">
              <w:rPr/>
            </w:rPrChange>
          </w:rPr>
          <w:delText xml:space="preserve">As such muscle </w:delText>
        </w:r>
        <w:r w:rsidR="00CD1EC4" w:rsidRPr="00ED672B" w:rsidDel="00D8246A">
          <w:rPr>
            <w:rFonts w:asciiTheme="minorHAnsi" w:hAnsiTheme="minorHAnsi"/>
            <w:i/>
            <w:rPrChange w:id="3684" w:author="Erin Stephenson" w:date="2019-03-13T19:33:00Z">
              <w:rPr>
                <w:i/>
              </w:rPr>
            </w:rPrChange>
          </w:rPr>
          <w:delText>Tsc1</w:delText>
        </w:r>
        <w:r w:rsidR="00CD1EC4" w:rsidRPr="00ED672B" w:rsidDel="00D8246A">
          <w:rPr>
            <w:rFonts w:asciiTheme="minorHAnsi" w:hAnsiTheme="minorHAnsi"/>
            <w:rPrChange w:id="3685" w:author="Erin Stephenson" w:date="2019-03-13T19:33:00Z">
              <w:rPr/>
            </w:rPrChange>
          </w:rPr>
          <w:delText xml:space="preserve"> knockout animals could</w:delText>
        </w:r>
        <w:r w:rsidR="008A506B" w:rsidRPr="00ED672B" w:rsidDel="00D8246A">
          <w:rPr>
            <w:rFonts w:asciiTheme="minorHAnsi" w:hAnsiTheme="minorHAnsi"/>
            <w:rPrChange w:id="3686" w:author="Erin Stephenson" w:date="2019-03-13T19:33:00Z">
              <w:rPr/>
            </w:rPrChange>
          </w:rPr>
          <w:delText xml:space="preserve"> be plausibly</w:delText>
        </w:r>
        <w:r w:rsidR="00CD1EC4" w:rsidRPr="00ED672B" w:rsidDel="00D8246A">
          <w:rPr>
            <w:rFonts w:asciiTheme="minorHAnsi" w:hAnsiTheme="minorHAnsi"/>
            <w:rPrChange w:id="3687" w:author="Erin Stephenson" w:date="2019-03-13T19:33:00Z">
              <w:rPr/>
            </w:rPrChange>
          </w:rPr>
          <w:delText xml:space="preserve"> thermogenic due to </w:delText>
        </w:r>
        <w:r w:rsidR="00FD1D50" w:rsidRPr="00ED672B" w:rsidDel="00D8246A">
          <w:rPr>
            <w:rFonts w:asciiTheme="minorHAnsi" w:hAnsiTheme="minorHAnsi"/>
            <w:rPrChange w:id="3688" w:author="Erin Stephenson" w:date="2019-03-13T19:33:00Z">
              <w:rPr/>
            </w:rPrChange>
          </w:rPr>
          <w:delText xml:space="preserve">multiple </w:delText>
        </w:r>
        <w:r w:rsidR="00CD1EC4" w:rsidRPr="00ED672B" w:rsidDel="00D8246A">
          <w:rPr>
            <w:rFonts w:asciiTheme="minorHAnsi" w:hAnsiTheme="minorHAnsi"/>
            <w:rPrChange w:id="3689" w:author="Erin Stephenson" w:date="2019-03-13T19:33:00Z">
              <w:rPr/>
            </w:rPrChange>
          </w:rPr>
          <w:delText>muscle-autonomous adaptations</w:delText>
        </w:r>
        <w:r w:rsidR="00A04704" w:rsidRPr="00ED672B" w:rsidDel="00D8246A">
          <w:rPr>
            <w:rFonts w:asciiTheme="minorHAnsi" w:hAnsiTheme="minorHAnsi"/>
            <w:rPrChange w:id="3690" w:author="Erin Stephenson" w:date="2019-03-13T19:33:00Z">
              <w:rPr/>
            </w:rPrChange>
          </w:rPr>
          <w:delText xml:space="preserve"> including amino and fatty acid transport, mitochondrial activity and sarcolipin-mediated uncoupling.  </w:delText>
        </w:r>
      </w:del>
    </w:p>
    <w:p w14:paraId="029CE30A" w14:textId="77777777" w:rsidR="006638A2" w:rsidRPr="00ED672B" w:rsidRDefault="006638A2" w:rsidP="007D1A22">
      <w:pPr>
        <w:rPr>
          <w:rFonts w:asciiTheme="minorHAnsi" w:hAnsiTheme="minorHAnsi"/>
          <w:rPrChange w:id="3691" w:author="Erin Stephenson" w:date="2019-03-13T19:33:00Z">
            <w:rPr/>
          </w:rPrChange>
        </w:rPr>
      </w:pPr>
    </w:p>
    <w:p w14:paraId="51329E80" w14:textId="000E5BA9" w:rsidR="003F5FAC" w:rsidRPr="00ED672B" w:rsidRDefault="00862AC5" w:rsidP="007D1A22">
      <w:pPr>
        <w:rPr>
          <w:rFonts w:asciiTheme="minorHAnsi" w:hAnsiTheme="minorHAnsi"/>
          <w:rPrChange w:id="3692" w:author="Erin Stephenson" w:date="2019-03-13T19:33:00Z">
            <w:rPr/>
          </w:rPrChange>
        </w:rPr>
      </w:pPr>
      <w:ins w:id="3693" w:author="Erin Stephenson" w:date="2019-03-13T21:30:00Z">
        <w:r>
          <w:rPr>
            <w:rFonts w:asciiTheme="minorHAnsi" w:hAnsiTheme="minorHAnsi"/>
          </w:rPr>
          <w:t xml:space="preserve">In conclusion, </w:t>
        </w:r>
      </w:ins>
      <w:ins w:id="3694" w:author="Erin Stephenson" w:date="2019-03-13T21:31:00Z">
        <w:r>
          <w:rPr>
            <w:rFonts w:asciiTheme="minorHAnsi" w:hAnsiTheme="minorHAnsi"/>
          </w:rPr>
          <w:t>we have</w:t>
        </w:r>
      </w:ins>
      <w:ins w:id="3695" w:author="Erin Stephenson" w:date="2019-03-13T21:30:00Z">
        <w:r>
          <w:rPr>
            <w:rFonts w:asciiTheme="minorHAnsi" w:hAnsiTheme="minorHAnsi"/>
          </w:rPr>
          <w:t xml:space="preserve"> shown</w:t>
        </w:r>
        <w:r w:rsidRPr="00C2256A">
          <w:rPr>
            <w:rFonts w:asciiTheme="minorHAnsi" w:hAnsiTheme="minorHAnsi"/>
          </w:rPr>
          <w:t xml:space="preserve"> that</w:t>
        </w:r>
      </w:ins>
      <w:ins w:id="3696" w:author="Erin Stephenson" w:date="2019-03-13T21:31:00Z">
        <w:r>
          <w:rPr>
            <w:rFonts w:asciiTheme="minorHAnsi" w:hAnsiTheme="minorHAnsi"/>
          </w:rPr>
          <w:t xml:space="preserve"> increases in energy expenditure following a</w:t>
        </w:r>
      </w:ins>
      <w:ins w:id="3697" w:author="Erin Stephenson" w:date="2019-03-13T21:30:00Z">
        <w:r w:rsidRPr="00C2256A">
          <w:rPr>
            <w:rFonts w:asciiTheme="minorHAnsi" w:hAnsiTheme="minorHAnsi"/>
          </w:rPr>
          <w:t xml:space="preserve"> high fat diet- are mTORC1-dependent and that elevated energy expenditure caused by </w:t>
        </w:r>
      </w:ins>
      <w:ins w:id="3698" w:author="Erin Stephenson" w:date="2019-03-13T21:32:00Z">
        <w:r>
          <w:rPr>
            <w:rFonts w:asciiTheme="minorHAnsi" w:hAnsiTheme="minorHAnsi"/>
          </w:rPr>
          <w:t xml:space="preserve">ablation of </w:t>
        </w:r>
        <w:r w:rsidRPr="00862AC5">
          <w:rPr>
            <w:rFonts w:asciiTheme="minorHAnsi" w:hAnsiTheme="minorHAnsi"/>
            <w:i/>
            <w:rPrChange w:id="3699" w:author="Erin Stephenson" w:date="2019-03-13T21:32:00Z">
              <w:rPr>
                <w:rFonts w:asciiTheme="minorHAnsi" w:hAnsiTheme="minorHAnsi"/>
              </w:rPr>
            </w:rPrChange>
          </w:rPr>
          <w:t>Tsc1</w:t>
        </w:r>
        <w:r>
          <w:rPr>
            <w:rFonts w:asciiTheme="minorHAnsi" w:hAnsiTheme="minorHAnsi"/>
          </w:rPr>
          <w:t xml:space="preserve"> and thus </w:t>
        </w:r>
      </w:ins>
      <w:ins w:id="3700" w:author="Erin Stephenson" w:date="2019-03-14T12:55:00Z">
        <w:r w:rsidR="00A7256F">
          <w:rPr>
            <w:rFonts w:asciiTheme="minorHAnsi" w:hAnsiTheme="minorHAnsi"/>
          </w:rPr>
          <w:t xml:space="preserve">constituent </w:t>
        </w:r>
      </w:ins>
      <w:ins w:id="3701" w:author="Erin Stephenson" w:date="2019-03-13T21:30:00Z">
        <w:r w:rsidRPr="00C2256A">
          <w:rPr>
            <w:rFonts w:asciiTheme="minorHAnsi" w:hAnsiTheme="minorHAnsi"/>
          </w:rPr>
          <w:t>activation of skeletal muscle mTORC1</w:t>
        </w:r>
      </w:ins>
      <w:ins w:id="3702" w:author="Erin Stephenson" w:date="2019-03-13T21:34:00Z">
        <w:r w:rsidR="00197D3F">
          <w:rPr>
            <w:rFonts w:asciiTheme="minorHAnsi" w:hAnsiTheme="minorHAnsi"/>
          </w:rPr>
          <w:t>,</w:t>
        </w:r>
      </w:ins>
      <w:ins w:id="3703" w:author="Erin Stephenson" w:date="2019-03-13T21:30:00Z">
        <w:r w:rsidRPr="00C2256A">
          <w:rPr>
            <w:rFonts w:asciiTheme="minorHAnsi" w:hAnsiTheme="minorHAnsi"/>
          </w:rPr>
          <w:t xml:space="preserve"> coincides with the upregulation of skeletal muscle-specific thermogenic mechanisms that </w:t>
        </w:r>
      </w:ins>
      <w:ins w:id="3704" w:author="Erin Stephenson" w:date="2019-03-14T12:57:00Z">
        <w:r w:rsidR="00D55200">
          <w:rPr>
            <w:rFonts w:asciiTheme="minorHAnsi" w:hAnsiTheme="minorHAnsi"/>
          </w:rPr>
          <w:t>involve</w:t>
        </w:r>
      </w:ins>
      <w:ins w:id="3705" w:author="Erin Stephenson" w:date="2019-03-13T21:32:00Z">
        <w:r>
          <w:rPr>
            <w:rFonts w:asciiTheme="minorHAnsi" w:hAnsiTheme="minorHAnsi"/>
          </w:rPr>
          <w:t xml:space="preserve"> </w:t>
        </w:r>
      </w:ins>
      <w:ins w:id="3706" w:author="Erin Stephenson" w:date="2019-03-13T21:30:00Z">
        <w:r w:rsidRPr="00C2256A">
          <w:rPr>
            <w:rFonts w:asciiTheme="minorHAnsi" w:hAnsiTheme="minorHAnsi"/>
          </w:rPr>
          <w:t xml:space="preserve">the </w:t>
        </w:r>
      </w:ins>
      <w:ins w:id="3707" w:author="Erin Stephenson" w:date="2019-03-13T21:33:00Z">
        <w:r>
          <w:rPr>
            <w:rFonts w:asciiTheme="minorHAnsi" w:hAnsiTheme="minorHAnsi"/>
          </w:rPr>
          <w:t xml:space="preserve">sarcolipin-driven </w:t>
        </w:r>
      </w:ins>
      <w:ins w:id="3708" w:author="Erin Stephenson" w:date="2019-03-13T21:30:00Z">
        <w:r w:rsidRPr="00C2256A">
          <w:rPr>
            <w:rFonts w:asciiTheme="minorHAnsi" w:hAnsiTheme="minorHAnsi"/>
          </w:rPr>
          <w:t>futile cycling of Ca</w:t>
        </w:r>
        <w:r w:rsidRPr="00C2256A">
          <w:rPr>
            <w:rFonts w:asciiTheme="minorHAnsi" w:hAnsiTheme="minorHAnsi"/>
            <w:vertAlign w:val="superscript"/>
          </w:rPr>
          <w:t>2</w:t>
        </w:r>
      </w:ins>
      <w:ins w:id="3709" w:author="Erin Stephenson" w:date="2019-03-13T21:33:00Z">
        <w:r>
          <w:rPr>
            <w:rFonts w:asciiTheme="minorHAnsi" w:hAnsiTheme="minorHAnsi"/>
            <w:vertAlign w:val="superscript"/>
          </w:rPr>
          <w:t xml:space="preserve">+ </w:t>
        </w:r>
        <w:r>
          <w:rPr>
            <w:rFonts w:asciiTheme="minorHAnsi" w:hAnsiTheme="minorHAnsi"/>
          </w:rPr>
          <w:t xml:space="preserve">through SERCA2. </w:t>
        </w:r>
      </w:ins>
      <w:r w:rsidR="00A04704" w:rsidRPr="00ED672B">
        <w:rPr>
          <w:rFonts w:asciiTheme="minorHAnsi" w:hAnsiTheme="minorHAnsi"/>
          <w:rPrChange w:id="3710" w:author="Erin Stephenson" w:date="2019-03-13T19:33:00Z">
            <w:rPr/>
          </w:rPrChange>
        </w:rPr>
        <w:t>T</w:t>
      </w:r>
      <w:r w:rsidR="00F311C5" w:rsidRPr="00ED672B">
        <w:rPr>
          <w:rFonts w:asciiTheme="minorHAnsi" w:hAnsiTheme="minorHAnsi"/>
          <w:rPrChange w:id="3711" w:author="Erin Stephenson" w:date="2019-03-13T19:33:00Z">
            <w:rPr/>
          </w:rPrChange>
        </w:rPr>
        <w:t>hese findings support the hypothesis that activation of mTORC1</w:t>
      </w:r>
      <w:r w:rsidR="00A04704" w:rsidRPr="00ED672B">
        <w:rPr>
          <w:rFonts w:asciiTheme="minorHAnsi" w:hAnsiTheme="minorHAnsi"/>
          <w:rPrChange w:id="3712" w:author="Erin Stephenson" w:date="2019-03-13T19:33:00Z">
            <w:rPr/>
          </w:rPrChange>
        </w:rPr>
        <w:t xml:space="preserve"> </w:t>
      </w:r>
      <w:r w:rsidR="00667E61" w:rsidRPr="00ED672B">
        <w:rPr>
          <w:rFonts w:asciiTheme="minorHAnsi" w:hAnsiTheme="minorHAnsi"/>
          <w:rPrChange w:id="3713" w:author="Erin Stephenson" w:date="2019-03-13T19:33:00Z">
            <w:rPr/>
          </w:rPrChange>
        </w:rPr>
        <w:t>and</w:t>
      </w:r>
      <w:r w:rsidR="00A04704" w:rsidRPr="00ED672B">
        <w:rPr>
          <w:rFonts w:asciiTheme="minorHAnsi" w:hAnsiTheme="minorHAnsi"/>
          <w:rPrChange w:id="3714" w:author="Erin Stephenson" w:date="2019-03-13T19:33:00Z">
            <w:rPr/>
          </w:rPrChange>
        </w:rPr>
        <w:t xml:space="preserve"> its downstream tar</w:t>
      </w:r>
      <w:r w:rsidR="00F60DC7" w:rsidRPr="00ED672B">
        <w:rPr>
          <w:rFonts w:asciiTheme="minorHAnsi" w:hAnsiTheme="minorHAnsi"/>
          <w:rPrChange w:id="3715" w:author="Erin Stephenson" w:date="2019-03-13T19:33:00Z">
            <w:rPr/>
          </w:rPrChange>
        </w:rPr>
        <w:t>gets</w:t>
      </w:r>
      <w:r w:rsidR="00FA15D0" w:rsidRPr="00ED672B">
        <w:rPr>
          <w:rFonts w:asciiTheme="minorHAnsi" w:hAnsiTheme="minorHAnsi"/>
          <w:rPrChange w:id="3716" w:author="Erin Stephenson" w:date="2019-03-13T19:33:00Z">
            <w:rPr/>
          </w:rPrChange>
        </w:rPr>
        <w:t xml:space="preserve">, specifically </w:t>
      </w:r>
      <w:r w:rsidR="00F311C5" w:rsidRPr="00ED672B">
        <w:rPr>
          <w:rFonts w:asciiTheme="minorHAnsi" w:hAnsiTheme="minorHAnsi"/>
          <w:rPrChange w:id="3717" w:author="Erin Stephenson" w:date="2019-03-13T19:33:00Z">
            <w:rPr/>
          </w:rPrChange>
        </w:rPr>
        <w:t xml:space="preserve">in </w:t>
      </w:r>
      <w:ins w:id="3718" w:author="Erin Stephenson" w:date="2019-03-13T21:30:00Z">
        <w:r>
          <w:rPr>
            <w:rFonts w:asciiTheme="minorHAnsi" w:hAnsiTheme="minorHAnsi"/>
          </w:rPr>
          <w:t xml:space="preserve">skeletal </w:t>
        </w:r>
      </w:ins>
      <w:r w:rsidR="00F311C5" w:rsidRPr="00ED672B">
        <w:rPr>
          <w:rFonts w:asciiTheme="minorHAnsi" w:hAnsiTheme="minorHAnsi"/>
          <w:rPrChange w:id="3719" w:author="Erin Stephenson" w:date="2019-03-13T19:33:00Z">
            <w:rPr/>
          </w:rPrChange>
        </w:rPr>
        <w:t>mu</w:t>
      </w:r>
      <w:r w:rsidR="00F60DC7" w:rsidRPr="00ED672B">
        <w:rPr>
          <w:rFonts w:asciiTheme="minorHAnsi" w:hAnsiTheme="minorHAnsi"/>
          <w:rPrChange w:id="3720" w:author="Erin Stephenson" w:date="2019-03-13T19:33:00Z">
            <w:rPr/>
          </w:rPrChange>
        </w:rPr>
        <w:t>scle</w:t>
      </w:r>
      <w:ins w:id="3721" w:author="Erin Stephenson" w:date="2019-03-12T12:00:00Z">
        <w:r w:rsidR="00200B41" w:rsidRPr="00ED672B">
          <w:rPr>
            <w:rFonts w:asciiTheme="minorHAnsi" w:hAnsiTheme="minorHAnsi"/>
            <w:rPrChange w:id="3722" w:author="Erin Stephenson" w:date="2019-03-13T19:33:00Z">
              <w:rPr/>
            </w:rPrChange>
          </w:rPr>
          <w:t xml:space="preserve">, </w:t>
        </w:r>
      </w:ins>
      <w:del w:id="3723" w:author="Erin Stephenson" w:date="2019-03-12T12:00:00Z">
        <w:r w:rsidR="00F60DC7" w:rsidRPr="00ED672B" w:rsidDel="00200B41">
          <w:rPr>
            <w:rFonts w:asciiTheme="minorHAnsi" w:hAnsiTheme="minorHAnsi"/>
            <w:rPrChange w:id="3724" w:author="Erin Stephenson" w:date="2019-03-13T19:33:00Z">
              <w:rPr/>
            </w:rPrChange>
          </w:rPr>
          <w:delText xml:space="preserve"> tissue </w:delText>
        </w:r>
      </w:del>
      <w:r w:rsidR="00F60DC7" w:rsidRPr="00ED672B">
        <w:rPr>
          <w:rFonts w:asciiTheme="minorHAnsi" w:hAnsiTheme="minorHAnsi"/>
          <w:rPrChange w:id="3725" w:author="Erin Stephenson" w:date="2019-03-13T19:33:00Z">
            <w:rPr/>
          </w:rPrChange>
        </w:rPr>
        <w:t xml:space="preserve">may </w:t>
      </w:r>
      <w:r w:rsidR="0045183A" w:rsidRPr="00ED672B">
        <w:rPr>
          <w:rFonts w:asciiTheme="minorHAnsi" w:hAnsiTheme="minorHAnsi"/>
          <w:rPrChange w:id="3726" w:author="Erin Stephenson" w:date="2019-03-13T19:33:00Z">
            <w:rPr/>
          </w:rPrChange>
        </w:rPr>
        <w:t xml:space="preserve">play a role in </w:t>
      </w:r>
      <w:r w:rsidR="00A04704" w:rsidRPr="00ED672B">
        <w:rPr>
          <w:rFonts w:asciiTheme="minorHAnsi" w:hAnsiTheme="minorHAnsi"/>
          <w:rPrChange w:id="3727" w:author="Erin Stephenson" w:date="2019-03-13T19:33:00Z">
            <w:rPr/>
          </w:rPrChange>
        </w:rPr>
        <w:t>nutrient-dependent thermogenesis</w:t>
      </w:r>
      <w:ins w:id="3728" w:author="Erin Stephenson" w:date="2019-03-13T21:30:00Z">
        <w:r>
          <w:rPr>
            <w:rFonts w:asciiTheme="minorHAnsi" w:hAnsiTheme="minorHAnsi"/>
          </w:rPr>
          <w:t xml:space="preserve">. </w:t>
        </w:r>
      </w:ins>
      <w:ins w:id="3729" w:author="Erin Stephenson" w:date="2019-03-13T21:34:00Z">
        <w:r w:rsidR="00197D3F">
          <w:rPr>
            <w:rFonts w:asciiTheme="minorHAnsi" w:hAnsiTheme="minorHAnsi"/>
          </w:rPr>
          <w:t>Future stud</w:t>
        </w:r>
        <w:r w:rsidR="00A7256F">
          <w:rPr>
            <w:rFonts w:asciiTheme="minorHAnsi" w:hAnsiTheme="minorHAnsi"/>
          </w:rPr>
          <w:t xml:space="preserve">ies will identify whether targeting </w:t>
        </w:r>
      </w:ins>
      <w:ins w:id="3730" w:author="Erin Stephenson" w:date="2019-03-14T12:58:00Z">
        <w:r w:rsidR="00D55200">
          <w:rPr>
            <w:rFonts w:asciiTheme="minorHAnsi" w:hAnsiTheme="minorHAnsi"/>
          </w:rPr>
          <w:t>Ca</w:t>
        </w:r>
        <w:r w:rsidR="00D55200" w:rsidRPr="00D55200">
          <w:rPr>
            <w:rFonts w:asciiTheme="minorHAnsi" w:hAnsiTheme="minorHAnsi"/>
            <w:vertAlign w:val="superscript"/>
            <w:rPrChange w:id="3731" w:author="Erin Stephenson" w:date="2019-03-14T12:58:00Z">
              <w:rPr>
                <w:rFonts w:asciiTheme="minorHAnsi" w:hAnsiTheme="minorHAnsi"/>
              </w:rPr>
            </w:rPrChange>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ins>
      <w:del w:id="3732" w:author="Erin Stephenson" w:date="2019-03-14T12:55:00Z">
        <w:r w:rsidR="00A04704" w:rsidRPr="00ED672B" w:rsidDel="00A7256F">
          <w:rPr>
            <w:rFonts w:asciiTheme="minorHAnsi" w:hAnsiTheme="minorHAnsi"/>
            <w:rPrChange w:id="3733" w:author="Erin Stephenson" w:date="2019-03-13T19:33:00Z">
              <w:rPr/>
            </w:rPrChange>
          </w:rPr>
          <w:delText xml:space="preserve"> </w:delText>
        </w:r>
      </w:del>
      <w:del w:id="3734" w:author="Erin Stephenson" w:date="2019-03-13T21:35:00Z">
        <w:r w:rsidR="00A04704" w:rsidRPr="00ED672B" w:rsidDel="00197D3F">
          <w:rPr>
            <w:rFonts w:asciiTheme="minorHAnsi" w:hAnsiTheme="minorHAnsi"/>
            <w:rPrChange w:id="3735" w:author="Erin Stephenson" w:date="2019-03-13T19:33:00Z">
              <w:rPr/>
            </w:rPrChange>
          </w:rPr>
          <w:delText>and there</w:delText>
        </w:r>
        <w:r w:rsidR="0045183A" w:rsidRPr="00ED672B" w:rsidDel="00197D3F">
          <w:rPr>
            <w:rFonts w:asciiTheme="minorHAnsi" w:hAnsiTheme="minorHAnsi"/>
            <w:rPrChange w:id="3736" w:author="Erin Stephenson" w:date="2019-03-13T19:33:00Z">
              <w:rPr/>
            </w:rPrChange>
          </w:rPr>
          <w:delText>for</w:delText>
        </w:r>
        <w:r w:rsidR="00A04704" w:rsidRPr="00ED672B" w:rsidDel="00197D3F">
          <w:rPr>
            <w:rFonts w:asciiTheme="minorHAnsi" w:hAnsiTheme="minorHAnsi"/>
            <w:rPrChange w:id="3737" w:author="Erin Stephenson" w:date="2019-03-13T19:33:00Z">
              <w:rPr/>
            </w:rPrChange>
          </w:rPr>
          <w:delText>e may</w:delText>
        </w:r>
      </w:del>
      <w:ins w:id="3738" w:author="Erin Stephenson" w:date="2019-03-13T21:35:00Z">
        <w:r w:rsidR="00197D3F">
          <w:rPr>
            <w:rFonts w:asciiTheme="minorHAnsi" w:hAnsiTheme="minorHAnsi"/>
          </w:rPr>
          <w:t>might</w:t>
        </w:r>
      </w:ins>
      <w:r w:rsidR="0045183A" w:rsidRPr="00ED672B">
        <w:rPr>
          <w:rFonts w:asciiTheme="minorHAnsi" w:hAnsiTheme="minorHAnsi"/>
          <w:rPrChange w:id="3739" w:author="Erin Stephenson" w:date="2019-03-13T19:33:00Z">
            <w:rPr/>
          </w:rPrChange>
        </w:rPr>
        <w:t xml:space="preserve"> </w:t>
      </w:r>
      <w:r w:rsidR="00F60DC7" w:rsidRPr="00ED672B">
        <w:rPr>
          <w:rFonts w:asciiTheme="minorHAnsi" w:hAnsiTheme="minorHAnsi"/>
          <w:rPrChange w:id="3740" w:author="Erin Stephenson" w:date="2019-03-13T19:33:00Z">
            <w:rPr/>
          </w:rPrChange>
        </w:rPr>
        <w:t xml:space="preserve">be </w:t>
      </w:r>
      <w:ins w:id="3741" w:author="Erin Stephenson" w:date="2019-03-14T12:58:00Z">
        <w:r w:rsidR="00D55200">
          <w:rPr>
            <w:rFonts w:asciiTheme="minorHAnsi" w:hAnsiTheme="minorHAnsi"/>
          </w:rPr>
          <w:t xml:space="preserve">an </w:t>
        </w:r>
      </w:ins>
      <w:r w:rsidR="0045183A" w:rsidRPr="00ED672B">
        <w:rPr>
          <w:rFonts w:asciiTheme="minorHAnsi" w:hAnsiTheme="minorHAnsi"/>
          <w:rPrChange w:id="3742" w:author="Erin Stephenson" w:date="2019-03-13T19:33:00Z">
            <w:rPr/>
          </w:rPrChange>
        </w:rPr>
        <w:t>effective target</w:t>
      </w:r>
      <w:del w:id="3743" w:author="Erin Stephenson" w:date="2019-03-14T12:58:00Z">
        <w:r w:rsidR="0045183A" w:rsidRPr="00ED672B" w:rsidDel="00D55200">
          <w:rPr>
            <w:rFonts w:asciiTheme="minorHAnsi" w:hAnsiTheme="minorHAnsi"/>
            <w:rPrChange w:id="3744" w:author="Erin Stephenson" w:date="2019-03-13T19:33:00Z">
              <w:rPr/>
            </w:rPrChange>
          </w:rPr>
          <w:delText>s</w:delText>
        </w:r>
      </w:del>
      <w:r w:rsidR="00F60DC7" w:rsidRPr="00ED672B">
        <w:rPr>
          <w:rFonts w:asciiTheme="minorHAnsi" w:hAnsiTheme="minorHAnsi"/>
          <w:rPrChange w:id="3745" w:author="Erin Stephenson" w:date="2019-03-13T19:33:00Z">
            <w:rPr/>
          </w:rPrChange>
        </w:rPr>
        <w:t xml:space="preserve"> </w:t>
      </w:r>
      <w:r w:rsidR="00FC02AD" w:rsidRPr="00ED672B">
        <w:rPr>
          <w:rFonts w:asciiTheme="minorHAnsi" w:hAnsiTheme="minorHAnsi"/>
          <w:rPrChange w:id="3746" w:author="Erin Stephenson" w:date="2019-03-13T19:33:00Z">
            <w:rPr/>
          </w:rPrChange>
        </w:rPr>
        <w:t>for weight loss interventions</w:t>
      </w:r>
      <w:ins w:id="3747" w:author="Erin Stephenson" w:date="2019-03-13T21:35:00Z">
        <w:r w:rsidR="00197D3F">
          <w:rPr>
            <w:rFonts w:asciiTheme="minorHAnsi" w:hAnsiTheme="minorHAnsi"/>
          </w:rPr>
          <w:t>.</w:t>
        </w:r>
      </w:ins>
      <w:del w:id="3748" w:author="Erin Stephenson" w:date="2019-03-13T21:35:00Z">
        <w:r w:rsidR="00FC02AD" w:rsidRPr="00ED672B" w:rsidDel="00197D3F">
          <w:rPr>
            <w:rFonts w:asciiTheme="minorHAnsi" w:hAnsiTheme="minorHAnsi"/>
            <w:rPrChange w:id="3749" w:author="Erin Stephenson" w:date="2019-03-13T19:33:00Z">
              <w:rPr/>
            </w:rPrChange>
          </w:rPr>
          <w:delText>, but may come at a cost to organismal lifespan.</w:delText>
        </w:r>
      </w:del>
    </w:p>
    <w:p w14:paraId="03C8A286" w14:textId="4B78F6EF" w:rsidR="007B7AEB" w:rsidRPr="00ED672B" w:rsidRDefault="007B7AEB" w:rsidP="007B7AEB">
      <w:pPr>
        <w:pStyle w:val="Heading1"/>
        <w:rPr>
          <w:rFonts w:asciiTheme="minorHAnsi" w:hAnsiTheme="minorHAnsi"/>
          <w:rPrChange w:id="3750" w:author="Erin Stephenson" w:date="2019-03-13T19:33:00Z">
            <w:rPr/>
          </w:rPrChange>
        </w:rPr>
      </w:pPr>
      <w:r w:rsidRPr="00ED672B">
        <w:rPr>
          <w:rFonts w:asciiTheme="minorHAnsi" w:hAnsiTheme="minorHAnsi"/>
          <w:rPrChange w:id="3751" w:author="Erin Stephenson" w:date="2019-03-13T19:33:00Z">
            <w:rPr/>
          </w:rPrChange>
        </w:rPr>
        <w:t>Acknowledgements</w:t>
      </w:r>
    </w:p>
    <w:p w14:paraId="21B53502" w14:textId="44A5BAF0" w:rsidR="00A40A23" w:rsidRPr="00ED672B" w:rsidRDefault="00A40A23" w:rsidP="00E22913">
      <w:pPr>
        <w:rPr>
          <w:rFonts w:asciiTheme="minorHAnsi" w:hAnsiTheme="minorHAnsi"/>
          <w:rPrChange w:id="3752" w:author="Erin Stephenson" w:date="2019-03-13T19:33:00Z">
            <w:rPr/>
          </w:rPrChange>
        </w:rPr>
      </w:pPr>
      <w:r w:rsidRPr="00ED672B">
        <w:rPr>
          <w:rFonts w:asciiTheme="minorHAnsi" w:hAnsiTheme="minorHAnsi"/>
          <w:rPrChange w:id="3753" w:author="Erin Stephenson" w:date="2019-03-13T19:33:00Z">
            <w:rPr/>
          </w:rPrChange>
        </w:rPr>
        <w:t xml:space="preserve">The authors would like to thank Nathan Qi and Melanie Schmitt of the UM Metabolic Phenotyping Core for assistance with </w:t>
      </w:r>
      <w:r w:rsidR="00451202" w:rsidRPr="00ED672B">
        <w:rPr>
          <w:rFonts w:asciiTheme="minorHAnsi" w:hAnsiTheme="minorHAnsi"/>
          <w:rPrChange w:id="3754" w:author="Erin Stephenson" w:date="2019-03-13T19:33:00Z">
            <w:rPr/>
          </w:rPrChange>
        </w:rPr>
        <w:t>CLAMS studies</w:t>
      </w:r>
      <w:r w:rsidR="00FE087F" w:rsidRPr="00ED672B">
        <w:rPr>
          <w:rFonts w:asciiTheme="minorHAnsi" w:hAnsiTheme="minorHAnsi"/>
          <w:rPrChange w:id="3755" w:author="Erin Stephenson" w:date="2019-03-13T19:33:00Z">
            <w:rPr/>
          </w:rPrChange>
        </w:rPr>
        <w:t xml:space="preserve"> on the muscle </w:t>
      </w:r>
      <w:r w:rsidR="00FE087F" w:rsidRPr="00ED672B">
        <w:rPr>
          <w:rFonts w:asciiTheme="minorHAnsi" w:hAnsiTheme="minorHAnsi"/>
          <w:i/>
          <w:rPrChange w:id="3756" w:author="Erin Stephenson" w:date="2019-03-13T19:33:00Z">
            <w:rPr>
              <w:i/>
            </w:rPr>
          </w:rPrChange>
        </w:rPr>
        <w:t>Tsc1</w:t>
      </w:r>
      <w:r w:rsidR="00FE087F" w:rsidRPr="00ED672B">
        <w:rPr>
          <w:rFonts w:asciiTheme="minorHAnsi" w:hAnsiTheme="minorHAnsi"/>
          <w:rPrChange w:id="3757" w:author="Erin Stephenson" w:date="2019-03-13T19:33:00Z">
            <w:rPr/>
          </w:rPrChange>
        </w:rPr>
        <w:t xml:space="preserve"> knockout mice</w:t>
      </w:r>
      <w:r w:rsidR="00232F5F" w:rsidRPr="00ED672B">
        <w:rPr>
          <w:rFonts w:asciiTheme="minorHAnsi" w:hAnsiTheme="minorHAnsi"/>
          <w:rPrChange w:id="3758" w:author="Erin Stephenson" w:date="2019-03-13T19:33:00Z">
            <w:rPr/>
          </w:rPrChange>
        </w:rPr>
        <w:t xml:space="preserve">.  </w:t>
      </w:r>
      <w:r w:rsidR="00F52887" w:rsidRPr="00ED672B">
        <w:rPr>
          <w:rFonts w:asciiTheme="minorHAnsi" w:hAnsiTheme="minorHAnsi"/>
          <w:rPrChange w:id="3759" w:author="Erin Stephenson" w:date="2019-03-13T19:33:00Z">
            <w:rPr/>
          </w:rPrChange>
        </w:rPr>
        <w:t xml:space="preserve">William Taylor, Caitlin Costelle and Felicia Waller at the UTHSC Molecular Resource Center provided </w:t>
      </w:r>
      <w:r w:rsidR="00D07952" w:rsidRPr="00ED672B">
        <w:rPr>
          <w:rFonts w:asciiTheme="minorHAnsi" w:hAnsiTheme="minorHAnsi"/>
          <w:rPrChange w:id="3760" w:author="Erin Stephenson" w:date="2019-03-13T19:33:00Z">
            <w:rPr/>
          </w:rPrChange>
        </w:rPr>
        <w:t xml:space="preserve">support </w:t>
      </w:r>
      <w:r w:rsidR="007C0FAF" w:rsidRPr="00ED672B">
        <w:rPr>
          <w:rFonts w:asciiTheme="minorHAnsi" w:hAnsiTheme="minorHAnsi"/>
          <w:rPrChange w:id="3761" w:author="Erin Stephenson" w:date="2019-03-13T19:33:00Z">
            <w:rPr/>
          </w:rPrChange>
        </w:rPr>
        <w:t>for</w:t>
      </w:r>
      <w:r w:rsidR="00F52887" w:rsidRPr="00ED672B">
        <w:rPr>
          <w:rFonts w:asciiTheme="minorHAnsi" w:hAnsiTheme="minorHAnsi"/>
          <w:rPrChange w:id="3762" w:author="Erin Stephenson" w:date="2019-03-13T19:33:00Z">
            <w:rPr/>
          </w:rPrChange>
        </w:rPr>
        <w:t xml:space="preserve"> the transcriptomic studies.  </w:t>
      </w:r>
      <w:r w:rsidR="00232F5F" w:rsidRPr="00ED672B">
        <w:rPr>
          <w:rFonts w:asciiTheme="minorHAnsi" w:hAnsiTheme="minorHAnsi"/>
          <w:rPrChange w:id="3763" w:author="Erin Stephenson" w:date="2019-03-13T19:33:00Z">
            <w:rPr/>
          </w:rPrChange>
        </w:rPr>
        <w:t xml:space="preserve">We would also like to thank the </w:t>
      </w:r>
      <w:r w:rsidR="00B10A19" w:rsidRPr="00ED672B">
        <w:rPr>
          <w:rFonts w:asciiTheme="minorHAnsi" w:hAnsiTheme="minorHAnsi"/>
          <w:rPrChange w:id="3764" w:author="Erin Stephenson" w:date="2019-03-13T19:33:00Z">
            <w:rPr/>
          </w:rPrChange>
        </w:rPr>
        <w:t xml:space="preserve">other </w:t>
      </w:r>
      <w:r w:rsidR="00232F5F" w:rsidRPr="00ED672B">
        <w:rPr>
          <w:rFonts w:asciiTheme="minorHAnsi" w:hAnsiTheme="minorHAnsi"/>
          <w:rPrChange w:id="3765" w:author="Erin Stephenson" w:date="2019-03-13T19:33:00Z">
            <w:rPr/>
          </w:rPrChange>
        </w:rPr>
        <w:t>members of the Bridges</w:t>
      </w:r>
      <w:r w:rsidR="00D07952" w:rsidRPr="00ED672B">
        <w:rPr>
          <w:rFonts w:asciiTheme="minorHAnsi" w:hAnsiTheme="minorHAnsi"/>
          <w:rPrChange w:id="3766" w:author="Erin Stephenson" w:date="2019-03-13T19:33:00Z">
            <w:rPr/>
          </w:rPrChange>
        </w:rPr>
        <w:t xml:space="preserve">, </w:t>
      </w:r>
      <w:r w:rsidR="00CE66CE" w:rsidRPr="00ED672B">
        <w:rPr>
          <w:rFonts w:asciiTheme="minorHAnsi" w:hAnsiTheme="minorHAnsi"/>
          <w:rPrChange w:id="3767" w:author="Erin Stephenson" w:date="2019-03-13T19:33:00Z">
            <w:rPr/>
          </w:rPrChange>
        </w:rPr>
        <w:t>Han,</w:t>
      </w:r>
      <w:r w:rsidR="00232F5F" w:rsidRPr="00ED672B">
        <w:rPr>
          <w:rFonts w:asciiTheme="minorHAnsi" w:hAnsiTheme="minorHAnsi"/>
          <w:rPrChange w:id="3768" w:author="Erin Stephenson" w:date="2019-03-13T19:33:00Z">
            <w:rPr/>
          </w:rPrChange>
        </w:rPr>
        <w:t xml:space="preserve"> and Saltiel laboratories for helpful discussions regarding this project.  </w:t>
      </w:r>
    </w:p>
    <w:p w14:paraId="26534A21" w14:textId="77777777" w:rsidR="00232F5F" w:rsidRPr="00ED672B" w:rsidRDefault="00232F5F" w:rsidP="00E22913">
      <w:pPr>
        <w:rPr>
          <w:rFonts w:asciiTheme="minorHAnsi" w:hAnsiTheme="minorHAnsi"/>
          <w:rPrChange w:id="3769" w:author="Erin Stephenson" w:date="2019-03-13T19:33:00Z">
            <w:rPr/>
          </w:rPrChange>
        </w:rPr>
      </w:pPr>
    </w:p>
    <w:p w14:paraId="6ECD3749" w14:textId="577A0B00" w:rsidR="00C913F9" w:rsidRPr="00ED672B" w:rsidRDefault="007B7AEB" w:rsidP="00C913F9">
      <w:pPr>
        <w:rPr>
          <w:rFonts w:asciiTheme="minorHAnsi" w:hAnsiTheme="minorHAnsi"/>
          <w:iCs/>
          <w:rPrChange w:id="3770" w:author="Erin Stephenson" w:date="2019-03-13T19:33:00Z">
            <w:rPr>
              <w:iCs/>
            </w:rPr>
          </w:rPrChange>
        </w:rPr>
      </w:pPr>
      <w:r w:rsidRPr="00ED672B">
        <w:rPr>
          <w:rFonts w:asciiTheme="minorHAnsi" w:hAnsiTheme="minorHAnsi"/>
          <w:rPrChange w:id="3771" w:author="Erin Stephenson" w:date="2019-03-13T19:33:00Z">
            <w:rPr/>
          </w:rPrChange>
        </w:rPr>
        <w:t>This work was support</w:t>
      </w:r>
      <w:r w:rsidR="00E22913" w:rsidRPr="00ED672B">
        <w:rPr>
          <w:rFonts w:asciiTheme="minorHAnsi" w:hAnsiTheme="minorHAnsi"/>
          <w:rPrChange w:id="3772" w:author="Erin Stephenson" w:date="2019-03-13T19:33:00Z">
            <w:rPr/>
          </w:rPrChange>
        </w:rPr>
        <w:t xml:space="preserve">ed by Le Bonheur Grant </w:t>
      </w:r>
      <w:r w:rsidR="001E0A5E" w:rsidRPr="00ED672B">
        <w:rPr>
          <w:rFonts w:asciiTheme="minorHAnsi" w:hAnsiTheme="minorHAnsi"/>
          <w:rPrChange w:id="3773" w:author="Erin Stephenson" w:date="2019-03-13T19:33:00Z">
            <w:rPr/>
          </w:rPrChange>
        </w:rPr>
        <w:t>650700</w:t>
      </w:r>
      <w:r w:rsidR="00740A10" w:rsidRPr="00ED672B">
        <w:rPr>
          <w:rFonts w:asciiTheme="minorHAnsi" w:hAnsiTheme="minorHAnsi"/>
          <w:rPrChange w:id="3774" w:author="Erin Stephenson" w:date="2019-03-13T19:33:00Z">
            <w:rPr/>
          </w:rPrChange>
        </w:rPr>
        <w:t xml:space="preserve"> (DB), </w:t>
      </w:r>
      <w:r w:rsidRPr="00ED672B">
        <w:rPr>
          <w:rFonts w:asciiTheme="minorHAnsi" w:hAnsiTheme="minorHAnsi"/>
          <w:rPrChange w:id="3775" w:author="Erin Stephenson" w:date="2019-03-13T19:33:00Z">
            <w:rPr/>
          </w:rPrChange>
        </w:rPr>
        <w:t xml:space="preserve">NIH </w:t>
      </w:r>
      <w:r w:rsidR="001E0A5E" w:rsidRPr="00ED672B">
        <w:rPr>
          <w:rFonts w:asciiTheme="minorHAnsi" w:hAnsiTheme="minorHAnsi"/>
          <w:rPrChange w:id="3776" w:author="Erin Stephenson" w:date="2019-03-13T19:33:00Z">
            <w:rPr/>
          </w:rPrChange>
        </w:rPr>
        <w:t xml:space="preserve">Grants </w:t>
      </w:r>
      <w:r w:rsidR="00E22913" w:rsidRPr="00ED672B">
        <w:rPr>
          <w:rFonts w:asciiTheme="minorHAnsi" w:hAnsiTheme="minorHAnsi"/>
          <w:rPrChange w:id="3777" w:author="Erin Stephenson" w:date="2019-03-13T19:33:00Z">
            <w:rPr/>
          </w:rPrChange>
        </w:rPr>
        <w:t>DK10</w:t>
      </w:r>
      <w:r w:rsidR="00123A01" w:rsidRPr="00ED672B">
        <w:rPr>
          <w:rFonts w:asciiTheme="minorHAnsi" w:hAnsiTheme="minorHAnsi"/>
          <w:rPrChange w:id="3778" w:author="Erin Stephenson" w:date="2019-03-13T19:33:00Z">
            <w:rPr/>
          </w:rPrChange>
        </w:rPr>
        <w:t>7535</w:t>
      </w:r>
      <w:r w:rsidR="001E0A5E" w:rsidRPr="00ED672B">
        <w:rPr>
          <w:rFonts w:asciiTheme="minorHAnsi" w:hAnsiTheme="minorHAnsi"/>
          <w:rPrChange w:id="3779" w:author="Erin Stephenson" w:date="2019-03-13T19:33:00Z">
            <w:rPr/>
          </w:rPrChange>
        </w:rPr>
        <w:t xml:space="preserve"> (DB), </w:t>
      </w:r>
      <w:commentRangeStart w:id="3780"/>
      <w:r w:rsidR="001E0A5E" w:rsidRPr="00ED672B">
        <w:rPr>
          <w:rFonts w:asciiTheme="minorHAnsi" w:hAnsiTheme="minorHAnsi"/>
          <w:rPrChange w:id="3781" w:author="Erin Stephenson" w:date="2019-03-13T19:33:00Z">
            <w:rPr/>
          </w:rPrChange>
        </w:rPr>
        <w:t xml:space="preserve">XXXX </w:t>
      </w:r>
      <w:commentRangeEnd w:id="3780"/>
      <w:r w:rsidR="00E22913" w:rsidRPr="00ED672B">
        <w:rPr>
          <w:rStyle w:val="CommentReference"/>
          <w:rFonts w:asciiTheme="minorHAnsi" w:hAnsiTheme="minorHAnsi"/>
          <w:rPrChange w:id="3782" w:author="Erin Stephenson" w:date="2019-03-13T19:33:00Z">
            <w:rPr>
              <w:rStyle w:val="CommentReference"/>
            </w:rPr>
          </w:rPrChange>
        </w:rPr>
        <w:commentReference w:id="3780"/>
      </w:r>
      <w:r w:rsidR="001E0A5E" w:rsidRPr="00ED672B">
        <w:rPr>
          <w:rFonts w:asciiTheme="minorHAnsi" w:hAnsiTheme="minorHAnsi"/>
          <w:rPrChange w:id="3783" w:author="Erin Stephenson" w:date="2019-03-13T19:33:00Z">
            <w:rPr/>
          </w:rPrChange>
        </w:rPr>
        <w:t xml:space="preserve">(ARS), funds from the Memphis Research Consortium </w:t>
      </w:r>
      <w:r w:rsidRPr="00ED672B">
        <w:rPr>
          <w:rFonts w:asciiTheme="minorHAnsi" w:hAnsiTheme="minorHAnsi"/>
          <w:rPrChange w:id="3784" w:author="Erin Stephenson" w:date="2019-03-13T19:33:00Z">
            <w:rPr/>
          </w:rPrChange>
        </w:rPr>
        <w:t>(DB</w:t>
      </w:r>
      <w:r w:rsidR="002D3D11" w:rsidRPr="00ED672B">
        <w:rPr>
          <w:rFonts w:asciiTheme="minorHAnsi" w:hAnsiTheme="minorHAnsi"/>
          <w:rPrChange w:id="3785" w:author="Erin Stephenson" w:date="2019-03-13T19:33:00Z">
            <w:rPr/>
          </w:rPrChange>
        </w:rPr>
        <w:t xml:space="preserve"> and JCH</w:t>
      </w:r>
      <w:r w:rsidRPr="00ED672B">
        <w:rPr>
          <w:rFonts w:asciiTheme="minorHAnsi" w:hAnsiTheme="minorHAnsi"/>
          <w:rPrChange w:id="3786" w:author="Erin Stephenson" w:date="2019-03-13T19:33:00Z">
            <w:rPr/>
          </w:rPrChange>
        </w:rPr>
        <w:t>)</w:t>
      </w:r>
      <w:r w:rsidR="001E0A5E" w:rsidRPr="00ED672B">
        <w:rPr>
          <w:rFonts w:asciiTheme="minorHAnsi" w:hAnsiTheme="minorHAnsi"/>
          <w:rPrChange w:id="3787" w:author="Erin Stephenson" w:date="2019-03-13T19:33:00Z">
            <w:rPr/>
          </w:rPrChange>
        </w:rPr>
        <w:t xml:space="preserve">, </w:t>
      </w:r>
      <w:r w:rsidR="00E22913" w:rsidRPr="00ED672B">
        <w:rPr>
          <w:rFonts w:asciiTheme="minorHAnsi" w:hAnsiTheme="minorHAnsi"/>
          <w:rPrChange w:id="3788" w:author="Erin Stephenson" w:date="2019-03-13T19:33:00Z">
            <w:rPr/>
          </w:rPrChange>
        </w:rPr>
        <w:t xml:space="preserve">the Center for Integrative and Translational Genetics (DB) </w:t>
      </w:r>
      <w:r w:rsidR="001E0A5E" w:rsidRPr="00ED672B">
        <w:rPr>
          <w:rFonts w:asciiTheme="minorHAnsi" w:hAnsiTheme="minorHAnsi"/>
          <w:rPrChange w:id="3789" w:author="Erin Stephenson" w:date="2019-03-13T19:33:00Z">
            <w:rPr/>
          </w:rPrChange>
        </w:rPr>
        <w:t xml:space="preserve">and the UTHSC Department of Physiology Qiugley Award (IH).  </w:t>
      </w:r>
      <w:r w:rsidR="00E22913" w:rsidRPr="00ED672B">
        <w:rPr>
          <w:rFonts w:asciiTheme="minorHAnsi" w:hAnsiTheme="minorHAnsi"/>
          <w:iCs/>
          <w:rPrChange w:id="3790" w:author="Erin Stephenson" w:date="2019-03-13T19:33:00Z">
            <w:rPr>
              <w:iCs/>
            </w:rPr>
          </w:rPrChange>
        </w:rPr>
        <w:t xml:space="preserve">This work </w:t>
      </w:r>
      <w:r w:rsidR="002E45D2" w:rsidRPr="00ED672B">
        <w:rPr>
          <w:rFonts w:asciiTheme="minorHAnsi" w:hAnsiTheme="minorHAnsi"/>
          <w:iCs/>
          <w:rPrChange w:id="3791" w:author="Erin Stephenson" w:date="2019-03-13T19:33:00Z">
            <w:rPr>
              <w:iCs/>
            </w:rPr>
          </w:rPrChange>
        </w:rPr>
        <w:t xml:space="preserve">also </w:t>
      </w:r>
      <w:r w:rsidR="00E22913" w:rsidRPr="00ED672B">
        <w:rPr>
          <w:rFonts w:asciiTheme="minorHAnsi" w:hAnsiTheme="minorHAnsi"/>
          <w:iCs/>
          <w:rPrChange w:id="3792" w:author="Erin Stephenson" w:date="2019-03-13T19:33:00Z">
            <w:rPr>
              <w:iCs/>
            </w:rPr>
          </w:rPrChange>
        </w:rPr>
        <w:t xml:space="preserve">utilized Core Services supported by </w:t>
      </w:r>
      <w:r w:rsidR="00C913F9" w:rsidRPr="00ED672B">
        <w:rPr>
          <w:rFonts w:asciiTheme="minorHAnsi" w:hAnsiTheme="minorHAnsi"/>
          <w:iCs/>
          <w:rPrChange w:id="3793" w:author="Erin Stephenson" w:date="2019-03-13T19:33:00Z">
            <w:rPr>
              <w:iCs/>
            </w:rPr>
          </w:rPrChange>
        </w:rPr>
        <w:t xml:space="preserve">NIH </w:t>
      </w:r>
      <w:r w:rsidR="00E22913" w:rsidRPr="00ED672B">
        <w:rPr>
          <w:rFonts w:asciiTheme="minorHAnsi" w:hAnsiTheme="minorHAnsi"/>
          <w:iCs/>
          <w:rPrChange w:id="3794" w:author="Erin Stephenson" w:date="2019-03-13T19:33:00Z">
            <w:rPr>
              <w:iCs/>
            </w:rPr>
          </w:rPrChange>
        </w:rPr>
        <w:t>grant</w:t>
      </w:r>
      <w:r w:rsidR="00352D83" w:rsidRPr="00ED672B">
        <w:rPr>
          <w:rFonts w:asciiTheme="minorHAnsi" w:hAnsiTheme="minorHAnsi"/>
          <w:iCs/>
          <w:rPrChange w:id="3795" w:author="Erin Stephenson" w:date="2019-03-13T19:33:00Z">
            <w:rPr>
              <w:iCs/>
            </w:rPr>
          </w:rPrChange>
        </w:rPr>
        <w:t>s</w:t>
      </w:r>
      <w:r w:rsidR="00E22913" w:rsidRPr="00ED672B">
        <w:rPr>
          <w:rFonts w:asciiTheme="minorHAnsi" w:hAnsiTheme="minorHAnsi"/>
          <w:iCs/>
          <w:rPrChange w:id="3796" w:author="Erin Stephenson" w:date="2019-03-13T19:33:00Z">
            <w:rPr>
              <w:iCs/>
            </w:rPr>
          </w:rPrChange>
        </w:rPr>
        <w:t xml:space="preserve"> DK089503</w:t>
      </w:r>
      <w:r w:rsidR="00352D83" w:rsidRPr="00ED672B">
        <w:rPr>
          <w:rFonts w:asciiTheme="minorHAnsi" w:hAnsiTheme="minorHAnsi"/>
          <w:iCs/>
          <w:rPrChange w:id="3797" w:author="Erin Stephenson" w:date="2019-03-13T19:33:00Z">
            <w:rPr>
              <w:iCs/>
            </w:rPr>
          </w:rPrChange>
        </w:rPr>
        <w:t>, DK110768, and AR069620</w:t>
      </w:r>
      <w:r w:rsidR="00E22913" w:rsidRPr="00ED672B">
        <w:rPr>
          <w:rFonts w:asciiTheme="minorHAnsi" w:hAnsiTheme="minorHAnsi"/>
          <w:iCs/>
          <w:rPrChange w:id="3798" w:author="Erin Stephenson" w:date="2019-03-13T19:33:00Z">
            <w:rPr>
              <w:iCs/>
            </w:rPr>
          </w:rPrChange>
        </w:rPr>
        <w:t xml:space="preserve"> </w:t>
      </w:r>
      <w:r w:rsidR="00C913F9" w:rsidRPr="00ED672B">
        <w:rPr>
          <w:rFonts w:asciiTheme="minorHAnsi" w:hAnsiTheme="minorHAnsi"/>
          <w:iCs/>
          <w:rPrChange w:id="3799" w:author="Erin Stephenson" w:date="2019-03-13T19:33:00Z">
            <w:rPr>
              <w:iCs/>
            </w:rPr>
          </w:rPrChange>
        </w:rPr>
        <w:t>to the University of Michigan.</w:t>
      </w:r>
    </w:p>
    <w:p w14:paraId="18186392" w14:textId="022B818B" w:rsidR="007B624A" w:rsidRPr="00ED672B" w:rsidRDefault="007B624A" w:rsidP="00A40A23">
      <w:pPr>
        <w:pStyle w:val="Heading1"/>
        <w:rPr>
          <w:rFonts w:asciiTheme="minorHAnsi" w:hAnsiTheme="minorHAnsi"/>
          <w:rPrChange w:id="3800" w:author="Erin Stephenson" w:date="2019-03-13T19:33:00Z">
            <w:rPr/>
          </w:rPrChange>
        </w:rPr>
      </w:pPr>
      <w:r w:rsidRPr="00ED672B">
        <w:rPr>
          <w:rFonts w:asciiTheme="minorHAnsi" w:hAnsiTheme="minorHAnsi"/>
          <w:rPrChange w:id="3801" w:author="Erin Stephenson" w:date="2019-03-13T19:33:00Z">
            <w:rPr/>
          </w:rPrChange>
        </w:rPr>
        <w:t>References</w:t>
      </w:r>
    </w:p>
    <w:p w14:paraId="028C5CC3" w14:textId="345ACF5F" w:rsidR="004C0A6E" w:rsidRPr="004C0A6E" w:rsidRDefault="00871236" w:rsidP="004C0A6E">
      <w:pPr>
        <w:widowControl w:val="0"/>
        <w:autoSpaceDE w:val="0"/>
        <w:autoSpaceDN w:val="0"/>
        <w:adjustRightInd w:val="0"/>
        <w:spacing w:before="100" w:after="100"/>
        <w:ind w:left="640" w:hanging="640"/>
        <w:rPr>
          <w:rFonts w:ascii="Garamond" w:hAnsi="Garamond"/>
          <w:noProof/>
        </w:rPr>
      </w:pPr>
      <w:r w:rsidRPr="00ED672B">
        <w:rPr>
          <w:rFonts w:asciiTheme="minorHAnsi" w:hAnsiTheme="minorHAnsi"/>
          <w:rPrChange w:id="3802" w:author="Erin Stephenson" w:date="2019-03-13T19:33:00Z">
            <w:rPr/>
          </w:rPrChange>
        </w:rPr>
        <w:fldChar w:fldCharType="begin" w:fldLock="1"/>
      </w:r>
      <w:r w:rsidRPr="00ED672B">
        <w:rPr>
          <w:rFonts w:asciiTheme="minorHAnsi" w:hAnsiTheme="minorHAnsi"/>
          <w:rPrChange w:id="3803" w:author="Erin Stephenson" w:date="2019-03-13T19:33:00Z">
            <w:rPr/>
          </w:rPrChange>
        </w:rPr>
        <w:instrText xml:space="preserve">ADDIN Mendeley Bibliography CSL_BIBLIOGRAPHY </w:instrText>
      </w:r>
      <w:r w:rsidRPr="00ED672B">
        <w:rPr>
          <w:rFonts w:asciiTheme="minorHAnsi" w:hAnsiTheme="minorHAnsi"/>
          <w:rPrChange w:id="3804" w:author="Erin Stephenson" w:date="2019-03-13T19:33:00Z">
            <w:rPr/>
          </w:rPrChange>
        </w:rPr>
        <w:fldChar w:fldCharType="separate"/>
      </w:r>
      <w:r w:rsidR="004C0A6E" w:rsidRPr="004C0A6E">
        <w:rPr>
          <w:rFonts w:ascii="Garamond" w:hAnsi="Garamond"/>
          <w:noProof/>
        </w:rPr>
        <w:t>[1]</w:t>
      </w:r>
      <w:r w:rsidR="004C0A6E" w:rsidRPr="004C0A6E">
        <w:rPr>
          <w:rFonts w:ascii="Garamond" w:hAnsi="Garamond"/>
          <w:noProof/>
        </w:rPr>
        <w:tab/>
        <w:t>World Health Organization., 2013. Obesity and Overweight. http://www.who.int/mediacentre/factsheets/fs311/en/.</w:t>
      </w:r>
    </w:p>
    <w:p w14:paraId="5DCF452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w:t>
      </w:r>
      <w:r w:rsidRPr="004C0A6E">
        <w:rPr>
          <w:rFonts w:ascii="Garamond" w:hAnsi="Garamond"/>
          <w:noProof/>
        </w:rPr>
        <w:tab/>
        <w:t xml:space="preserve">Leibel, R.L., Hirsch, J., 1984. Diminished energy requirements in reduced-obese </w:t>
      </w:r>
      <w:r w:rsidRPr="004C0A6E">
        <w:rPr>
          <w:rFonts w:ascii="Garamond" w:hAnsi="Garamond"/>
          <w:noProof/>
        </w:rPr>
        <w:lastRenderedPageBreak/>
        <w:t>patients. Metabolism 33(2): 164–70, Doi: 10.1016/0026-0495(84)90130-6.</w:t>
      </w:r>
    </w:p>
    <w:p w14:paraId="739C0E3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w:t>
      </w:r>
      <w:r w:rsidRPr="004C0A6E">
        <w:rPr>
          <w:rFonts w:ascii="Garamond" w:hAnsi="Garamond"/>
          <w:noProof/>
        </w:rPr>
        <w:tab/>
        <w:t>Leibel, R.L., Rosenbaum, M., Hirsch, J., Eibel, R.U.L.L., Osenbaum, M.I.R., Leibel, R.L., et al., 1995. Changes in energy expenditure resulting from altered body weight. The New England Journal of Medicine 332(10): 621–8, Doi: 10.1056/NEJM199503093321001.</w:t>
      </w:r>
    </w:p>
    <w:p w14:paraId="44D9E477"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w:t>
      </w:r>
      <w:r w:rsidRPr="004C0A6E">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761E8191"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w:t>
      </w:r>
      <w:r w:rsidRPr="004C0A6E">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0B5D9DC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w:t>
      </w:r>
      <w:r w:rsidRPr="004C0A6E">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217B7A58"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w:t>
      </w:r>
      <w:r w:rsidRPr="004C0A6E">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191156A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8]</w:t>
      </w:r>
      <w:r w:rsidRPr="004C0A6E">
        <w:rPr>
          <w:rFonts w:ascii="Garamond" w:hAnsi="Garamond"/>
          <w:noProof/>
        </w:rPr>
        <w:tab/>
        <w:t>Tran, C.M., Mukherjee, S., Ye, L., Frederick, D.W., Kissig, M., Davis, J.G., et al., 2016. Rapamycin blocks induction of the thermogenic program in white adipose tissue. Diabetes 65(April 2015): 1–35, Doi: 10.2337/db15-0502.</w:t>
      </w:r>
    </w:p>
    <w:p w14:paraId="49358ECB"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9]</w:t>
      </w:r>
      <w:r w:rsidRPr="004C0A6E">
        <w:rPr>
          <w:rFonts w:ascii="Garamond" w:hAnsi="Garamond"/>
          <w:noProof/>
        </w:rPr>
        <w:tab/>
        <w:t>Efeyan, A., Comb, W.C., Sabatini, D.M., 2015. Nutrient-sensing mechanisms and pathways. Nature 517(7534): 302–10, Doi: 10.1038/nature14190.</w:t>
      </w:r>
    </w:p>
    <w:p w14:paraId="26B3EAF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0]</w:t>
      </w:r>
      <w:r w:rsidRPr="004C0A6E">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5F4920A7"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1]</w:t>
      </w:r>
      <w:r w:rsidRPr="004C0A6E">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13767F3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2]</w:t>
      </w:r>
      <w:r w:rsidRPr="004C0A6E">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3FBEF1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3]</w:t>
      </w:r>
      <w:r w:rsidRPr="004C0A6E">
        <w:rPr>
          <w:rFonts w:ascii="Garamond" w:hAnsi="Garamond"/>
          <w:noProof/>
        </w:rPr>
        <w:tab/>
        <w:t>Lu, B., Bridges, D., Yang, Y., Fisher, K., Cheng, A., Chang, L., et al., 2014. Metabolic crosstalk: molecular links between glycogen and lipid metabolism in obesity. Diabetes 63(9): 2935–48, Doi: 10.2337/db13-1531.</w:t>
      </w:r>
    </w:p>
    <w:p w14:paraId="331064CE"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4]</w:t>
      </w:r>
      <w:r w:rsidRPr="004C0A6E">
        <w:rPr>
          <w:rFonts w:ascii="Garamond" w:hAnsi="Garamond"/>
          <w:noProof/>
        </w:rPr>
        <w:tab/>
        <w:t>Zhang, H.H., Huang, J., Düvel, K., Boback, B., Wu, S., Squillace, R.M., et al., 2009. Insulin stimulates adipogenesis through the Akt-TSC2-mTORC1 pathway. PloS One 4(7): e6189, Doi: 10.1371/journal.pone.0006189.</w:t>
      </w:r>
    </w:p>
    <w:p w14:paraId="16F7FAB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5]</w:t>
      </w:r>
      <w:r w:rsidRPr="004C0A6E">
        <w:rPr>
          <w:rFonts w:ascii="Garamond" w:hAnsi="Garamond"/>
          <w:noProof/>
        </w:rPr>
        <w:tab/>
        <w:t>Hatfield, I., Harvey, I., Yates, E.R., Redd, J.R., Reiter, L.T., Bridges, D., 2015. The role of TORC1 in muscle development in Drosophila. Scientific Reports 5: 9676, Doi: 10.1038/srep09676.</w:t>
      </w:r>
    </w:p>
    <w:p w14:paraId="4259398F"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lastRenderedPageBreak/>
        <w:t>[16]</w:t>
      </w:r>
      <w:r w:rsidRPr="004C0A6E">
        <w:rPr>
          <w:rFonts w:ascii="Garamond" w:hAnsi="Garamond"/>
          <w:noProof/>
        </w:rPr>
        <w:tab/>
        <w:t>Erbay, E., Chen, J., 2001. The mammalian target of rapamycin regulates C2C12 myogenesis via a kinase-independent mechanism. The Journal of Biological Chemistry 276(39): 36079–82, Doi: 10.1074/jbc.C100406200.</w:t>
      </w:r>
    </w:p>
    <w:p w14:paraId="7401F3F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7]</w:t>
      </w:r>
      <w:r w:rsidRPr="004C0A6E">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09F8725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8]</w:t>
      </w:r>
      <w:r w:rsidRPr="004C0A6E">
        <w:rPr>
          <w:rFonts w:ascii="Garamond" w:hAnsi="Garamond"/>
          <w:noProof/>
        </w:rPr>
        <w:tab/>
        <w:t>DeFronzo, R.A., Ferrannini, E., Sato, Y., Felig, P., Wahren, J., 1981. Synergistic interaction between exercise and insulin on peripheral glucose uptake. The Journal of Clinical Investigation 68(6): 1468–74.</w:t>
      </w:r>
    </w:p>
    <w:p w14:paraId="1B465A61"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9]</w:t>
      </w:r>
      <w:r w:rsidRPr="004C0A6E">
        <w:rPr>
          <w:rFonts w:ascii="Garamond" w:hAnsi="Garamond"/>
          <w:noProof/>
        </w:rPr>
        <w:tab/>
        <w:t>Rolfe, D.F., Brown, G.C., 1997. Cellular energy utilization and molecular origin of standard metabolic rate in mammals. Physiological Reviews 77(3): 731–58.</w:t>
      </w:r>
    </w:p>
    <w:p w14:paraId="7506039E"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0]</w:t>
      </w:r>
      <w:r w:rsidRPr="004C0A6E">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02C5B01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1]</w:t>
      </w:r>
      <w:r w:rsidRPr="004C0A6E">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75007D2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2]</w:t>
      </w:r>
      <w:r w:rsidRPr="004C0A6E">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2ECD259F"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3]</w:t>
      </w:r>
      <w:r w:rsidRPr="004C0A6E">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0F290C06"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4]</w:t>
      </w:r>
      <w:r w:rsidRPr="004C0A6E">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4BEEBB1"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5]</w:t>
      </w:r>
      <w:r w:rsidRPr="004C0A6E">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1B64B0E8"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6]</w:t>
      </w:r>
      <w:r w:rsidRPr="004C0A6E">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00E3725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7]</w:t>
      </w:r>
      <w:r w:rsidRPr="004C0A6E">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30A59CE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8]</w:t>
      </w:r>
      <w:r w:rsidRPr="004C0A6E">
        <w:rPr>
          <w:rFonts w:ascii="Garamond" w:hAnsi="Garamond"/>
          <w:noProof/>
        </w:rPr>
        <w:tab/>
        <w:t xml:space="preserve">Bjedov, I., Toivonen, J.M., Kerr, F., Slack, C., Jacobson, J., Foley, A., et al., 2010. Mechanisms of life span extension by rapamycin in the fruit fly Drosophila </w:t>
      </w:r>
      <w:r w:rsidRPr="004C0A6E">
        <w:rPr>
          <w:rFonts w:ascii="Garamond" w:hAnsi="Garamond"/>
          <w:noProof/>
        </w:rPr>
        <w:lastRenderedPageBreak/>
        <w:t>melanogaster. Cell Metabolism 11(1): 35–46, Doi: 10.1016/j.cmet.2009.11.010.</w:t>
      </w:r>
    </w:p>
    <w:p w14:paraId="5C8190C7"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9]</w:t>
      </w:r>
      <w:r w:rsidRPr="004C0A6E">
        <w:rPr>
          <w:rFonts w:ascii="Garamond" w:hAnsi="Garamond"/>
          <w:noProof/>
        </w:rPr>
        <w:tab/>
        <w:t>Harrison, D.E., Strong, R., Sharp, Z.D., Nelson, J.F., Astle, C.M., Flurkey, K., et al., 2009. Rapamycin fed late in life extends lifespan in genetically heterogeneous mice. Nature 460(7253): 392–5, Doi: 10.1038/nature08221.</w:t>
      </w:r>
    </w:p>
    <w:p w14:paraId="719C0A7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0]</w:t>
      </w:r>
      <w:r w:rsidRPr="004C0A6E">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0A4AED4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1]</w:t>
      </w:r>
      <w:r w:rsidRPr="004C0A6E">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777E439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2]</w:t>
      </w:r>
      <w:r w:rsidRPr="004C0A6E">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41F2EC0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3]</w:t>
      </w:r>
      <w:r w:rsidRPr="004C0A6E">
        <w:rPr>
          <w:rFonts w:ascii="Garamond" w:hAnsi="Garamond"/>
          <w:noProof/>
        </w:rPr>
        <w:tab/>
        <w:t>Sasaki, H., Kasagi, F., Yamada, M., Fujita, S., 2007. Grip strength predicts cause-specific mortality in middle-aged and elderly persons. The American Journal of Medicine 120(4): 337–42, Doi: 10.1016/j.amjmed.2006.04.018.</w:t>
      </w:r>
    </w:p>
    <w:p w14:paraId="1F5617DF"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4]</w:t>
      </w:r>
      <w:r w:rsidRPr="004C0A6E">
        <w:rPr>
          <w:rFonts w:ascii="Garamond" w:hAnsi="Garamond"/>
          <w:noProof/>
        </w:rPr>
        <w:tab/>
        <w:t>Gale, C.R., Martyn, C.N., Cooper, C., Sayer, A.A., 2007. Grip strength, body composition, and mortality. International Journal of Epidemiology 36(1): 228–35, Doi: 10.1093/ije/dyl224.</w:t>
      </w:r>
    </w:p>
    <w:p w14:paraId="44DE907E"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5]</w:t>
      </w:r>
      <w:r w:rsidRPr="004C0A6E">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959FA61"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6]</w:t>
      </w:r>
      <w:r w:rsidRPr="004C0A6E">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BE7357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7]</w:t>
      </w:r>
      <w:r w:rsidRPr="004C0A6E">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FFA714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8]</w:t>
      </w:r>
      <w:r w:rsidRPr="004C0A6E">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75D90F1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9]</w:t>
      </w:r>
      <w:r w:rsidRPr="004C0A6E">
        <w:rPr>
          <w:rFonts w:ascii="Garamond" w:hAnsi="Garamond"/>
          <w:noProof/>
        </w:rPr>
        <w:tab/>
        <w:t>Fujita, S., Dreyer, H.C., Drummond, M.J., Glynn, E.L., Cadenas, J.G., Yoshizawa, F., et al., 2007. Nutrient signalling in the regulation of human muscle protein synthesis. The Journal of Physiology 582(Pt 2): 813–23, Doi: 10.1113/jphysiol.2007.134593.</w:t>
      </w:r>
    </w:p>
    <w:p w14:paraId="232555F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0]</w:t>
      </w:r>
      <w:r w:rsidRPr="004C0A6E">
        <w:rPr>
          <w:rFonts w:ascii="Garamond" w:hAnsi="Garamond"/>
          <w:noProof/>
        </w:rPr>
        <w:tab/>
        <w:t>Cuthbertson, D., Smith, K., Babraj, J., Leese, G., Waddell, T., Atherton, P., et al., 2005. Anabolic signaling deficits underlie amino acid resistance of wasting, aging muscle. The FASEB Journal</w:t>
      </w:r>
      <w:r w:rsidRPr="004C0A6E">
        <w:rPr>
          <w:noProof/>
        </w:rPr>
        <w:t> </w:t>
      </w:r>
      <w:r w:rsidRPr="004C0A6E">
        <w:rPr>
          <w:rFonts w:ascii="Garamond" w:hAnsi="Garamond"/>
          <w:noProof/>
        </w:rPr>
        <w:t>: Official Publication of the Federation of American Societies for Experimental Biology 19(3): 422–4, Doi: 10.1096/fj.04-2640fje.</w:t>
      </w:r>
    </w:p>
    <w:p w14:paraId="6A5F2EB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1]</w:t>
      </w:r>
      <w:r w:rsidRPr="004C0A6E">
        <w:rPr>
          <w:rFonts w:ascii="Garamond" w:hAnsi="Garamond"/>
          <w:noProof/>
        </w:rPr>
        <w:tab/>
        <w:t xml:space="preserve">Tschöp, M.H., Speakman, J.R., Arch, J.R.S., Auwerx, J., Brüning, J.C.C., Chan, L., et </w:t>
      </w:r>
      <w:r w:rsidRPr="004C0A6E">
        <w:rPr>
          <w:rFonts w:ascii="Garamond" w:hAnsi="Garamond"/>
          <w:noProof/>
        </w:rPr>
        <w:lastRenderedPageBreak/>
        <w:t>al., 2011. A guide to analysis of mouse energy metabolism. Nature Methods 9(1): 57–63, Doi: 10.1038/nmeth.1806.</w:t>
      </w:r>
    </w:p>
    <w:p w14:paraId="608FB10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2]</w:t>
      </w:r>
      <w:r w:rsidRPr="004C0A6E">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0386C97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3]</w:t>
      </w:r>
      <w:r w:rsidRPr="004C0A6E">
        <w:rPr>
          <w:rFonts w:ascii="Garamond" w:hAnsi="Garamond"/>
          <w:noProof/>
        </w:rPr>
        <w:tab/>
        <w:t>Langmead, B., Trapnell, C., Pop, M., Salzberg, S.L., 2009. Ultrafast and memory-efficient alignment of short DNA sequences to the human genome. Genome Biology 10(3): R25, Doi: 10.1186/gb-2009-10-3-r25.</w:t>
      </w:r>
    </w:p>
    <w:p w14:paraId="64EA7F2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4]</w:t>
      </w:r>
      <w:r w:rsidRPr="004C0A6E">
        <w:rPr>
          <w:rFonts w:ascii="Garamond" w:hAnsi="Garamond"/>
          <w:noProof/>
        </w:rPr>
        <w:tab/>
        <w:t>Anders, S., Pyl, P.T., Huber, W., 2015. HTSeq-A Python framework to work with high-throughput sequencing data. Bioinformatics 31(2): 166–9, Doi: 10.1093/bioinformatics/btu638.</w:t>
      </w:r>
    </w:p>
    <w:p w14:paraId="131C5D6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5]</w:t>
      </w:r>
      <w:r w:rsidRPr="004C0A6E">
        <w:rPr>
          <w:rFonts w:ascii="Garamond" w:hAnsi="Garamond"/>
          <w:noProof/>
        </w:rPr>
        <w:tab/>
        <w:t>Love, M.I., Huber, W., Anders, S., 2014. Moderated estimation of fold change and dispersion for RNA-seq data with DESeq2. Genome Biology 15(12): 550, Doi: 10.1186/s13059-014-0550-8.</w:t>
      </w:r>
    </w:p>
    <w:p w14:paraId="4238CDC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6]</w:t>
      </w:r>
      <w:r w:rsidRPr="004C0A6E">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183C1BF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7]</w:t>
      </w:r>
      <w:r w:rsidRPr="004C0A6E">
        <w:rPr>
          <w:rFonts w:ascii="Garamond" w:hAnsi="Garamond"/>
          <w:noProof/>
        </w:rPr>
        <w:tab/>
        <w:t>Liberzon, A., Subramanian, A., Pinchback, R., Thorvaldsdóttir, H., Tamayo, P., Mesirov, J.P., 2011. Molecular signatures database (MSigDB) 3.0. Bioinformatics 27(12): 1739–40, Doi: 10.1093/bioinformatics/btr260.</w:t>
      </w:r>
    </w:p>
    <w:p w14:paraId="5508F106"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8]</w:t>
      </w:r>
      <w:r w:rsidRPr="004C0A6E">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313526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9]</w:t>
      </w:r>
      <w:r w:rsidRPr="004C0A6E">
        <w:rPr>
          <w:rFonts w:ascii="Garamond" w:hAnsi="Garamond"/>
          <w:noProof/>
        </w:rPr>
        <w:tab/>
        <w:t>R Core Team., 2013. R: A Language and Environment for Statistical Computing.</w:t>
      </w:r>
    </w:p>
    <w:p w14:paraId="274D812E"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0]</w:t>
      </w:r>
      <w:r w:rsidRPr="004C0A6E">
        <w:rPr>
          <w:rFonts w:ascii="Garamond" w:hAnsi="Garamond"/>
          <w:noProof/>
        </w:rPr>
        <w:tab/>
        <w:t>Bates, D.M., Mächler, M., Bolker, B., Walker, S., 2014. Fitting Linear Mixed-Effects Models using lme4. ArXiv 1406.5823: 1–51.</w:t>
      </w:r>
    </w:p>
    <w:p w14:paraId="63617EE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1]</w:t>
      </w:r>
      <w:r w:rsidRPr="004C0A6E">
        <w:rPr>
          <w:rFonts w:ascii="Garamond" w:hAnsi="Garamond"/>
          <w:noProof/>
        </w:rPr>
        <w:tab/>
        <w:t>Therneau, T.M., Grambsch, P.M., 2000. Modeling Survival Data: Extending the Cox Model. New York, NY: Springer New York.</w:t>
      </w:r>
    </w:p>
    <w:p w14:paraId="2E4F334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2]</w:t>
      </w:r>
      <w:r w:rsidRPr="004C0A6E">
        <w:rPr>
          <w:rFonts w:ascii="Garamond" w:hAnsi="Garamond"/>
          <w:noProof/>
        </w:rPr>
        <w:tab/>
        <w:t>Therneau, T., 2012. A Package for Survival Analysis in S. R package version. Survival.</w:t>
      </w:r>
    </w:p>
    <w:p w14:paraId="2F6FC55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3]</w:t>
      </w:r>
      <w:r w:rsidRPr="004C0A6E">
        <w:rPr>
          <w:rFonts w:ascii="Garamond" w:hAnsi="Garamond"/>
          <w:noProof/>
        </w:rPr>
        <w:tab/>
        <w:t>Benjamini, Y., Hochberg, Y., 1995. Controlling the False Discovery Rate: A Practical and Powerful Approach to Multiple Testing. Journal of the Royal Statistical Society. Series B 57(1): 289–300.</w:t>
      </w:r>
    </w:p>
    <w:p w14:paraId="6DF2BFE5"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4]</w:t>
      </w:r>
      <w:r w:rsidRPr="004C0A6E">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14B8A8D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5]</w:t>
      </w:r>
      <w:r w:rsidRPr="004C0A6E">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0B32AC5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lastRenderedPageBreak/>
        <w:t>[56]</w:t>
      </w:r>
      <w:r w:rsidRPr="004C0A6E">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320AEDE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7]</w:t>
      </w:r>
      <w:r w:rsidRPr="004C0A6E">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54D43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8]</w:t>
      </w:r>
      <w:r w:rsidRPr="004C0A6E">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95EF98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9]</w:t>
      </w:r>
      <w:r w:rsidRPr="004C0A6E">
        <w:rPr>
          <w:rFonts w:ascii="Garamond" w:hAnsi="Garamond"/>
          <w:noProof/>
        </w:rPr>
        <w:tab/>
        <w:t>Maurya, S.K., Periasamy, M., 2015. Sarcolipin is a novel regulator of muscle metabolism and obesity. Pharmacological Research 102: 270–5, Doi: 10.1016/j.phrs.2015.10.020.</w:t>
      </w:r>
    </w:p>
    <w:p w14:paraId="6B97BA4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0]</w:t>
      </w:r>
      <w:r w:rsidRPr="004C0A6E">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36D2613B"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1]</w:t>
      </w:r>
      <w:r w:rsidRPr="004C0A6E">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FE8DEB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2]</w:t>
      </w:r>
      <w:r w:rsidRPr="004C0A6E">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63B3E00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3]</w:t>
      </w:r>
      <w:r w:rsidRPr="004C0A6E">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6A54695"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4]</w:t>
      </w:r>
      <w:r w:rsidRPr="004C0A6E">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0D9168C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5]</w:t>
      </w:r>
      <w:r w:rsidRPr="004C0A6E">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1E6E031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6]</w:t>
      </w:r>
      <w:r w:rsidRPr="004C0A6E">
        <w:rPr>
          <w:rFonts w:ascii="Garamond" w:hAnsi="Garamond"/>
          <w:noProof/>
        </w:rPr>
        <w:tab/>
        <w:t>Lu, B., Bridges, D., Yang, Y., Fisher, K., Cheng, A., Chang, L., et al., 2014. Metabolic crosstalk: molecular links between glycogen and lipid metabolism in obesity. Diabetes 63(9): 2935–48, Doi: 10.2337/db13-1531.</w:t>
      </w:r>
    </w:p>
    <w:p w14:paraId="7D79974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7]</w:t>
      </w:r>
      <w:r w:rsidRPr="004C0A6E">
        <w:rPr>
          <w:rFonts w:ascii="Garamond" w:hAnsi="Garamond"/>
          <w:noProof/>
        </w:rPr>
        <w:tab/>
        <w:t xml:space="preserve">Suh, Y., Atzmon, G., Cho, M.-O., Hwang, D., Liu, B., Leahy, D.J., et al., 2008. </w:t>
      </w:r>
      <w:r w:rsidRPr="004C0A6E">
        <w:rPr>
          <w:rFonts w:ascii="Garamond" w:hAnsi="Garamond"/>
          <w:noProof/>
        </w:rPr>
        <w:lastRenderedPageBreak/>
        <w:t>Functionally significant insulin-like growth factor I receptor mutations in centenarians. Proceedings of the National Academy of Sciences of the United States of America 105(9): 3438–42, Doi: 10.1073/pnas.0705467105.</w:t>
      </w:r>
    </w:p>
    <w:p w14:paraId="3CAD0CF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8]</w:t>
      </w:r>
      <w:r w:rsidRPr="004C0A6E">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55D6D337"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9]</w:t>
      </w:r>
      <w:r w:rsidRPr="004C0A6E">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2D71D85F"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0]</w:t>
      </w:r>
      <w:r w:rsidRPr="004C0A6E">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038683D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1]</w:t>
      </w:r>
      <w:r w:rsidRPr="004C0A6E">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A7D767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2]</w:t>
      </w:r>
      <w:r w:rsidRPr="004C0A6E">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A36DAD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3]</w:t>
      </w:r>
      <w:r w:rsidRPr="004C0A6E">
        <w:rPr>
          <w:rFonts w:ascii="Garamond" w:hAnsi="Garamond"/>
          <w:noProof/>
        </w:rPr>
        <w:tab/>
        <w:t>Li, Y., Wang, W.J., Cao, H., Lu, J., Wu, C., Hu, F.Y., et al., 2009. Genetic association of FOXO1A and FOXO3A with longevity trait in Han Chinese populations. Human Molecular Genetics 18(24): 4897–904, Doi: 10.1093/hmg/ddp459.</w:t>
      </w:r>
    </w:p>
    <w:p w14:paraId="457676F8"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4]</w:t>
      </w:r>
      <w:r w:rsidRPr="004C0A6E">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6CBEF48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5]</w:t>
      </w:r>
      <w:r w:rsidRPr="004C0A6E">
        <w:rPr>
          <w:rFonts w:ascii="Garamond" w:hAnsi="Garamond"/>
          <w:noProof/>
        </w:rPr>
        <w:tab/>
        <w:t>Giannakou, M.E., Goss, M., Jünger, M.A., Hafen, E., Leevers, S.J., Partridge, L., 2004. Long-lived Drosophila with overexpressed dFOXO in adult fat body. Science 305(5682): 361, Doi: 10.1126/science.1098219.</w:t>
      </w:r>
    </w:p>
    <w:p w14:paraId="74B73F6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6]</w:t>
      </w:r>
      <w:r w:rsidRPr="004C0A6E">
        <w:rPr>
          <w:rFonts w:ascii="Garamond" w:hAnsi="Garamond"/>
          <w:noProof/>
        </w:rPr>
        <w:tab/>
        <w:t>Hwangbo, D.S., Gershman, B., Tu, M.-P., Palmer, M., Tatar, M., 2004. Drosophila dFOXO controls lifespan and regulates insulin signalling in brain and fat body. Nature 429(6991): 562–6, Doi: 10.1038/nature03446.</w:t>
      </w:r>
    </w:p>
    <w:p w14:paraId="3508F99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7]</w:t>
      </w:r>
      <w:r w:rsidRPr="004C0A6E">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22D37FF9" w14:textId="51B576CB" w:rsidR="00871236" w:rsidRPr="00ED672B" w:rsidRDefault="00871236" w:rsidP="004C0A6E">
      <w:pPr>
        <w:widowControl w:val="0"/>
        <w:autoSpaceDE w:val="0"/>
        <w:autoSpaceDN w:val="0"/>
        <w:adjustRightInd w:val="0"/>
        <w:spacing w:before="100" w:after="100"/>
        <w:ind w:left="640" w:hanging="640"/>
        <w:rPr>
          <w:rFonts w:asciiTheme="minorHAnsi" w:hAnsiTheme="minorHAnsi"/>
          <w:rPrChange w:id="3805" w:author="Erin Stephenson" w:date="2019-03-13T19:33:00Z">
            <w:rPr/>
          </w:rPrChange>
        </w:rPr>
      </w:pPr>
      <w:r w:rsidRPr="00ED672B">
        <w:rPr>
          <w:rFonts w:asciiTheme="minorHAnsi" w:hAnsiTheme="minorHAnsi"/>
          <w:rPrChange w:id="3806" w:author="Erin Stephenson" w:date="2019-03-13T19:33:00Z">
            <w:rPr/>
          </w:rPrChange>
        </w:rPr>
        <w:fldChar w:fldCharType="end"/>
      </w:r>
    </w:p>
    <w:p w14:paraId="26C6BD02" w14:textId="77777777" w:rsidR="008545F6" w:rsidRPr="00ED672B" w:rsidRDefault="008545F6">
      <w:pPr>
        <w:rPr>
          <w:rFonts w:asciiTheme="minorHAnsi" w:eastAsiaTheme="majorEastAsia" w:hAnsiTheme="minorHAnsi" w:cstheme="majorBidi"/>
          <w:b/>
          <w:bCs/>
          <w:color w:val="4E4E52" w:themeColor="accent1" w:themeShade="B5"/>
          <w:sz w:val="32"/>
          <w:szCs w:val="32"/>
          <w:rPrChange w:id="3807" w:author="Erin Stephenson" w:date="2019-03-13T19:33:00Z">
            <w:rPr>
              <w:rFonts w:asciiTheme="majorHAnsi" w:eastAsiaTheme="majorEastAsia" w:hAnsiTheme="majorHAnsi" w:cstheme="majorBidi"/>
              <w:b/>
              <w:bCs/>
              <w:color w:val="4E4E52" w:themeColor="accent1" w:themeShade="B5"/>
              <w:sz w:val="32"/>
              <w:szCs w:val="32"/>
            </w:rPr>
          </w:rPrChange>
        </w:rPr>
      </w:pPr>
      <w:r w:rsidRPr="00ED672B">
        <w:rPr>
          <w:rFonts w:asciiTheme="minorHAnsi" w:hAnsiTheme="minorHAnsi"/>
          <w:rPrChange w:id="3808" w:author="Erin Stephenson" w:date="2019-03-13T19:33:00Z">
            <w:rPr/>
          </w:rPrChange>
        </w:rPr>
        <w:br w:type="page"/>
      </w:r>
    </w:p>
    <w:p w14:paraId="64187F46" w14:textId="314DC381" w:rsidR="007B624A" w:rsidRPr="00ED672B" w:rsidRDefault="007B624A" w:rsidP="007B624A">
      <w:pPr>
        <w:pStyle w:val="Heading1"/>
        <w:rPr>
          <w:rFonts w:asciiTheme="minorHAnsi" w:hAnsiTheme="minorHAnsi"/>
          <w:rPrChange w:id="3809" w:author="Erin Stephenson" w:date="2019-03-13T19:33:00Z">
            <w:rPr/>
          </w:rPrChange>
        </w:rPr>
      </w:pPr>
      <w:r w:rsidRPr="00ED672B">
        <w:rPr>
          <w:rFonts w:asciiTheme="minorHAnsi" w:hAnsiTheme="minorHAnsi"/>
          <w:rPrChange w:id="3810" w:author="Erin Stephenson" w:date="2019-03-13T19:33:00Z">
            <w:rPr/>
          </w:rPrChange>
        </w:rPr>
        <w:lastRenderedPageBreak/>
        <w:t>Figure Legends</w:t>
      </w:r>
    </w:p>
    <w:p w14:paraId="20D3EB6D" w14:textId="77777777" w:rsidR="003E7617" w:rsidRPr="00ED672B" w:rsidRDefault="003E7617" w:rsidP="003E7617">
      <w:pPr>
        <w:rPr>
          <w:rFonts w:asciiTheme="minorHAnsi" w:hAnsiTheme="minorHAnsi"/>
          <w:rPrChange w:id="3811" w:author="Erin Stephenson" w:date="2019-03-13T19:33:00Z">
            <w:rPr/>
          </w:rPrChange>
        </w:rPr>
      </w:pPr>
    </w:p>
    <w:p w14:paraId="27EFDFE2" w14:textId="73BD3E90" w:rsidR="003E7617" w:rsidRPr="00ED672B" w:rsidRDefault="003E7617" w:rsidP="003E7617">
      <w:pPr>
        <w:rPr>
          <w:rFonts w:asciiTheme="minorHAnsi" w:hAnsiTheme="minorHAnsi"/>
          <w:rPrChange w:id="3812" w:author="Erin Stephenson" w:date="2019-03-13T19:33:00Z">
            <w:rPr/>
          </w:rPrChange>
        </w:rPr>
      </w:pPr>
      <w:commentRangeStart w:id="3813"/>
      <w:r w:rsidRPr="00ED672B">
        <w:rPr>
          <w:rFonts w:asciiTheme="minorHAnsi" w:hAnsiTheme="minorHAnsi"/>
          <w:b/>
          <w:rPrChange w:id="3814" w:author="Erin Stephenson" w:date="2019-03-13T19:33:00Z">
            <w:rPr>
              <w:b/>
            </w:rPr>
          </w:rPrChange>
        </w:rPr>
        <w:t xml:space="preserve">Figure 1: </w:t>
      </w:r>
      <w:r w:rsidR="006D6803" w:rsidRPr="00ED672B">
        <w:rPr>
          <w:rFonts w:asciiTheme="minorHAnsi" w:hAnsiTheme="minorHAnsi"/>
          <w:b/>
          <w:rPrChange w:id="3815" w:author="Erin Stephenson" w:date="2019-03-13T19:33:00Z">
            <w:rPr>
              <w:b/>
            </w:rPr>
          </w:rPrChange>
        </w:rPr>
        <w:t xml:space="preserve">mTORC1 </w:t>
      </w:r>
      <w:r w:rsidR="00F200DF" w:rsidRPr="00ED672B">
        <w:rPr>
          <w:rFonts w:asciiTheme="minorHAnsi" w:hAnsiTheme="minorHAnsi"/>
          <w:b/>
          <w:rPrChange w:id="3816" w:author="Erin Stephenson" w:date="2019-03-13T19:33:00Z">
            <w:rPr>
              <w:b/>
            </w:rPr>
          </w:rPrChange>
        </w:rPr>
        <w:t>regulates energy expenditure.</w:t>
      </w:r>
      <w:commentRangeEnd w:id="3813"/>
      <w:r w:rsidR="008F7204" w:rsidRPr="00ED672B">
        <w:rPr>
          <w:rStyle w:val="CommentReference"/>
          <w:rFonts w:asciiTheme="minorHAnsi" w:hAnsiTheme="minorHAnsi"/>
          <w:rPrChange w:id="3817" w:author="Erin Stephenson" w:date="2019-03-13T19:33:00Z">
            <w:rPr>
              <w:rStyle w:val="CommentReference"/>
            </w:rPr>
          </w:rPrChange>
        </w:rPr>
        <w:commentReference w:id="3813"/>
      </w:r>
      <w:r w:rsidR="001632AB" w:rsidRPr="00ED672B">
        <w:rPr>
          <w:rFonts w:asciiTheme="minorHAnsi" w:hAnsiTheme="minorHAnsi"/>
          <w:b/>
          <w:rPrChange w:id="3818" w:author="Erin Stephenson" w:date="2019-03-13T19:33:00Z">
            <w:rPr>
              <w:b/>
            </w:rPr>
          </w:rPrChange>
        </w:rPr>
        <w:t xml:space="preserve">  </w:t>
      </w:r>
      <w:r w:rsidR="001632AB" w:rsidRPr="00ED672B">
        <w:rPr>
          <w:rFonts w:asciiTheme="minorHAnsi" w:hAnsiTheme="minorHAnsi"/>
          <w:rPrChange w:id="3819"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3820" w:author="Erin Stephenson" w:date="2019-03-13T19:33:00Z">
            <w:rPr>
              <w:i/>
            </w:rPr>
          </w:rPrChange>
        </w:rPr>
        <w:t>Tsc1</w:t>
      </w:r>
      <w:r w:rsidR="001632AB" w:rsidRPr="00ED672B">
        <w:rPr>
          <w:rFonts w:asciiTheme="minorHAnsi" w:hAnsiTheme="minorHAnsi"/>
          <w:rPrChange w:id="3821" w:author="Erin Stephenson" w:date="2019-03-13T19:33:00Z">
            <w:rPr/>
          </w:rPrChange>
        </w:rPr>
        <w:t xml:space="preserve"> knockout at 70 days of age mice are evaluated by indirect calorimetry for heat production (D), ambulatory activity (E), respiratory exchange ratio (F).  G) </w:t>
      </w:r>
      <w:commentRangeStart w:id="3822"/>
      <w:r w:rsidR="001632AB" w:rsidRPr="00ED672B">
        <w:rPr>
          <w:rFonts w:asciiTheme="minorHAnsi" w:hAnsiTheme="minorHAnsi"/>
          <w:rPrChange w:id="3823" w:author="Erin Stephenson" w:date="2019-03-13T19:33:00Z">
            <w:rPr/>
          </w:rPrChange>
        </w:rPr>
        <w:t>Food intake for mice on a NCD or HFD.</w:t>
      </w:r>
      <w:commentRangeEnd w:id="3822"/>
      <w:r w:rsidR="001632AB" w:rsidRPr="00ED672B">
        <w:rPr>
          <w:rStyle w:val="CommentReference"/>
          <w:rFonts w:asciiTheme="minorHAnsi" w:hAnsiTheme="minorHAnsi"/>
          <w:rPrChange w:id="3824" w:author="Erin Stephenson" w:date="2019-03-13T19:33:00Z">
            <w:rPr>
              <w:rStyle w:val="CommentReference"/>
            </w:rPr>
          </w:rPrChange>
        </w:rPr>
        <w:commentReference w:id="3822"/>
      </w:r>
    </w:p>
    <w:p w14:paraId="41AFEE05" w14:textId="77777777" w:rsidR="000711BE" w:rsidRPr="00ED672B" w:rsidRDefault="000711BE" w:rsidP="003E7617">
      <w:pPr>
        <w:rPr>
          <w:rFonts w:asciiTheme="minorHAnsi" w:hAnsiTheme="minorHAnsi"/>
          <w:rPrChange w:id="3825" w:author="Erin Stephenson" w:date="2019-03-13T19:33:00Z">
            <w:rPr/>
          </w:rPrChange>
        </w:rPr>
      </w:pPr>
    </w:p>
    <w:p w14:paraId="77F02DE0" w14:textId="7B79C4B1" w:rsidR="00DB6758" w:rsidRPr="00ED672B" w:rsidRDefault="003E7617" w:rsidP="00DB6758">
      <w:pPr>
        <w:rPr>
          <w:rFonts w:asciiTheme="minorHAnsi" w:hAnsiTheme="minorHAnsi"/>
          <w:rPrChange w:id="3826" w:author="Erin Stephenson" w:date="2019-03-13T19:33:00Z">
            <w:rPr/>
          </w:rPrChange>
        </w:rPr>
      </w:pPr>
      <w:r w:rsidRPr="00ED672B">
        <w:rPr>
          <w:rFonts w:asciiTheme="minorHAnsi" w:hAnsiTheme="minorHAnsi"/>
          <w:b/>
          <w:rPrChange w:id="3827" w:author="Erin Stephenson" w:date="2019-03-13T19:33:00Z">
            <w:rPr>
              <w:b/>
            </w:rPr>
          </w:rPrChange>
        </w:rPr>
        <w:t xml:space="preserve">Figure 2: </w:t>
      </w:r>
      <w:r w:rsidR="00DB6758" w:rsidRPr="00ED672B">
        <w:rPr>
          <w:rFonts w:asciiTheme="minorHAnsi" w:hAnsiTheme="minorHAnsi"/>
          <w:b/>
          <w:rPrChange w:id="3828" w:author="Erin Stephenson" w:date="2019-03-13T19:33:00Z">
            <w:rPr>
              <w:b/>
            </w:rPr>
          </w:rPrChange>
        </w:rPr>
        <w:t>Reduced age-associated weight gain in muscle</w:t>
      </w:r>
      <w:r w:rsidR="00776A6D" w:rsidRPr="00ED672B">
        <w:rPr>
          <w:rFonts w:asciiTheme="minorHAnsi" w:hAnsiTheme="minorHAnsi"/>
          <w:b/>
          <w:rPrChange w:id="3829" w:author="Erin Stephenson" w:date="2019-03-13T19:33:00Z">
            <w:rPr>
              <w:b/>
            </w:rPr>
          </w:rPrChange>
        </w:rPr>
        <w:t xml:space="preserve"> </w:t>
      </w:r>
      <w:r w:rsidR="00776A6D" w:rsidRPr="00ED672B">
        <w:rPr>
          <w:rFonts w:asciiTheme="minorHAnsi" w:hAnsiTheme="minorHAnsi"/>
          <w:b/>
          <w:i/>
          <w:rPrChange w:id="3830" w:author="Erin Stephenson" w:date="2019-03-13T19:33:00Z">
            <w:rPr>
              <w:b/>
              <w:i/>
            </w:rPr>
          </w:rPrChange>
        </w:rPr>
        <w:t>Tsc1</w:t>
      </w:r>
      <w:r w:rsidR="00776A6D" w:rsidRPr="00ED672B">
        <w:rPr>
          <w:rFonts w:asciiTheme="minorHAnsi" w:hAnsiTheme="minorHAnsi"/>
          <w:b/>
          <w:rPrChange w:id="3831" w:author="Erin Stephenson" w:date="2019-03-13T19:33:00Z">
            <w:rPr>
              <w:b/>
            </w:rPr>
          </w:rPrChange>
        </w:rPr>
        <w:t xml:space="preserve"> knockout mice</w:t>
      </w:r>
      <w:r w:rsidR="00DF797E" w:rsidRPr="00ED672B">
        <w:rPr>
          <w:rFonts w:asciiTheme="minorHAnsi" w:hAnsiTheme="minorHAnsi"/>
          <w:b/>
          <w:rPrChange w:id="3832" w:author="Erin Stephenson" w:date="2019-03-13T19:33:00Z">
            <w:rPr>
              <w:b/>
            </w:rPr>
          </w:rPrChange>
        </w:rPr>
        <w:t xml:space="preserve">.  </w:t>
      </w:r>
      <w:r w:rsidR="00DB6758" w:rsidRPr="00ED672B">
        <w:rPr>
          <w:rFonts w:asciiTheme="minorHAnsi" w:hAnsiTheme="minorHAnsi"/>
          <w:rPrChange w:id="3833" w:author="Erin Stephenson" w:date="2019-03-13T19:33:00Z">
            <w:rPr/>
          </w:rPrChange>
        </w:rPr>
        <w:t>A</w:t>
      </w:r>
      <w:r w:rsidR="00DF797E" w:rsidRPr="00ED672B">
        <w:rPr>
          <w:rFonts w:asciiTheme="minorHAnsi" w:hAnsiTheme="minorHAnsi"/>
          <w:rPrChange w:id="3834" w:author="Erin Stephenson" w:date="2019-03-13T19:33:00Z">
            <w:rPr/>
          </w:rPrChange>
        </w:rPr>
        <w:t xml:space="preserve">) Fat and </w:t>
      </w:r>
      <w:r w:rsidR="00DB6758" w:rsidRPr="00ED672B">
        <w:rPr>
          <w:rFonts w:asciiTheme="minorHAnsi" w:hAnsiTheme="minorHAnsi"/>
          <w:rPrChange w:id="3835" w:author="Erin Stephenson" w:date="2019-03-13T19:33:00Z">
            <w:rPr/>
          </w:rPrChange>
        </w:rPr>
        <w:t>B</w:t>
      </w:r>
      <w:r w:rsidR="00DF797E" w:rsidRPr="00ED672B">
        <w:rPr>
          <w:rFonts w:asciiTheme="minorHAnsi" w:hAnsiTheme="minorHAnsi"/>
          <w:rPrChange w:id="3836" w:author="Erin Stephenson" w:date="2019-03-13T19:33:00Z">
            <w:rPr/>
          </w:rPrChange>
        </w:rPr>
        <w:t xml:space="preserve">) Fat-Free mass of </w:t>
      </w:r>
      <w:r w:rsidR="00DB6758" w:rsidRPr="00ED672B">
        <w:rPr>
          <w:rFonts w:asciiTheme="minorHAnsi" w:hAnsiTheme="minorHAnsi"/>
          <w:rPrChange w:id="3837" w:author="Erin Stephenson" w:date="2019-03-13T19:33:00Z">
            <w:rPr/>
          </w:rPrChange>
        </w:rPr>
        <w:t xml:space="preserve">male </w:t>
      </w:r>
      <w:r w:rsidR="00DF797E" w:rsidRPr="00ED672B">
        <w:rPr>
          <w:rFonts w:asciiTheme="minorHAnsi" w:hAnsiTheme="minorHAnsi"/>
          <w:rPrChange w:id="3838" w:author="Erin Stephenson" w:date="2019-03-13T19:33:00Z">
            <w:rPr/>
          </w:rPrChange>
        </w:rPr>
        <w:t xml:space="preserve">animals </w:t>
      </w:r>
      <w:r w:rsidR="00DB6758" w:rsidRPr="00ED672B">
        <w:rPr>
          <w:rFonts w:asciiTheme="minorHAnsi" w:hAnsiTheme="minorHAnsi"/>
          <w:rPrChange w:id="3839" w:author="Erin Stephenson" w:date="2019-03-13T19:33:00Z">
            <w:rPr/>
          </w:rPrChange>
        </w:rPr>
        <w:t>from birth followed for 28 weeks.  C) Inguinal and gonadal fat pad weights</w:t>
      </w:r>
      <w:r w:rsidR="00B509CA" w:rsidRPr="00ED672B">
        <w:rPr>
          <w:rFonts w:asciiTheme="minorHAnsi" w:hAnsiTheme="minorHAnsi"/>
          <w:rPrChange w:id="3840" w:author="Erin Stephenson" w:date="2019-03-13T19:33:00Z">
            <w:rPr/>
          </w:rPrChange>
        </w:rPr>
        <w:t>.</w:t>
      </w:r>
      <w:r w:rsidR="00DB6758" w:rsidRPr="00ED672B">
        <w:rPr>
          <w:rFonts w:asciiTheme="minorHAnsi" w:hAnsiTheme="minorHAnsi"/>
          <w:rPrChange w:id="3841"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3842" w:author="Erin Stephenson" w:date="2019-03-13T19:33:00Z">
            <w:rPr/>
          </w:rPrChange>
        </w:rPr>
        <w:t xml:space="preserve"> a</w:t>
      </w:r>
      <w:r w:rsidR="00DB6758" w:rsidRPr="00ED672B">
        <w:rPr>
          <w:rFonts w:asciiTheme="minorHAnsi" w:hAnsiTheme="minorHAnsi"/>
          <w:rPrChange w:id="3843" w:author="Erin Stephenson" w:date="2019-03-13T19:33:00Z">
            <w:rPr/>
          </w:rPrChange>
        </w:rPr>
        <w:t xml:space="preserve"> χ</w:t>
      </w:r>
      <w:r w:rsidR="00DB6758" w:rsidRPr="00ED672B">
        <w:rPr>
          <w:rFonts w:asciiTheme="minorHAnsi" w:hAnsiTheme="minorHAnsi"/>
          <w:vertAlign w:val="superscript"/>
          <w:rPrChange w:id="3844" w:author="Erin Stephenson" w:date="2019-03-13T19:33:00Z">
            <w:rPr>
              <w:vertAlign w:val="superscript"/>
            </w:rPr>
          </w:rPrChange>
        </w:rPr>
        <w:t xml:space="preserve">2 </w:t>
      </w:r>
      <w:r w:rsidR="00DB6758" w:rsidRPr="00ED672B">
        <w:rPr>
          <w:rFonts w:asciiTheme="minorHAnsi" w:hAnsiTheme="minorHAnsi"/>
          <w:rPrChange w:id="3845" w:author="Erin Stephenson" w:date="2019-03-13T19:33:00Z">
            <w:rPr/>
          </w:rPrChange>
        </w:rPr>
        <w:t xml:space="preserve">test (A) or </w:t>
      </w:r>
      <w:r w:rsidR="004744F3" w:rsidRPr="00ED672B">
        <w:rPr>
          <w:rFonts w:asciiTheme="minorHAnsi" w:hAnsiTheme="minorHAnsi"/>
          <w:rPrChange w:id="3846" w:author="Erin Stephenson" w:date="2019-03-13T19:33:00Z">
            <w:rPr/>
          </w:rPrChange>
        </w:rPr>
        <w:t>Mann-Whitney</w:t>
      </w:r>
      <w:r w:rsidR="00DB6758" w:rsidRPr="00ED672B">
        <w:rPr>
          <w:rFonts w:asciiTheme="minorHAnsi" w:hAnsiTheme="minorHAnsi"/>
          <w:rPrChange w:id="3847" w:author="Erin Stephenson" w:date="2019-03-13T19:33:00Z">
            <w:rPr/>
          </w:rPrChange>
        </w:rPr>
        <w:t xml:space="preserve"> test (C</w:t>
      </w:r>
      <w:r w:rsidR="004744F3" w:rsidRPr="00ED672B">
        <w:rPr>
          <w:rFonts w:asciiTheme="minorHAnsi" w:hAnsiTheme="minorHAnsi"/>
          <w:rPrChange w:id="3848" w:author="Erin Stephenson" w:date="2019-03-13T19:33:00Z">
            <w:rPr/>
          </w:rPrChange>
        </w:rPr>
        <w:t>, due to lack of normality</w:t>
      </w:r>
      <w:r w:rsidR="00DB6758" w:rsidRPr="00ED672B">
        <w:rPr>
          <w:rFonts w:asciiTheme="minorHAnsi" w:hAnsiTheme="minorHAnsi"/>
          <w:rPrChange w:id="3849" w:author="Erin Stephenson" w:date="2019-03-13T19:33:00Z">
            <w:rPr/>
          </w:rPrChange>
        </w:rPr>
        <w:t>).</w:t>
      </w:r>
    </w:p>
    <w:p w14:paraId="005623F2" w14:textId="61963AB1" w:rsidR="0045067A" w:rsidRPr="00ED672B" w:rsidRDefault="0045067A" w:rsidP="003E7617">
      <w:pPr>
        <w:rPr>
          <w:rFonts w:asciiTheme="minorHAnsi" w:hAnsiTheme="minorHAnsi"/>
          <w:rPrChange w:id="3850" w:author="Erin Stephenson" w:date="2019-03-13T19:33:00Z">
            <w:rPr/>
          </w:rPrChange>
        </w:rPr>
      </w:pPr>
    </w:p>
    <w:p w14:paraId="18A68E2A" w14:textId="77777777" w:rsidR="00C10DEF" w:rsidRPr="00ED672B" w:rsidRDefault="00C10DEF" w:rsidP="003E7617">
      <w:pPr>
        <w:rPr>
          <w:rFonts w:asciiTheme="minorHAnsi" w:hAnsiTheme="minorHAnsi"/>
          <w:b/>
          <w:rPrChange w:id="3851" w:author="Erin Stephenson" w:date="2019-03-13T19:33:00Z">
            <w:rPr>
              <w:b/>
            </w:rPr>
          </w:rPrChange>
        </w:rPr>
      </w:pPr>
    </w:p>
    <w:p w14:paraId="67DA0AA0" w14:textId="442A8E04" w:rsidR="005008B3" w:rsidRPr="00ED672B" w:rsidRDefault="005008B3" w:rsidP="003E7617">
      <w:pPr>
        <w:rPr>
          <w:rFonts w:asciiTheme="minorHAnsi" w:hAnsiTheme="minorHAnsi"/>
          <w:rPrChange w:id="3852" w:author="Erin Stephenson" w:date="2019-03-13T19:33:00Z">
            <w:rPr/>
          </w:rPrChange>
        </w:rPr>
      </w:pPr>
      <w:r w:rsidRPr="00ED672B">
        <w:rPr>
          <w:rFonts w:asciiTheme="minorHAnsi" w:hAnsiTheme="minorHAnsi"/>
          <w:b/>
          <w:rPrChange w:id="3853" w:author="Erin Stephenson" w:date="2019-03-13T19:33:00Z">
            <w:rPr>
              <w:b/>
            </w:rPr>
          </w:rPrChange>
        </w:rPr>
        <w:t xml:space="preserve">Figure 3: </w:t>
      </w:r>
      <w:r w:rsidR="005B6033" w:rsidRPr="00ED672B">
        <w:rPr>
          <w:rFonts w:asciiTheme="minorHAnsi" w:hAnsiTheme="minorHAnsi"/>
          <w:b/>
          <w:rPrChange w:id="3854" w:author="Erin Stephenson" w:date="2019-03-13T19:33:00Z">
            <w:rPr>
              <w:b/>
            </w:rPr>
          </w:rPrChange>
        </w:rPr>
        <w:t xml:space="preserve">Muscle </w:t>
      </w:r>
      <w:r w:rsidR="005B6033" w:rsidRPr="00ED672B">
        <w:rPr>
          <w:rFonts w:asciiTheme="minorHAnsi" w:hAnsiTheme="minorHAnsi"/>
          <w:b/>
          <w:i/>
          <w:rPrChange w:id="3855" w:author="Erin Stephenson" w:date="2019-03-13T19:33:00Z">
            <w:rPr>
              <w:b/>
              <w:i/>
            </w:rPr>
          </w:rPrChange>
        </w:rPr>
        <w:t>Tsc1</w:t>
      </w:r>
      <w:r w:rsidR="005B6033" w:rsidRPr="00ED672B">
        <w:rPr>
          <w:rFonts w:asciiTheme="minorHAnsi" w:hAnsiTheme="minorHAnsi"/>
          <w:b/>
          <w:rPrChange w:id="3856"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3857" w:author="Erin Stephenson" w:date="2019-03-13T19:33:00Z">
            <w:rPr/>
          </w:rPrChange>
        </w:rPr>
        <w:t>C) Fat pad weights at sacrifice.</w:t>
      </w:r>
      <w:r w:rsidR="00901963" w:rsidRPr="00ED672B">
        <w:rPr>
          <w:rFonts w:asciiTheme="minorHAnsi" w:hAnsiTheme="minorHAnsi"/>
          <w:rPrChange w:id="3858" w:author="Erin Stephenson" w:date="2019-03-13T19:33:00Z">
            <w:rPr/>
          </w:rPrChange>
        </w:rPr>
        <w:t xml:space="preserve">  Statistical significance (p&lt;0.05, n=5/7) was determined via a </w:t>
      </w:r>
      <w:r w:rsidR="005B6033" w:rsidRPr="00ED672B">
        <w:rPr>
          <w:rFonts w:asciiTheme="minorHAnsi" w:hAnsiTheme="minorHAnsi"/>
          <w:rPrChange w:id="3859" w:author="Erin Stephenson" w:date="2019-03-13T19:33:00Z">
            <w:rPr/>
          </w:rPrChange>
        </w:rPr>
        <w:t xml:space="preserve">Welch’s </w:t>
      </w:r>
      <w:r w:rsidR="005B6033" w:rsidRPr="00ED672B">
        <w:rPr>
          <w:rFonts w:asciiTheme="minorHAnsi" w:hAnsiTheme="minorHAnsi"/>
          <w:i/>
          <w:rPrChange w:id="3860" w:author="Erin Stephenson" w:date="2019-03-13T19:33:00Z">
            <w:rPr>
              <w:i/>
            </w:rPr>
          </w:rPrChange>
        </w:rPr>
        <w:t>t</w:t>
      </w:r>
      <w:r w:rsidR="00901963" w:rsidRPr="00ED672B">
        <w:rPr>
          <w:rFonts w:asciiTheme="minorHAnsi" w:hAnsiTheme="minorHAnsi"/>
          <w:rPrChange w:id="3861" w:author="Erin Stephenson" w:date="2019-03-13T19:33:00Z">
            <w:rPr/>
          </w:rPrChange>
        </w:rPr>
        <w:t xml:space="preserve"> test </w:t>
      </w:r>
      <w:r w:rsidR="005B6033" w:rsidRPr="00ED672B">
        <w:rPr>
          <w:rFonts w:asciiTheme="minorHAnsi" w:hAnsiTheme="minorHAnsi"/>
          <w:rPrChange w:id="3862" w:author="Erin Stephenson" w:date="2019-03-13T19:33:00Z">
            <w:rPr/>
          </w:rPrChange>
        </w:rPr>
        <w:t xml:space="preserve"> (C, males), a Mann-Whitney </w:t>
      </w:r>
      <w:r w:rsidR="00901963" w:rsidRPr="00ED672B">
        <w:rPr>
          <w:rFonts w:asciiTheme="minorHAnsi" w:hAnsiTheme="minorHAnsi"/>
          <w:rPrChange w:id="3863" w:author="Erin Stephenson" w:date="2019-03-13T19:33:00Z">
            <w:rPr/>
          </w:rPrChange>
        </w:rPr>
        <w:t>(C</w:t>
      </w:r>
      <w:r w:rsidR="005B6033" w:rsidRPr="00ED672B">
        <w:rPr>
          <w:rFonts w:asciiTheme="minorHAnsi" w:hAnsiTheme="minorHAnsi"/>
          <w:rPrChange w:id="3864"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3865" w:author="Erin Stephenson" w:date="2019-03-13T19:33:00Z">
            <w:rPr/>
          </w:rPrChange>
        </w:rPr>
      </w:pPr>
    </w:p>
    <w:p w14:paraId="5C9F6721" w14:textId="74F596C5" w:rsidR="006821D8" w:rsidRPr="00ED672B" w:rsidRDefault="006821D8" w:rsidP="003E7617">
      <w:pPr>
        <w:rPr>
          <w:rFonts w:asciiTheme="minorHAnsi" w:hAnsiTheme="minorHAnsi"/>
          <w:rPrChange w:id="3866" w:author="Erin Stephenson" w:date="2019-03-13T19:33:00Z">
            <w:rPr/>
          </w:rPrChange>
        </w:rPr>
      </w:pPr>
      <w:r w:rsidRPr="00ED672B">
        <w:rPr>
          <w:rFonts w:asciiTheme="minorHAnsi" w:hAnsiTheme="minorHAnsi"/>
          <w:b/>
          <w:rPrChange w:id="3867" w:author="Erin Stephenson" w:date="2019-03-13T19:33:00Z">
            <w:rPr>
              <w:b/>
            </w:rPr>
          </w:rPrChange>
        </w:rPr>
        <w:t xml:space="preserve">Figure 4: Transcriptional </w:t>
      </w:r>
      <w:r w:rsidR="005F6EBE" w:rsidRPr="00ED672B">
        <w:rPr>
          <w:rFonts w:asciiTheme="minorHAnsi" w:hAnsiTheme="minorHAnsi"/>
          <w:b/>
          <w:rPrChange w:id="3868" w:author="Erin Stephenson" w:date="2019-03-13T19:33:00Z">
            <w:rPr>
              <w:b/>
            </w:rPr>
          </w:rPrChange>
        </w:rPr>
        <w:t xml:space="preserve">and structural </w:t>
      </w:r>
      <w:r w:rsidRPr="00ED672B">
        <w:rPr>
          <w:rFonts w:asciiTheme="minorHAnsi" w:hAnsiTheme="minorHAnsi"/>
          <w:b/>
          <w:rPrChange w:id="3869" w:author="Erin Stephenson" w:date="2019-03-13T19:33:00Z">
            <w:rPr>
              <w:b/>
            </w:rPr>
          </w:rPrChange>
        </w:rPr>
        <w:t xml:space="preserve">changes </w:t>
      </w:r>
      <w:r w:rsidR="007307B3" w:rsidRPr="00ED672B">
        <w:rPr>
          <w:rFonts w:asciiTheme="minorHAnsi" w:hAnsiTheme="minorHAnsi"/>
          <w:b/>
          <w:rPrChange w:id="3870" w:author="Erin Stephenson" w:date="2019-03-13T19:33:00Z">
            <w:rPr>
              <w:b/>
            </w:rPr>
          </w:rPrChange>
        </w:rPr>
        <w:t xml:space="preserve">in </w:t>
      </w:r>
      <w:r w:rsidR="007307B3" w:rsidRPr="00ED672B">
        <w:rPr>
          <w:rFonts w:asciiTheme="minorHAnsi" w:hAnsiTheme="minorHAnsi"/>
          <w:b/>
          <w:i/>
          <w:rPrChange w:id="3871" w:author="Erin Stephenson" w:date="2019-03-13T19:33:00Z">
            <w:rPr>
              <w:b/>
              <w:i/>
            </w:rPr>
          </w:rPrChange>
        </w:rPr>
        <w:t xml:space="preserve">Tsc1 </w:t>
      </w:r>
      <w:r w:rsidR="007307B3" w:rsidRPr="00ED672B">
        <w:rPr>
          <w:rFonts w:asciiTheme="minorHAnsi" w:hAnsiTheme="minorHAnsi"/>
          <w:b/>
          <w:rPrChange w:id="3872" w:author="Erin Stephenson" w:date="2019-03-13T19:33:00Z">
            <w:rPr>
              <w:b/>
            </w:rPr>
          </w:rPrChange>
        </w:rPr>
        <w:t xml:space="preserve">knockout muscles.  </w:t>
      </w:r>
      <w:r w:rsidR="007307B3" w:rsidRPr="00ED672B">
        <w:rPr>
          <w:rFonts w:asciiTheme="minorHAnsi" w:hAnsiTheme="minorHAnsi"/>
          <w:rPrChange w:id="3873" w:author="Erin Stephenson" w:date="2019-03-13T19:33:00Z">
            <w:rPr/>
          </w:rPrChange>
        </w:rPr>
        <w:t>A</w:t>
      </w:r>
      <w:r w:rsidR="005F6EBE" w:rsidRPr="00ED672B">
        <w:rPr>
          <w:rFonts w:asciiTheme="minorHAnsi" w:hAnsiTheme="minorHAnsi"/>
          <w:rPrChange w:id="3874" w:author="Erin Stephenson" w:date="2019-03-13T19:33:00Z">
            <w:rPr/>
          </w:rPrChange>
        </w:rPr>
        <w:t>) Expression of A) Amino Acid Transporters B) Fatty Acid Transporters from RNAseq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3875" w:author="Erin Stephenson" w:date="2019-03-13T19:33:00Z">
            <w:rPr/>
          </w:rPrChange>
        </w:rPr>
      </w:pPr>
    </w:p>
    <w:p w14:paraId="7F483492" w14:textId="379C8F3F" w:rsidR="00B558A8" w:rsidRPr="00ED672B" w:rsidRDefault="00B558A8" w:rsidP="003E7617">
      <w:pPr>
        <w:rPr>
          <w:rFonts w:asciiTheme="minorHAnsi" w:hAnsiTheme="minorHAnsi"/>
          <w:b/>
          <w:rPrChange w:id="3876" w:author="Erin Stephenson" w:date="2019-03-13T19:33:00Z">
            <w:rPr>
              <w:b/>
            </w:rPr>
          </w:rPrChange>
        </w:rPr>
      </w:pPr>
      <w:r w:rsidRPr="00ED672B">
        <w:rPr>
          <w:rFonts w:asciiTheme="minorHAnsi" w:hAnsiTheme="minorHAnsi"/>
          <w:b/>
          <w:rPrChange w:id="3877" w:author="Erin Stephenson" w:date="2019-03-13T19:33:00Z">
            <w:rPr>
              <w:b/>
            </w:rPr>
          </w:rPrChange>
        </w:rPr>
        <w:t xml:space="preserve">Figure 5: Survival curve of male muscle </w:t>
      </w:r>
      <w:r w:rsidRPr="00ED672B">
        <w:rPr>
          <w:rFonts w:asciiTheme="minorHAnsi" w:hAnsiTheme="minorHAnsi"/>
          <w:b/>
          <w:i/>
          <w:rPrChange w:id="3878" w:author="Erin Stephenson" w:date="2019-03-13T19:33:00Z">
            <w:rPr>
              <w:b/>
              <w:i/>
            </w:rPr>
          </w:rPrChange>
        </w:rPr>
        <w:t>Tsc1</w:t>
      </w:r>
      <w:r w:rsidRPr="00ED672B">
        <w:rPr>
          <w:rFonts w:asciiTheme="minorHAnsi" w:hAnsiTheme="minorHAnsi"/>
          <w:b/>
          <w:rPrChange w:id="3879" w:author="Erin Stephenson" w:date="2019-03-13T19:33:00Z">
            <w:rPr>
              <w:b/>
            </w:rPr>
          </w:rPrChange>
        </w:rPr>
        <w:t xml:space="preserve"> knockout mice on a normal chow diet.  </w:t>
      </w:r>
      <w:r w:rsidRPr="00ED672B">
        <w:rPr>
          <w:rFonts w:asciiTheme="minorHAnsi" w:hAnsiTheme="minorHAnsi"/>
          <w:rPrChange w:id="3880"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3881"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3882" w:author="Erin Stephenson" w:date="2019-03-13T19:33:00Z">
            <w:rPr/>
          </w:rPrChange>
        </w:rPr>
      </w:pPr>
      <w:r w:rsidRPr="00ED672B">
        <w:rPr>
          <w:rFonts w:asciiTheme="minorHAnsi" w:hAnsiTheme="minorHAnsi"/>
          <w:rPrChange w:id="3883"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3884" w:author="Erin Stephenson" w:date="2019-03-13T19:33:00Z">
            <w:rPr/>
          </w:rPrChange>
        </w:rPr>
      </w:pPr>
    </w:p>
    <w:p w14:paraId="4FA9BB7D" w14:textId="28FAD026" w:rsidR="00A01F29" w:rsidRPr="00ED672B" w:rsidRDefault="00A01F29" w:rsidP="003E7617">
      <w:pPr>
        <w:rPr>
          <w:rFonts w:asciiTheme="minorHAnsi" w:hAnsiTheme="minorHAnsi"/>
          <w:rPrChange w:id="3885" w:author="Erin Stephenson" w:date="2019-03-13T19:33:00Z">
            <w:rPr/>
          </w:rPrChange>
        </w:rPr>
      </w:pPr>
      <w:commentRangeStart w:id="3886"/>
      <w:r w:rsidRPr="00ED672B">
        <w:rPr>
          <w:rFonts w:asciiTheme="minorHAnsi" w:hAnsiTheme="minorHAnsi"/>
          <w:b/>
          <w:rPrChange w:id="3887" w:author="Erin Stephenson" w:date="2019-03-13T19:33:00Z">
            <w:rPr>
              <w:b/>
            </w:rPr>
          </w:rPrChange>
        </w:rPr>
        <w:t xml:space="preserve">Supplementary Table 1: Gene expression differences in muscle </w:t>
      </w:r>
      <w:r w:rsidRPr="00ED672B">
        <w:rPr>
          <w:rFonts w:asciiTheme="minorHAnsi" w:hAnsiTheme="minorHAnsi"/>
          <w:b/>
          <w:i/>
          <w:rPrChange w:id="3888" w:author="Erin Stephenson" w:date="2019-03-13T19:33:00Z">
            <w:rPr>
              <w:b/>
              <w:i/>
            </w:rPr>
          </w:rPrChange>
        </w:rPr>
        <w:t xml:space="preserve">Tsc1 </w:t>
      </w:r>
      <w:r w:rsidRPr="00ED672B">
        <w:rPr>
          <w:rFonts w:asciiTheme="minorHAnsi" w:hAnsiTheme="minorHAnsi"/>
          <w:b/>
          <w:rPrChange w:id="3889" w:author="Erin Stephenson" w:date="2019-03-13T19:33:00Z">
            <w:rPr>
              <w:b/>
            </w:rPr>
          </w:rPrChange>
        </w:rPr>
        <w:t xml:space="preserve">knockout quadriceps.  </w:t>
      </w:r>
      <w:r w:rsidR="00406E98" w:rsidRPr="00ED672B">
        <w:rPr>
          <w:rFonts w:asciiTheme="minorHAnsi" w:hAnsiTheme="minorHAnsi"/>
          <w:rPrChange w:id="3890" w:author="Erin Stephenson" w:date="2019-03-13T19:33:00Z">
            <w:rPr/>
          </w:rPrChange>
        </w:rPr>
        <w:t>Full results of differential expression analysis.</w:t>
      </w:r>
      <w:commentRangeEnd w:id="3886"/>
      <w:r w:rsidR="0018769C">
        <w:rPr>
          <w:rStyle w:val="CommentReference"/>
          <w:rFonts w:asciiTheme="minorHAnsi" w:hAnsiTheme="minorHAnsi" w:cstheme="minorBidi"/>
        </w:rPr>
        <w:commentReference w:id="3886"/>
      </w:r>
    </w:p>
    <w:p w14:paraId="39100E02" w14:textId="37F63227" w:rsidR="00406E98" w:rsidRPr="00ED672B" w:rsidRDefault="00406E98" w:rsidP="003E7617">
      <w:pPr>
        <w:rPr>
          <w:rFonts w:asciiTheme="minorHAnsi" w:hAnsiTheme="minorHAnsi"/>
          <w:rPrChange w:id="3891" w:author="Erin Stephenson" w:date="2019-03-13T19:33:00Z">
            <w:rPr/>
          </w:rPrChange>
        </w:rPr>
      </w:pPr>
    </w:p>
    <w:p w14:paraId="3C0AE787" w14:textId="5440931C" w:rsidR="00406E98" w:rsidRPr="00ED672B" w:rsidRDefault="00406E98" w:rsidP="00406E98">
      <w:pPr>
        <w:rPr>
          <w:rFonts w:asciiTheme="minorHAnsi" w:hAnsiTheme="minorHAnsi"/>
          <w:rPrChange w:id="3892" w:author="Erin Stephenson" w:date="2019-03-13T19:33:00Z">
            <w:rPr/>
          </w:rPrChange>
        </w:rPr>
      </w:pPr>
      <w:r w:rsidRPr="00ED672B">
        <w:rPr>
          <w:rFonts w:asciiTheme="minorHAnsi" w:hAnsiTheme="minorHAnsi"/>
          <w:b/>
          <w:rPrChange w:id="3893" w:author="Erin Stephenson" w:date="2019-03-13T19:33:00Z">
            <w:rPr>
              <w:b/>
            </w:rPr>
          </w:rPrChange>
        </w:rPr>
        <w:t xml:space="preserve">Supplementary Table 2: Gene set enrichment analysis of </w:t>
      </w:r>
      <w:r w:rsidRPr="00ED672B">
        <w:rPr>
          <w:rFonts w:asciiTheme="minorHAnsi" w:hAnsiTheme="minorHAnsi"/>
          <w:b/>
          <w:i/>
          <w:rPrChange w:id="3894" w:author="Erin Stephenson" w:date="2019-03-13T19:33:00Z">
            <w:rPr>
              <w:b/>
              <w:i/>
            </w:rPr>
          </w:rPrChange>
        </w:rPr>
        <w:t>Tsc1</w:t>
      </w:r>
      <w:r w:rsidRPr="00ED672B">
        <w:rPr>
          <w:rFonts w:asciiTheme="minorHAnsi" w:hAnsiTheme="minorHAnsi"/>
          <w:b/>
          <w:rPrChange w:id="3895" w:author="Erin Stephenson" w:date="2019-03-13T19:33:00Z">
            <w:rPr>
              <w:b/>
            </w:rPr>
          </w:rPrChange>
        </w:rPr>
        <w:t xml:space="preserve"> knockout quadriceps.  </w:t>
      </w:r>
      <w:r w:rsidRPr="00ED672B">
        <w:rPr>
          <w:rFonts w:asciiTheme="minorHAnsi" w:hAnsiTheme="minorHAnsi"/>
          <w:rPrChange w:id="3896" w:author="Erin Stephenson" w:date="2019-03-13T19:33:00Z">
            <w:rPr/>
          </w:rPrChange>
        </w:rPr>
        <w:t xml:space="preserve">All pathways that met an adjusted p-value of 0.25 are </w:t>
      </w:r>
      <w:r w:rsidR="001174FB" w:rsidRPr="00ED672B">
        <w:rPr>
          <w:rFonts w:asciiTheme="minorHAnsi" w:hAnsiTheme="minorHAnsi"/>
          <w:rPrChange w:id="3897" w:author="Erin Stephenson" w:date="2019-03-13T19:33:00Z">
            <w:rPr/>
          </w:rPrChange>
        </w:rPr>
        <w:t>shown.  NES (net enrichment score) indicates pathway effect size with positive numbers indicating positive enrichment of this gene set in these data.  Gene details are the genes which drove this positive or negative association.</w:t>
      </w:r>
      <w:r w:rsidR="00D4462C" w:rsidRPr="00ED672B">
        <w:rPr>
          <w:rFonts w:asciiTheme="minorHAnsi" w:hAnsiTheme="minorHAnsi"/>
          <w:rPrChange w:id="3898" w:author="Erin Stephenson" w:date="2019-03-13T19:33:00Z">
            <w:rPr/>
          </w:rPrChange>
        </w:rPr>
        <w:t xml:space="preserve">  Both nominal (NOM) and FDR adjusted (FDR) p/q values are shown.</w:t>
      </w:r>
    </w:p>
    <w:p w14:paraId="7AEECA52" w14:textId="77777777" w:rsidR="00406E98" w:rsidRPr="00ED672B" w:rsidRDefault="00406E98" w:rsidP="003E7617">
      <w:pPr>
        <w:rPr>
          <w:rFonts w:asciiTheme="minorHAnsi" w:hAnsiTheme="minorHAnsi"/>
          <w:rPrChange w:id="3899" w:author="Erin Stephenson" w:date="2019-03-13T19:33:00Z">
            <w:rPr/>
          </w:rPrChange>
        </w:rPr>
      </w:pPr>
    </w:p>
    <w:sectPr w:rsidR="00406E98" w:rsidRPr="00ED672B" w:rsidSect="00A34EF3">
      <w:footerReference w:type="even"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6-06-15T09:17:00Z" w:initials="DB">
    <w:p w14:paraId="5E63C8D1" w14:textId="60FA3721" w:rsidR="00582F0B" w:rsidRDefault="00582F0B">
      <w:pPr>
        <w:pStyle w:val="CommentText"/>
      </w:pPr>
      <w:r>
        <w:rPr>
          <w:rStyle w:val="CommentReference"/>
        </w:rPr>
        <w:annotationRef/>
      </w:r>
      <w:r>
        <w:t>Potential reviewers:</w:t>
      </w:r>
      <w:r>
        <w:br/>
        <w:t>Leslie Kozak</w:t>
      </w:r>
    </w:p>
    <w:p w14:paraId="655AA1B3" w14:textId="7C7988D3" w:rsidR="00582F0B" w:rsidRDefault="00582F0B">
      <w:pPr>
        <w:pStyle w:val="CommentText"/>
      </w:pPr>
      <w:r>
        <w:t>Muthu Periasamy</w:t>
      </w:r>
    </w:p>
    <w:p w14:paraId="7A21C46D" w14:textId="03637713" w:rsidR="00582F0B" w:rsidRDefault="00582F0B">
      <w:pPr>
        <w:pStyle w:val="CommentText"/>
      </w:pPr>
      <w:r>
        <w:t>David Guertin</w:t>
      </w:r>
    </w:p>
    <w:p w14:paraId="5D82F0F9" w14:textId="1CD36490" w:rsidR="00582F0B" w:rsidRDefault="00582F0B">
      <w:pPr>
        <w:pStyle w:val="CommentText"/>
      </w:pPr>
      <w:r>
        <w:t>Michael Hall</w:t>
      </w:r>
    </w:p>
    <w:p w14:paraId="19DBB59F" w14:textId="5E88A870" w:rsidR="00582F0B" w:rsidRDefault="00582F0B">
      <w:pPr>
        <w:pStyle w:val="CommentText"/>
      </w:pPr>
      <w:r>
        <w:t>Markus Ruegg</w:t>
      </w:r>
    </w:p>
    <w:p w14:paraId="74C5ACF2" w14:textId="77777777" w:rsidR="00582F0B" w:rsidRDefault="00582F0B">
      <w:pPr>
        <w:pStyle w:val="CommentText"/>
      </w:pPr>
    </w:p>
  </w:comment>
  <w:comment w:id="4" w:author="Erin Stephenson" w:date="2019-03-14T13:11:00Z" w:initials="EJS">
    <w:p w14:paraId="4FE63058" w14:textId="290AC1D7" w:rsidR="001A6BE0" w:rsidRDefault="001A6BE0">
      <w:pPr>
        <w:pStyle w:val="CommentText"/>
      </w:pPr>
      <w:r>
        <w:rPr>
          <w:rStyle w:val="CommentReference"/>
        </w:rPr>
        <w:annotationRef/>
      </w:r>
      <w:r>
        <w:t xml:space="preserve">I kinda feel like we could drop </w:t>
      </w:r>
      <w:r w:rsidR="004033FB">
        <w:t>the aging stuff from this paper. Thoughts?</w:t>
      </w:r>
    </w:p>
  </w:comment>
  <w:comment w:id="16" w:author="Dave Bridges" w:date="2018-08-15T13:05:00Z" w:initials="DB">
    <w:p w14:paraId="7A793280" w14:textId="2EF25560" w:rsidR="00582F0B" w:rsidRDefault="00582F0B">
      <w:pPr>
        <w:pStyle w:val="CommentText"/>
      </w:pPr>
      <w:r>
        <w:rPr>
          <w:rStyle w:val="CommentReference"/>
        </w:rPr>
        <w:annotationRef/>
      </w:r>
      <w:r>
        <w:t>DS: Do you want to use a middle initial?</w:t>
      </w:r>
    </w:p>
  </w:comment>
  <w:comment w:id="33" w:author="Dave Bridges" w:date="2019-03-04T14:11:00Z" w:initials="DB">
    <w:p w14:paraId="70A1AC74" w14:textId="6440C48B" w:rsidR="00582F0B" w:rsidRDefault="00582F0B">
      <w:pPr>
        <w:pStyle w:val="CommentText"/>
      </w:pPr>
      <w:r>
        <w:rPr>
          <w:rStyle w:val="CommentReference"/>
        </w:rPr>
        <w:annotationRef/>
      </w:r>
      <w:r>
        <w:t>EJS can you write this</w:t>
      </w:r>
    </w:p>
  </w:comment>
  <w:comment w:id="108" w:author="Dave Bridges" w:date="2016-10-25T19:52:00Z" w:initials="DB">
    <w:p w14:paraId="67942093" w14:textId="77777777" w:rsidR="00582F0B" w:rsidRDefault="00582F0B" w:rsidP="004E21CF">
      <w:pPr>
        <w:pStyle w:val="CommentText"/>
      </w:pPr>
      <w:r>
        <w:rPr>
          <w:rStyle w:val="CommentReference"/>
        </w:rPr>
        <w:annotationRef/>
      </w:r>
      <w:r>
        <w:t>Dave: check that these are all longitudinal studies</w:t>
      </w:r>
    </w:p>
  </w:comment>
  <w:comment w:id="109" w:author="Dave Bridges" w:date="2018-01-04T14:48:00Z" w:initials="DB">
    <w:p w14:paraId="38B28BF5" w14:textId="77777777" w:rsidR="00582F0B" w:rsidRDefault="00582F0B" w:rsidP="004E21CF">
      <w:pPr>
        <w:pStyle w:val="CommentText"/>
      </w:pPr>
      <w:r>
        <w:rPr>
          <w:rStyle w:val="CommentReference"/>
        </w:rPr>
        <w:annotationRef/>
      </w:r>
      <w:r>
        <w:t>Make a point to say how Tsc deletion results in mTORC1 gain of function</w:t>
      </w:r>
    </w:p>
  </w:comment>
  <w:comment w:id="111" w:author="Dave Bridges" w:date="2015-09-11T08:32:00Z" w:initials="DB">
    <w:p w14:paraId="780C7A5B" w14:textId="4D228BDB" w:rsidR="00582F0B" w:rsidRDefault="00582F0B">
      <w:pPr>
        <w:pStyle w:val="CommentText"/>
      </w:pPr>
      <w:r>
        <w:rPr>
          <w:rStyle w:val="CommentReference"/>
        </w:rPr>
        <w:annotationRef/>
      </w:r>
      <w:r>
        <w:t>JeAnna can you find out the stock number for the normal chow diets</w:t>
      </w:r>
    </w:p>
  </w:comment>
  <w:comment w:id="112" w:author="Dave Bridges" w:date="2015-11-04T11:16:00Z" w:initials="DB">
    <w:p w14:paraId="515A300A" w14:textId="77777777" w:rsidR="00582F0B" w:rsidRDefault="00582F0B" w:rsidP="00AC7808">
      <w:pPr>
        <w:pStyle w:val="CommentText"/>
      </w:pPr>
      <w:r>
        <w:rPr>
          <w:rStyle w:val="CommentReference"/>
        </w:rPr>
        <w:annotationRef/>
      </w:r>
      <w:r>
        <w:t>Check this</w:t>
      </w:r>
    </w:p>
  </w:comment>
  <w:comment w:id="203" w:author="Dave Bridges" w:date="2019-03-01T12:49:00Z" w:initials="DB">
    <w:p w14:paraId="1CCD1F8A" w14:textId="6AE1A8C0" w:rsidR="00582F0B" w:rsidRDefault="00582F0B">
      <w:pPr>
        <w:pStyle w:val="CommentText"/>
      </w:pPr>
      <w:r>
        <w:rPr>
          <w:rStyle w:val="CommentReference"/>
        </w:rPr>
        <w:annotationRef/>
      </w:r>
      <w:r>
        <w:t>Erin please write this section for the ITT’s on the HFD mice (what ages, what does of insulin, how long were they fasted).</w:t>
      </w:r>
    </w:p>
  </w:comment>
  <w:comment w:id="208" w:author="Microsoft Office User" w:date="2019-03-08T15:23:00Z" w:initials="Office">
    <w:p w14:paraId="210790D4" w14:textId="18BF1813" w:rsidR="00582F0B" w:rsidRDefault="00582F0B">
      <w:pPr>
        <w:pStyle w:val="CommentText"/>
      </w:pPr>
      <w:r>
        <w:rPr>
          <w:rStyle w:val="CommentReference"/>
        </w:rPr>
        <w:annotationRef/>
      </w:r>
      <w:r>
        <w:t>Dave, do you think we need to calculate/include the AUC for the insulin curves? ES</w:t>
      </w:r>
    </w:p>
  </w:comment>
  <w:comment w:id="288" w:author="Erin Stephenson" w:date="2019-03-08T17:00:00Z" w:initials="EJS">
    <w:p w14:paraId="5CB4BBBF" w14:textId="65A91456" w:rsidR="00582F0B" w:rsidRDefault="00582F0B">
      <w:pPr>
        <w:pStyle w:val="CommentText"/>
      </w:pPr>
      <w:r>
        <w:rPr>
          <w:rStyle w:val="CommentReference"/>
        </w:rPr>
        <w:annotationRef/>
      </w:r>
      <w:r>
        <w:t>Dave, are we not including the isoproterenol injection and EE or cold tolerance data? Mostly curious, can’t remember if it showed anything useful or not.</w:t>
      </w:r>
    </w:p>
  </w:comment>
  <w:comment w:id="332" w:author="Erin Stephenson" w:date="2019-03-13T12:32:00Z" w:initials="EJS">
    <w:p w14:paraId="73316506" w14:textId="6991C170" w:rsidR="00582F0B" w:rsidRDefault="00582F0B">
      <w:pPr>
        <w:pStyle w:val="CommentText"/>
      </w:pPr>
      <w:r>
        <w:rPr>
          <w:rStyle w:val="CommentReference"/>
        </w:rPr>
        <w:annotationRef/>
      </w:r>
      <w:r>
        <w:t>Dave, we probably need to report what age the mice were for the chow CLAMS experiments, since the Rüegg group don’t show changes in EE in younger, chow mice (why they don’t see any differences probably has a lot to do with how they analyzed the data).</w:t>
      </w:r>
    </w:p>
  </w:comment>
  <w:comment w:id="465" w:author="Microsoft Office User" w:date="2019-03-08T15:48:00Z" w:initials="Office">
    <w:p w14:paraId="6635F9F9" w14:textId="75A47677" w:rsidR="00582F0B" w:rsidRDefault="00582F0B">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547" w:author="Dave Bridges" w:date="2015-12-18T16:04:00Z" w:initials="DB">
    <w:p w14:paraId="035440B0" w14:textId="479E538E" w:rsidR="00582F0B" w:rsidRDefault="00582F0B">
      <w:pPr>
        <w:pStyle w:val="CommentText"/>
      </w:pPr>
      <w:r>
        <w:rPr>
          <w:rStyle w:val="CommentReference"/>
        </w:rPr>
        <w:annotationRef/>
      </w:r>
      <w:r>
        <w:t>Erin, please update this to reflect the timing of the rapamycin/CLAMS experiment</w:t>
      </w:r>
    </w:p>
  </w:comment>
  <w:comment w:id="573" w:author="Dave Bridges" w:date="2019-03-04T10:18:00Z" w:initials="DB">
    <w:p w14:paraId="695813AD" w14:textId="7FD12BA0" w:rsidR="00582F0B" w:rsidRDefault="00582F0B">
      <w:pPr>
        <w:pStyle w:val="CommentText"/>
      </w:pPr>
      <w:r>
        <w:rPr>
          <w:rStyle w:val="CommentReference"/>
        </w:rPr>
        <w:annotationRef/>
      </w:r>
      <w:r>
        <w:t>Update with antibodies and RRIDs</w:t>
      </w:r>
    </w:p>
  </w:comment>
  <w:comment w:id="598" w:author="Dave Bridges" w:date="2019-03-04T10:30:00Z" w:initials="DB">
    <w:p w14:paraId="1B8ECEAF" w14:textId="460A86D2" w:rsidR="00582F0B" w:rsidRDefault="00582F0B">
      <w:pPr>
        <w:pStyle w:val="CommentText"/>
      </w:pPr>
      <w:r>
        <w:rPr>
          <w:rStyle w:val="CommentReference"/>
        </w:rPr>
        <w:annotationRef/>
      </w:r>
      <w:r>
        <w:t>Quynh please add the accession number for this study</w:t>
      </w:r>
    </w:p>
  </w:comment>
  <w:comment w:id="599" w:author="Dave Bridges" w:date="2016-06-09T17:16:00Z" w:initials="DB">
    <w:p w14:paraId="55D27F74" w14:textId="311898B7" w:rsidR="00582F0B" w:rsidRDefault="00582F0B">
      <w:pPr>
        <w:pStyle w:val="CommentText"/>
      </w:pPr>
      <w:r>
        <w:rPr>
          <w:rStyle w:val="CommentReference"/>
        </w:rPr>
        <w:annotationRef/>
      </w:r>
      <w:r>
        <w:t>EJS please write</w:t>
      </w:r>
    </w:p>
  </w:comment>
  <w:comment w:id="760" w:author="Erin Stephenson" w:date="2019-03-11T13:59:00Z" w:initials="EJS">
    <w:p w14:paraId="4132B097" w14:textId="56A66BD5" w:rsidR="00582F0B" w:rsidRDefault="00582F0B">
      <w:pPr>
        <w:pStyle w:val="CommentText"/>
      </w:pPr>
      <w:r>
        <w:rPr>
          <w:rStyle w:val="CommentReference"/>
        </w:rPr>
        <w:annotationRef/>
      </w:r>
      <w:r>
        <w:t>Need to report EE as heat if saying EE is what was measured. The figure currently shows VO2.</w:t>
      </w:r>
    </w:p>
  </w:comment>
  <w:comment w:id="768" w:author="Erin Stephenson" w:date="2019-03-11T14:00:00Z" w:initials="EJS">
    <w:p w14:paraId="549E685D" w14:textId="46EE0D37" w:rsidR="00582F0B" w:rsidRDefault="00582F0B">
      <w:pPr>
        <w:pStyle w:val="CommentText"/>
      </w:pPr>
      <w:r>
        <w:rPr>
          <w:rStyle w:val="CommentReference"/>
        </w:rPr>
        <w:annotationRef/>
      </w:r>
      <w:r>
        <w:t>I think it’s important that we make it clear these were not the KO mice</w:t>
      </w:r>
    </w:p>
  </w:comment>
  <w:comment w:id="849" w:author="Erin Stephenson" w:date="2019-03-11T13:52:00Z" w:initials="EJS">
    <w:p w14:paraId="1750B070" w14:textId="715D3F3A" w:rsidR="00582F0B" w:rsidRDefault="00582F0B">
      <w:pPr>
        <w:pStyle w:val="CommentText"/>
      </w:pPr>
      <w:r>
        <w:rPr>
          <w:rStyle w:val="CommentReference"/>
        </w:rPr>
        <w:annotationRef/>
      </w:r>
      <w:r>
        <w:t>I think we should probably define this abbreviation in the methods section and then change all the high fat diet’s that appear in the text thereafter to HFD, rather than waiting until the results section to abbreviate.</w:t>
      </w:r>
    </w:p>
  </w:comment>
  <w:comment w:id="860" w:author="Erin Stephenson" w:date="2019-03-11T13:54:00Z" w:initials="EJS">
    <w:p w14:paraId="6A61BA2D" w14:textId="4D58EDC7" w:rsidR="00582F0B" w:rsidRDefault="00582F0B">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903" w:author="Erin Stephenson" w:date="2019-03-11T13:57:00Z" w:initials="EJS">
    <w:p w14:paraId="03C57FF0" w14:textId="1FC4B240" w:rsidR="00582F0B" w:rsidRDefault="00582F0B">
      <w:pPr>
        <w:pStyle w:val="CommentText"/>
      </w:pPr>
      <w:r>
        <w:rPr>
          <w:rStyle w:val="CommentReference"/>
        </w:rPr>
        <w:annotationRef/>
      </w:r>
      <w:r>
        <w:t>Definitely change the figure to show heat rather than VO2, since you are using EE throughout. Can always show VO2 and VCO2 in supplementary figures.</w:t>
      </w:r>
    </w:p>
  </w:comment>
  <w:comment w:id="941" w:author="Erin Stephenson" w:date="2019-03-13T14:40:00Z" w:initials="EJS">
    <w:p w14:paraId="4D75D140" w14:textId="2906E0BD" w:rsidR="00582F0B" w:rsidRDefault="00582F0B">
      <w:pPr>
        <w:pStyle w:val="CommentText"/>
      </w:pPr>
      <w:r>
        <w:rPr>
          <w:rStyle w:val="CommentReference"/>
        </w:rPr>
        <w:annotationRef/>
      </w:r>
      <w:r>
        <w:t xml:space="preserve">This isn’t really consistent since the Rüegg group only show increased EE in old or HFD mTSC1KO mice. We should definitely put how old our mice were during this experiment in the methods. </w:t>
      </w:r>
    </w:p>
  </w:comment>
  <w:comment w:id="1175" w:author="Dave Bridges" w:date="2019-01-30T09:37:00Z" w:initials="DB">
    <w:p w14:paraId="243B2BC8" w14:textId="52B3E612" w:rsidR="00582F0B" w:rsidRDefault="00582F0B">
      <w:pPr>
        <w:pStyle w:val="CommentText"/>
      </w:pPr>
      <w:r>
        <w:rPr>
          <w:rStyle w:val="CommentReference"/>
        </w:rPr>
        <w:annotationRef/>
      </w:r>
      <w:r>
        <w:t>Update this figure</w:t>
      </w:r>
    </w:p>
  </w:comment>
  <w:comment w:id="1176" w:author="Erin Stephenson" w:date="2019-03-11T14:24:00Z" w:initials="EJS">
    <w:p w14:paraId="1D82FB93" w14:textId="06AD5BF7" w:rsidR="00582F0B" w:rsidRDefault="00582F0B">
      <w:pPr>
        <w:pStyle w:val="CommentText"/>
      </w:pPr>
      <w:r>
        <w:rPr>
          <w:rStyle w:val="CommentReference"/>
        </w:rPr>
        <w:annotationRef/>
      </w:r>
      <w:r>
        <w:t>Is the figure accurate? The HFD groups obviously have more variation but the male HFDKOs look as though they have a tendency to eat more when on the palatable diet. Is that real? The Guridi paper in Skeletal Muscle show increased food and water intake on 60% fat diet. Probably something we need to elaborate a bit on in the text.</w:t>
      </w:r>
    </w:p>
  </w:comment>
  <w:comment w:id="1218" w:author="Erin Stephenson" w:date="2019-03-13T14:54:00Z" w:initials="EJS">
    <w:p w14:paraId="5D7853B4" w14:textId="4470AB5D" w:rsidR="00582F0B" w:rsidRDefault="00582F0B">
      <w:pPr>
        <w:pStyle w:val="CommentText"/>
      </w:pPr>
      <w:r>
        <w:rPr>
          <w:rStyle w:val="CommentReference"/>
        </w:rPr>
        <w:annotationRef/>
      </w:r>
      <w:r>
        <w:t>Need to add reference</w:t>
      </w:r>
    </w:p>
  </w:comment>
  <w:comment w:id="1136" w:author="Erin Stephenson" w:date="2019-03-11T14:22:00Z" w:initials="EJS">
    <w:p w14:paraId="7BBCB47A" w14:textId="7D94F4C9" w:rsidR="00582F0B" w:rsidRDefault="00582F0B">
      <w:pPr>
        <w:pStyle w:val="CommentText"/>
      </w:pPr>
      <w:r>
        <w:rPr>
          <w:rStyle w:val="CommentReference"/>
        </w:rPr>
        <w:annotationRef/>
      </w:r>
      <w:r>
        <w:t>I think this stuff is better in its own sub-section</w:t>
      </w:r>
    </w:p>
  </w:comment>
  <w:comment w:id="1276" w:author="Erin Stephenson" w:date="2019-03-11T14:35:00Z" w:initials="EJS">
    <w:p w14:paraId="3E64AF8A" w14:textId="201A9041" w:rsidR="00582F0B" w:rsidRDefault="00582F0B">
      <w:pPr>
        <w:pStyle w:val="CommentText"/>
      </w:pPr>
      <w:r>
        <w:rPr>
          <w:rStyle w:val="CommentReference"/>
        </w:rPr>
        <w:annotationRef/>
      </w:r>
      <w:r>
        <w:t>I prefer to use standard diet or standard chow diet, opposed to normal chow. This is personal preference, so it’s up to you if you want to change the terminology used throughout (I don’t want it to be a problem with figures etc.)</w:t>
      </w:r>
    </w:p>
  </w:comment>
  <w:comment w:id="1288" w:author="Erin Stephenson" w:date="2019-03-11T14:32:00Z" w:initials="EJS">
    <w:p w14:paraId="6FAB0739" w14:textId="22B1CC91" w:rsidR="00582F0B" w:rsidRDefault="00582F0B">
      <w:pPr>
        <w:pStyle w:val="CommentText"/>
      </w:pPr>
      <w:r>
        <w:rPr>
          <w:rStyle w:val="CommentReference"/>
        </w:rPr>
        <w:annotationRef/>
      </w:r>
      <w:r>
        <w:t xml:space="preserve">I think we should change normal chow diet to standard chow diet or standard diet and then clarify in the methods that it was chow. This is personal preference though, so it’s up to you. </w:t>
      </w:r>
    </w:p>
  </w:comment>
  <w:comment w:id="1512" w:author="Erin Stephenson" w:date="2019-03-13T15:00:00Z" w:initials="EJS">
    <w:p w14:paraId="42CE37C6" w14:textId="0AA7F745" w:rsidR="00582F0B" w:rsidRDefault="00582F0B">
      <w:pPr>
        <w:pStyle w:val="CommentText"/>
      </w:pPr>
      <w:r>
        <w:rPr>
          <w:rStyle w:val="CommentReference"/>
        </w:rPr>
        <w:annotationRef/>
      </w:r>
      <w:r>
        <w:t>Need to add references for the Guridi papers here</w:t>
      </w:r>
    </w:p>
  </w:comment>
  <w:comment w:id="1527" w:author="Erin Stephenson" w:date="2019-03-11T15:07:00Z" w:initials="EJS">
    <w:p w14:paraId="23DBC50F" w14:textId="18B08ACA" w:rsidR="00582F0B" w:rsidRDefault="00582F0B">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1541" w:author="Erin Stephenson" w:date="2019-03-11T15:05:00Z" w:initials="EJS">
    <w:p w14:paraId="57B71946" w14:textId="51EE4F39" w:rsidR="00582F0B" w:rsidRDefault="00582F0B">
      <w:pPr>
        <w:pStyle w:val="CommentText"/>
      </w:pPr>
      <w:r>
        <w:rPr>
          <w:rStyle w:val="CommentReference"/>
        </w:rPr>
        <w:annotationRef/>
      </w:r>
      <w:r>
        <w:t>Do we really need to say this? It’s not as though we are comparing males and females and this is the first instance where you remark that males and females are different.</w:t>
      </w:r>
    </w:p>
  </w:comment>
  <w:comment w:id="1653" w:author="Erin Stephenson" w:date="2019-03-13T15:18:00Z" w:initials="EJS">
    <w:p w14:paraId="1D57766E" w14:textId="4F3A71EA" w:rsidR="00582F0B" w:rsidRDefault="00582F0B">
      <w:pPr>
        <w:pStyle w:val="CommentText"/>
      </w:pPr>
      <w:r>
        <w:rPr>
          <w:rStyle w:val="CommentReference"/>
        </w:rPr>
        <w:annotationRef/>
      </w:r>
      <w:r>
        <w:t>Need to calculate and add these things</w:t>
      </w:r>
    </w:p>
  </w:comment>
  <w:comment w:id="1671" w:author="Dave Bridges" w:date="2019-03-01T14:56:00Z" w:initials="DB">
    <w:p w14:paraId="4DD8205B" w14:textId="5D77B1D9" w:rsidR="00582F0B" w:rsidRDefault="00582F0B">
      <w:pPr>
        <w:pStyle w:val="CommentText"/>
      </w:pPr>
      <w:r>
        <w:rPr>
          <w:rStyle w:val="CommentReference"/>
        </w:rPr>
        <w:annotationRef/>
      </w:r>
      <w:r>
        <w:t>Calculate effect size and p-value</w:t>
      </w:r>
    </w:p>
  </w:comment>
  <w:comment w:id="1606" w:author="Erin Stephenson" w:date="2019-03-13T15:23:00Z" w:initials="EJS">
    <w:p w14:paraId="63425855" w14:textId="4DBB58E2" w:rsidR="00582F0B" w:rsidRDefault="00582F0B">
      <w:pPr>
        <w:pStyle w:val="CommentText"/>
      </w:pPr>
      <w:r>
        <w:rPr>
          <w:rStyle w:val="CommentReference"/>
        </w:rPr>
        <w:annotationRef/>
      </w:r>
      <w:r>
        <w:t>Do you think we need to say that this is in agreement with the Guridi studies that also perform ITT on HFD mice?</w:t>
      </w:r>
    </w:p>
  </w:comment>
  <w:comment w:id="1730" w:author="Erin Stephenson" w:date="2019-03-13T15:24:00Z" w:initials="EJS">
    <w:p w14:paraId="7FE13AD2" w14:textId="5E411601" w:rsidR="00582F0B" w:rsidRDefault="00582F0B">
      <w:pPr>
        <w:pStyle w:val="CommentText"/>
      </w:pPr>
      <w:r>
        <w:rPr>
          <w:rStyle w:val="CommentReference"/>
        </w:rPr>
        <w:annotationRef/>
      </w:r>
      <w:r>
        <w:t xml:space="preserve">The RNAseq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1806" w:author="Erin Stephenson" w:date="2019-03-11T15:26:00Z" w:initials="EJS">
    <w:p w14:paraId="3C354DBD" w14:textId="18A57183" w:rsidR="00582F0B" w:rsidRDefault="00582F0B">
      <w:pPr>
        <w:pStyle w:val="CommentText"/>
      </w:pPr>
      <w:r>
        <w:rPr>
          <w:rStyle w:val="CommentReference"/>
        </w:rPr>
        <w:annotationRef/>
      </w:r>
      <w:r>
        <w:t xml:space="preserve">I think we need to include the muscle and sex of the mice we did this experiment in. It was quad, right? And we just ran males? </w:t>
      </w:r>
    </w:p>
  </w:comment>
  <w:comment w:id="1893" w:author="Erin Stephenson" w:date="2019-03-11T15:34:00Z" w:initials="EJS">
    <w:p w14:paraId="0C625B35" w14:textId="25E2D82B" w:rsidR="00582F0B" w:rsidRDefault="00582F0B">
      <w:pPr>
        <w:pStyle w:val="CommentText"/>
      </w:pPr>
      <w:r>
        <w:rPr>
          <w:rStyle w:val="CommentReference"/>
        </w:rPr>
        <w:annotationRef/>
      </w:r>
      <w:r>
        <w:t>Maybe use stronger language? Perhaps “previously unreported gene sets”?</w:t>
      </w:r>
    </w:p>
  </w:comment>
  <w:comment w:id="1917" w:author="Erin Stephenson" w:date="2019-03-11T15:33:00Z" w:initials="EJS">
    <w:p w14:paraId="20519936" w14:textId="643E5AEE" w:rsidR="00582F0B" w:rsidRDefault="00582F0B">
      <w:pPr>
        <w:pStyle w:val="CommentText"/>
      </w:pPr>
      <w:r>
        <w:rPr>
          <w:rStyle w:val="CommentReference"/>
        </w:rPr>
        <w:annotationRef/>
      </w:r>
      <w:r>
        <w:t>There’s something weird going on with the y-axis of this figure panel.</w:t>
      </w:r>
    </w:p>
  </w:comment>
  <w:comment w:id="1933" w:author="Erin Stephenson" w:date="2019-03-11T15:33:00Z" w:initials="EJS">
    <w:p w14:paraId="12059921" w14:textId="11535230" w:rsidR="00582F0B" w:rsidRDefault="00582F0B">
      <w:pPr>
        <w:pStyle w:val="CommentText"/>
      </w:pPr>
      <w:r>
        <w:rPr>
          <w:rStyle w:val="CommentReference"/>
        </w:rPr>
        <w:annotationRef/>
      </w:r>
      <w:r>
        <w:t>The legend in this figure is overlapping the bar depicting the KO Fabp3.</w:t>
      </w:r>
    </w:p>
  </w:comment>
  <w:comment w:id="2054" w:author="Erin Stephenson" w:date="2019-03-13T15:34:00Z" w:initials="EJS">
    <w:p w14:paraId="090D31F4" w14:textId="18FABBE2" w:rsidR="00582F0B" w:rsidRDefault="00582F0B">
      <w:pPr>
        <w:pStyle w:val="CommentText"/>
      </w:pPr>
      <w:r>
        <w:rPr>
          <w:rStyle w:val="CommentReference"/>
        </w:rPr>
        <w:annotationRef/>
      </w:r>
      <w:r>
        <w:t>Need to reference the Rüegg papers here</w:t>
      </w:r>
    </w:p>
  </w:comment>
  <w:comment w:id="2212" w:author="Erin Stephenson" w:date="2019-03-11T15:50:00Z" w:initials="EJS">
    <w:p w14:paraId="257615BA" w14:textId="07EC291E" w:rsidR="00582F0B" w:rsidRDefault="00582F0B" w:rsidP="00F91E6A">
      <w:pPr>
        <w:pStyle w:val="CommentText"/>
      </w:pPr>
      <w:r>
        <w:rPr>
          <w:rStyle w:val="CommentReference"/>
        </w:rPr>
        <w:annotationRef/>
      </w:r>
      <w:r>
        <w:rPr>
          <w:rStyle w:val="CommentReference"/>
        </w:rPr>
        <w:t>Need to add the Rüegg papers as references here</w:t>
      </w:r>
    </w:p>
  </w:comment>
  <w:comment w:id="2287" w:author="Erin Stephenson" w:date="2019-03-13T18:57:00Z" w:initials="EJS">
    <w:p w14:paraId="536BA93D" w14:textId="76A15769" w:rsidR="00582F0B" w:rsidRDefault="00582F0B">
      <w:pPr>
        <w:pStyle w:val="CommentText"/>
      </w:pPr>
      <w:r>
        <w:rPr>
          <w:rStyle w:val="CommentReference"/>
        </w:rPr>
        <w:annotationRef/>
      </w:r>
      <w:r>
        <w:t>I think this data should go in the paper rather than the supplement</w:t>
      </w:r>
    </w:p>
  </w:comment>
  <w:comment w:id="2064" w:author="Erin Stephenson" w:date="2019-03-11T16:10:00Z" w:initials="EJS">
    <w:p w14:paraId="25F1507B" w14:textId="1A3D7A1C" w:rsidR="00582F0B" w:rsidRDefault="00582F0B">
      <w:pPr>
        <w:pStyle w:val="CommentText"/>
      </w:pPr>
      <w:r>
        <w:rPr>
          <w:rStyle w:val="CommentReference"/>
        </w:rPr>
        <w:annotationRef/>
      </w:r>
      <w:r>
        <w:t>Dave, do you think a reviewer would ask for us to measure calcium uptake rates in the skeletal muscle of KO and WT mTsc1 mice? I’ve seen methods that use Fura2 dye to track changes in calcium concentrations but they mostly rely on experiments being done in fresh tissue. This is something that I have wondered ever since we started developing this whole Ca2+ cycling story, so I thought it might be worth thinking about again now.</w:t>
      </w:r>
    </w:p>
  </w:comment>
  <w:comment w:id="2356" w:author="Erin Stephenson" w:date="2019-03-11T16:17:00Z" w:initials="EJS">
    <w:p w14:paraId="0DD0A173" w14:textId="791D21EF" w:rsidR="00582F0B" w:rsidRDefault="00582F0B">
      <w:pPr>
        <w:pStyle w:val="CommentText"/>
      </w:pPr>
      <w:r>
        <w:rPr>
          <w:rStyle w:val="CommentReference"/>
        </w:rPr>
        <w:annotationRef/>
      </w:r>
      <w:r>
        <w:t xml:space="preserve">Not really sure how we are supposed to report an observation that we don’t have an official metric for. </w:t>
      </w:r>
    </w:p>
  </w:comment>
  <w:comment w:id="2501" w:author="Erin Stephenson" w:date="2019-03-13T16:05:00Z" w:initials="EJS">
    <w:p w14:paraId="0F614B0F" w14:textId="7D1A2F73" w:rsidR="00582F0B" w:rsidRDefault="00582F0B">
      <w:pPr>
        <w:pStyle w:val="CommentText"/>
      </w:pPr>
      <w:r>
        <w:rPr>
          <w:rStyle w:val="CommentReference"/>
        </w:rPr>
        <w:annotationRef/>
      </w:r>
      <w:r>
        <w:t>Reference the Bentzinger Skeletal Muscle paper and other relevant Rüegg papers here</w:t>
      </w:r>
    </w:p>
  </w:comment>
  <w:comment w:id="2588" w:author="Erin Stephenson" w:date="2019-03-13T18:39:00Z" w:initials="EJS">
    <w:p w14:paraId="2637A0B6" w14:textId="3B15C655" w:rsidR="00582F0B" w:rsidRDefault="00582F0B">
      <w:pPr>
        <w:pStyle w:val="CommentText"/>
      </w:pPr>
      <w:r>
        <w:rPr>
          <w:rStyle w:val="CommentReference"/>
        </w:rPr>
        <w:annotationRef/>
      </w:r>
      <w:r>
        <w:t>Add references</w:t>
      </w:r>
    </w:p>
  </w:comment>
  <w:comment w:id="2612" w:author="Erin Stephenson" w:date="2019-03-13T16:21:00Z" w:initials="EJS">
    <w:p w14:paraId="1D8F25AE" w14:textId="38506CDE" w:rsidR="00582F0B" w:rsidRDefault="00582F0B">
      <w:pPr>
        <w:pStyle w:val="CommentText"/>
      </w:pPr>
      <w:r>
        <w:rPr>
          <w:rStyle w:val="CommentReference"/>
        </w:rPr>
        <w:annotationRef/>
      </w:r>
      <w:r>
        <w:t>Add appropriate reference here</w:t>
      </w:r>
    </w:p>
  </w:comment>
  <w:comment w:id="2694" w:author="Erin Stephenson" w:date="2019-03-12T14:45:00Z" w:initials="EJS">
    <w:p w14:paraId="0D518EBD" w14:textId="5DFF752A" w:rsidR="00582F0B" w:rsidRDefault="00582F0B">
      <w:pPr>
        <w:pStyle w:val="CommentText"/>
      </w:pPr>
      <w:r>
        <w:rPr>
          <w:rStyle w:val="CommentReference"/>
        </w:rPr>
        <w:annotationRef/>
      </w:r>
      <w:r>
        <w:t>This ref is already in the reference list. (ref 7)</w:t>
      </w:r>
    </w:p>
  </w:comment>
  <w:comment w:id="2752" w:author="Erin Stephenson" w:date="2019-03-12T14:10:00Z" w:initials="EJS">
    <w:p w14:paraId="507B497D" w14:textId="77777777" w:rsidR="00582F0B" w:rsidRDefault="00582F0B" w:rsidP="00A154B3">
      <w:pPr>
        <w:pStyle w:val="CommentText"/>
      </w:pPr>
      <w:r>
        <w:rPr>
          <w:rStyle w:val="CommentReference"/>
        </w:rPr>
        <w:annotationRef/>
      </w:r>
      <w:r>
        <w:t>I can’t access the Endnote library, bu this reference is already in there. (Ref 32)</w:t>
      </w:r>
    </w:p>
  </w:comment>
  <w:comment w:id="2817" w:author="Erin Stephenson" w:date="2019-03-13T16:34:00Z" w:initials="EJS">
    <w:p w14:paraId="1E4C33DD" w14:textId="42986049" w:rsidR="00582F0B" w:rsidRDefault="00582F0B">
      <w:pPr>
        <w:pStyle w:val="CommentText"/>
      </w:pPr>
      <w:r>
        <w:rPr>
          <w:rStyle w:val="CommentReference"/>
        </w:rPr>
        <w:annotationRef/>
      </w:r>
      <w:r>
        <w:t>Reference appropriate Rüegg papers here</w:t>
      </w:r>
    </w:p>
  </w:comment>
  <w:comment w:id="2882" w:author="Erin Stephenson" w:date="2019-03-13T18:26:00Z" w:initials="EJS">
    <w:p w14:paraId="7675C52F" w14:textId="5B181F78" w:rsidR="00582F0B" w:rsidRDefault="00582F0B">
      <w:pPr>
        <w:pStyle w:val="CommentText"/>
      </w:pPr>
      <w:r>
        <w:rPr>
          <w:rStyle w:val="CommentReference"/>
        </w:rPr>
        <w:annotationRef/>
      </w:r>
      <w:r>
        <w:t>Add reference</w:t>
      </w:r>
    </w:p>
  </w:comment>
  <w:comment w:id="2960" w:author="Erin Stephenson" w:date="2019-03-13T18:26:00Z" w:initials="EJS">
    <w:p w14:paraId="0DA39613" w14:textId="23929E98" w:rsidR="00582F0B" w:rsidRDefault="00582F0B">
      <w:pPr>
        <w:pStyle w:val="CommentText"/>
      </w:pPr>
      <w:r>
        <w:rPr>
          <w:rStyle w:val="CommentReference"/>
        </w:rPr>
        <w:annotationRef/>
      </w:r>
      <w:r>
        <w:t>Add reference</w:t>
      </w:r>
    </w:p>
  </w:comment>
  <w:comment w:id="3017" w:author="Erin Stephenson" w:date="2019-03-13T18:48:00Z" w:initials="EJS">
    <w:p w14:paraId="32722060" w14:textId="38A8BEFB" w:rsidR="00582F0B" w:rsidRDefault="00582F0B">
      <w:pPr>
        <w:pStyle w:val="CommentText"/>
      </w:pPr>
      <w:r>
        <w:rPr>
          <w:rStyle w:val="CommentReference"/>
        </w:rPr>
        <w:annotationRef/>
      </w:r>
      <w:r>
        <w:t xml:space="preserve">Dave, we should probably also show the protein blots for SERCA2, even if they were unchanged. </w:t>
      </w:r>
    </w:p>
  </w:comment>
  <w:comment w:id="3103" w:author="Erin Stephenson" w:date="2019-03-13T19:04:00Z" w:initials="EJS">
    <w:p w14:paraId="23E1C7D0" w14:textId="4F7DCE25" w:rsidR="00582F0B" w:rsidRDefault="00582F0B">
      <w:pPr>
        <w:pStyle w:val="CommentText"/>
      </w:pPr>
      <w:r>
        <w:rPr>
          <w:rStyle w:val="CommentReference"/>
        </w:rPr>
        <w:annotationRef/>
      </w:r>
      <w:r>
        <w:t xml:space="preserve">Currently a supplementary table but I think we should move it to the main manuscript. </w:t>
      </w:r>
    </w:p>
  </w:comment>
  <w:comment w:id="3237" w:author="Erin Stephenson" w:date="2019-03-13T17:07:00Z" w:initials="EJS">
    <w:p w14:paraId="369A0115" w14:textId="77777777" w:rsidR="00582F0B" w:rsidRDefault="00582F0B" w:rsidP="00F618A8">
      <w:pPr>
        <w:pStyle w:val="CommentText"/>
      </w:pPr>
      <w:r>
        <w:rPr>
          <w:rStyle w:val="CommentReference"/>
        </w:rPr>
        <w:annotationRef/>
      </w:r>
      <w:r>
        <w:t>Add reference</w:t>
      </w:r>
    </w:p>
  </w:comment>
  <w:comment w:id="3272" w:author="Erin Stephenson" w:date="2019-03-13T20:13:00Z" w:initials="EJS">
    <w:p w14:paraId="51F386ED" w14:textId="47EBEE41" w:rsidR="00582F0B" w:rsidRDefault="00582F0B">
      <w:pPr>
        <w:pStyle w:val="CommentText"/>
      </w:pPr>
      <w:r>
        <w:rPr>
          <w:rStyle w:val="CommentReference"/>
        </w:rPr>
        <w:annotationRef/>
      </w:r>
      <w:r>
        <w:t>Add reference</w:t>
      </w:r>
    </w:p>
  </w:comment>
  <w:comment w:id="3280" w:author="Erin Stephenson" w:date="2019-03-13T19:50:00Z" w:initials="EJS">
    <w:p w14:paraId="133AECC4" w14:textId="4DADF6AA" w:rsidR="00582F0B" w:rsidRDefault="00582F0B">
      <w:pPr>
        <w:pStyle w:val="CommentText"/>
      </w:pPr>
      <w:r>
        <w:rPr>
          <w:rStyle w:val="CommentReference"/>
        </w:rPr>
        <w:annotationRef/>
      </w:r>
      <w:r>
        <w:t>Add reference</w:t>
      </w:r>
    </w:p>
  </w:comment>
  <w:comment w:id="3321" w:author="Erin Stephenson" w:date="2019-03-13T19:19:00Z" w:initials="EJS">
    <w:p w14:paraId="2723B352" w14:textId="28619581" w:rsidR="00582F0B" w:rsidRDefault="00582F0B">
      <w:pPr>
        <w:pStyle w:val="CommentText"/>
      </w:pPr>
      <w:r>
        <w:rPr>
          <w:rStyle w:val="CommentReference"/>
        </w:rPr>
        <w:annotationRef/>
      </w:r>
      <w:r>
        <w:t>Add reference</w:t>
      </w:r>
    </w:p>
    <w:p w14:paraId="50E97CB2" w14:textId="77777777" w:rsidR="00582F0B" w:rsidRDefault="00582F0B">
      <w:pPr>
        <w:pStyle w:val="CommentText"/>
      </w:pPr>
    </w:p>
  </w:comment>
  <w:comment w:id="3353" w:author="Erin Stephenson" w:date="2019-03-14T12:00:00Z" w:initials="EJS">
    <w:p w14:paraId="7199F448" w14:textId="77777777" w:rsidR="00905D9A" w:rsidRDefault="00905D9A" w:rsidP="00905D9A">
      <w:pPr>
        <w:pStyle w:val="CommentText"/>
      </w:pPr>
      <w:r>
        <w:rPr>
          <w:rStyle w:val="CommentReference"/>
        </w:rPr>
        <w:annotationRef/>
      </w:r>
      <w:r>
        <w:t>Add reference</w:t>
      </w:r>
    </w:p>
  </w:comment>
  <w:comment w:id="3355" w:author="Erin Stephenson" w:date="2019-03-14T12:53:00Z" w:initials="EJS">
    <w:p w14:paraId="3B21A718" w14:textId="4A6E9B58" w:rsidR="00905D9A" w:rsidRDefault="00905D9A">
      <w:pPr>
        <w:pStyle w:val="CommentText"/>
      </w:pPr>
      <w:r>
        <w:rPr>
          <w:rStyle w:val="CommentReference"/>
        </w:rPr>
        <w:annotationRef/>
      </w:r>
      <w:r>
        <w:t>Add appropriate Rüegg group paper references here</w:t>
      </w:r>
    </w:p>
  </w:comment>
  <w:comment w:id="3402" w:author="Erin Stephenson" w:date="2019-03-13T21:20:00Z" w:initials="EJS">
    <w:p w14:paraId="40DD4DC4" w14:textId="7EA6D67C" w:rsidR="00582F0B" w:rsidRDefault="00582F0B">
      <w:pPr>
        <w:pStyle w:val="CommentText"/>
      </w:pPr>
      <w:r>
        <w:rPr>
          <w:rStyle w:val="CommentReference"/>
        </w:rPr>
        <w:annotationRef/>
      </w:r>
      <w:r>
        <w:t>Add reference</w:t>
      </w:r>
    </w:p>
  </w:comment>
  <w:comment w:id="3457" w:author="Erin Stephenson" w:date="2019-03-13T21:37:00Z" w:initials="EJS">
    <w:p w14:paraId="16A21FEA" w14:textId="02ADE046" w:rsidR="006864F3" w:rsidRDefault="006864F3">
      <w:pPr>
        <w:pStyle w:val="CommentText"/>
      </w:pPr>
      <w:r>
        <w:rPr>
          <w:rStyle w:val="CommentReference"/>
        </w:rPr>
        <w:annotationRef/>
      </w:r>
      <w:r>
        <w:t xml:space="preserve">I am not super sure about this paragraph. It feels kind of awkward but I’m not sure if moving it will help. </w:t>
      </w:r>
      <w:r w:rsidR="009E4783">
        <w:t xml:space="preserve">It probably needs some amendments to help the flow. </w:t>
      </w:r>
      <w:r>
        <w:t>What do you think?</w:t>
      </w:r>
    </w:p>
  </w:comment>
  <w:comment w:id="3568" w:author="Erin Stephenson" w:date="2019-03-13T21:39:00Z" w:initials="EJS">
    <w:p w14:paraId="4C02AACA" w14:textId="77777777" w:rsidR="006E24D9" w:rsidRDefault="006E24D9" w:rsidP="006E24D9">
      <w:pPr>
        <w:pStyle w:val="CommentText"/>
      </w:pPr>
      <w:r>
        <w:rPr>
          <w:rStyle w:val="CommentReference"/>
        </w:rPr>
        <w:annotationRef/>
      </w:r>
      <w:r>
        <w:t>Add references</w:t>
      </w:r>
    </w:p>
  </w:comment>
  <w:comment w:id="3569" w:author="Erin Stephenson" w:date="2019-03-13T21:39:00Z" w:initials="EJS">
    <w:p w14:paraId="1D5EF54E" w14:textId="77777777" w:rsidR="006E24D9" w:rsidRDefault="006E24D9" w:rsidP="006E24D9">
      <w:pPr>
        <w:pStyle w:val="CommentText"/>
      </w:pPr>
      <w:r>
        <w:rPr>
          <w:rStyle w:val="CommentReference"/>
        </w:rPr>
        <w:annotationRef/>
      </w:r>
      <w:r>
        <w:t>Add refs</w:t>
      </w:r>
    </w:p>
  </w:comment>
  <w:comment w:id="3576" w:author="Erin Stephenson" w:date="2019-03-13T17:07:00Z" w:initials="EJS">
    <w:p w14:paraId="5EF576B8" w14:textId="77777777" w:rsidR="006E24D9" w:rsidRDefault="006E24D9" w:rsidP="006E24D9">
      <w:pPr>
        <w:pStyle w:val="CommentText"/>
      </w:pPr>
      <w:r>
        <w:rPr>
          <w:rStyle w:val="CommentReference"/>
        </w:rPr>
        <w:annotationRef/>
      </w:r>
      <w:r>
        <w:t>Add reference</w:t>
      </w:r>
    </w:p>
  </w:comment>
  <w:comment w:id="3577" w:author="Erin Stephenson" w:date="2019-03-13T17:01:00Z" w:initials="EJS">
    <w:p w14:paraId="09D85254" w14:textId="77777777" w:rsidR="006E24D9" w:rsidRDefault="006E24D9" w:rsidP="006E24D9">
      <w:pPr>
        <w:pStyle w:val="CommentText"/>
      </w:pPr>
      <w:r>
        <w:rPr>
          <w:rStyle w:val="CommentReference"/>
        </w:rPr>
        <w:annotationRef/>
      </w:r>
      <w:r>
        <w:t>Add appropriate Rüegg lab reference here (Bentzinger 2013 Skeletal muscle)</w:t>
      </w:r>
    </w:p>
  </w:comment>
  <w:comment w:id="3578" w:author="Erin Stephenson" w:date="2019-03-13T21:39:00Z" w:initials="EJS">
    <w:p w14:paraId="4ADB200E" w14:textId="77777777" w:rsidR="006E24D9" w:rsidRDefault="006E24D9" w:rsidP="006E24D9">
      <w:pPr>
        <w:pStyle w:val="CommentText"/>
      </w:pPr>
      <w:r>
        <w:rPr>
          <w:rStyle w:val="CommentReference"/>
        </w:rPr>
        <w:annotationRef/>
      </w:r>
      <w:r>
        <w:t>Add ref</w:t>
      </w:r>
    </w:p>
  </w:comment>
  <w:comment w:id="3579" w:author="Erin Stephenson" w:date="2019-03-13T21:39:00Z" w:initials="EJS">
    <w:p w14:paraId="5369941F" w14:textId="77777777" w:rsidR="006E24D9" w:rsidRDefault="006E24D9" w:rsidP="006E24D9">
      <w:pPr>
        <w:pStyle w:val="CommentText"/>
      </w:pPr>
      <w:r>
        <w:rPr>
          <w:rStyle w:val="CommentReference"/>
        </w:rPr>
        <w:annotationRef/>
      </w:r>
      <w:r>
        <w:t>Add ref</w:t>
      </w:r>
    </w:p>
  </w:comment>
  <w:comment w:id="3580" w:author="Erin Stephenson" w:date="2019-03-13T21:37:00Z" w:initials="EJS">
    <w:p w14:paraId="14645DB4" w14:textId="77777777" w:rsidR="006E24D9" w:rsidRDefault="006E24D9" w:rsidP="006E24D9">
      <w:pPr>
        <w:pStyle w:val="CommentText"/>
      </w:pPr>
      <w:r>
        <w:rPr>
          <w:rStyle w:val="CommentReference"/>
        </w:rPr>
        <w:annotationRef/>
      </w:r>
    </w:p>
  </w:comment>
  <w:comment w:id="3780" w:author="Dave Bridges" w:date="2015-09-08T08:54:00Z" w:initials="DB">
    <w:p w14:paraId="4C23780D" w14:textId="380AB939" w:rsidR="00582F0B" w:rsidRDefault="00582F0B">
      <w:pPr>
        <w:pStyle w:val="CommentText"/>
      </w:pPr>
      <w:r>
        <w:rPr>
          <w:rStyle w:val="CommentReference"/>
        </w:rPr>
        <w:annotationRef/>
      </w:r>
      <w:r>
        <w:t>ARS, which grant(s) do you want to use here?</w:t>
      </w:r>
    </w:p>
  </w:comment>
  <w:comment w:id="3813" w:author="Dave Bridges" w:date="2019-02-28T14:34:00Z" w:initials="DB">
    <w:p w14:paraId="4673376A" w14:textId="6E675161" w:rsidR="00582F0B" w:rsidRDefault="00582F0B">
      <w:pPr>
        <w:pStyle w:val="CommentText"/>
      </w:pPr>
      <w:r>
        <w:rPr>
          <w:rStyle w:val="CommentReference"/>
        </w:rPr>
        <w:annotationRef/>
      </w:r>
      <w:r>
        <w:t>Need to add asterisks</w:t>
      </w:r>
    </w:p>
  </w:comment>
  <w:comment w:id="3822" w:author="Dave Bridges" w:date="2019-03-04T14:37:00Z" w:initials="DB">
    <w:p w14:paraId="3E15FFEA" w14:textId="12F8A550" w:rsidR="00582F0B" w:rsidRDefault="00582F0B">
      <w:pPr>
        <w:pStyle w:val="CommentText"/>
      </w:pPr>
      <w:r>
        <w:rPr>
          <w:rStyle w:val="CommentReference"/>
        </w:rPr>
        <w:annotationRef/>
      </w:r>
      <w:r>
        <w:t>Waiting for last two cages, will re-graph D-G without backgrounds.</w:t>
      </w:r>
    </w:p>
  </w:comment>
  <w:comment w:id="3886" w:author="Erin Stephenson" w:date="2019-03-14T13:13:00Z" w:initials="EJS">
    <w:p w14:paraId="42DEC339" w14:textId="66DB51BF" w:rsidR="0018769C" w:rsidRDefault="0018769C">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70A1AC74" w15:done="0"/>
  <w15:commentEx w15:paraId="67942093" w15:done="0"/>
  <w15:commentEx w15:paraId="38B28BF5" w15:done="0"/>
  <w15:commentEx w15:paraId="780C7A5B" w15:done="0"/>
  <w15:commentEx w15:paraId="515A300A" w15:done="0"/>
  <w15:commentEx w15:paraId="1CCD1F8A" w15:done="0"/>
  <w15:commentEx w15:paraId="210790D4" w15:done="0"/>
  <w15:commentEx w15:paraId="5CB4BBBF" w15:done="0"/>
  <w15:commentEx w15:paraId="73316506" w15:done="0"/>
  <w15:commentEx w15:paraId="6635F9F9" w15:done="0"/>
  <w15:commentEx w15:paraId="035440B0" w15:done="0"/>
  <w15:commentEx w15:paraId="695813AD" w15:done="0"/>
  <w15:commentEx w15:paraId="1B8ECEAF" w15:done="0"/>
  <w15:commentEx w15:paraId="55D27F74" w15:done="0"/>
  <w15:commentEx w15:paraId="4132B097" w15:done="0"/>
  <w15:commentEx w15:paraId="549E685D" w15:done="0"/>
  <w15:commentEx w15:paraId="1750B070" w15:done="0"/>
  <w15:commentEx w15:paraId="6A61BA2D" w15:done="0"/>
  <w15:commentEx w15:paraId="03C57FF0" w15:done="0"/>
  <w15:commentEx w15:paraId="4D75D140" w15:done="0"/>
  <w15:commentEx w15:paraId="243B2BC8" w15:done="0"/>
  <w15:commentEx w15:paraId="1D82FB93" w15:done="0"/>
  <w15:commentEx w15:paraId="5D7853B4" w15:done="0"/>
  <w15:commentEx w15:paraId="7BBCB47A" w15:done="0"/>
  <w15:commentEx w15:paraId="3E64AF8A" w15:done="0"/>
  <w15:commentEx w15:paraId="6FAB0739" w15:done="0"/>
  <w15:commentEx w15:paraId="42CE37C6" w15:done="0"/>
  <w15:commentEx w15:paraId="23DBC50F" w15:done="0"/>
  <w15:commentEx w15:paraId="57B71946" w15:done="0"/>
  <w15:commentEx w15:paraId="1D57766E" w15:done="0"/>
  <w15:commentEx w15:paraId="4DD8205B" w15:done="0"/>
  <w15:commentEx w15:paraId="63425855" w15:done="0"/>
  <w15:commentEx w15:paraId="7FE13AD2" w15:done="0"/>
  <w15:commentEx w15:paraId="3C354DBD" w15:done="0"/>
  <w15:commentEx w15:paraId="0C625B35" w15:done="0"/>
  <w15:commentEx w15:paraId="20519936" w15:done="0"/>
  <w15:commentEx w15:paraId="12059921" w15:done="0"/>
  <w15:commentEx w15:paraId="090D31F4" w15:done="0"/>
  <w15:commentEx w15:paraId="257615BA" w15:done="0"/>
  <w15:commentEx w15:paraId="536BA93D" w15:done="0"/>
  <w15:commentEx w15:paraId="25F1507B" w15:done="0"/>
  <w15:commentEx w15:paraId="0DD0A173" w15:done="0"/>
  <w15:commentEx w15:paraId="0F614B0F" w15:done="0"/>
  <w15:commentEx w15:paraId="2637A0B6" w15:done="0"/>
  <w15:commentEx w15:paraId="1D8F25AE" w15:done="0"/>
  <w15:commentEx w15:paraId="0D518EBD" w15:done="0"/>
  <w15:commentEx w15:paraId="507B497D" w15:done="0"/>
  <w15:commentEx w15:paraId="1E4C33DD" w15:done="0"/>
  <w15:commentEx w15:paraId="7675C52F" w15:done="0"/>
  <w15:commentEx w15:paraId="0DA39613" w15:done="0"/>
  <w15:commentEx w15:paraId="32722060" w15:done="0"/>
  <w15:commentEx w15:paraId="23E1C7D0" w15:done="0"/>
  <w15:commentEx w15:paraId="369A0115" w15:done="0"/>
  <w15:commentEx w15:paraId="51F386ED" w15:done="0"/>
  <w15:commentEx w15:paraId="133AECC4" w15:done="0"/>
  <w15:commentEx w15:paraId="50E97CB2" w15:done="0"/>
  <w15:commentEx w15:paraId="7199F448" w15:done="0"/>
  <w15:commentEx w15:paraId="3B21A718" w15:done="0"/>
  <w15:commentEx w15:paraId="40DD4DC4" w15:done="0"/>
  <w15:commentEx w15:paraId="16A21FEA" w15:done="0"/>
  <w15:commentEx w15:paraId="4C02AACA" w15:done="0"/>
  <w15:commentEx w15:paraId="1D5EF54E" w15:done="0"/>
  <w15:commentEx w15:paraId="5EF576B8" w15:done="0"/>
  <w15:commentEx w15:paraId="09D85254" w15:done="0"/>
  <w15:commentEx w15:paraId="4ADB200E" w15:done="0"/>
  <w15:commentEx w15:paraId="5369941F" w15:done="0"/>
  <w15:commentEx w15:paraId="14645DB4"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70A1AC74" w16cid:durableId="2027B07B"/>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210790D4" w16cid:durableId="2039DAE2"/>
  <w16cid:commentId w16cid:paraId="5CB4BBBF" w16cid:durableId="2039DAE3"/>
  <w16cid:commentId w16cid:paraId="73316506" w16cid:durableId="2039DAE4"/>
  <w16cid:commentId w16cid:paraId="6635F9F9" w16cid:durableId="2039DAE5"/>
  <w16cid:commentId w16cid:paraId="035440B0" w16cid:durableId="1F1E93D8"/>
  <w16cid:commentId w16cid:paraId="695813AD" w16cid:durableId="20277A04"/>
  <w16cid:commentId w16cid:paraId="1B8ECEAF" w16cid:durableId="20277CB8"/>
  <w16cid:commentId w16cid:paraId="55D27F74" w16cid:durableId="1F1E93DC"/>
  <w16cid:commentId w16cid:paraId="4132B097" w16cid:durableId="2039DAEA"/>
  <w16cid:commentId w16cid:paraId="549E685D" w16cid:durableId="2039DAEB"/>
  <w16cid:commentId w16cid:paraId="1750B070" w16cid:durableId="2039DAEC"/>
  <w16cid:commentId w16cid:paraId="6A61BA2D" w16cid:durableId="2039DAED"/>
  <w16cid:commentId w16cid:paraId="03C57FF0" w16cid:durableId="2039DAEE"/>
  <w16cid:commentId w16cid:paraId="4D75D140" w16cid:durableId="2039DAEF"/>
  <w16cid:commentId w16cid:paraId="243B2BC8" w16cid:durableId="1FFBEEDB"/>
  <w16cid:commentId w16cid:paraId="1D82FB93" w16cid:durableId="2039DAF1"/>
  <w16cid:commentId w16cid:paraId="5D7853B4" w16cid:durableId="2039DAF2"/>
  <w16cid:commentId w16cid:paraId="7BBCB47A" w16cid:durableId="2039DAF3"/>
  <w16cid:commentId w16cid:paraId="3E64AF8A" w16cid:durableId="2039DAF4"/>
  <w16cid:commentId w16cid:paraId="6FAB0739" w16cid:durableId="2039DAF5"/>
  <w16cid:commentId w16cid:paraId="42CE37C6" w16cid:durableId="2039DAF6"/>
  <w16cid:commentId w16cid:paraId="23DBC50F" w16cid:durableId="2039DAF7"/>
  <w16cid:commentId w16cid:paraId="57B71946" w16cid:durableId="2039DAF8"/>
  <w16cid:commentId w16cid:paraId="1D57766E" w16cid:durableId="2039DAF9"/>
  <w16cid:commentId w16cid:paraId="4DD8205B" w16cid:durableId="2023C680"/>
  <w16cid:commentId w16cid:paraId="63425855" w16cid:durableId="2039DAFB"/>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090D31F4" w16cid:durableId="2039DB01"/>
  <w16cid:commentId w16cid:paraId="536BA93D" w16cid:durableId="2039DB02"/>
  <w16cid:commentId w16cid:paraId="25F1507B" w16cid:durableId="2039DB03"/>
  <w16cid:commentId w16cid:paraId="0DD0A173" w16cid:durableId="2039DB04"/>
  <w16cid:commentId w16cid:paraId="0F614B0F" w16cid:durableId="2039DB05"/>
  <w16cid:commentId w16cid:paraId="2637A0B6" w16cid:durableId="2039DB06"/>
  <w16cid:commentId w16cid:paraId="1D8F25AE" w16cid:durableId="2039DB07"/>
  <w16cid:commentId w16cid:paraId="0D518EBD" w16cid:durableId="2039DB08"/>
  <w16cid:commentId w16cid:paraId="507B497D" w16cid:durableId="2039DB09"/>
  <w16cid:commentId w16cid:paraId="1E4C33DD" w16cid:durableId="2039DB0A"/>
  <w16cid:commentId w16cid:paraId="7675C52F" w16cid:durableId="2039DB0B"/>
  <w16cid:commentId w16cid:paraId="0DA39613" w16cid:durableId="2039DB0C"/>
  <w16cid:commentId w16cid:paraId="32722060" w16cid:durableId="2039DB0D"/>
  <w16cid:commentId w16cid:paraId="23E1C7D0" w16cid:durableId="2039DB0E"/>
  <w16cid:commentId w16cid:paraId="369A0115" w16cid:durableId="2039DB0F"/>
  <w16cid:commentId w16cid:paraId="51F386ED" w16cid:durableId="2039DB10"/>
  <w16cid:commentId w16cid:paraId="133AECC4" w16cid:durableId="2039DB11"/>
  <w16cid:commentId w16cid:paraId="50E97CB2" w16cid:durableId="2039DB12"/>
  <w16cid:commentId w16cid:paraId="7199F448" w16cid:durableId="2039DB13"/>
  <w16cid:commentId w16cid:paraId="3B21A718" w16cid:durableId="2039DB14"/>
  <w16cid:commentId w16cid:paraId="40DD4DC4" w16cid:durableId="2039DB15"/>
  <w16cid:commentId w16cid:paraId="16A21FEA" w16cid:durableId="2039DB16"/>
  <w16cid:commentId w16cid:paraId="4C02AACA" w16cid:durableId="2039DB17"/>
  <w16cid:commentId w16cid:paraId="1D5EF54E" w16cid:durableId="2039DB18"/>
  <w16cid:commentId w16cid:paraId="5EF576B8" w16cid:durableId="2039DB19"/>
  <w16cid:commentId w16cid:paraId="09D85254" w16cid:durableId="2039DB1A"/>
  <w16cid:commentId w16cid:paraId="4ADB200E" w16cid:durableId="2039DB1B"/>
  <w16cid:commentId w16cid:paraId="5369941F" w16cid:durableId="2039DB1C"/>
  <w16cid:commentId w16cid:paraId="14645DB4" w16cid:durableId="2039DB1D"/>
  <w16cid:commentId w16cid:paraId="4C23780D" w16cid:durableId="1F1E93EA"/>
  <w16cid:commentId w16cid:paraId="4673376A" w16cid:durableId="20226FEB"/>
  <w16cid:commentId w16cid:paraId="3E15FFEA" w16cid:durableId="2027B696"/>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C534F" w14:textId="77777777" w:rsidR="005E508E" w:rsidRDefault="005E508E" w:rsidP="00907F04">
      <w:r>
        <w:separator/>
      </w:r>
    </w:p>
  </w:endnote>
  <w:endnote w:type="continuationSeparator" w:id="0">
    <w:p w14:paraId="1B0E8D6A" w14:textId="77777777" w:rsidR="005E508E" w:rsidRDefault="005E508E"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582F0B" w:rsidRDefault="00582F0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582F0B" w:rsidRDefault="00582F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582F0B" w:rsidRDefault="00582F0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8769C">
      <w:rPr>
        <w:rStyle w:val="PageNumber"/>
        <w:noProof/>
      </w:rPr>
      <w:t>1</w:t>
    </w:r>
    <w:r>
      <w:rPr>
        <w:rStyle w:val="PageNumber"/>
      </w:rPr>
      <w:fldChar w:fldCharType="end"/>
    </w:r>
  </w:p>
  <w:p w14:paraId="493E31A3" w14:textId="77777777" w:rsidR="00582F0B" w:rsidRDefault="00582F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1B6DC" w14:textId="77777777" w:rsidR="005E508E" w:rsidRDefault="005E508E" w:rsidP="00907F04">
      <w:r>
        <w:separator/>
      </w:r>
    </w:p>
  </w:footnote>
  <w:footnote w:type="continuationSeparator" w:id="0">
    <w:p w14:paraId="3B46BA2B" w14:textId="77777777" w:rsidR="005E508E" w:rsidRDefault="005E508E"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n Stephenson">
    <w15:presenceInfo w15:providerId="None" w15:userId="Erin Stephenson"/>
  </w15:person>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E1B13"/>
    <w:rsid w:val="000E292D"/>
    <w:rsid w:val="000E4630"/>
    <w:rsid w:val="000E5B4D"/>
    <w:rsid w:val="000E6F5D"/>
    <w:rsid w:val="000F00D7"/>
    <w:rsid w:val="000F0D4D"/>
    <w:rsid w:val="000F13F0"/>
    <w:rsid w:val="000F21C9"/>
    <w:rsid w:val="000F42E6"/>
    <w:rsid w:val="0010183E"/>
    <w:rsid w:val="0010266D"/>
    <w:rsid w:val="001037A6"/>
    <w:rsid w:val="00105481"/>
    <w:rsid w:val="00105909"/>
    <w:rsid w:val="00106DC4"/>
    <w:rsid w:val="00107884"/>
    <w:rsid w:val="00111E04"/>
    <w:rsid w:val="00112FF8"/>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5680"/>
    <w:rsid w:val="002961A1"/>
    <w:rsid w:val="002A27DB"/>
    <w:rsid w:val="002A41C0"/>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82AEB"/>
    <w:rsid w:val="0048313E"/>
    <w:rsid w:val="004905D8"/>
    <w:rsid w:val="00490637"/>
    <w:rsid w:val="0049477C"/>
    <w:rsid w:val="00496562"/>
    <w:rsid w:val="00496EF3"/>
    <w:rsid w:val="004A13B1"/>
    <w:rsid w:val="004A2F25"/>
    <w:rsid w:val="004A33CD"/>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5084"/>
    <w:rsid w:val="004D7062"/>
    <w:rsid w:val="004E21CF"/>
    <w:rsid w:val="004E278F"/>
    <w:rsid w:val="004E72EC"/>
    <w:rsid w:val="004F062C"/>
    <w:rsid w:val="004F3112"/>
    <w:rsid w:val="004F328C"/>
    <w:rsid w:val="004F3617"/>
    <w:rsid w:val="004F7AD9"/>
    <w:rsid w:val="005008B3"/>
    <w:rsid w:val="00502679"/>
    <w:rsid w:val="00502BBA"/>
    <w:rsid w:val="00504B90"/>
    <w:rsid w:val="0050751B"/>
    <w:rsid w:val="00510897"/>
    <w:rsid w:val="00512B02"/>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1448"/>
    <w:rsid w:val="005521FA"/>
    <w:rsid w:val="00552951"/>
    <w:rsid w:val="00556422"/>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A04FA"/>
    <w:rsid w:val="005B2CBA"/>
    <w:rsid w:val="005B6033"/>
    <w:rsid w:val="005D36D3"/>
    <w:rsid w:val="005D4E7E"/>
    <w:rsid w:val="005D5319"/>
    <w:rsid w:val="005E0ED1"/>
    <w:rsid w:val="005E508E"/>
    <w:rsid w:val="005E7779"/>
    <w:rsid w:val="005E77FE"/>
    <w:rsid w:val="005F1335"/>
    <w:rsid w:val="005F1E8E"/>
    <w:rsid w:val="005F6EBE"/>
    <w:rsid w:val="005F789C"/>
    <w:rsid w:val="0060356B"/>
    <w:rsid w:val="00611922"/>
    <w:rsid w:val="00620D72"/>
    <w:rsid w:val="00620F42"/>
    <w:rsid w:val="00623C92"/>
    <w:rsid w:val="0062778A"/>
    <w:rsid w:val="00631986"/>
    <w:rsid w:val="00631ABF"/>
    <w:rsid w:val="006339D8"/>
    <w:rsid w:val="00636AD6"/>
    <w:rsid w:val="006374B4"/>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9AE"/>
    <w:rsid w:val="008F7204"/>
    <w:rsid w:val="009010AA"/>
    <w:rsid w:val="00901916"/>
    <w:rsid w:val="00901963"/>
    <w:rsid w:val="00905D9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C62"/>
    <w:rsid w:val="00962E78"/>
    <w:rsid w:val="00971B62"/>
    <w:rsid w:val="00972512"/>
    <w:rsid w:val="00972C88"/>
    <w:rsid w:val="009747CD"/>
    <w:rsid w:val="00974B1E"/>
    <w:rsid w:val="0097676B"/>
    <w:rsid w:val="00980BD7"/>
    <w:rsid w:val="00981CA9"/>
    <w:rsid w:val="00984B85"/>
    <w:rsid w:val="00984D0B"/>
    <w:rsid w:val="009914DA"/>
    <w:rsid w:val="00991A54"/>
    <w:rsid w:val="00993E58"/>
    <w:rsid w:val="00994636"/>
    <w:rsid w:val="00996376"/>
    <w:rsid w:val="009A2E50"/>
    <w:rsid w:val="009A382D"/>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20F63"/>
    <w:rsid w:val="00B21B54"/>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D58"/>
    <w:rsid w:val="00C85108"/>
    <w:rsid w:val="00C856DE"/>
    <w:rsid w:val="00C868B8"/>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23F3"/>
    <w:rsid w:val="00D8246A"/>
    <w:rsid w:val="00D82D32"/>
    <w:rsid w:val="00D83932"/>
    <w:rsid w:val="00D83AF3"/>
    <w:rsid w:val="00D8601B"/>
    <w:rsid w:val="00D863F7"/>
    <w:rsid w:val="00D86AFE"/>
    <w:rsid w:val="00D92193"/>
    <w:rsid w:val="00D9375B"/>
    <w:rsid w:val="00D94798"/>
    <w:rsid w:val="00D95C50"/>
    <w:rsid w:val="00DA21D3"/>
    <w:rsid w:val="00DB5881"/>
    <w:rsid w:val="00DB6758"/>
    <w:rsid w:val="00DB7429"/>
    <w:rsid w:val="00DC1E3E"/>
    <w:rsid w:val="00DC211A"/>
    <w:rsid w:val="00DC6626"/>
    <w:rsid w:val="00DD1135"/>
    <w:rsid w:val="00DD2A58"/>
    <w:rsid w:val="00DD3A40"/>
    <w:rsid w:val="00DD3F13"/>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CB5"/>
    <w:rsid w:val="00EC0891"/>
    <w:rsid w:val="00EC660F"/>
    <w:rsid w:val="00ED5210"/>
    <w:rsid w:val="00ED65EB"/>
    <w:rsid w:val="00ED672B"/>
    <w:rsid w:val="00ED7DEB"/>
    <w:rsid w:val="00EE0421"/>
    <w:rsid w:val="00EE118A"/>
    <w:rsid w:val="00EE24AD"/>
    <w:rsid w:val="00EE2D89"/>
    <w:rsid w:val="00EE38C0"/>
    <w:rsid w:val="00EE675F"/>
    <w:rsid w:val="00EE7DA9"/>
    <w:rsid w:val="00EF2394"/>
    <w:rsid w:val="00F007AD"/>
    <w:rsid w:val="00F00E78"/>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5F9A"/>
    <w:rsid w:val="00F573B3"/>
    <w:rsid w:val="00F573F7"/>
    <w:rsid w:val="00F57B88"/>
    <w:rsid w:val="00F60DC7"/>
    <w:rsid w:val="00F618A8"/>
    <w:rsid w:val="00F61E9F"/>
    <w:rsid w:val="00F635E6"/>
    <w:rsid w:val="00F63ED9"/>
    <w:rsid w:val="00F6438D"/>
    <w:rsid w:val="00F64D91"/>
    <w:rsid w:val="00F704E4"/>
    <w:rsid w:val="00F70CE0"/>
    <w:rsid w:val="00F70CE4"/>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C24F6-1974-3144-A6CA-C23EDCD47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2</TotalTime>
  <Pages>18</Pages>
  <Words>62945</Words>
  <Characters>358787</Characters>
  <Application>Microsoft Office Word</Application>
  <DocSecurity>0</DocSecurity>
  <Lines>2989</Lines>
  <Paragraphs>84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20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56</cp:revision>
  <cp:lastPrinted>2019-03-04T17:31:00Z</cp:lastPrinted>
  <dcterms:created xsi:type="dcterms:W3CDTF">2015-07-01T15:40:00Z</dcterms:created>
  <dcterms:modified xsi:type="dcterms:W3CDTF">2019-03-1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